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charts/chart4.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5AB7" w:rsidRPr="00F254AC" w:rsidRDefault="003F13EF" w:rsidP="00077C57">
      <w:pPr>
        <w:ind w:firstLine="0"/>
        <w:jc w:val="center"/>
        <w:rPr>
          <w:rFonts w:cs="Times New Roman"/>
          <w:b/>
          <w:sz w:val="23"/>
          <w:szCs w:val="23"/>
        </w:rPr>
      </w:pPr>
      <w:r w:rsidRPr="00F254AC">
        <w:rPr>
          <w:rFonts w:cs="Times New Roman"/>
          <w:b/>
          <w:sz w:val="23"/>
          <w:szCs w:val="23"/>
        </w:rPr>
        <w:t>Duty cycle analysis and thermal simulation for</w:t>
      </w:r>
      <w:r w:rsidR="008F6826" w:rsidRPr="00F254AC">
        <w:rPr>
          <w:rFonts w:cs="Times New Roman"/>
          <w:b/>
          <w:sz w:val="23"/>
          <w:szCs w:val="23"/>
        </w:rPr>
        <w:t xml:space="preserve"> </w:t>
      </w:r>
      <w:r w:rsidR="0009515D" w:rsidRPr="00F254AC">
        <w:rPr>
          <w:rFonts w:cs="Times New Roman"/>
          <w:b/>
          <w:sz w:val="23"/>
          <w:szCs w:val="23"/>
        </w:rPr>
        <w:t xml:space="preserve">a </w:t>
      </w:r>
      <w:r w:rsidR="008F6826" w:rsidRPr="00F254AC">
        <w:rPr>
          <w:rFonts w:cs="Times New Roman"/>
          <w:b/>
          <w:sz w:val="23"/>
          <w:szCs w:val="23"/>
        </w:rPr>
        <w:t>lightweight disc brake</w:t>
      </w:r>
      <w:r w:rsidR="00A7477D" w:rsidRPr="00F254AC">
        <w:rPr>
          <w:rFonts w:cs="Times New Roman"/>
          <w:b/>
          <w:sz w:val="23"/>
          <w:szCs w:val="23"/>
        </w:rPr>
        <w:t xml:space="preserve"> </w:t>
      </w:r>
      <w:r w:rsidR="008F6826" w:rsidRPr="00F254AC">
        <w:rPr>
          <w:rFonts w:cs="Times New Roman"/>
          <w:b/>
          <w:sz w:val="23"/>
          <w:szCs w:val="23"/>
        </w:rPr>
        <w:t xml:space="preserve">for </w:t>
      </w:r>
      <w:r w:rsidR="002C2C2D" w:rsidRPr="00F254AC">
        <w:rPr>
          <w:rFonts w:cs="Times New Roman"/>
          <w:b/>
          <w:sz w:val="23"/>
          <w:szCs w:val="23"/>
        </w:rPr>
        <w:t xml:space="preserve">a </w:t>
      </w:r>
      <w:r w:rsidR="008F6826" w:rsidRPr="00F254AC">
        <w:rPr>
          <w:rFonts w:cs="Times New Roman"/>
          <w:b/>
          <w:sz w:val="23"/>
          <w:szCs w:val="23"/>
        </w:rPr>
        <w:t>regenerative braking</w:t>
      </w:r>
      <w:r w:rsidR="00100795" w:rsidRPr="00F254AC">
        <w:rPr>
          <w:rFonts w:cs="Times New Roman"/>
          <w:b/>
          <w:sz w:val="23"/>
          <w:szCs w:val="23"/>
        </w:rPr>
        <w:t xml:space="preserve"> system</w:t>
      </w:r>
    </w:p>
    <w:p w:rsidR="00E34D9B" w:rsidRPr="00F254AC" w:rsidRDefault="00E34D9B" w:rsidP="00AB7DC7">
      <w:pPr>
        <w:jc w:val="center"/>
        <w:outlineLvl w:val="0"/>
        <w:rPr>
          <w:rFonts w:cs="Times New Roman"/>
          <w:b/>
          <w:sz w:val="23"/>
          <w:szCs w:val="23"/>
          <w:vertAlign w:val="superscript"/>
        </w:rPr>
      </w:pPr>
      <w:r w:rsidRPr="00F254AC">
        <w:rPr>
          <w:rFonts w:cs="Times New Roman"/>
          <w:b/>
          <w:sz w:val="23"/>
          <w:szCs w:val="23"/>
        </w:rPr>
        <w:t>S. Sarip</w:t>
      </w:r>
      <w:r w:rsidR="00CC4BA7" w:rsidRPr="00F254AC">
        <w:rPr>
          <w:rFonts w:cs="Times New Roman"/>
          <w:b/>
          <w:sz w:val="23"/>
          <w:szCs w:val="23"/>
          <w:vertAlign w:val="superscript"/>
        </w:rPr>
        <w:t xml:space="preserve">a, b </w:t>
      </w:r>
      <w:r w:rsidR="00CC4BA7" w:rsidRPr="00F254AC">
        <w:rPr>
          <w:rFonts w:cs="Times New Roman"/>
          <w:b/>
          <w:sz w:val="23"/>
          <w:szCs w:val="23"/>
        </w:rPr>
        <w:t>*</w:t>
      </w:r>
      <w:r w:rsidRPr="00F254AC">
        <w:rPr>
          <w:rFonts w:cs="Times New Roman"/>
          <w:b/>
          <w:sz w:val="23"/>
          <w:szCs w:val="23"/>
        </w:rPr>
        <w:t>, A. J. Day</w:t>
      </w:r>
      <w:r w:rsidR="00CC4BA7" w:rsidRPr="00F254AC">
        <w:rPr>
          <w:rFonts w:cs="Times New Roman"/>
          <w:b/>
          <w:sz w:val="23"/>
          <w:szCs w:val="23"/>
          <w:vertAlign w:val="superscript"/>
        </w:rPr>
        <w:t>a</w:t>
      </w:r>
      <w:r w:rsidRPr="00F254AC">
        <w:rPr>
          <w:rFonts w:cs="Times New Roman"/>
          <w:b/>
          <w:sz w:val="23"/>
          <w:szCs w:val="23"/>
        </w:rPr>
        <w:t>, P. Olley</w:t>
      </w:r>
      <w:r w:rsidR="00CC4BA7" w:rsidRPr="00F254AC">
        <w:rPr>
          <w:rFonts w:cs="Times New Roman"/>
          <w:b/>
          <w:sz w:val="23"/>
          <w:szCs w:val="23"/>
          <w:vertAlign w:val="superscript"/>
        </w:rPr>
        <w:t>a</w:t>
      </w:r>
      <w:r w:rsidRPr="00F254AC">
        <w:rPr>
          <w:rFonts w:cs="Times New Roman"/>
          <w:b/>
          <w:sz w:val="23"/>
          <w:szCs w:val="23"/>
        </w:rPr>
        <w:t>, H. S. Qi</w:t>
      </w:r>
      <w:r w:rsidR="00CC4BA7" w:rsidRPr="00F254AC">
        <w:rPr>
          <w:rFonts w:cs="Times New Roman"/>
          <w:b/>
          <w:sz w:val="23"/>
          <w:szCs w:val="23"/>
          <w:vertAlign w:val="superscript"/>
        </w:rPr>
        <w:t>a</w:t>
      </w:r>
    </w:p>
    <w:p w:rsidR="00E34D9B" w:rsidRPr="00F254AC" w:rsidRDefault="00CC4BA7" w:rsidP="006C1B36">
      <w:pPr>
        <w:jc w:val="center"/>
        <w:rPr>
          <w:rFonts w:cs="Times New Roman"/>
          <w:sz w:val="20"/>
          <w:szCs w:val="20"/>
        </w:rPr>
      </w:pPr>
      <w:r w:rsidRPr="00F254AC">
        <w:rPr>
          <w:rFonts w:cs="Times New Roman"/>
          <w:sz w:val="20"/>
          <w:szCs w:val="20"/>
          <w:vertAlign w:val="superscript"/>
        </w:rPr>
        <w:t>a</w:t>
      </w:r>
      <w:r w:rsidR="00E34D9B" w:rsidRPr="00F254AC">
        <w:rPr>
          <w:rFonts w:cs="Times New Roman"/>
          <w:sz w:val="20"/>
          <w:szCs w:val="20"/>
        </w:rPr>
        <w:t>School of Engineering, Design and Technology</w:t>
      </w:r>
      <w:r w:rsidR="006C1B36" w:rsidRPr="00F254AC">
        <w:rPr>
          <w:rFonts w:cs="Times New Roman"/>
          <w:sz w:val="20"/>
          <w:szCs w:val="20"/>
        </w:rPr>
        <w:t xml:space="preserve">, </w:t>
      </w:r>
      <w:r w:rsidR="00E34D9B" w:rsidRPr="00F254AC">
        <w:rPr>
          <w:rFonts w:cs="Times New Roman"/>
          <w:sz w:val="20"/>
          <w:szCs w:val="20"/>
        </w:rPr>
        <w:t>University of Bradford</w:t>
      </w:r>
      <w:r w:rsidR="004C1C92" w:rsidRPr="00F254AC">
        <w:rPr>
          <w:rFonts w:cs="Times New Roman"/>
          <w:sz w:val="20"/>
          <w:szCs w:val="20"/>
        </w:rPr>
        <w:t>,</w:t>
      </w:r>
      <w:r w:rsidR="00E34D9B" w:rsidRPr="00F254AC">
        <w:rPr>
          <w:rFonts w:cs="Times New Roman"/>
          <w:sz w:val="20"/>
          <w:szCs w:val="20"/>
        </w:rPr>
        <w:t xml:space="preserve"> Bradford,</w:t>
      </w:r>
      <w:r w:rsidR="006C1B36" w:rsidRPr="00F254AC">
        <w:rPr>
          <w:rFonts w:cs="Times New Roman"/>
          <w:sz w:val="20"/>
          <w:szCs w:val="20"/>
        </w:rPr>
        <w:t xml:space="preserve"> </w:t>
      </w:r>
      <w:r w:rsidR="00E34D9B" w:rsidRPr="00F254AC">
        <w:rPr>
          <w:rFonts w:cs="Times New Roman"/>
          <w:sz w:val="20"/>
          <w:szCs w:val="20"/>
        </w:rPr>
        <w:t>West Yorkshire, BD7 1DP, U.K</w:t>
      </w:r>
    </w:p>
    <w:p w:rsidR="00E34D9B" w:rsidRPr="00F254AC" w:rsidRDefault="00CC4BA7" w:rsidP="006C1B36">
      <w:pPr>
        <w:ind w:left="578" w:hanging="578"/>
        <w:jc w:val="center"/>
        <w:rPr>
          <w:rFonts w:cs="Times New Roman"/>
          <w:color w:val="000000" w:themeColor="text1"/>
          <w:sz w:val="20"/>
          <w:szCs w:val="20"/>
        </w:rPr>
      </w:pPr>
      <w:r w:rsidRPr="00F254AC">
        <w:rPr>
          <w:rFonts w:cs="Times New Roman"/>
          <w:sz w:val="20"/>
          <w:szCs w:val="20"/>
          <w:vertAlign w:val="superscript"/>
        </w:rPr>
        <w:t>b</w:t>
      </w:r>
      <w:r w:rsidR="00395995">
        <w:rPr>
          <w:rStyle w:val="apple-style-span"/>
          <w:rFonts w:cs="Times New Roman"/>
          <w:color w:val="000000" w:themeColor="text1"/>
          <w:sz w:val="20"/>
          <w:szCs w:val="20"/>
        </w:rPr>
        <w:t>Razak School of Engineering and Advanced Technology</w:t>
      </w:r>
      <w:r w:rsidR="00E34D9B" w:rsidRPr="00F254AC">
        <w:rPr>
          <w:rStyle w:val="apple-style-span"/>
          <w:rFonts w:cs="Times New Roman"/>
          <w:color w:val="000000" w:themeColor="text1"/>
          <w:sz w:val="20"/>
          <w:szCs w:val="20"/>
        </w:rPr>
        <w:t>,</w:t>
      </w:r>
      <w:r w:rsidR="006C1B36" w:rsidRPr="00F254AC">
        <w:rPr>
          <w:rStyle w:val="apple-style-span"/>
          <w:rFonts w:cs="Times New Roman"/>
          <w:color w:val="000000" w:themeColor="text1"/>
          <w:sz w:val="20"/>
          <w:szCs w:val="20"/>
        </w:rPr>
        <w:t xml:space="preserve"> </w:t>
      </w:r>
      <w:r w:rsidR="00E34D9B" w:rsidRPr="00F254AC">
        <w:rPr>
          <w:rStyle w:val="apple-style-span"/>
          <w:rFonts w:cs="Times New Roman"/>
          <w:color w:val="000000" w:themeColor="text1"/>
          <w:sz w:val="20"/>
          <w:szCs w:val="20"/>
        </w:rPr>
        <w:t>Universiti Teknologi Malaysia International Campus,</w:t>
      </w:r>
      <w:r w:rsidR="006C1B36" w:rsidRPr="00F254AC">
        <w:rPr>
          <w:rStyle w:val="apple-style-span"/>
          <w:rFonts w:cs="Times New Roman"/>
          <w:color w:val="000000" w:themeColor="text1"/>
          <w:sz w:val="20"/>
          <w:szCs w:val="20"/>
        </w:rPr>
        <w:t xml:space="preserve"> </w:t>
      </w:r>
      <w:r w:rsidR="00E34D9B" w:rsidRPr="00F254AC">
        <w:rPr>
          <w:rStyle w:val="apple-style-span"/>
          <w:rFonts w:cs="Times New Roman"/>
          <w:color w:val="000000" w:themeColor="text1"/>
          <w:sz w:val="20"/>
          <w:szCs w:val="20"/>
        </w:rPr>
        <w:t>Jalan Semarak 54100</w:t>
      </w:r>
      <w:r w:rsidR="004C1C92" w:rsidRPr="00F254AC">
        <w:rPr>
          <w:rStyle w:val="apple-style-span"/>
          <w:rFonts w:cs="Times New Roman"/>
          <w:color w:val="000000" w:themeColor="text1"/>
          <w:sz w:val="20"/>
          <w:szCs w:val="20"/>
        </w:rPr>
        <w:t>,</w:t>
      </w:r>
      <w:r w:rsidR="00E34D9B" w:rsidRPr="00F254AC">
        <w:rPr>
          <w:rStyle w:val="apple-style-span"/>
          <w:rFonts w:cs="Times New Roman"/>
          <w:color w:val="000000" w:themeColor="text1"/>
          <w:sz w:val="20"/>
          <w:szCs w:val="20"/>
        </w:rPr>
        <w:t xml:space="preserve"> Kuala Lumpur</w:t>
      </w:r>
      <w:r w:rsidR="004C1C92" w:rsidRPr="00F254AC">
        <w:rPr>
          <w:rStyle w:val="apple-style-span"/>
          <w:rFonts w:cs="Times New Roman"/>
          <w:color w:val="000000" w:themeColor="text1"/>
          <w:sz w:val="20"/>
          <w:szCs w:val="20"/>
        </w:rPr>
        <w:t>,</w:t>
      </w:r>
      <w:r w:rsidR="00E34D9B" w:rsidRPr="00F254AC">
        <w:rPr>
          <w:rStyle w:val="apple-style-span"/>
          <w:rFonts w:cs="Times New Roman"/>
          <w:color w:val="000000" w:themeColor="text1"/>
          <w:sz w:val="20"/>
          <w:szCs w:val="20"/>
        </w:rPr>
        <w:t xml:space="preserve"> Malaysia</w:t>
      </w:r>
    </w:p>
    <w:p w:rsidR="00E34D9B" w:rsidRPr="00F254AC" w:rsidRDefault="00E34D9B" w:rsidP="00E34D9B">
      <w:pPr>
        <w:jc w:val="center"/>
        <w:rPr>
          <w:rFonts w:cs="Times New Roman"/>
          <w:color w:val="000000" w:themeColor="text1"/>
          <w:sz w:val="20"/>
          <w:szCs w:val="20"/>
        </w:rPr>
      </w:pPr>
      <w:r w:rsidRPr="00F254AC">
        <w:rPr>
          <w:rFonts w:cs="Times New Roman"/>
          <w:color w:val="000000" w:themeColor="text1"/>
          <w:sz w:val="20"/>
          <w:szCs w:val="20"/>
        </w:rPr>
        <w:t>* Corr</w:t>
      </w:r>
      <w:r w:rsidR="000950D2" w:rsidRPr="00F254AC">
        <w:rPr>
          <w:rFonts w:cs="Times New Roman"/>
          <w:color w:val="000000" w:themeColor="text1"/>
          <w:sz w:val="20"/>
          <w:szCs w:val="20"/>
        </w:rPr>
        <w:t xml:space="preserve">esponding author: Tel.: </w:t>
      </w:r>
      <w:r w:rsidR="00395995">
        <w:rPr>
          <w:sz w:val="20"/>
          <w:szCs w:val="20"/>
        </w:rPr>
        <w:t>Tel.: +(6</w:t>
      </w:r>
      <w:r w:rsidR="00395995" w:rsidRPr="00A044E7">
        <w:rPr>
          <w:sz w:val="20"/>
          <w:szCs w:val="20"/>
        </w:rPr>
        <w:t xml:space="preserve">) </w:t>
      </w:r>
      <w:r w:rsidR="00395995">
        <w:rPr>
          <w:sz w:val="20"/>
          <w:szCs w:val="20"/>
        </w:rPr>
        <w:t>03</w:t>
      </w:r>
      <w:r w:rsidR="00395995" w:rsidRPr="00A044E7">
        <w:rPr>
          <w:sz w:val="20"/>
          <w:szCs w:val="20"/>
        </w:rPr>
        <w:t>-</w:t>
      </w:r>
      <w:r w:rsidR="00395995">
        <w:rPr>
          <w:sz w:val="20"/>
          <w:szCs w:val="20"/>
        </w:rPr>
        <w:t>26154265</w:t>
      </w:r>
      <w:r w:rsidR="00395995" w:rsidRPr="00A044E7">
        <w:rPr>
          <w:sz w:val="20"/>
          <w:szCs w:val="20"/>
        </w:rPr>
        <w:t xml:space="preserve">; Fax: </w:t>
      </w:r>
      <w:r w:rsidR="00395995">
        <w:rPr>
          <w:sz w:val="20"/>
          <w:szCs w:val="20"/>
        </w:rPr>
        <w:t>+(6</w:t>
      </w:r>
      <w:r w:rsidR="00395995" w:rsidRPr="00A044E7">
        <w:rPr>
          <w:sz w:val="20"/>
          <w:szCs w:val="20"/>
        </w:rPr>
        <w:t xml:space="preserve">) </w:t>
      </w:r>
      <w:r w:rsidR="00395995">
        <w:rPr>
          <w:sz w:val="20"/>
          <w:szCs w:val="20"/>
        </w:rPr>
        <w:t>03</w:t>
      </w:r>
      <w:r w:rsidR="00395995" w:rsidRPr="00A044E7">
        <w:rPr>
          <w:sz w:val="20"/>
          <w:szCs w:val="20"/>
        </w:rPr>
        <w:t>-</w:t>
      </w:r>
      <w:r w:rsidR="00395995">
        <w:rPr>
          <w:sz w:val="20"/>
          <w:szCs w:val="20"/>
        </w:rPr>
        <w:t>26934844</w:t>
      </w:r>
      <w:r w:rsidR="00395995" w:rsidRPr="00A044E7">
        <w:rPr>
          <w:sz w:val="20"/>
          <w:szCs w:val="20"/>
        </w:rPr>
        <w:t xml:space="preserve">; E-mail: </w:t>
      </w:r>
      <w:r w:rsidR="00395995">
        <w:rPr>
          <w:sz w:val="20"/>
          <w:szCs w:val="20"/>
        </w:rPr>
        <w:t>shamsul@ic.utm.my</w:t>
      </w:r>
    </w:p>
    <w:p w:rsidR="00E34D9B" w:rsidRPr="00F254AC" w:rsidRDefault="00E34D9B" w:rsidP="008F6826">
      <w:pPr>
        <w:jc w:val="center"/>
        <w:rPr>
          <w:rFonts w:cs="Times New Roman"/>
          <w:b/>
          <w:sz w:val="23"/>
          <w:szCs w:val="23"/>
        </w:rPr>
      </w:pPr>
    </w:p>
    <w:p w:rsidR="008F6826" w:rsidRPr="00F254AC" w:rsidRDefault="008F6826" w:rsidP="00AB7DC7">
      <w:pPr>
        <w:ind w:firstLine="0"/>
        <w:jc w:val="left"/>
        <w:outlineLvl w:val="0"/>
        <w:rPr>
          <w:rFonts w:cs="Times New Roman"/>
          <w:b/>
          <w:sz w:val="23"/>
          <w:szCs w:val="23"/>
        </w:rPr>
      </w:pPr>
      <w:r w:rsidRPr="00F254AC">
        <w:rPr>
          <w:rFonts w:cs="Times New Roman"/>
          <w:b/>
          <w:sz w:val="23"/>
          <w:szCs w:val="23"/>
        </w:rPr>
        <w:t>Abstract</w:t>
      </w:r>
    </w:p>
    <w:p w:rsidR="00506CB0" w:rsidRPr="00F254AC" w:rsidRDefault="00447068" w:rsidP="00647CBC">
      <w:pPr>
        <w:rPr>
          <w:rFonts w:cs="Times New Roman"/>
          <w:szCs w:val="24"/>
        </w:rPr>
      </w:pPr>
      <w:r w:rsidRPr="00F254AC">
        <w:rPr>
          <w:rFonts w:cs="Times New Roman"/>
        </w:rPr>
        <w:t>One of the stated</w:t>
      </w:r>
      <w:r w:rsidR="00A7477D" w:rsidRPr="00F254AC">
        <w:rPr>
          <w:rFonts w:cs="Times New Roman"/>
        </w:rPr>
        <w:t xml:space="preserve"> advantages of</w:t>
      </w:r>
      <w:r w:rsidR="008F6826" w:rsidRPr="00F254AC">
        <w:rPr>
          <w:rFonts w:cs="Times New Roman"/>
        </w:rPr>
        <w:t xml:space="preserve"> electric vehicle</w:t>
      </w:r>
      <w:r w:rsidR="00523D31" w:rsidRPr="00F254AC">
        <w:rPr>
          <w:rFonts w:cs="Times New Roman"/>
        </w:rPr>
        <w:t>s (EVs)</w:t>
      </w:r>
      <w:r w:rsidR="008F6826" w:rsidRPr="00F254AC">
        <w:rPr>
          <w:rFonts w:cs="Times New Roman"/>
        </w:rPr>
        <w:t xml:space="preserve">, </w:t>
      </w:r>
      <w:r w:rsidR="001E788A" w:rsidRPr="00F254AC">
        <w:rPr>
          <w:rFonts w:cs="Times New Roman"/>
        </w:rPr>
        <w:t xml:space="preserve">and </w:t>
      </w:r>
      <w:r w:rsidR="008F6826" w:rsidRPr="00F254AC">
        <w:rPr>
          <w:rFonts w:cs="Times New Roman"/>
        </w:rPr>
        <w:t>hybrid vehicle</w:t>
      </w:r>
      <w:r w:rsidR="00BF2D05" w:rsidRPr="00F254AC">
        <w:rPr>
          <w:rFonts w:cs="Times New Roman"/>
        </w:rPr>
        <w:t>s (H</w:t>
      </w:r>
      <w:r w:rsidR="00523D31" w:rsidRPr="00F254AC">
        <w:rPr>
          <w:rFonts w:cs="Times New Roman"/>
        </w:rPr>
        <w:t>Vs)</w:t>
      </w:r>
      <w:r w:rsidR="001E788A" w:rsidRPr="00F254AC">
        <w:rPr>
          <w:rFonts w:cs="Times New Roman"/>
        </w:rPr>
        <w:t xml:space="preserve"> </w:t>
      </w:r>
      <w:r w:rsidRPr="00F254AC">
        <w:rPr>
          <w:rFonts w:cs="Times New Roman"/>
        </w:rPr>
        <w:t>is their ability to recuperate braking</w:t>
      </w:r>
      <w:r w:rsidR="008F6826" w:rsidRPr="00F254AC">
        <w:rPr>
          <w:rFonts w:cs="Times New Roman"/>
        </w:rPr>
        <w:t xml:space="preserve"> energy</w:t>
      </w:r>
      <w:r w:rsidRPr="00F254AC">
        <w:rPr>
          <w:rFonts w:cs="Times New Roman"/>
        </w:rPr>
        <w:t>.</w:t>
      </w:r>
      <w:r w:rsidR="008F6826" w:rsidRPr="00F254AC">
        <w:rPr>
          <w:rFonts w:cs="Times New Roman"/>
        </w:rPr>
        <w:t xml:space="preserve"> </w:t>
      </w:r>
      <w:r w:rsidRPr="00F254AC">
        <w:rPr>
          <w:rFonts w:cs="Times New Roman"/>
          <w:szCs w:val="24"/>
        </w:rPr>
        <w:t xml:space="preserve">Regenerative braking </w:t>
      </w:r>
      <w:r w:rsidR="0085452C" w:rsidRPr="00F254AC">
        <w:rPr>
          <w:rFonts w:cs="Times New Roman"/>
          <w:szCs w:val="24"/>
        </w:rPr>
        <w:t xml:space="preserve">(RB) </w:t>
      </w:r>
      <w:r w:rsidRPr="00F254AC">
        <w:rPr>
          <w:rFonts w:cs="Times New Roman"/>
          <w:szCs w:val="24"/>
        </w:rPr>
        <w:t xml:space="preserve">would extend </w:t>
      </w:r>
      <w:r w:rsidR="00BF2D05" w:rsidRPr="00F254AC">
        <w:rPr>
          <w:rFonts w:cs="Times New Roman"/>
          <w:szCs w:val="24"/>
        </w:rPr>
        <w:t>the working range of an EV or H</w:t>
      </w:r>
      <w:r w:rsidRPr="00F254AC">
        <w:rPr>
          <w:rFonts w:cs="Times New Roman"/>
          <w:szCs w:val="24"/>
        </w:rPr>
        <w:t>V provided that any extra energy consumption e.g. from increased vehicle mass and system losses did not outweigh the saving from energy recuperation, also reduce duty levels on the brakes themselves, giving advantages including extended brake rotor and friction material life, but more importantly reduced brake mass</w:t>
      </w:r>
      <w:r w:rsidR="00821EB8" w:rsidRPr="00F254AC">
        <w:rPr>
          <w:rFonts w:cs="Times New Roman"/>
          <w:szCs w:val="24"/>
        </w:rPr>
        <w:t xml:space="preserve">, </w:t>
      </w:r>
      <w:r w:rsidRPr="00F254AC">
        <w:rPr>
          <w:rFonts w:cs="Times New Roman"/>
          <w:szCs w:val="24"/>
        </w:rPr>
        <w:t>minimise brake pad wear</w:t>
      </w:r>
      <w:r w:rsidR="00523D31" w:rsidRPr="00F254AC">
        <w:rPr>
          <w:rFonts w:cs="Times New Roman"/>
          <w:szCs w:val="24"/>
        </w:rPr>
        <w:t xml:space="preserve">. </w:t>
      </w:r>
      <w:r w:rsidRPr="00F254AC">
        <w:rPr>
          <w:rFonts w:cs="Times New Roman"/>
          <w:szCs w:val="24"/>
        </w:rPr>
        <w:t>The objective of this paper</w:t>
      </w:r>
      <w:r w:rsidR="00D5776A" w:rsidRPr="00F254AC">
        <w:rPr>
          <w:rFonts w:cs="Times New Roman"/>
          <w:szCs w:val="24"/>
        </w:rPr>
        <w:t xml:space="preserve"> is to </w:t>
      </w:r>
      <w:r w:rsidRPr="00F254AC">
        <w:rPr>
          <w:rFonts w:cs="Times New Roman"/>
          <w:szCs w:val="24"/>
        </w:rPr>
        <w:t>define</w:t>
      </w:r>
      <w:r w:rsidR="00A7477D" w:rsidRPr="00F254AC">
        <w:rPr>
          <w:rFonts w:cs="Times New Roman"/>
          <w:szCs w:val="24"/>
        </w:rPr>
        <w:t xml:space="preserve"> how much braking energy</w:t>
      </w:r>
      <w:r w:rsidRPr="00F254AC">
        <w:rPr>
          <w:rFonts w:cs="Times New Roman"/>
          <w:szCs w:val="24"/>
        </w:rPr>
        <w:t xml:space="preserve"> could be absorbed</w:t>
      </w:r>
      <w:r w:rsidR="00D5776A" w:rsidRPr="00F254AC">
        <w:rPr>
          <w:rFonts w:cs="Times New Roman"/>
          <w:szCs w:val="24"/>
        </w:rPr>
        <w:t xml:space="preserve"> by </w:t>
      </w:r>
      <w:r w:rsidR="00A7477D" w:rsidRPr="00F254AC">
        <w:rPr>
          <w:rFonts w:cs="Times New Roman"/>
          <w:szCs w:val="24"/>
        </w:rPr>
        <w:t xml:space="preserve">a </w:t>
      </w:r>
      <w:r w:rsidR="00D5776A" w:rsidRPr="00F254AC">
        <w:rPr>
          <w:rFonts w:cs="Times New Roman"/>
          <w:szCs w:val="24"/>
        </w:rPr>
        <w:t>regener</w:t>
      </w:r>
      <w:r w:rsidR="004020D5" w:rsidRPr="00F254AC">
        <w:rPr>
          <w:rFonts w:cs="Times New Roman"/>
          <w:szCs w:val="24"/>
        </w:rPr>
        <w:t xml:space="preserve">ative </w:t>
      </w:r>
      <w:r w:rsidR="005A7F05" w:rsidRPr="00F254AC">
        <w:rPr>
          <w:rFonts w:cs="Times New Roman"/>
          <w:szCs w:val="24"/>
        </w:rPr>
        <w:t xml:space="preserve">braking </w:t>
      </w:r>
      <w:r w:rsidR="004020D5" w:rsidRPr="00F254AC">
        <w:rPr>
          <w:rFonts w:cs="Times New Roman"/>
          <w:szCs w:val="24"/>
        </w:rPr>
        <w:t xml:space="preserve">system </w:t>
      </w:r>
      <w:r w:rsidR="005A7F05" w:rsidRPr="00F254AC">
        <w:rPr>
          <w:rFonts w:cs="Times New Roman"/>
          <w:szCs w:val="24"/>
        </w:rPr>
        <w:t xml:space="preserve">(RBS) </w:t>
      </w:r>
      <w:r w:rsidR="004020D5" w:rsidRPr="00F254AC">
        <w:rPr>
          <w:rFonts w:cs="Times New Roman"/>
          <w:szCs w:val="24"/>
        </w:rPr>
        <w:t xml:space="preserve">on a passenger </w:t>
      </w:r>
      <w:r w:rsidR="00611E4B" w:rsidRPr="00F254AC">
        <w:rPr>
          <w:rFonts w:cs="Times New Roman"/>
          <w:szCs w:val="24"/>
        </w:rPr>
        <w:t>ca</w:t>
      </w:r>
      <w:r w:rsidR="005A7F05" w:rsidRPr="00F254AC">
        <w:rPr>
          <w:rFonts w:cs="Times New Roman"/>
          <w:szCs w:val="24"/>
        </w:rPr>
        <w:t xml:space="preserve">r, hence defining the duty envelope of the friction brake. This will enable lighter brakes to be designed and fitted with confidence </w:t>
      </w:r>
      <w:r w:rsidR="004020D5" w:rsidRPr="00F254AC">
        <w:rPr>
          <w:rFonts w:cs="Times New Roman"/>
          <w:szCs w:val="24"/>
        </w:rPr>
        <w:t>in a normal passe</w:t>
      </w:r>
      <w:r w:rsidR="00A7477D" w:rsidRPr="00F254AC">
        <w:rPr>
          <w:rFonts w:cs="Times New Roman"/>
          <w:szCs w:val="24"/>
        </w:rPr>
        <w:t xml:space="preserve">nger car </w:t>
      </w:r>
      <w:r w:rsidR="003F13EF" w:rsidRPr="00F254AC">
        <w:rPr>
          <w:rFonts w:cs="Times New Roman"/>
          <w:szCs w:val="24"/>
        </w:rPr>
        <w:t>alongside</w:t>
      </w:r>
      <w:r w:rsidR="00A7477D" w:rsidRPr="00F254AC">
        <w:rPr>
          <w:rFonts w:cs="Times New Roman"/>
          <w:szCs w:val="24"/>
        </w:rPr>
        <w:t xml:space="preserve"> a hybrid electric drive</w:t>
      </w:r>
      <w:r w:rsidR="004020D5" w:rsidRPr="00F254AC">
        <w:rPr>
          <w:rFonts w:cs="Times New Roman"/>
          <w:szCs w:val="24"/>
        </w:rPr>
        <w:t>.</w:t>
      </w:r>
      <w:r w:rsidR="0090683B" w:rsidRPr="00F254AC">
        <w:rPr>
          <w:rFonts w:cs="Times New Roman"/>
          <w:szCs w:val="24"/>
        </w:rPr>
        <w:t xml:space="preserve"> In this paper</w:t>
      </w:r>
      <w:r w:rsidR="00D5776A" w:rsidRPr="00F254AC">
        <w:rPr>
          <w:rFonts w:cs="Times New Roman"/>
          <w:szCs w:val="24"/>
        </w:rPr>
        <w:t xml:space="preserve">, a </w:t>
      </w:r>
      <w:r w:rsidR="00F8449E" w:rsidRPr="00F254AC">
        <w:rPr>
          <w:rFonts w:cs="Times New Roman"/>
          <w:szCs w:val="24"/>
        </w:rPr>
        <w:t>mathematical a</w:t>
      </w:r>
      <w:r w:rsidR="00D54362" w:rsidRPr="00F254AC">
        <w:rPr>
          <w:rFonts w:cs="Times New Roman"/>
          <w:szCs w:val="24"/>
        </w:rPr>
        <w:t xml:space="preserve">nalysis (MATLAB) </w:t>
      </w:r>
      <w:r w:rsidR="00A7477D" w:rsidRPr="00F254AC">
        <w:rPr>
          <w:rFonts w:cs="Times New Roman"/>
          <w:szCs w:val="24"/>
        </w:rPr>
        <w:t>is</w:t>
      </w:r>
      <w:r w:rsidR="001E3A20" w:rsidRPr="00F254AC">
        <w:rPr>
          <w:rFonts w:cs="Times New Roman"/>
          <w:szCs w:val="24"/>
        </w:rPr>
        <w:t xml:space="preserve"> used to analyse</w:t>
      </w:r>
      <w:r w:rsidR="00F8449E" w:rsidRPr="00F254AC">
        <w:rPr>
          <w:rFonts w:cs="Times New Roman"/>
          <w:szCs w:val="24"/>
        </w:rPr>
        <w:t xml:space="preserve"> the availability of regenerative braking</w:t>
      </w:r>
      <w:r w:rsidR="00A7477D" w:rsidRPr="00F254AC">
        <w:rPr>
          <w:rFonts w:cs="Times New Roman"/>
          <w:szCs w:val="24"/>
        </w:rPr>
        <w:t xml:space="preserve"> energy during </w:t>
      </w:r>
      <w:r w:rsidR="0090683B" w:rsidRPr="00F254AC">
        <w:rPr>
          <w:rFonts w:cs="Times New Roman"/>
          <w:szCs w:val="24"/>
        </w:rPr>
        <w:t xml:space="preserve">a single </w:t>
      </w:r>
      <w:r w:rsidR="00A7477D" w:rsidRPr="00F254AC">
        <w:rPr>
          <w:rFonts w:cs="Times New Roman"/>
          <w:szCs w:val="24"/>
        </w:rPr>
        <w:t>stop braking</w:t>
      </w:r>
      <w:r w:rsidR="0090683B" w:rsidRPr="00F254AC">
        <w:rPr>
          <w:rFonts w:cs="Times New Roman"/>
          <w:szCs w:val="24"/>
        </w:rPr>
        <w:t xml:space="preserve"> event. Secondly a </w:t>
      </w:r>
      <w:r w:rsidR="00D5776A" w:rsidRPr="00F254AC">
        <w:rPr>
          <w:rFonts w:cs="Times New Roman"/>
          <w:szCs w:val="24"/>
        </w:rPr>
        <w:t xml:space="preserve">computer simulation model </w:t>
      </w:r>
      <w:r w:rsidR="0090683B" w:rsidRPr="00F254AC">
        <w:rPr>
          <w:rFonts w:cs="Times New Roman"/>
          <w:szCs w:val="24"/>
        </w:rPr>
        <w:t>based on</w:t>
      </w:r>
      <w:r w:rsidR="00F8449E" w:rsidRPr="00F254AC">
        <w:rPr>
          <w:rFonts w:cs="Times New Roman"/>
          <w:szCs w:val="24"/>
        </w:rPr>
        <w:t xml:space="preserve"> </w:t>
      </w:r>
      <w:r w:rsidR="00A90508" w:rsidRPr="00F254AC">
        <w:rPr>
          <w:rFonts w:cs="Times New Roman"/>
          <w:szCs w:val="24"/>
        </w:rPr>
        <w:t>Advanced Vehicle Simulator (ADVISOR)</w:t>
      </w:r>
      <w:r w:rsidR="00F8449E" w:rsidRPr="00F254AC">
        <w:rPr>
          <w:rFonts w:cs="Times New Roman"/>
          <w:szCs w:val="24"/>
        </w:rPr>
        <w:t xml:space="preserve"> </w:t>
      </w:r>
      <w:r w:rsidR="00D5776A" w:rsidRPr="00F254AC">
        <w:rPr>
          <w:rFonts w:cs="Times New Roman"/>
          <w:szCs w:val="24"/>
        </w:rPr>
        <w:t>is</w:t>
      </w:r>
      <w:r w:rsidR="0090683B" w:rsidRPr="00F254AC">
        <w:rPr>
          <w:rFonts w:cs="Times New Roman"/>
          <w:szCs w:val="24"/>
        </w:rPr>
        <w:t xml:space="preserve"> used </w:t>
      </w:r>
      <w:r w:rsidR="00F8449E" w:rsidRPr="00F254AC">
        <w:rPr>
          <w:rFonts w:cs="Times New Roman"/>
          <w:szCs w:val="24"/>
        </w:rPr>
        <w:t xml:space="preserve">to simulate both </w:t>
      </w:r>
      <w:r w:rsidR="0090683B" w:rsidRPr="00F254AC">
        <w:rPr>
          <w:rFonts w:cs="Times New Roman"/>
          <w:szCs w:val="24"/>
        </w:rPr>
        <w:t xml:space="preserve">single </w:t>
      </w:r>
      <w:r w:rsidR="00F8449E" w:rsidRPr="00F254AC">
        <w:rPr>
          <w:rFonts w:cs="Times New Roman"/>
          <w:szCs w:val="24"/>
        </w:rPr>
        <w:t xml:space="preserve">stop and </w:t>
      </w:r>
      <w:r w:rsidR="00200DA1" w:rsidRPr="00F254AC">
        <w:rPr>
          <w:rFonts w:cs="Times New Roman"/>
          <w:szCs w:val="24"/>
        </w:rPr>
        <w:t>drive cycle</w:t>
      </w:r>
      <w:r w:rsidR="00F8449E" w:rsidRPr="00F254AC">
        <w:rPr>
          <w:rFonts w:cs="Times New Roman"/>
          <w:szCs w:val="24"/>
        </w:rPr>
        <w:t xml:space="preserve"> braking. Based on </w:t>
      </w:r>
      <w:r w:rsidR="0090683B" w:rsidRPr="00F254AC">
        <w:rPr>
          <w:rFonts w:cs="Times New Roman"/>
          <w:szCs w:val="24"/>
        </w:rPr>
        <w:t>both sets of</w:t>
      </w:r>
      <w:r w:rsidR="00F8449E" w:rsidRPr="00F254AC">
        <w:rPr>
          <w:rFonts w:cs="Times New Roman"/>
          <w:szCs w:val="24"/>
        </w:rPr>
        <w:t xml:space="preserve"> results </w:t>
      </w:r>
      <w:r w:rsidR="00A7477D" w:rsidRPr="00F254AC">
        <w:rPr>
          <w:rFonts w:cs="Times New Roman"/>
          <w:szCs w:val="24"/>
        </w:rPr>
        <w:t xml:space="preserve">it is </w:t>
      </w:r>
      <w:r w:rsidR="0090683B" w:rsidRPr="00F254AC">
        <w:rPr>
          <w:rFonts w:cs="Times New Roman"/>
          <w:szCs w:val="24"/>
        </w:rPr>
        <w:t xml:space="preserve">shown </w:t>
      </w:r>
      <w:r w:rsidR="00200DA1" w:rsidRPr="00F254AC">
        <w:rPr>
          <w:rFonts w:cs="Times New Roman"/>
          <w:szCs w:val="24"/>
        </w:rPr>
        <w:t xml:space="preserve">how much of the </w:t>
      </w:r>
      <w:r w:rsidR="00090A74" w:rsidRPr="00F254AC">
        <w:rPr>
          <w:rFonts w:cs="Times New Roman"/>
          <w:szCs w:val="24"/>
        </w:rPr>
        <w:t xml:space="preserve">total </w:t>
      </w:r>
      <w:r w:rsidR="00F8449E" w:rsidRPr="00F254AC">
        <w:rPr>
          <w:rFonts w:cs="Times New Roman"/>
          <w:szCs w:val="24"/>
        </w:rPr>
        <w:t xml:space="preserve">braking energy </w:t>
      </w:r>
      <w:r w:rsidR="00A7477D" w:rsidRPr="00F254AC">
        <w:rPr>
          <w:rFonts w:cs="Times New Roman"/>
          <w:szCs w:val="24"/>
        </w:rPr>
        <w:t xml:space="preserve">could be </w:t>
      </w:r>
      <w:r w:rsidR="00200DA1" w:rsidRPr="00F254AC">
        <w:rPr>
          <w:rFonts w:cs="Times New Roman"/>
          <w:szCs w:val="24"/>
        </w:rPr>
        <w:t>absorbed</w:t>
      </w:r>
      <w:r w:rsidR="00A7477D" w:rsidRPr="00F254AC">
        <w:rPr>
          <w:rFonts w:cs="Times New Roman"/>
          <w:szCs w:val="24"/>
        </w:rPr>
        <w:t xml:space="preserve"> by </w:t>
      </w:r>
      <w:r w:rsidR="00200DA1" w:rsidRPr="00F254AC">
        <w:rPr>
          <w:rFonts w:cs="Times New Roman"/>
          <w:szCs w:val="24"/>
        </w:rPr>
        <w:t>the RBS</w:t>
      </w:r>
      <w:r w:rsidR="00A7477D" w:rsidRPr="00F254AC">
        <w:rPr>
          <w:rFonts w:cs="Times New Roman"/>
          <w:szCs w:val="24"/>
        </w:rPr>
        <w:t xml:space="preserve"> of a</w:t>
      </w:r>
      <w:r w:rsidR="00140AE6" w:rsidRPr="00F254AC">
        <w:rPr>
          <w:rFonts w:cs="Times New Roman"/>
          <w:szCs w:val="24"/>
        </w:rPr>
        <w:t>n example</w:t>
      </w:r>
      <w:r w:rsidR="00A7477D" w:rsidRPr="00F254AC">
        <w:rPr>
          <w:rFonts w:cs="Times New Roman"/>
          <w:szCs w:val="24"/>
        </w:rPr>
        <w:t xml:space="preserve"> hybrid car </w:t>
      </w:r>
      <w:r w:rsidR="00200DA1" w:rsidRPr="00F254AC">
        <w:rPr>
          <w:rFonts w:cs="Times New Roman"/>
          <w:szCs w:val="24"/>
        </w:rPr>
        <w:t>in single</w:t>
      </w:r>
      <w:r w:rsidR="00090A74" w:rsidRPr="00F254AC">
        <w:rPr>
          <w:rFonts w:cs="Times New Roman"/>
          <w:szCs w:val="24"/>
        </w:rPr>
        <w:t xml:space="preserve"> stop bra</w:t>
      </w:r>
      <w:r w:rsidR="00200DA1" w:rsidRPr="00F254AC">
        <w:rPr>
          <w:rFonts w:cs="Times New Roman"/>
          <w:szCs w:val="24"/>
        </w:rPr>
        <w:t>king and drive</w:t>
      </w:r>
      <w:r w:rsidR="00090A74" w:rsidRPr="00F254AC">
        <w:rPr>
          <w:rFonts w:cs="Times New Roman"/>
          <w:szCs w:val="24"/>
        </w:rPr>
        <w:t xml:space="preserve"> cycle</w:t>
      </w:r>
      <w:r w:rsidR="00200DA1" w:rsidRPr="00F254AC">
        <w:rPr>
          <w:rFonts w:cs="Times New Roman"/>
          <w:szCs w:val="24"/>
        </w:rPr>
        <w:t xml:space="preserve"> braking</w:t>
      </w:r>
      <w:r w:rsidR="009D1174" w:rsidRPr="00F254AC">
        <w:rPr>
          <w:rFonts w:cs="Times New Roman"/>
          <w:szCs w:val="24"/>
        </w:rPr>
        <w:t>.</w:t>
      </w:r>
      <w:r w:rsidR="00090A74" w:rsidRPr="00F254AC">
        <w:rPr>
          <w:rFonts w:cs="Times New Roman"/>
          <w:szCs w:val="24"/>
        </w:rPr>
        <w:t xml:space="preserve"> </w:t>
      </w:r>
      <w:r w:rsidR="00F8449E" w:rsidRPr="00F254AC">
        <w:rPr>
          <w:rFonts w:cs="Times New Roman"/>
          <w:szCs w:val="24"/>
        </w:rPr>
        <w:t xml:space="preserve"> </w:t>
      </w:r>
      <w:r w:rsidR="00647CBC" w:rsidRPr="00F254AC">
        <w:rPr>
          <w:rFonts w:cs="Times New Roman"/>
          <w:szCs w:val="24"/>
        </w:rPr>
        <w:t>T</w:t>
      </w:r>
      <w:r w:rsidR="00756788" w:rsidRPr="00F254AC">
        <w:rPr>
          <w:rFonts w:cs="Times New Roman"/>
          <w:szCs w:val="24"/>
        </w:rPr>
        <w:t>hermal performance</w:t>
      </w:r>
      <w:r w:rsidR="00C70E5B" w:rsidRPr="00F254AC">
        <w:rPr>
          <w:rFonts w:cs="Times New Roman"/>
          <w:szCs w:val="24"/>
        </w:rPr>
        <w:t xml:space="preserve"> is a key factor</w:t>
      </w:r>
      <w:r w:rsidR="00756788" w:rsidRPr="00F254AC">
        <w:rPr>
          <w:rFonts w:cs="Times New Roman"/>
          <w:szCs w:val="24"/>
        </w:rPr>
        <w:t xml:space="preserve"> </w:t>
      </w:r>
      <w:r w:rsidR="00C70E5B" w:rsidRPr="00F254AC">
        <w:rPr>
          <w:rFonts w:cs="Times New Roman"/>
          <w:szCs w:val="24"/>
        </w:rPr>
        <w:t xml:space="preserve">which is studied </w:t>
      </w:r>
      <w:r w:rsidR="00756788" w:rsidRPr="00F254AC">
        <w:rPr>
          <w:rFonts w:cs="Times New Roman"/>
          <w:szCs w:val="24"/>
        </w:rPr>
        <w:t>using FEA</w:t>
      </w:r>
      <w:r w:rsidR="00BA573B" w:rsidRPr="00F254AC">
        <w:rPr>
          <w:rFonts w:cs="Times New Roman"/>
          <w:szCs w:val="24"/>
        </w:rPr>
        <w:t xml:space="preserve"> simulations</w:t>
      </w:r>
      <w:r w:rsidR="00756788" w:rsidRPr="00F254AC">
        <w:rPr>
          <w:rFonts w:cs="Times New Roman"/>
          <w:szCs w:val="24"/>
        </w:rPr>
        <w:t>.</w:t>
      </w:r>
      <w:r w:rsidR="001E3A20" w:rsidRPr="00F254AC">
        <w:rPr>
          <w:rFonts w:cs="Times New Roman"/>
          <w:szCs w:val="24"/>
        </w:rPr>
        <w:t xml:space="preserve"> </w:t>
      </w:r>
      <w:r w:rsidR="00647CBC" w:rsidRPr="00F254AC">
        <w:rPr>
          <w:rFonts w:cs="Times New Roman"/>
          <w:szCs w:val="24"/>
        </w:rPr>
        <w:t>Ultimately a</w:t>
      </w:r>
      <w:r w:rsidR="001E3A20" w:rsidRPr="00F254AC">
        <w:rPr>
          <w:rFonts w:cs="Times New Roman"/>
          <w:szCs w:val="24"/>
        </w:rPr>
        <w:t xml:space="preserve"> design method fo</w:t>
      </w:r>
      <w:r w:rsidR="00C36AC8" w:rsidRPr="00F254AC">
        <w:rPr>
          <w:rFonts w:cs="Times New Roman"/>
          <w:szCs w:val="24"/>
        </w:rPr>
        <w:t>r lightweight brake</w:t>
      </w:r>
      <w:r w:rsidR="00647CBC" w:rsidRPr="00F254AC">
        <w:rPr>
          <w:rFonts w:cs="Times New Roman"/>
          <w:szCs w:val="24"/>
        </w:rPr>
        <w:t>s</w:t>
      </w:r>
      <w:r w:rsidR="00C36AC8" w:rsidRPr="00F254AC">
        <w:rPr>
          <w:rFonts w:cs="Times New Roman"/>
          <w:szCs w:val="24"/>
        </w:rPr>
        <w:t xml:space="preserve"> </w:t>
      </w:r>
      <w:r w:rsidR="00C70E5B" w:rsidRPr="00F254AC">
        <w:rPr>
          <w:rFonts w:cs="Times New Roman"/>
          <w:szCs w:val="24"/>
        </w:rPr>
        <w:t>suitable for use</w:t>
      </w:r>
      <w:r w:rsidR="001E3A20" w:rsidRPr="00F254AC">
        <w:rPr>
          <w:rFonts w:cs="Times New Roman"/>
          <w:szCs w:val="24"/>
        </w:rPr>
        <w:t xml:space="preserve"> on any </w:t>
      </w:r>
      <w:r w:rsidR="00647CBC" w:rsidRPr="00F254AC">
        <w:rPr>
          <w:rFonts w:cs="Times New Roman"/>
          <w:szCs w:val="24"/>
        </w:rPr>
        <w:t xml:space="preserve">car-sized </w:t>
      </w:r>
      <w:r w:rsidR="001E3A20" w:rsidRPr="00F254AC">
        <w:rPr>
          <w:rFonts w:cs="Times New Roman"/>
          <w:szCs w:val="24"/>
        </w:rPr>
        <w:t xml:space="preserve">hybrid </w:t>
      </w:r>
      <w:r w:rsidR="004C1C92" w:rsidRPr="00F254AC">
        <w:rPr>
          <w:rFonts w:cs="Times New Roman"/>
          <w:szCs w:val="24"/>
        </w:rPr>
        <w:t>vehicle</w:t>
      </w:r>
      <w:r w:rsidR="00647CBC" w:rsidRPr="00F254AC">
        <w:rPr>
          <w:rFonts w:cs="Times New Roman"/>
          <w:szCs w:val="24"/>
        </w:rPr>
        <w:t xml:space="preserve"> will be developed. Some results from an experimental lightweight brake disc are shown to illustrate the effects of RBS / friction combination in</w:t>
      </w:r>
      <w:r w:rsidR="00877034" w:rsidRPr="00F254AC">
        <w:rPr>
          <w:rFonts w:cs="Times New Roman"/>
          <w:szCs w:val="24"/>
        </w:rPr>
        <w:t xml:space="preserve"> </w:t>
      </w:r>
      <w:r w:rsidR="00647CBC" w:rsidRPr="00F254AC">
        <w:rPr>
          <w:rFonts w:cs="Times New Roman"/>
          <w:szCs w:val="24"/>
        </w:rPr>
        <w:t>term of weight reduction</w:t>
      </w:r>
      <w:r w:rsidR="00877034" w:rsidRPr="00F254AC">
        <w:rPr>
          <w:rFonts w:cs="Times New Roman"/>
          <w:szCs w:val="24"/>
        </w:rPr>
        <w:t>.</w:t>
      </w:r>
    </w:p>
    <w:p w:rsidR="00E34D9B" w:rsidRPr="00F254AC" w:rsidRDefault="00E34D9B" w:rsidP="00684159">
      <w:pPr>
        <w:ind w:firstLine="0"/>
        <w:rPr>
          <w:rFonts w:cs="Times New Roman"/>
        </w:rPr>
      </w:pPr>
      <w:r w:rsidRPr="00F254AC">
        <w:rPr>
          <w:rFonts w:cs="Times New Roman"/>
          <w:i/>
        </w:rPr>
        <w:t xml:space="preserve">Key words: </w:t>
      </w:r>
      <w:r w:rsidR="00140AE6" w:rsidRPr="00F254AC">
        <w:rPr>
          <w:rFonts w:cs="Times New Roman"/>
        </w:rPr>
        <w:t>Hybrid vehicle; r</w:t>
      </w:r>
      <w:r w:rsidRPr="00F254AC">
        <w:rPr>
          <w:rFonts w:cs="Times New Roman"/>
        </w:rPr>
        <w:t>e</w:t>
      </w:r>
      <w:r w:rsidR="00140AE6" w:rsidRPr="00F254AC">
        <w:rPr>
          <w:rFonts w:cs="Times New Roman"/>
        </w:rPr>
        <w:t>generative braking</w:t>
      </w:r>
      <w:r w:rsidR="00695204" w:rsidRPr="00F254AC">
        <w:rPr>
          <w:rFonts w:cs="Times New Roman"/>
        </w:rPr>
        <w:t>;</w:t>
      </w:r>
      <w:r w:rsidR="00C30788" w:rsidRPr="00F254AC">
        <w:rPr>
          <w:rFonts w:cs="Times New Roman"/>
        </w:rPr>
        <w:t xml:space="preserve"> </w:t>
      </w:r>
      <w:r w:rsidR="00140AE6" w:rsidRPr="00F254AC">
        <w:rPr>
          <w:rFonts w:cs="Times New Roman"/>
        </w:rPr>
        <w:t>simulation; l</w:t>
      </w:r>
      <w:r w:rsidR="00695204" w:rsidRPr="00F254AC">
        <w:rPr>
          <w:rFonts w:cs="Times New Roman"/>
        </w:rPr>
        <w:t>ightweight; brake disc; design; thermal; temperature.</w:t>
      </w:r>
    </w:p>
    <w:p w:rsidR="003D7563" w:rsidRPr="00F254AC" w:rsidRDefault="003D7563" w:rsidP="00684159">
      <w:pPr>
        <w:ind w:firstLine="0"/>
        <w:rPr>
          <w:rFonts w:cs="Times New Roman"/>
          <w:b/>
        </w:rPr>
      </w:pPr>
      <w:r w:rsidRPr="00F254AC">
        <w:rPr>
          <w:rFonts w:cs="Times New Roman"/>
          <w:b/>
        </w:rPr>
        <w:t>Notation</w:t>
      </w:r>
    </w:p>
    <w:p w:rsidR="003D7563" w:rsidRPr="00F254AC" w:rsidRDefault="003D7563" w:rsidP="00695204">
      <w:pPr>
        <w:spacing w:after="0"/>
        <w:ind w:left="709" w:hanging="709"/>
        <w:rPr>
          <w:rFonts w:cs="Times New Roman"/>
        </w:rPr>
      </w:pPr>
      <w:r w:rsidRPr="00F254AC">
        <w:rPr>
          <w:rFonts w:cs="Times New Roman"/>
          <w:i/>
        </w:rPr>
        <w:t>A</w:t>
      </w:r>
      <w:r w:rsidRPr="00F254AC">
        <w:rPr>
          <w:rFonts w:cs="Times New Roman"/>
        </w:rPr>
        <w:tab/>
        <w:t xml:space="preserve">area of </w:t>
      </w:r>
      <w:r w:rsidR="00695204" w:rsidRPr="00F254AC">
        <w:rPr>
          <w:rFonts w:cs="Times New Roman"/>
        </w:rPr>
        <w:t>friction interface contact</w:t>
      </w:r>
      <w:r w:rsidRPr="00F254AC">
        <w:rPr>
          <w:rFonts w:cs="Times New Roman"/>
        </w:rPr>
        <w:t xml:space="preserve"> surface</w:t>
      </w:r>
      <w:r w:rsidR="00695204" w:rsidRPr="00F254AC">
        <w:rPr>
          <w:rFonts w:cs="Times New Roman"/>
        </w:rPr>
        <w:t xml:space="preserve"> on one face of a brake disc</w:t>
      </w:r>
      <w:r w:rsidRPr="00F254AC">
        <w:rPr>
          <w:rFonts w:cs="Times New Roman"/>
        </w:rPr>
        <w:t xml:space="preserve"> (m</w:t>
      </w:r>
      <w:r w:rsidRPr="00F254AC">
        <w:rPr>
          <w:rFonts w:cs="Times New Roman"/>
          <w:vertAlign w:val="superscript"/>
        </w:rPr>
        <w:t>2</w:t>
      </w:r>
      <w:r w:rsidRPr="00F254AC">
        <w:rPr>
          <w:rFonts w:cs="Times New Roman"/>
        </w:rPr>
        <w:t>)</w:t>
      </w:r>
    </w:p>
    <w:p w:rsidR="003D7563" w:rsidRPr="00F254AC" w:rsidRDefault="003D7563" w:rsidP="003D7563">
      <w:pPr>
        <w:spacing w:after="0"/>
        <w:ind w:firstLine="0"/>
        <w:rPr>
          <w:rFonts w:cs="Times New Roman"/>
        </w:rPr>
      </w:pPr>
      <w:r w:rsidRPr="00F254AC">
        <w:rPr>
          <w:rFonts w:cs="Times New Roman"/>
          <w:i/>
        </w:rPr>
        <w:t>C</w:t>
      </w:r>
      <w:r w:rsidR="005556E0" w:rsidRPr="00F254AC">
        <w:rPr>
          <w:rFonts w:cs="Times New Roman"/>
          <w:i/>
          <w:vertAlign w:val="subscript"/>
        </w:rPr>
        <w:t>p</w:t>
      </w:r>
      <w:r w:rsidR="005B3893">
        <w:rPr>
          <w:rFonts w:cs="Times New Roman"/>
        </w:rPr>
        <w:tab/>
        <w:t>specific heat (J/kg</w:t>
      </w:r>
      <w:r w:rsidR="00837204">
        <w:rPr>
          <w:rFonts w:cs="Times New Roman"/>
        </w:rPr>
        <w:t xml:space="preserve"> </w:t>
      </w:r>
      <w:r w:rsidR="005556E0" w:rsidRPr="00F254AC">
        <w:rPr>
          <w:rFonts w:cs="Times New Roman"/>
        </w:rPr>
        <w:t>K)</w:t>
      </w:r>
    </w:p>
    <w:p w:rsidR="00220D58" w:rsidRPr="00F254AC" w:rsidRDefault="00220D58" w:rsidP="005556E0">
      <w:pPr>
        <w:spacing w:after="0"/>
        <w:ind w:firstLine="0"/>
        <w:rPr>
          <w:rFonts w:cs="Times New Roman"/>
          <w:i/>
        </w:rPr>
      </w:pPr>
      <w:r w:rsidRPr="00F254AC">
        <w:rPr>
          <w:rFonts w:cs="Times New Roman"/>
          <w:i/>
        </w:rPr>
        <w:t>d</w:t>
      </w:r>
      <w:r w:rsidRPr="00F254AC">
        <w:rPr>
          <w:rFonts w:cs="Times New Roman"/>
          <w:i/>
        </w:rPr>
        <w:tab/>
      </w:r>
      <w:r w:rsidRPr="00F254AC">
        <w:rPr>
          <w:rFonts w:cs="Times New Roman"/>
        </w:rPr>
        <w:t>fraction</w:t>
      </w:r>
      <w:r w:rsidR="00140AE6" w:rsidRPr="00F254AC">
        <w:rPr>
          <w:rFonts w:cs="Times New Roman"/>
        </w:rPr>
        <w:t>al</w:t>
      </w:r>
      <w:r w:rsidRPr="00F254AC">
        <w:rPr>
          <w:rFonts w:cs="Times New Roman"/>
        </w:rPr>
        <w:t xml:space="preserve"> </w:t>
      </w:r>
      <w:r w:rsidR="00140AE6" w:rsidRPr="00F254AC">
        <w:rPr>
          <w:rFonts w:cs="Times New Roman"/>
        </w:rPr>
        <w:t xml:space="preserve">power </w:t>
      </w:r>
      <w:r w:rsidRPr="00F254AC">
        <w:rPr>
          <w:rFonts w:cs="Times New Roman"/>
        </w:rPr>
        <w:t>loss</w:t>
      </w:r>
      <w:r w:rsidR="00140AE6" w:rsidRPr="00F254AC">
        <w:rPr>
          <w:rFonts w:cs="Times New Roman"/>
        </w:rPr>
        <w:t xml:space="preserve"> </w:t>
      </w:r>
      <w:r w:rsidR="00695204" w:rsidRPr="00F254AC">
        <w:rPr>
          <w:rFonts w:cs="Times New Roman"/>
        </w:rPr>
        <w:t xml:space="preserve">due </w:t>
      </w:r>
      <w:r w:rsidR="00140AE6" w:rsidRPr="00F254AC">
        <w:rPr>
          <w:rFonts w:cs="Times New Roman"/>
        </w:rPr>
        <w:t xml:space="preserve">to vehicle drag </w:t>
      </w:r>
    </w:p>
    <w:p w:rsidR="005556E0" w:rsidRPr="00F254AC" w:rsidRDefault="00077C57" w:rsidP="005556E0">
      <w:pPr>
        <w:spacing w:after="0"/>
        <w:ind w:firstLine="0"/>
        <w:rPr>
          <w:rFonts w:cs="Times New Roman"/>
        </w:rPr>
      </w:pPr>
      <w:r w:rsidRPr="00F254AC">
        <w:rPr>
          <w:rFonts w:cs="Times New Roman"/>
          <w:i/>
        </w:rPr>
        <w:t>d</w:t>
      </w:r>
      <w:r w:rsidR="005556E0" w:rsidRPr="00F254AC">
        <w:rPr>
          <w:rFonts w:cs="Times New Roman"/>
          <w:i/>
          <w:vertAlign w:val="subscript"/>
        </w:rPr>
        <w:t>i</w:t>
      </w:r>
      <w:r w:rsidR="005556E0" w:rsidRPr="00F254AC">
        <w:rPr>
          <w:rFonts w:cs="Times New Roman"/>
        </w:rPr>
        <w:t xml:space="preserve"> </w:t>
      </w:r>
      <w:r w:rsidR="005556E0" w:rsidRPr="00F254AC">
        <w:rPr>
          <w:rFonts w:cs="Times New Roman"/>
        </w:rPr>
        <w:tab/>
        <w:t>inner diameter of disc (m)</w:t>
      </w:r>
    </w:p>
    <w:p w:rsidR="003D7563" w:rsidRPr="00F254AC" w:rsidRDefault="00077C57" w:rsidP="003D7563">
      <w:pPr>
        <w:spacing w:after="0"/>
        <w:ind w:firstLine="0"/>
        <w:rPr>
          <w:rFonts w:cs="Times New Roman"/>
        </w:rPr>
      </w:pPr>
      <w:r w:rsidRPr="00F254AC">
        <w:rPr>
          <w:rFonts w:cs="Times New Roman"/>
          <w:i/>
        </w:rPr>
        <w:t>d</w:t>
      </w:r>
      <w:r w:rsidR="003D7563" w:rsidRPr="00F254AC">
        <w:rPr>
          <w:rFonts w:cs="Times New Roman"/>
          <w:i/>
          <w:vertAlign w:val="subscript"/>
        </w:rPr>
        <w:t>o</w:t>
      </w:r>
      <w:r w:rsidR="003D7563" w:rsidRPr="00F254AC">
        <w:rPr>
          <w:rFonts w:cs="Times New Roman"/>
        </w:rPr>
        <w:t xml:space="preserve"> </w:t>
      </w:r>
      <w:r w:rsidR="003D7563" w:rsidRPr="00F254AC">
        <w:rPr>
          <w:rFonts w:cs="Times New Roman"/>
        </w:rPr>
        <w:tab/>
      </w:r>
      <w:r w:rsidR="005556E0" w:rsidRPr="00F254AC">
        <w:rPr>
          <w:rFonts w:cs="Times New Roman"/>
        </w:rPr>
        <w:t>outer diameter of disc (m)</w:t>
      </w:r>
    </w:p>
    <w:p w:rsidR="00077C57" w:rsidRPr="00F254AC" w:rsidRDefault="00077C57" w:rsidP="003D7563">
      <w:pPr>
        <w:spacing w:after="0"/>
        <w:ind w:firstLine="0"/>
        <w:rPr>
          <w:rFonts w:cs="Times New Roman"/>
        </w:rPr>
      </w:pPr>
      <w:r w:rsidRPr="00F254AC">
        <w:rPr>
          <w:rFonts w:cs="Times New Roman"/>
          <w:i/>
        </w:rPr>
        <w:t>D</w:t>
      </w:r>
      <w:r w:rsidRPr="00F254AC">
        <w:rPr>
          <w:rFonts w:cs="Times New Roman"/>
          <w:i/>
          <w:vertAlign w:val="subscript"/>
        </w:rPr>
        <w:t>i</w:t>
      </w:r>
      <w:r w:rsidRPr="00F254AC">
        <w:rPr>
          <w:rFonts w:cs="Times New Roman"/>
        </w:rPr>
        <w:tab/>
      </w:r>
      <w:r w:rsidR="00917F62" w:rsidRPr="00F254AC">
        <w:rPr>
          <w:rFonts w:cs="Times New Roman"/>
        </w:rPr>
        <w:t>fatigue damage theory (</w:t>
      </w:r>
      <w:r w:rsidR="00917F62" w:rsidRPr="00F254AC">
        <w:rPr>
          <w:rFonts w:eastAsia="Times New Roman" w:cs="Times New Roman"/>
          <w:szCs w:val="24"/>
          <w:lang w:eastAsia="en-GB"/>
        </w:rPr>
        <w:t>damage ratio at the </w:t>
      </w:r>
      <w:r w:rsidR="00917F62" w:rsidRPr="00F254AC">
        <w:rPr>
          <w:rFonts w:eastAsia="Times New Roman" w:cs="Times New Roman"/>
          <w:i/>
          <w:iCs/>
          <w:szCs w:val="24"/>
          <w:lang w:eastAsia="en-GB"/>
        </w:rPr>
        <w:t>i</w:t>
      </w:r>
      <w:r w:rsidR="00917F62" w:rsidRPr="00F254AC">
        <w:rPr>
          <w:rFonts w:eastAsia="Times New Roman" w:cs="Times New Roman"/>
          <w:i/>
          <w:iCs/>
          <w:szCs w:val="24"/>
          <w:vertAlign w:val="superscript"/>
          <w:lang w:eastAsia="en-GB"/>
        </w:rPr>
        <w:t>th</w:t>
      </w:r>
      <w:r w:rsidR="00917F62" w:rsidRPr="00F254AC">
        <w:rPr>
          <w:rFonts w:eastAsia="Times New Roman" w:cs="Times New Roman"/>
          <w:i/>
          <w:iCs/>
          <w:szCs w:val="24"/>
          <w:lang w:eastAsia="en-GB"/>
        </w:rPr>
        <w:t xml:space="preserve"> </w:t>
      </w:r>
      <w:r w:rsidR="00917F62" w:rsidRPr="00F254AC">
        <w:rPr>
          <w:rFonts w:eastAsia="Times New Roman" w:cs="Times New Roman"/>
          <w:szCs w:val="24"/>
          <w:lang w:eastAsia="en-GB"/>
        </w:rPr>
        <w:t>stress level)</w:t>
      </w:r>
    </w:p>
    <w:p w:rsidR="003D7563" w:rsidRPr="00F254AC" w:rsidRDefault="00220D58" w:rsidP="003D7563">
      <w:pPr>
        <w:spacing w:after="0"/>
        <w:ind w:firstLine="0"/>
        <w:rPr>
          <w:rFonts w:cs="Times New Roman"/>
        </w:rPr>
      </w:pPr>
      <w:r w:rsidRPr="00F254AC">
        <w:rPr>
          <w:rFonts w:cs="Times New Roman"/>
          <w:i/>
        </w:rPr>
        <w:lastRenderedPageBreak/>
        <w:t>E</w:t>
      </w:r>
      <w:r w:rsidRPr="00F254AC">
        <w:rPr>
          <w:rFonts w:cs="Times New Roman"/>
        </w:rPr>
        <w:tab/>
        <w:t>Young’s modulus (GPa)</w:t>
      </w:r>
    </w:p>
    <w:p w:rsidR="00C62C68" w:rsidRPr="00F254AC" w:rsidRDefault="00C62C68" w:rsidP="003D7563">
      <w:pPr>
        <w:spacing w:after="0"/>
        <w:ind w:firstLine="0"/>
        <w:rPr>
          <w:rFonts w:cs="Times New Roman"/>
        </w:rPr>
      </w:pPr>
      <w:r w:rsidRPr="00F254AC">
        <w:rPr>
          <w:rFonts w:cs="Times New Roman"/>
          <w:i/>
        </w:rPr>
        <w:t>f</w:t>
      </w:r>
      <w:r w:rsidRPr="00F254AC">
        <w:rPr>
          <w:rFonts w:cs="Times New Roman"/>
          <w:i/>
          <w:vertAlign w:val="subscript"/>
        </w:rPr>
        <w:t>1</w:t>
      </w:r>
      <w:r w:rsidRPr="00F254AC">
        <w:rPr>
          <w:rFonts w:cs="Times New Roman"/>
          <w:i/>
        </w:rPr>
        <w:t>, f</w:t>
      </w:r>
      <w:r w:rsidRPr="00F254AC">
        <w:rPr>
          <w:rFonts w:cs="Times New Roman"/>
          <w:i/>
          <w:vertAlign w:val="subscript"/>
        </w:rPr>
        <w:t>2</w:t>
      </w:r>
      <w:r w:rsidRPr="00F254AC">
        <w:rPr>
          <w:rFonts w:cs="Times New Roman"/>
          <w:i/>
        </w:rPr>
        <w:tab/>
      </w:r>
      <w:r w:rsidRPr="00F254AC">
        <w:rPr>
          <w:rFonts w:cs="Times New Roman"/>
        </w:rPr>
        <w:t xml:space="preserve">adhesion </w:t>
      </w:r>
      <w:r w:rsidR="00695204" w:rsidRPr="00F254AC">
        <w:rPr>
          <w:rFonts w:cs="Times New Roman"/>
        </w:rPr>
        <w:t>utilization at</w:t>
      </w:r>
      <w:r w:rsidRPr="00F254AC">
        <w:rPr>
          <w:rFonts w:cs="Times New Roman"/>
        </w:rPr>
        <w:t xml:space="preserve"> front</w:t>
      </w:r>
      <w:r w:rsidR="00695204" w:rsidRPr="00F254AC">
        <w:rPr>
          <w:rFonts w:cs="Times New Roman"/>
        </w:rPr>
        <w:t xml:space="preserve"> (1) and</w:t>
      </w:r>
      <w:r w:rsidRPr="00F254AC">
        <w:rPr>
          <w:rFonts w:cs="Times New Roman"/>
        </w:rPr>
        <w:t xml:space="preserve"> rear </w:t>
      </w:r>
      <w:r w:rsidR="00695204" w:rsidRPr="00F254AC">
        <w:rPr>
          <w:rFonts w:cs="Times New Roman"/>
        </w:rPr>
        <w:t xml:space="preserve">(2) </w:t>
      </w:r>
      <w:r w:rsidRPr="00F254AC">
        <w:rPr>
          <w:rFonts w:cs="Times New Roman"/>
        </w:rPr>
        <w:t>axle</w:t>
      </w:r>
    </w:p>
    <w:p w:rsidR="000463CD" w:rsidRPr="00F254AC" w:rsidRDefault="000463CD" w:rsidP="003D7563">
      <w:pPr>
        <w:spacing w:after="0"/>
        <w:ind w:firstLine="0"/>
        <w:rPr>
          <w:rFonts w:cs="Times New Roman"/>
          <w:i/>
        </w:rPr>
      </w:pPr>
      <w:r w:rsidRPr="00F254AC">
        <w:rPr>
          <w:rFonts w:cs="Times New Roman"/>
          <w:i/>
        </w:rPr>
        <w:t>F</w:t>
      </w:r>
      <w:r w:rsidRPr="00F254AC">
        <w:rPr>
          <w:rFonts w:cs="Times New Roman"/>
          <w:i/>
          <w:vertAlign w:val="subscript"/>
        </w:rPr>
        <w:t xml:space="preserve">B </w:t>
      </w:r>
      <w:r w:rsidRPr="00F254AC">
        <w:rPr>
          <w:rFonts w:cs="Times New Roman"/>
          <w:i/>
        </w:rPr>
        <w:tab/>
      </w:r>
      <w:r w:rsidR="00140AE6" w:rsidRPr="00F254AC">
        <w:rPr>
          <w:rFonts w:cs="Times New Roman"/>
        </w:rPr>
        <w:t>brake force (N</w:t>
      </w:r>
      <w:r w:rsidRPr="00F254AC">
        <w:rPr>
          <w:rFonts w:cs="Times New Roman"/>
        </w:rPr>
        <w:t>)</w:t>
      </w:r>
    </w:p>
    <w:p w:rsidR="000463CD" w:rsidRPr="00F254AC" w:rsidRDefault="000463CD" w:rsidP="003D7563">
      <w:pPr>
        <w:spacing w:after="0"/>
        <w:ind w:firstLine="0"/>
        <w:rPr>
          <w:rFonts w:cs="Times New Roman"/>
        </w:rPr>
      </w:pPr>
      <w:r w:rsidRPr="00F254AC">
        <w:rPr>
          <w:rFonts w:cs="Times New Roman"/>
          <w:i/>
        </w:rPr>
        <w:t>F</w:t>
      </w:r>
      <w:r w:rsidRPr="00F254AC">
        <w:rPr>
          <w:rFonts w:cs="Times New Roman"/>
          <w:i/>
          <w:vertAlign w:val="subscript"/>
        </w:rPr>
        <w:t>bd</w:t>
      </w:r>
      <w:r w:rsidRPr="00F254AC">
        <w:rPr>
          <w:rFonts w:cs="Times New Roman"/>
          <w:i/>
        </w:rPr>
        <w:t xml:space="preserve"> </w:t>
      </w:r>
      <w:r w:rsidRPr="00F254AC">
        <w:rPr>
          <w:rFonts w:cs="Times New Roman"/>
          <w:i/>
        </w:rPr>
        <w:tab/>
      </w:r>
      <w:r w:rsidR="00AF0E37" w:rsidRPr="00F254AC">
        <w:rPr>
          <w:rFonts w:cs="Times New Roman"/>
        </w:rPr>
        <w:t>braking</w:t>
      </w:r>
      <w:r w:rsidR="00140AE6" w:rsidRPr="00F254AC">
        <w:rPr>
          <w:rFonts w:cs="Times New Roman"/>
        </w:rPr>
        <w:t xml:space="preserve"> force demand (N</w:t>
      </w:r>
      <w:r w:rsidRPr="00F254AC">
        <w:rPr>
          <w:rFonts w:cs="Times New Roman"/>
        </w:rPr>
        <w:t>)</w:t>
      </w:r>
    </w:p>
    <w:p w:rsidR="003D7563" w:rsidRPr="00F254AC" w:rsidRDefault="003D7563" w:rsidP="003D7563">
      <w:pPr>
        <w:spacing w:after="0"/>
        <w:ind w:firstLine="0"/>
        <w:rPr>
          <w:rFonts w:cs="Times New Roman"/>
        </w:rPr>
      </w:pPr>
      <w:r w:rsidRPr="00F254AC">
        <w:rPr>
          <w:rFonts w:cs="Times New Roman"/>
          <w:i/>
        </w:rPr>
        <w:t>F</w:t>
      </w:r>
      <w:r w:rsidR="005556E0" w:rsidRPr="00F254AC">
        <w:rPr>
          <w:rFonts w:cs="Times New Roman"/>
          <w:i/>
          <w:vertAlign w:val="subscript"/>
        </w:rPr>
        <w:t>reg</w:t>
      </w:r>
      <w:r w:rsidR="005556E0" w:rsidRPr="00F254AC">
        <w:rPr>
          <w:rFonts w:cs="Times New Roman"/>
        </w:rPr>
        <w:t xml:space="preserve"> </w:t>
      </w:r>
      <w:r w:rsidR="005556E0" w:rsidRPr="00F254AC">
        <w:rPr>
          <w:rFonts w:cs="Times New Roman"/>
        </w:rPr>
        <w:tab/>
        <w:t>regenerative brake force (N)</w:t>
      </w:r>
    </w:p>
    <w:p w:rsidR="003D7563" w:rsidRPr="00F254AC" w:rsidRDefault="005556E0" w:rsidP="003D7563">
      <w:pPr>
        <w:spacing w:after="0"/>
        <w:ind w:firstLine="0"/>
        <w:rPr>
          <w:rFonts w:cs="Times New Roman"/>
        </w:rPr>
      </w:pPr>
      <w:r w:rsidRPr="00F254AC">
        <w:rPr>
          <w:rFonts w:cs="Times New Roman"/>
          <w:i/>
        </w:rPr>
        <w:t>g</w:t>
      </w:r>
      <w:r w:rsidRPr="00F254AC">
        <w:rPr>
          <w:rFonts w:cs="Times New Roman"/>
        </w:rPr>
        <w:tab/>
      </w:r>
      <w:r w:rsidR="00695204" w:rsidRPr="00F254AC">
        <w:rPr>
          <w:rFonts w:cs="Times New Roman"/>
        </w:rPr>
        <w:t xml:space="preserve">acceleration due to </w:t>
      </w:r>
      <w:r w:rsidRPr="00F254AC">
        <w:rPr>
          <w:rFonts w:cs="Times New Roman"/>
        </w:rPr>
        <w:t>gravity (m/s</w:t>
      </w:r>
      <w:r w:rsidRPr="00F254AC">
        <w:rPr>
          <w:rFonts w:cs="Times New Roman"/>
          <w:vertAlign w:val="superscript"/>
        </w:rPr>
        <w:t>2</w:t>
      </w:r>
      <w:r w:rsidRPr="00F254AC">
        <w:rPr>
          <w:rFonts w:cs="Times New Roman"/>
        </w:rPr>
        <w:t>)</w:t>
      </w:r>
    </w:p>
    <w:p w:rsidR="003D7563" w:rsidRPr="00F254AC" w:rsidRDefault="00C405F6" w:rsidP="003D7563">
      <w:pPr>
        <w:spacing w:after="0"/>
        <w:ind w:firstLine="0"/>
        <w:rPr>
          <w:rFonts w:cs="Times New Roman"/>
        </w:rPr>
      </w:pPr>
      <w:r w:rsidRPr="00F254AC">
        <w:rPr>
          <w:rFonts w:cs="Times New Roman"/>
          <w:i/>
        </w:rPr>
        <w:t>i</w:t>
      </w:r>
      <w:r w:rsidRPr="00F254AC">
        <w:rPr>
          <w:rFonts w:cs="Times New Roman"/>
        </w:rPr>
        <w:tab/>
        <w:t>transmission gear ratio</w:t>
      </w:r>
    </w:p>
    <w:p w:rsidR="003D7563" w:rsidRPr="00F254AC" w:rsidRDefault="003D7563" w:rsidP="003D7563">
      <w:pPr>
        <w:spacing w:after="0"/>
        <w:ind w:firstLine="0"/>
        <w:rPr>
          <w:rFonts w:cs="Times New Roman"/>
        </w:rPr>
      </w:pPr>
      <w:r w:rsidRPr="00F254AC">
        <w:rPr>
          <w:rFonts w:cs="Times New Roman"/>
          <w:i/>
        </w:rPr>
        <w:t>J</w:t>
      </w:r>
      <w:r w:rsidR="005556E0" w:rsidRPr="00F254AC">
        <w:rPr>
          <w:rFonts w:cs="Times New Roman"/>
        </w:rPr>
        <w:tab/>
        <w:t>deceleration (m/s</w:t>
      </w:r>
      <w:r w:rsidR="005556E0" w:rsidRPr="00F254AC">
        <w:rPr>
          <w:rFonts w:cs="Times New Roman"/>
          <w:vertAlign w:val="superscript"/>
        </w:rPr>
        <w:t>2</w:t>
      </w:r>
      <w:r w:rsidR="005556E0" w:rsidRPr="00F254AC">
        <w:rPr>
          <w:rFonts w:cs="Times New Roman"/>
        </w:rPr>
        <w:t>)</w:t>
      </w:r>
    </w:p>
    <w:p w:rsidR="003D7563" w:rsidRPr="00F254AC" w:rsidRDefault="00220D58" w:rsidP="003D7563">
      <w:pPr>
        <w:spacing w:after="0"/>
        <w:ind w:firstLine="0"/>
        <w:rPr>
          <w:rFonts w:cs="Times New Roman"/>
        </w:rPr>
      </w:pPr>
      <w:r w:rsidRPr="00F254AC">
        <w:rPr>
          <w:rFonts w:cs="Times New Roman"/>
          <w:i/>
        </w:rPr>
        <w:t>k</w:t>
      </w:r>
      <w:r w:rsidR="00837204">
        <w:rPr>
          <w:rFonts w:cs="Times New Roman"/>
        </w:rPr>
        <w:tab/>
        <w:t xml:space="preserve">thermal conductivity (W/m </w:t>
      </w:r>
      <w:r w:rsidRPr="00F254AC">
        <w:rPr>
          <w:rFonts w:cs="Times New Roman"/>
        </w:rPr>
        <w:t>K)</w:t>
      </w:r>
      <w:r w:rsidR="00C405F6" w:rsidRPr="00F254AC">
        <w:rPr>
          <w:rFonts w:cs="Times New Roman"/>
        </w:rPr>
        <w:tab/>
      </w:r>
    </w:p>
    <w:p w:rsidR="003D7563" w:rsidRPr="00F254AC" w:rsidRDefault="003D7563" w:rsidP="003D7563">
      <w:pPr>
        <w:spacing w:after="0"/>
        <w:ind w:firstLine="0"/>
        <w:rPr>
          <w:rFonts w:cs="Times New Roman"/>
        </w:rPr>
      </w:pPr>
      <w:r w:rsidRPr="00F254AC">
        <w:rPr>
          <w:rFonts w:cs="Times New Roman"/>
          <w:i/>
        </w:rPr>
        <w:t>M</w:t>
      </w:r>
      <w:r w:rsidRPr="00F254AC">
        <w:rPr>
          <w:rFonts w:cs="Times New Roman"/>
        </w:rPr>
        <w:tab/>
        <w:t>mass of vehicle (kg)</w:t>
      </w:r>
    </w:p>
    <w:p w:rsidR="005556E0" w:rsidRPr="00F254AC" w:rsidRDefault="005556E0" w:rsidP="003D7563">
      <w:pPr>
        <w:spacing w:after="0"/>
        <w:ind w:firstLine="0"/>
        <w:rPr>
          <w:rFonts w:cs="Times New Roman"/>
        </w:rPr>
      </w:pPr>
      <w:r w:rsidRPr="00F254AC">
        <w:rPr>
          <w:rFonts w:cs="Times New Roman"/>
          <w:i/>
        </w:rPr>
        <w:t>m</w:t>
      </w:r>
      <w:r w:rsidRPr="00F254AC">
        <w:rPr>
          <w:rFonts w:cs="Times New Roman"/>
        </w:rPr>
        <w:tab/>
        <w:t>mass of disc (kg)</w:t>
      </w:r>
    </w:p>
    <w:p w:rsidR="00917F62" w:rsidRPr="00F254AC" w:rsidRDefault="00917F62" w:rsidP="003D7563">
      <w:pPr>
        <w:spacing w:after="0"/>
        <w:ind w:firstLine="0"/>
        <w:rPr>
          <w:rFonts w:cs="Times New Roman"/>
        </w:rPr>
      </w:pPr>
      <w:r w:rsidRPr="00F254AC">
        <w:rPr>
          <w:rFonts w:cs="Times New Roman"/>
          <w:i/>
        </w:rPr>
        <w:t>n</w:t>
      </w:r>
      <w:r w:rsidRPr="00F254AC">
        <w:rPr>
          <w:rFonts w:cs="Times New Roman"/>
          <w:i/>
          <w:vertAlign w:val="subscript"/>
        </w:rPr>
        <w:t>i</w:t>
      </w:r>
      <w:r w:rsidRPr="00F254AC">
        <w:rPr>
          <w:rFonts w:cs="Times New Roman"/>
          <w:i/>
        </w:rPr>
        <w:tab/>
      </w:r>
      <w:r w:rsidRPr="00F254AC">
        <w:rPr>
          <w:rFonts w:eastAsia="Times New Roman" w:cs="Times New Roman"/>
          <w:szCs w:val="24"/>
          <w:lang w:eastAsia="en-GB"/>
        </w:rPr>
        <w:t>number of cycles at the </w:t>
      </w:r>
      <w:r w:rsidRPr="00F254AC">
        <w:rPr>
          <w:rFonts w:eastAsia="Times New Roman" w:cs="Times New Roman"/>
          <w:i/>
          <w:iCs/>
          <w:szCs w:val="24"/>
          <w:lang w:eastAsia="en-GB"/>
        </w:rPr>
        <w:t>i</w:t>
      </w:r>
      <w:r w:rsidRPr="00F254AC">
        <w:rPr>
          <w:rFonts w:eastAsia="Times New Roman" w:cs="Times New Roman"/>
          <w:i/>
          <w:szCs w:val="24"/>
          <w:vertAlign w:val="superscript"/>
          <w:lang w:eastAsia="en-GB"/>
        </w:rPr>
        <w:t>th</w:t>
      </w:r>
      <w:r w:rsidRPr="00F254AC">
        <w:rPr>
          <w:rFonts w:eastAsia="Times New Roman" w:cs="Times New Roman"/>
          <w:szCs w:val="24"/>
          <w:lang w:eastAsia="en-GB"/>
        </w:rPr>
        <w:t xml:space="preserve"> stress level</w:t>
      </w:r>
    </w:p>
    <w:p w:rsidR="005B3893" w:rsidRPr="005B3893" w:rsidRDefault="005B3893" w:rsidP="003D7563">
      <w:pPr>
        <w:spacing w:after="0"/>
        <w:ind w:firstLine="0"/>
        <w:rPr>
          <w:rFonts w:cs="Times New Roman"/>
        </w:rPr>
      </w:pPr>
      <w:r>
        <w:rPr>
          <w:rFonts w:cs="Times New Roman"/>
          <w:i/>
        </w:rPr>
        <w:t>n</w:t>
      </w:r>
      <w:r>
        <w:rPr>
          <w:rFonts w:cs="Times New Roman"/>
          <w:i/>
          <w:vertAlign w:val="subscript"/>
        </w:rPr>
        <w:t>fi</w:t>
      </w:r>
      <w:r w:rsidRPr="00F254AC">
        <w:rPr>
          <w:rFonts w:cs="Times New Roman"/>
        </w:rPr>
        <w:tab/>
      </w:r>
      <w:r w:rsidRPr="00F254AC">
        <w:rPr>
          <w:rFonts w:eastAsia="Times New Roman" w:cs="Times New Roman"/>
          <w:szCs w:val="24"/>
          <w:lang w:eastAsia="en-GB"/>
        </w:rPr>
        <w:t>number of cycles to failure corresponding to the </w:t>
      </w:r>
      <w:r w:rsidRPr="00F254AC">
        <w:rPr>
          <w:rFonts w:eastAsia="Times New Roman" w:cs="Times New Roman"/>
          <w:i/>
          <w:iCs/>
          <w:szCs w:val="24"/>
          <w:lang w:eastAsia="en-GB"/>
        </w:rPr>
        <w:t>i</w:t>
      </w:r>
      <w:r w:rsidRPr="00F254AC">
        <w:rPr>
          <w:rFonts w:eastAsia="Times New Roman" w:cs="Times New Roman"/>
          <w:i/>
          <w:iCs/>
          <w:szCs w:val="24"/>
          <w:vertAlign w:val="superscript"/>
          <w:lang w:eastAsia="en-GB"/>
        </w:rPr>
        <w:t>th</w:t>
      </w:r>
      <w:r w:rsidRPr="00F254AC">
        <w:rPr>
          <w:rFonts w:eastAsia="Times New Roman" w:cs="Times New Roman"/>
          <w:i/>
          <w:iCs/>
          <w:szCs w:val="24"/>
          <w:lang w:eastAsia="en-GB"/>
        </w:rPr>
        <w:t xml:space="preserve"> </w:t>
      </w:r>
      <w:r w:rsidRPr="00F254AC">
        <w:rPr>
          <w:rFonts w:eastAsia="Times New Roman" w:cs="Times New Roman"/>
          <w:szCs w:val="24"/>
          <w:lang w:eastAsia="en-GB"/>
        </w:rPr>
        <w:t>stress level</w:t>
      </w:r>
    </w:p>
    <w:p w:rsidR="00C405F6" w:rsidRPr="00F254AC" w:rsidRDefault="003D7563" w:rsidP="003D7563">
      <w:pPr>
        <w:spacing w:after="0"/>
        <w:ind w:firstLine="0"/>
        <w:rPr>
          <w:rFonts w:cs="Times New Roman"/>
        </w:rPr>
      </w:pPr>
      <w:r w:rsidRPr="00F254AC">
        <w:rPr>
          <w:rFonts w:cs="Times New Roman"/>
          <w:i/>
        </w:rPr>
        <w:t>N</w:t>
      </w:r>
      <w:r w:rsidR="00140AE6" w:rsidRPr="00F254AC">
        <w:rPr>
          <w:rFonts w:cs="Times New Roman"/>
        </w:rPr>
        <w:tab/>
        <w:t>motor speed (rev/min</w:t>
      </w:r>
      <w:r w:rsidR="00C405F6" w:rsidRPr="00F254AC">
        <w:rPr>
          <w:rFonts w:cs="Times New Roman"/>
        </w:rPr>
        <w:t>)</w:t>
      </w:r>
    </w:p>
    <w:p w:rsidR="003D7563" w:rsidRPr="00F254AC" w:rsidRDefault="00C405F6" w:rsidP="003D7563">
      <w:pPr>
        <w:spacing w:after="0"/>
        <w:ind w:firstLine="0"/>
        <w:rPr>
          <w:rFonts w:cs="Times New Roman"/>
        </w:rPr>
      </w:pPr>
      <w:r w:rsidRPr="00F254AC">
        <w:rPr>
          <w:rFonts w:cs="Times New Roman"/>
          <w:i/>
        </w:rPr>
        <w:t>P</w:t>
      </w:r>
      <w:r w:rsidR="00917F62" w:rsidRPr="00F254AC">
        <w:rPr>
          <w:rFonts w:cs="Times New Roman"/>
          <w:i/>
          <w:vertAlign w:val="subscript"/>
        </w:rPr>
        <w:t>G</w:t>
      </w:r>
      <w:r w:rsidRPr="00F254AC">
        <w:rPr>
          <w:rFonts w:cs="Times New Roman"/>
          <w:i/>
          <w:vertAlign w:val="subscript"/>
        </w:rPr>
        <w:t>emax</w:t>
      </w:r>
      <w:r w:rsidR="00472A35" w:rsidRPr="00F254AC">
        <w:rPr>
          <w:rFonts w:cs="Times New Roman"/>
          <w:i/>
          <w:vertAlign w:val="subscript"/>
        </w:rPr>
        <w:t xml:space="preserve"> </w:t>
      </w:r>
      <w:r w:rsidR="00F254AC">
        <w:rPr>
          <w:rFonts w:cs="Times New Roman"/>
          <w:i/>
          <w:vertAlign w:val="subscript"/>
        </w:rPr>
        <w:tab/>
      </w:r>
      <w:r w:rsidRPr="00F254AC">
        <w:rPr>
          <w:rFonts w:cs="Times New Roman"/>
        </w:rPr>
        <w:t>maximum generation power (kW)</w:t>
      </w:r>
    </w:p>
    <w:p w:rsidR="003D7563" w:rsidRPr="00F254AC" w:rsidRDefault="000463CD" w:rsidP="003D7563">
      <w:pPr>
        <w:spacing w:after="0"/>
        <w:ind w:firstLine="0"/>
        <w:rPr>
          <w:rFonts w:cs="Times New Roman"/>
        </w:rPr>
      </w:pPr>
      <w:r w:rsidRPr="00F254AC">
        <w:rPr>
          <w:rFonts w:cs="Times New Roman"/>
          <w:i/>
        </w:rPr>
        <w:t>p</w:t>
      </w:r>
      <w:r w:rsidRPr="00F254AC">
        <w:rPr>
          <w:rFonts w:cs="Times New Roman"/>
        </w:rPr>
        <w:tab/>
        <w:t>pressure (Pa)</w:t>
      </w:r>
    </w:p>
    <w:p w:rsidR="000463CD" w:rsidRPr="00F254AC" w:rsidRDefault="000463CD" w:rsidP="003D7563">
      <w:pPr>
        <w:spacing w:after="0"/>
        <w:ind w:firstLine="0"/>
        <w:rPr>
          <w:rFonts w:cs="Times New Roman"/>
        </w:rPr>
      </w:pPr>
      <w:r w:rsidRPr="00F254AC">
        <w:rPr>
          <w:rFonts w:cs="Times New Roman"/>
          <w:i/>
        </w:rPr>
        <w:t>p</w:t>
      </w:r>
      <w:r w:rsidRPr="00F254AC">
        <w:rPr>
          <w:rFonts w:cs="Times New Roman"/>
          <w:i/>
          <w:vertAlign w:val="subscript"/>
        </w:rPr>
        <w:t>f</w:t>
      </w:r>
      <w:r w:rsidRPr="00F254AC">
        <w:rPr>
          <w:rFonts w:cs="Times New Roman"/>
          <w:i/>
        </w:rPr>
        <w:t xml:space="preserve"> </w:t>
      </w:r>
      <w:r w:rsidRPr="00F254AC">
        <w:rPr>
          <w:rFonts w:cs="Times New Roman"/>
          <w:i/>
        </w:rPr>
        <w:tab/>
      </w:r>
      <w:r w:rsidRPr="00F254AC">
        <w:rPr>
          <w:rFonts w:cs="Times New Roman"/>
        </w:rPr>
        <w:t xml:space="preserve">inlet pressure (Pa) </w:t>
      </w:r>
    </w:p>
    <w:p w:rsidR="000463CD" w:rsidRPr="00F254AC" w:rsidRDefault="000463CD" w:rsidP="003D7563">
      <w:pPr>
        <w:spacing w:after="0"/>
        <w:ind w:firstLine="0"/>
        <w:rPr>
          <w:rFonts w:cs="Times New Roman"/>
          <w:i/>
        </w:rPr>
      </w:pPr>
      <w:r w:rsidRPr="00F254AC">
        <w:rPr>
          <w:rFonts w:cs="Times New Roman"/>
          <w:i/>
        </w:rPr>
        <w:t>p</w:t>
      </w:r>
      <w:r w:rsidRPr="00F254AC">
        <w:rPr>
          <w:rFonts w:cs="Times New Roman"/>
          <w:i/>
          <w:vertAlign w:val="subscript"/>
        </w:rPr>
        <w:t>t</w:t>
      </w:r>
      <w:r w:rsidRPr="00F254AC">
        <w:rPr>
          <w:rFonts w:cs="Times New Roman"/>
          <w:i/>
        </w:rPr>
        <w:t xml:space="preserve"> </w:t>
      </w:r>
      <w:r w:rsidRPr="00F254AC">
        <w:rPr>
          <w:rFonts w:cs="Times New Roman"/>
          <w:i/>
        </w:rPr>
        <w:tab/>
      </w:r>
      <w:r w:rsidRPr="00F254AC">
        <w:rPr>
          <w:rFonts w:cs="Times New Roman"/>
        </w:rPr>
        <w:t>threshold pressure (Pa)</w:t>
      </w:r>
    </w:p>
    <w:p w:rsidR="000463CD" w:rsidRPr="00F254AC" w:rsidRDefault="000463CD" w:rsidP="003D7563">
      <w:pPr>
        <w:spacing w:after="0"/>
        <w:ind w:firstLine="0"/>
        <w:rPr>
          <w:rFonts w:cs="Times New Roman"/>
          <w:i/>
        </w:rPr>
      </w:pPr>
      <w:r w:rsidRPr="00F254AC">
        <w:rPr>
          <w:rFonts w:cs="Times New Roman"/>
          <w:i/>
        </w:rPr>
        <w:t>R</w:t>
      </w:r>
      <w:r w:rsidRPr="00F254AC">
        <w:rPr>
          <w:rFonts w:cs="Times New Roman"/>
          <w:i/>
          <w:vertAlign w:val="subscript"/>
        </w:rPr>
        <w:t>e</w:t>
      </w:r>
      <w:r w:rsidR="00917F62" w:rsidRPr="00F254AC">
        <w:rPr>
          <w:rFonts w:cs="Times New Roman"/>
        </w:rPr>
        <w:tab/>
        <w:t>disc</w:t>
      </w:r>
      <w:r w:rsidRPr="00F254AC">
        <w:rPr>
          <w:rFonts w:cs="Times New Roman"/>
        </w:rPr>
        <w:t xml:space="preserve"> effective radius (m)</w:t>
      </w:r>
    </w:p>
    <w:p w:rsidR="003D7563" w:rsidRPr="00F254AC" w:rsidRDefault="003D7563" w:rsidP="003D7563">
      <w:pPr>
        <w:spacing w:after="0"/>
        <w:ind w:firstLine="0"/>
        <w:rPr>
          <w:rFonts w:cs="Times New Roman"/>
        </w:rPr>
      </w:pPr>
      <w:r w:rsidRPr="00F254AC">
        <w:rPr>
          <w:rFonts w:cs="Times New Roman"/>
          <w:i/>
        </w:rPr>
        <w:t>R</w:t>
      </w:r>
      <w:r w:rsidR="005556E0" w:rsidRPr="00F254AC">
        <w:rPr>
          <w:rFonts w:cs="Times New Roman"/>
          <w:i/>
          <w:vertAlign w:val="subscript"/>
        </w:rPr>
        <w:t>r</w:t>
      </w:r>
      <w:r w:rsidR="005556E0" w:rsidRPr="00F254AC">
        <w:rPr>
          <w:rFonts w:cs="Times New Roman"/>
        </w:rPr>
        <w:tab/>
        <w:t>tyre rolling radius (m)</w:t>
      </w:r>
    </w:p>
    <w:p w:rsidR="003D7563" w:rsidRPr="00F254AC" w:rsidRDefault="003D7563" w:rsidP="003D7563">
      <w:pPr>
        <w:spacing w:after="0"/>
        <w:ind w:firstLine="0"/>
        <w:rPr>
          <w:rFonts w:cs="Times New Roman"/>
        </w:rPr>
      </w:pPr>
      <w:r w:rsidRPr="00F254AC">
        <w:rPr>
          <w:rFonts w:cs="Times New Roman"/>
          <w:i/>
        </w:rPr>
        <w:t>S</w:t>
      </w:r>
      <w:r w:rsidR="00220D58" w:rsidRPr="00F254AC">
        <w:rPr>
          <w:rFonts w:cs="Times New Roman"/>
        </w:rPr>
        <w:tab/>
        <w:t>distance (m)</w:t>
      </w:r>
    </w:p>
    <w:p w:rsidR="00220D58" w:rsidRPr="00F254AC" w:rsidRDefault="00220D58" w:rsidP="003D7563">
      <w:pPr>
        <w:spacing w:after="0"/>
        <w:ind w:firstLine="0"/>
        <w:rPr>
          <w:rFonts w:cs="Times New Roman"/>
        </w:rPr>
      </w:pPr>
      <w:r w:rsidRPr="00F254AC">
        <w:rPr>
          <w:rFonts w:cs="Times New Roman"/>
          <w:i/>
        </w:rPr>
        <w:t>t</w:t>
      </w:r>
      <w:r w:rsidRPr="00F254AC">
        <w:rPr>
          <w:rFonts w:cs="Times New Roman"/>
          <w:i/>
        </w:rPr>
        <w:tab/>
      </w:r>
      <w:r w:rsidRPr="00F254AC">
        <w:rPr>
          <w:rFonts w:cs="Times New Roman"/>
        </w:rPr>
        <w:t>time (s)</w:t>
      </w:r>
    </w:p>
    <w:p w:rsidR="00C405F6" w:rsidRPr="00F254AC" w:rsidRDefault="00C405F6" w:rsidP="003D7563">
      <w:pPr>
        <w:spacing w:after="0"/>
        <w:ind w:firstLine="0"/>
        <w:rPr>
          <w:rFonts w:cs="Times New Roman"/>
        </w:rPr>
      </w:pPr>
      <w:r w:rsidRPr="00F254AC">
        <w:rPr>
          <w:rFonts w:cs="Times New Roman"/>
          <w:i/>
        </w:rPr>
        <w:t>T</w:t>
      </w:r>
      <w:r w:rsidRPr="00F254AC">
        <w:rPr>
          <w:rFonts w:cs="Times New Roman"/>
          <w:i/>
          <w:vertAlign w:val="subscript"/>
        </w:rPr>
        <w:t>b</w:t>
      </w:r>
      <w:r w:rsidRPr="00F254AC">
        <w:rPr>
          <w:rFonts w:cs="Times New Roman"/>
        </w:rPr>
        <w:tab/>
        <w:t>braking torque (Nm)</w:t>
      </w:r>
    </w:p>
    <w:p w:rsidR="00C405F6" w:rsidRPr="00F254AC" w:rsidRDefault="00C405F6" w:rsidP="003D7563">
      <w:pPr>
        <w:spacing w:after="0"/>
        <w:ind w:firstLine="0"/>
        <w:rPr>
          <w:rFonts w:cs="Times New Roman"/>
        </w:rPr>
      </w:pPr>
      <w:r w:rsidRPr="00F254AC">
        <w:rPr>
          <w:rFonts w:cs="Times New Roman"/>
          <w:i/>
        </w:rPr>
        <w:t>T</w:t>
      </w:r>
      <w:r w:rsidRPr="00F254AC">
        <w:rPr>
          <w:rFonts w:cs="Times New Roman"/>
          <w:i/>
          <w:vertAlign w:val="subscript"/>
        </w:rPr>
        <w:t>b</w:t>
      </w:r>
      <w:r w:rsidR="000D6827" w:rsidRPr="00F254AC">
        <w:rPr>
          <w:rFonts w:cs="Times New Roman"/>
          <w:i/>
          <w:vertAlign w:val="subscript"/>
        </w:rPr>
        <w:t xml:space="preserve"> </w:t>
      </w:r>
      <w:r w:rsidRPr="00F254AC">
        <w:rPr>
          <w:rFonts w:cs="Times New Roman"/>
          <w:i/>
          <w:vertAlign w:val="subscript"/>
        </w:rPr>
        <w:t>ac</w:t>
      </w:r>
      <w:r w:rsidRPr="00F254AC">
        <w:rPr>
          <w:rFonts w:cs="Times New Roman"/>
          <w:vertAlign w:val="subscript"/>
        </w:rPr>
        <w:t xml:space="preserve"> </w:t>
      </w:r>
      <w:r w:rsidRPr="00F254AC">
        <w:rPr>
          <w:rFonts w:cs="Times New Roman"/>
        </w:rPr>
        <w:tab/>
        <w:t>actual front wheel brake torque (Nm)</w:t>
      </w:r>
    </w:p>
    <w:p w:rsidR="00917F62" w:rsidRPr="00F254AC" w:rsidRDefault="00917F62" w:rsidP="003D7563">
      <w:pPr>
        <w:spacing w:after="0"/>
        <w:ind w:firstLine="0"/>
        <w:rPr>
          <w:rFonts w:cs="Times New Roman"/>
        </w:rPr>
      </w:pPr>
      <w:r w:rsidRPr="00F254AC">
        <w:rPr>
          <w:rFonts w:cs="Times New Roman"/>
          <w:i/>
        </w:rPr>
        <w:t>T</w:t>
      </w:r>
      <w:r w:rsidRPr="00F254AC">
        <w:rPr>
          <w:rFonts w:cs="Times New Roman"/>
          <w:i/>
          <w:vertAlign w:val="subscript"/>
        </w:rPr>
        <w:t>f ac</w:t>
      </w:r>
      <w:r w:rsidRPr="00F254AC">
        <w:rPr>
          <w:rFonts w:cs="Times New Roman"/>
        </w:rPr>
        <w:tab/>
        <w:t>friction brake torque (Nm)</w:t>
      </w:r>
    </w:p>
    <w:p w:rsidR="00C405F6" w:rsidRPr="00F254AC" w:rsidRDefault="00C405F6" w:rsidP="003D7563">
      <w:pPr>
        <w:spacing w:after="0"/>
        <w:ind w:firstLine="0"/>
        <w:rPr>
          <w:rFonts w:cs="Times New Roman"/>
        </w:rPr>
      </w:pPr>
      <w:r w:rsidRPr="00F254AC">
        <w:rPr>
          <w:rFonts w:cs="Times New Roman"/>
          <w:i/>
        </w:rPr>
        <w:t>T</w:t>
      </w:r>
      <w:r w:rsidRPr="00F254AC">
        <w:rPr>
          <w:rFonts w:cs="Times New Roman"/>
          <w:i/>
          <w:vertAlign w:val="subscript"/>
        </w:rPr>
        <w:t>reg</w:t>
      </w:r>
      <w:r w:rsidRPr="00F254AC">
        <w:rPr>
          <w:rFonts w:cs="Times New Roman"/>
        </w:rPr>
        <w:t xml:space="preserve"> </w:t>
      </w:r>
      <w:r w:rsidRPr="00F254AC">
        <w:rPr>
          <w:rFonts w:cs="Times New Roman"/>
        </w:rPr>
        <w:tab/>
        <w:t>motor torque (Nm)</w:t>
      </w:r>
    </w:p>
    <w:p w:rsidR="003D7563" w:rsidRPr="00F254AC" w:rsidRDefault="003D7563" w:rsidP="003D7563">
      <w:pPr>
        <w:spacing w:after="0"/>
        <w:ind w:firstLine="0"/>
        <w:rPr>
          <w:rFonts w:cs="Times New Roman"/>
        </w:rPr>
      </w:pPr>
      <w:r w:rsidRPr="00F254AC">
        <w:rPr>
          <w:rFonts w:cs="Times New Roman"/>
          <w:i/>
        </w:rPr>
        <w:t>T</w:t>
      </w:r>
      <w:r w:rsidR="00C405F6" w:rsidRPr="00F254AC">
        <w:rPr>
          <w:rFonts w:cs="Times New Roman"/>
          <w:i/>
          <w:vertAlign w:val="subscript"/>
        </w:rPr>
        <w:t xml:space="preserve">EMreg </w:t>
      </w:r>
      <w:r w:rsidR="00C405F6" w:rsidRPr="00F254AC">
        <w:rPr>
          <w:rFonts w:cs="Times New Roman"/>
        </w:rPr>
        <w:tab/>
        <w:t>electric motor regenerative braking torque (Nm)</w:t>
      </w:r>
      <w:r w:rsidR="00C405F6" w:rsidRPr="00F254AC">
        <w:rPr>
          <w:rFonts w:cs="Times New Roman"/>
        </w:rPr>
        <w:tab/>
      </w:r>
    </w:p>
    <w:p w:rsidR="00220D58" w:rsidRPr="00F254AC" w:rsidRDefault="00220D58" w:rsidP="005556E0">
      <w:pPr>
        <w:spacing w:after="0"/>
        <w:ind w:firstLine="0"/>
        <w:rPr>
          <w:rFonts w:cs="Times New Roman"/>
        </w:rPr>
      </w:pPr>
      <w:r w:rsidRPr="00F254AC">
        <w:rPr>
          <w:rFonts w:cs="Times New Roman"/>
          <w:i/>
        </w:rPr>
        <w:t>v</w:t>
      </w:r>
      <w:r w:rsidRPr="00F254AC">
        <w:rPr>
          <w:rFonts w:cs="Times New Roman"/>
          <w:i/>
          <w:vertAlign w:val="subscript"/>
        </w:rPr>
        <w:t>i</w:t>
      </w:r>
      <w:r w:rsidRPr="00F254AC">
        <w:rPr>
          <w:rFonts w:cs="Times New Roman"/>
          <w:i/>
        </w:rPr>
        <w:tab/>
      </w:r>
      <w:r w:rsidRPr="00F254AC">
        <w:rPr>
          <w:rFonts w:cs="Times New Roman"/>
        </w:rPr>
        <w:t>final speed (m/s)</w:t>
      </w:r>
    </w:p>
    <w:p w:rsidR="00917F62" w:rsidRPr="00F254AC" w:rsidRDefault="00917F62" w:rsidP="005556E0">
      <w:pPr>
        <w:spacing w:after="0"/>
        <w:ind w:firstLine="0"/>
        <w:rPr>
          <w:rFonts w:cs="Times New Roman"/>
        </w:rPr>
      </w:pPr>
      <w:r w:rsidRPr="00F254AC">
        <w:rPr>
          <w:rFonts w:cs="Times New Roman"/>
          <w:i/>
        </w:rPr>
        <w:t>v</w:t>
      </w:r>
      <w:r w:rsidRPr="00F254AC">
        <w:rPr>
          <w:rFonts w:cs="Times New Roman"/>
          <w:i/>
          <w:vertAlign w:val="subscript"/>
        </w:rPr>
        <w:t>o</w:t>
      </w:r>
      <w:r w:rsidRPr="00F254AC">
        <w:rPr>
          <w:rFonts w:cs="Times New Roman"/>
          <w:i/>
        </w:rPr>
        <w:tab/>
      </w:r>
      <w:r w:rsidRPr="00F254AC">
        <w:rPr>
          <w:rFonts w:cs="Times New Roman"/>
        </w:rPr>
        <w:t>initial speed (m/s)</w:t>
      </w:r>
    </w:p>
    <w:p w:rsidR="00A60947" w:rsidRPr="00F254AC" w:rsidRDefault="00A60947" w:rsidP="005556E0">
      <w:pPr>
        <w:spacing w:after="0"/>
        <w:ind w:firstLine="0"/>
        <w:rPr>
          <w:rFonts w:cs="Times New Roman"/>
        </w:rPr>
      </w:pPr>
      <w:r w:rsidRPr="00F254AC">
        <w:rPr>
          <w:rFonts w:cs="Times New Roman"/>
          <w:i/>
        </w:rPr>
        <w:t>X</w:t>
      </w:r>
      <w:r w:rsidRPr="00F254AC">
        <w:rPr>
          <w:rFonts w:cs="Times New Roman"/>
          <w:i/>
          <w:vertAlign w:val="subscript"/>
        </w:rPr>
        <w:t>1</w:t>
      </w:r>
      <w:r w:rsidRPr="00F254AC">
        <w:rPr>
          <w:rFonts w:cs="Times New Roman"/>
          <w:i/>
        </w:rPr>
        <w:t>, X</w:t>
      </w:r>
      <w:r w:rsidRPr="00F254AC">
        <w:rPr>
          <w:rFonts w:cs="Times New Roman"/>
          <w:i/>
          <w:vertAlign w:val="subscript"/>
        </w:rPr>
        <w:t>2</w:t>
      </w:r>
      <w:r w:rsidRPr="00F254AC">
        <w:rPr>
          <w:rFonts w:cs="Times New Roman"/>
          <w:i/>
        </w:rPr>
        <w:t xml:space="preserve"> </w:t>
      </w:r>
      <w:r w:rsidR="00695204" w:rsidRPr="00F254AC">
        <w:rPr>
          <w:rFonts w:cs="Times New Roman"/>
          <w:i/>
        </w:rPr>
        <w:tab/>
      </w:r>
      <w:r w:rsidRPr="00F254AC">
        <w:rPr>
          <w:rFonts w:cs="Times New Roman"/>
        </w:rPr>
        <w:t>proportion of total braking at front, rear axle</w:t>
      </w:r>
    </w:p>
    <w:p w:rsidR="003D7563" w:rsidRPr="00F254AC" w:rsidRDefault="002F2F18" w:rsidP="003D7563">
      <w:pPr>
        <w:spacing w:after="0"/>
        <w:ind w:firstLine="0"/>
        <w:rPr>
          <w:rFonts w:cs="Times New Roman"/>
        </w:rPr>
      </w:pPr>
      <w:r w:rsidRPr="00F254AC">
        <w:rPr>
          <w:rFonts w:cs="Times New Roman"/>
          <w:i/>
        </w:rPr>
        <w:t>z</w:t>
      </w:r>
      <w:r w:rsidR="00695204" w:rsidRPr="00F254AC">
        <w:rPr>
          <w:rFonts w:cs="Times New Roman"/>
        </w:rPr>
        <w:tab/>
        <w:t>rate of braking = J/g</w:t>
      </w:r>
    </w:p>
    <w:p w:rsidR="000463CD" w:rsidRPr="00F254AC" w:rsidRDefault="00C405F6" w:rsidP="000463CD">
      <w:pPr>
        <w:spacing w:after="0"/>
        <w:ind w:firstLine="0"/>
        <w:rPr>
          <w:rFonts w:cs="Times New Roman"/>
        </w:rPr>
      </w:pPr>
      <w:r w:rsidRPr="00F254AC">
        <w:rPr>
          <w:rFonts w:cs="Times New Roman"/>
          <w:i/>
        </w:rPr>
        <w:sym w:font="Symbol" w:char="F068"/>
      </w:r>
      <w:r w:rsidRPr="00F254AC">
        <w:rPr>
          <w:rFonts w:cs="Times New Roman"/>
        </w:rPr>
        <w:tab/>
        <w:t>efficiency</w:t>
      </w:r>
    </w:p>
    <w:p w:rsidR="000463CD" w:rsidRPr="00F254AC" w:rsidRDefault="000463CD" w:rsidP="000463CD">
      <w:pPr>
        <w:spacing w:after="0"/>
        <w:ind w:firstLine="0"/>
        <w:rPr>
          <w:rFonts w:cs="Times New Roman"/>
        </w:rPr>
      </w:pPr>
      <w:r w:rsidRPr="00F254AC">
        <w:rPr>
          <w:rFonts w:cs="Times New Roman"/>
          <w:i/>
        </w:rPr>
        <w:sym w:font="Symbol" w:char="F072"/>
      </w:r>
      <w:r w:rsidRPr="00F254AC">
        <w:rPr>
          <w:rFonts w:cs="Times New Roman"/>
        </w:rPr>
        <w:tab/>
        <w:t>density (kg/m</w:t>
      </w:r>
      <w:r w:rsidRPr="00F254AC">
        <w:rPr>
          <w:rFonts w:cs="Times New Roman"/>
          <w:vertAlign w:val="superscript"/>
        </w:rPr>
        <w:t>3</w:t>
      </w:r>
      <w:r w:rsidRPr="00F254AC">
        <w:rPr>
          <w:rFonts w:cs="Times New Roman"/>
        </w:rPr>
        <w:t>)</w:t>
      </w:r>
    </w:p>
    <w:p w:rsidR="000463CD" w:rsidRPr="00F254AC" w:rsidRDefault="000463CD" w:rsidP="00695204">
      <w:pPr>
        <w:spacing w:after="0"/>
        <w:ind w:left="709" w:hanging="709"/>
        <w:rPr>
          <w:rFonts w:cs="Times New Roman"/>
        </w:rPr>
      </w:pPr>
      <w:r w:rsidRPr="00F254AC">
        <w:rPr>
          <w:rFonts w:cs="Times New Roman"/>
          <w:i/>
        </w:rPr>
        <w:t>µ</w:t>
      </w:r>
      <w:r w:rsidRPr="00F254AC">
        <w:rPr>
          <w:rFonts w:cs="Times New Roman"/>
        </w:rPr>
        <w:tab/>
      </w:r>
      <w:r w:rsidR="00695204" w:rsidRPr="00F254AC">
        <w:rPr>
          <w:rFonts w:cs="Times New Roman"/>
        </w:rPr>
        <w:t xml:space="preserve">dynamic (sliding) </w:t>
      </w:r>
      <w:r w:rsidRPr="00F254AC">
        <w:rPr>
          <w:rFonts w:cs="Times New Roman"/>
        </w:rPr>
        <w:t>friction coefficient</w:t>
      </w:r>
      <w:r w:rsidR="00695204" w:rsidRPr="00F254AC">
        <w:rPr>
          <w:rFonts w:cs="Times New Roman"/>
        </w:rPr>
        <w:t xml:space="preserve"> between the brake pad and the brake disc</w:t>
      </w:r>
    </w:p>
    <w:p w:rsidR="00220D58" w:rsidRPr="00F254AC" w:rsidRDefault="00220D58" w:rsidP="000463CD">
      <w:pPr>
        <w:spacing w:after="0"/>
        <w:ind w:firstLine="0"/>
        <w:rPr>
          <w:rFonts w:cs="Times New Roman"/>
        </w:rPr>
      </w:pPr>
      <w:r w:rsidRPr="00F254AC">
        <w:rPr>
          <w:rFonts w:cs="Times New Roman"/>
        </w:rPr>
        <w:sym w:font="Symbol" w:char="F075"/>
      </w:r>
      <w:r w:rsidRPr="00F254AC">
        <w:rPr>
          <w:rFonts w:cs="Times New Roman"/>
        </w:rPr>
        <w:tab/>
        <w:t>Poisson’s ratio</w:t>
      </w:r>
    </w:p>
    <w:p w:rsidR="00C405F6" w:rsidRPr="00F254AC" w:rsidRDefault="00C405F6" w:rsidP="003D7563">
      <w:pPr>
        <w:spacing w:after="0"/>
        <w:ind w:firstLine="0"/>
        <w:rPr>
          <w:rFonts w:cs="Times New Roman"/>
        </w:rPr>
      </w:pPr>
    </w:p>
    <w:p w:rsidR="00D5776A" w:rsidRPr="00F254AC" w:rsidRDefault="003F75EE" w:rsidP="00AB7DC7">
      <w:pPr>
        <w:ind w:firstLine="0"/>
        <w:outlineLvl w:val="0"/>
        <w:rPr>
          <w:rFonts w:cs="Times New Roman"/>
          <w:b/>
          <w:szCs w:val="24"/>
        </w:rPr>
      </w:pPr>
      <w:r w:rsidRPr="00F254AC">
        <w:rPr>
          <w:rFonts w:cs="Times New Roman"/>
          <w:b/>
          <w:szCs w:val="24"/>
        </w:rPr>
        <w:t xml:space="preserve">1. </w:t>
      </w:r>
      <w:r w:rsidR="00D5776A" w:rsidRPr="00F254AC">
        <w:rPr>
          <w:rFonts w:cs="Times New Roman"/>
          <w:b/>
          <w:szCs w:val="24"/>
        </w:rPr>
        <w:t>Introduction</w:t>
      </w:r>
    </w:p>
    <w:p w:rsidR="0085452C" w:rsidRPr="00F254AC" w:rsidRDefault="0085452C" w:rsidP="00684159">
      <w:pPr>
        <w:rPr>
          <w:rFonts w:cs="Times New Roman"/>
          <w:szCs w:val="24"/>
        </w:rPr>
      </w:pPr>
      <w:r w:rsidRPr="00F254AC">
        <w:rPr>
          <w:rFonts w:cs="Times New Roman"/>
          <w:szCs w:val="24"/>
        </w:rPr>
        <w:t xml:space="preserve">Vehicle </w:t>
      </w:r>
      <w:r w:rsidR="00140AE6" w:rsidRPr="00F254AC">
        <w:rPr>
          <w:rFonts w:cs="Times New Roman"/>
          <w:szCs w:val="24"/>
        </w:rPr>
        <w:t>brakes are</w:t>
      </w:r>
      <w:r w:rsidRPr="00F254AC">
        <w:rPr>
          <w:rFonts w:cs="Times New Roman"/>
          <w:szCs w:val="24"/>
        </w:rPr>
        <w:t xml:space="preserve"> design</w:t>
      </w:r>
      <w:r w:rsidR="009E6976" w:rsidRPr="00F254AC">
        <w:rPr>
          <w:rFonts w:cs="Times New Roman"/>
          <w:szCs w:val="24"/>
        </w:rPr>
        <w:t>ed</w:t>
      </w:r>
      <w:r w:rsidRPr="00F254AC">
        <w:rPr>
          <w:rFonts w:cs="Times New Roman"/>
          <w:szCs w:val="24"/>
        </w:rPr>
        <w:t xml:space="preserve"> to provide adequate deceleration of the vehicle (define</w:t>
      </w:r>
      <w:r w:rsidR="009E6976" w:rsidRPr="00F254AC">
        <w:rPr>
          <w:rFonts w:cs="Times New Roman"/>
          <w:szCs w:val="24"/>
        </w:rPr>
        <w:t>d</w:t>
      </w:r>
      <w:r w:rsidRPr="00F254AC">
        <w:rPr>
          <w:rFonts w:cs="Times New Roman"/>
          <w:szCs w:val="24"/>
        </w:rPr>
        <w:t xml:space="preserve"> by legislation, manufacturer’s standards, and customer expectations) under all condition</w:t>
      </w:r>
      <w:r w:rsidR="009E6976" w:rsidRPr="00F254AC">
        <w:rPr>
          <w:rFonts w:cs="Times New Roman"/>
          <w:szCs w:val="24"/>
        </w:rPr>
        <w:t>s</w:t>
      </w:r>
      <w:r w:rsidRPr="00F254AC">
        <w:rPr>
          <w:rFonts w:cs="Times New Roman"/>
          <w:szCs w:val="24"/>
        </w:rPr>
        <w:t xml:space="preserve"> which might be experienced by a driver using the vehicle. When a vehicle is fitted with </w:t>
      </w:r>
      <w:r w:rsidR="00D26C27" w:rsidRPr="00F254AC">
        <w:rPr>
          <w:rFonts w:cs="Times New Roman"/>
          <w:szCs w:val="24"/>
        </w:rPr>
        <w:t>regenerative braking</w:t>
      </w:r>
      <w:r w:rsidRPr="00F254AC">
        <w:rPr>
          <w:rFonts w:cs="Times New Roman"/>
          <w:szCs w:val="24"/>
        </w:rPr>
        <w:t>, kinetic energy that was previously 100% dissipated t</w:t>
      </w:r>
      <w:r w:rsidR="009E6976" w:rsidRPr="00F254AC">
        <w:rPr>
          <w:rFonts w:cs="Times New Roman"/>
          <w:szCs w:val="24"/>
        </w:rPr>
        <w:t>hrough the friction brakes (FB</w:t>
      </w:r>
      <w:r w:rsidRPr="00F254AC">
        <w:rPr>
          <w:rFonts w:cs="Times New Roman"/>
          <w:szCs w:val="24"/>
        </w:rPr>
        <w:t xml:space="preserve">) is now partly absorbed by the </w:t>
      </w:r>
      <w:r w:rsidR="00643E12" w:rsidRPr="00F254AC">
        <w:rPr>
          <w:rFonts w:cs="Times New Roman"/>
          <w:szCs w:val="24"/>
        </w:rPr>
        <w:t>regenerative braking system (</w:t>
      </w:r>
      <w:r w:rsidRPr="00F254AC">
        <w:rPr>
          <w:rFonts w:cs="Times New Roman"/>
          <w:szCs w:val="24"/>
        </w:rPr>
        <w:t>RBS</w:t>
      </w:r>
      <w:r w:rsidR="00643E12" w:rsidRPr="00F254AC">
        <w:rPr>
          <w:rFonts w:cs="Times New Roman"/>
          <w:szCs w:val="24"/>
        </w:rPr>
        <w:t>)</w:t>
      </w:r>
      <w:r w:rsidRPr="00F254AC">
        <w:rPr>
          <w:rFonts w:cs="Times New Roman"/>
          <w:szCs w:val="24"/>
        </w:rPr>
        <w:t xml:space="preserve"> and partly dissipated by </w:t>
      </w:r>
      <w:r w:rsidR="009E6976" w:rsidRPr="00F254AC">
        <w:rPr>
          <w:rFonts w:cs="Times New Roman"/>
          <w:szCs w:val="24"/>
        </w:rPr>
        <w:t xml:space="preserve">the </w:t>
      </w:r>
      <w:r w:rsidR="00643E12" w:rsidRPr="00F254AC">
        <w:rPr>
          <w:rFonts w:cs="Times New Roman"/>
          <w:szCs w:val="24"/>
        </w:rPr>
        <w:t>friction braking</w:t>
      </w:r>
      <w:r w:rsidR="00140AE6" w:rsidRPr="00F254AC">
        <w:rPr>
          <w:rFonts w:cs="Times New Roman"/>
          <w:szCs w:val="24"/>
        </w:rPr>
        <w:t>, which</w:t>
      </w:r>
      <w:r w:rsidRPr="00F254AC">
        <w:rPr>
          <w:rFonts w:cs="Times New Roman"/>
          <w:szCs w:val="24"/>
        </w:rPr>
        <w:t xml:space="preserve"> results in lower duty on the </w:t>
      </w:r>
      <w:r w:rsidR="00643E12" w:rsidRPr="00F254AC">
        <w:rPr>
          <w:rFonts w:cs="Times New Roman"/>
          <w:szCs w:val="24"/>
        </w:rPr>
        <w:t>friction brake</w:t>
      </w:r>
      <w:r w:rsidRPr="00F254AC">
        <w:rPr>
          <w:rFonts w:cs="Times New Roman"/>
          <w:szCs w:val="24"/>
        </w:rPr>
        <w:t>s. This offers the opportunity to specify smaller and lighter brake system component</w:t>
      </w:r>
      <w:r w:rsidR="009E6976" w:rsidRPr="00F254AC">
        <w:rPr>
          <w:rFonts w:cs="Times New Roman"/>
          <w:szCs w:val="24"/>
        </w:rPr>
        <w:t>s</w:t>
      </w:r>
      <w:r w:rsidRPr="00F254AC">
        <w:rPr>
          <w:rFonts w:cs="Times New Roman"/>
          <w:szCs w:val="24"/>
        </w:rPr>
        <w:t>, e.g. disc</w:t>
      </w:r>
      <w:r w:rsidR="009E6976" w:rsidRPr="00F254AC">
        <w:rPr>
          <w:rFonts w:cs="Times New Roman"/>
          <w:szCs w:val="24"/>
        </w:rPr>
        <w:t>, pads, cal</w:t>
      </w:r>
      <w:r w:rsidRPr="00F254AC">
        <w:rPr>
          <w:rFonts w:cs="Times New Roman"/>
          <w:szCs w:val="24"/>
        </w:rPr>
        <w:t>iper</w:t>
      </w:r>
      <w:r w:rsidR="00592B70" w:rsidRPr="00F254AC">
        <w:rPr>
          <w:rFonts w:cs="Times New Roman"/>
          <w:szCs w:val="24"/>
        </w:rPr>
        <w:t>, and actuating system.</w:t>
      </w:r>
    </w:p>
    <w:p w:rsidR="00592B70" w:rsidRPr="00F254AC" w:rsidRDefault="00592B70" w:rsidP="00684159">
      <w:pPr>
        <w:rPr>
          <w:rFonts w:cs="Times New Roman"/>
          <w:szCs w:val="24"/>
        </w:rPr>
      </w:pPr>
      <w:r w:rsidRPr="00F254AC">
        <w:rPr>
          <w:rFonts w:cs="Times New Roman"/>
          <w:szCs w:val="24"/>
        </w:rPr>
        <w:lastRenderedPageBreak/>
        <w:t>However there is a question of what happen</w:t>
      </w:r>
      <w:r w:rsidR="009E6976" w:rsidRPr="00F254AC">
        <w:rPr>
          <w:rFonts w:cs="Times New Roman"/>
          <w:szCs w:val="24"/>
        </w:rPr>
        <w:t>s</w:t>
      </w:r>
      <w:r w:rsidRPr="00F254AC">
        <w:rPr>
          <w:rFonts w:cs="Times New Roman"/>
          <w:szCs w:val="24"/>
        </w:rPr>
        <w:t xml:space="preserve"> if for some reason, the RBS is not able to </w:t>
      </w:r>
      <w:r w:rsidR="006C13F1" w:rsidRPr="00F254AC">
        <w:rPr>
          <w:rFonts w:cs="Times New Roman"/>
          <w:szCs w:val="24"/>
        </w:rPr>
        <w:t xml:space="preserve">carry any braking duty (e.g. no remaining energy storage capacity-battery, or system failure) and the vehicle is required to meet expected performance standards on the </w:t>
      </w:r>
      <w:r w:rsidR="00643E12" w:rsidRPr="00F254AC">
        <w:rPr>
          <w:rFonts w:cs="Times New Roman"/>
          <w:szCs w:val="24"/>
        </w:rPr>
        <w:t>friction braking</w:t>
      </w:r>
      <w:r w:rsidR="006C13F1" w:rsidRPr="00F254AC">
        <w:rPr>
          <w:rFonts w:cs="Times New Roman"/>
          <w:szCs w:val="24"/>
        </w:rPr>
        <w:t xml:space="preserve"> alone. In the event of R</w:t>
      </w:r>
      <w:r w:rsidR="00AB7DC7" w:rsidRPr="00F254AC">
        <w:rPr>
          <w:rFonts w:cs="Times New Roman"/>
          <w:szCs w:val="24"/>
        </w:rPr>
        <w:t>BS failure, the legislation (No.</w:t>
      </w:r>
      <w:r w:rsidR="006116AF" w:rsidRPr="00F254AC">
        <w:rPr>
          <w:rFonts w:cs="Times New Roman"/>
          <w:szCs w:val="24"/>
        </w:rPr>
        <w:t xml:space="preserve"> 13</w:t>
      </w:r>
      <w:r w:rsidR="006C13F1" w:rsidRPr="00F254AC">
        <w:rPr>
          <w:rFonts w:cs="Times New Roman"/>
          <w:szCs w:val="24"/>
        </w:rPr>
        <w:t>H)</w:t>
      </w:r>
      <w:r w:rsidR="004A42C2">
        <w:rPr>
          <w:rFonts w:cs="Times New Roman"/>
          <w:szCs w:val="24"/>
        </w:rPr>
        <w:fldChar w:fldCharType="begin"/>
      </w:r>
      <w:r w:rsidR="006D5CE7">
        <w:rPr>
          <w:rFonts w:cs="Times New Roman"/>
          <w:szCs w:val="24"/>
        </w:rPr>
        <w:instrText xml:space="preserve"> ADDIN EN.CITE &lt;EndNote&gt;&lt;Cite&gt;&lt;Author&gt;Regulation&lt;/Author&gt;&lt;Year&gt;2008&lt;/Year&gt;&lt;RecNum&gt;137&lt;/RecNum&gt;&lt;record&gt;&lt;rec-number&gt;137&lt;/rec-number&gt;&lt;foreign-keys&gt;&lt;key app="EN" db-id="9px2vzdrh2v2s2evfw4vxfwizpefsfta5avv"&gt;137&lt;/key&gt;&lt;/foreign-keys&gt;&lt;ref-type name="Legal Rule or Regulation"&gt;50&lt;/ref-type&gt;&lt;contributors&gt;&lt;authors&gt;&lt;author&gt;Regulation&lt;/author&gt;&lt;/authors&gt;&lt;/contributors&gt;&lt;titles&gt;&lt;title&gt;Braking Regulations E/ECE/324 E/ECE/TRANS/505. Rev.2/Add.12H/Rev.1&lt;/title&gt;&lt;/titles&gt;&lt;dates&gt;&lt;year&gt;2008&lt;/year&gt;&lt;pub-dates&gt;&lt;date&gt;17 January 2008&lt;/date&gt;&lt;/pub-dates&gt;&lt;/dates&gt;&lt;urls&gt;&lt;/urls&gt;&lt;/record&gt;&lt;/Cite&gt;&lt;/EndNote&gt;</w:instrText>
      </w:r>
      <w:r w:rsidR="004A42C2">
        <w:rPr>
          <w:rFonts w:cs="Times New Roman"/>
          <w:szCs w:val="24"/>
        </w:rPr>
        <w:fldChar w:fldCharType="separate"/>
      </w:r>
      <w:r w:rsidR="006D5CE7">
        <w:rPr>
          <w:rFonts w:cs="Times New Roman"/>
          <w:szCs w:val="24"/>
        </w:rPr>
        <w:t>(Regulation, 2008)</w:t>
      </w:r>
      <w:r w:rsidR="004A42C2">
        <w:rPr>
          <w:rFonts w:cs="Times New Roman"/>
          <w:szCs w:val="24"/>
        </w:rPr>
        <w:fldChar w:fldCharType="end"/>
      </w:r>
      <w:r w:rsidR="006C13F1" w:rsidRPr="00F254AC">
        <w:rPr>
          <w:rFonts w:cs="Times New Roman"/>
          <w:szCs w:val="24"/>
        </w:rPr>
        <w:t xml:space="preserve"> state</w:t>
      </w:r>
      <w:r w:rsidR="00AB7DC7" w:rsidRPr="00F254AC">
        <w:rPr>
          <w:rFonts w:cs="Times New Roman"/>
          <w:szCs w:val="24"/>
        </w:rPr>
        <w:t xml:space="preserve">s </w:t>
      </w:r>
      <w:r w:rsidR="009E6976" w:rsidRPr="00F254AC">
        <w:rPr>
          <w:rFonts w:cs="Times New Roman"/>
          <w:szCs w:val="24"/>
        </w:rPr>
        <w:t xml:space="preserve">that all </w:t>
      </w:r>
      <w:r w:rsidR="00643E12" w:rsidRPr="00F254AC">
        <w:rPr>
          <w:rFonts w:cs="Times New Roman"/>
          <w:szCs w:val="24"/>
        </w:rPr>
        <w:t>electric or hybrid vehicles</w:t>
      </w:r>
      <w:r w:rsidR="00466DCA" w:rsidRPr="00F254AC">
        <w:rPr>
          <w:rFonts w:cs="Times New Roman"/>
          <w:szCs w:val="24"/>
        </w:rPr>
        <w:t xml:space="preserve"> shall b</w:t>
      </w:r>
      <w:r w:rsidR="009E6976" w:rsidRPr="00F254AC">
        <w:rPr>
          <w:rFonts w:cs="Times New Roman"/>
          <w:szCs w:val="24"/>
        </w:rPr>
        <w:t>e capable of providing indication of brake failure and a warning signal must be provided</w:t>
      </w:r>
      <w:r w:rsidR="00466DCA" w:rsidRPr="00F254AC">
        <w:rPr>
          <w:rFonts w:cs="Times New Roman"/>
          <w:szCs w:val="24"/>
        </w:rPr>
        <w:t xml:space="preserve"> to the driver</w:t>
      </w:r>
      <w:r w:rsidR="009E6976" w:rsidRPr="00F254AC">
        <w:rPr>
          <w:rFonts w:cs="Times New Roman"/>
          <w:szCs w:val="24"/>
        </w:rPr>
        <w:t xml:space="preserve"> when this</w:t>
      </w:r>
      <w:r w:rsidR="00164413" w:rsidRPr="00F254AC">
        <w:rPr>
          <w:rFonts w:cs="Times New Roman"/>
          <w:szCs w:val="24"/>
        </w:rPr>
        <w:t xml:space="preserve"> occurs</w:t>
      </w:r>
      <w:r w:rsidR="00466DCA" w:rsidRPr="00F254AC">
        <w:rPr>
          <w:rFonts w:cs="Times New Roman"/>
          <w:szCs w:val="24"/>
        </w:rPr>
        <w:t xml:space="preserve">. </w:t>
      </w:r>
      <w:r w:rsidR="009E6976" w:rsidRPr="00F254AC">
        <w:rPr>
          <w:rFonts w:cs="Times New Roman"/>
          <w:szCs w:val="24"/>
        </w:rPr>
        <w:t xml:space="preserve">In this case </w:t>
      </w:r>
      <w:r w:rsidR="00CD44A5" w:rsidRPr="00F254AC">
        <w:rPr>
          <w:rFonts w:cs="Times New Roman"/>
          <w:szCs w:val="24"/>
        </w:rPr>
        <w:t xml:space="preserve">the </w:t>
      </w:r>
      <w:r w:rsidR="00643E12" w:rsidRPr="00F254AC">
        <w:rPr>
          <w:rFonts w:cs="Times New Roman"/>
          <w:szCs w:val="24"/>
        </w:rPr>
        <w:t>friction brakes</w:t>
      </w:r>
      <w:r w:rsidR="00CD44A5" w:rsidRPr="00F254AC">
        <w:rPr>
          <w:rFonts w:cs="Times New Roman"/>
          <w:szCs w:val="24"/>
        </w:rPr>
        <w:t xml:space="preserve"> </w:t>
      </w:r>
      <w:r w:rsidR="009E6976" w:rsidRPr="00F254AC">
        <w:rPr>
          <w:rFonts w:cs="Times New Roman"/>
          <w:szCs w:val="24"/>
        </w:rPr>
        <w:t>must be able to</w:t>
      </w:r>
      <w:r w:rsidR="00AB7DC7" w:rsidRPr="00F254AC">
        <w:rPr>
          <w:rFonts w:cs="Times New Roman"/>
          <w:szCs w:val="24"/>
        </w:rPr>
        <w:t xml:space="preserve"> decelerate </w:t>
      </w:r>
      <w:r w:rsidR="009E6976" w:rsidRPr="00F254AC">
        <w:rPr>
          <w:rFonts w:cs="Times New Roman"/>
          <w:szCs w:val="24"/>
        </w:rPr>
        <w:t xml:space="preserve">the car </w:t>
      </w:r>
      <w:r w:rsidR="00AB7DC7" w:rsidRPr="00F254AC">
        <w:rPr>
          <w:rFonts w:cs="Times New Roman"/>
          <w:szCs w:val="24"/>
        </w:rPr>
        <w:t>safely</w:t>
      </w:r>
      <w:r w:rsidR="009E6976" w:rsidRPr="00F254AC">
        <w:rPr>
          <w:rFonts w:cs="Times New Roman"/>
          <w:szCs w:val="24"/>
        </w:rPr>
        <w:t xml:space="preserve"> </w:t>
      </w:r>
      <w:r w:rsidR="00AB7DC7" w:rsidRPr="00F254AC">
        <w:rPr>
          <w:rFonts w:cs="Times New Roman"/>
          <w:szCs w:val="24"/>
        </w:rPr>
        <w:t xml:space="preserve">whatever its speed and load on any up or down </w:t>
      </w:r>
      <w:r w:rsidR="00A448BD" w:rsidRPr="00F254AC">
        <w:rPr>
          <w:rFonts w:cs="Times New Roman"/>
          <w:szCs w:val="24"/>
        </w:rPr>
        <w:t xml:space="preserve">specification of </w:t>
      </w:r>
      <w:r w:rsidR="00AB7DC7" w:rsidRPr="00F254AC">
        <w:rPr>
          <w:rFonts w:cs="Times New Roman"/>
          <w:szCs w:val="24"/>
        </w:rPr>
        <w:t>gradient in the allowable stopping distance</w:t>
      </w:r>
      <w:r w:rsidR="008843BF" w:rsidRPr="00F254AC">
        <w:rPr>
          <w:rFonts w:cs="Times New Roman"/>
          <w:szCs w:val="24"/>
        </w:rPr>
        <w:t xml:space="preserve"> </w:t>
      </w:r>
      <w:r w:rsidR="00A448BD" w:rsidRPr="00F254AC">
        <w:rPr>
          <w:rFonts w:cs="Times New Roman"/>
          <w:szCs w:val="24"/>
        </w:rPr>
        <w:t>equivalent to</w:t>
      </w:r>
      <w:r w:rsidR="00D40668" w:rsidRPr="00F254AC">
        <w:rPr>
          <w:rFonts w:cs="Times New Roman"/>
          <w:szCs w:val="24"/>
        </w:rPr>
        <w:t xml:space="preserve"> 55</w:t>
      </w:r>
      <w:r w:rsidR="00643E12" w:rsidRPr="00F254AC">
        <w:rPr>
          <w:rFonts w:cs="Times New Roman"/>
          <w:szCs w:val="24"/>
        </w:rPr>
        <w:t>%</w:t>
      </w:r>
      <w:r w:rsidR="009E6DE2">
        <w:rPr>
          <w:rFonts w:cs="Times New Roman"/>
          <w:szCs w:val="24"/>
        </w:rPr>
        <w:t xml:space="preserve"> </w:t>
      </w:r>
      <w:r w:rsidR="009E6976" w:rsidRPr="00F254AC">
        <w:rPr>
          <w:rFonts w:cs="Times New Roman"/>
          <w:szCs w:val="24"/>
        </w:rPr>
        <w:t>g</w:t>
      </w:r>
      <w:r w:rsidR="00A448BD" w:rsidRPr="00F254AC">
        <w:rPr>
          <w:rFonts w:cs="Times New Roman"/>
          <w:szCs w:val="24"/>
        </w:rPr>
        <w:t xml:space="preserve"> (5.</w:t>
      </w:r>
      <w:r w:rsidR="00D40668" w:rsidRPr="00F254AC">
        <w:rPr>
          <w:rFonts w:cs="Times New Roman"/>
          <w:szCs w:val="24"/>
        </w:rPr>
        <w:t>4</w:t>
      </w:r>
      <w:r w:rsidR="00A448BD" w:rsidRPr="00F254AC">
        <w:rPr>
          <w:rFonts w:cs="Times New Roman"/>
          <w:szCs w:val="24"/>
        </w:rPr>
        <w:t xml:space="preserve"> m/s</w:t>
      </w:r>
      <w:r w:rsidR="00A448BD" w:rsidRPr="00F254AC">
        <w:rPr>
          <w:rFonts w:cs="Times New Roman"/>
          <w:szCs w:val="24"/>
          <w:vertAlign w:val="superscript"/>
        </w:rPr>
        <w:t>2</w:t>
      </w:r>
      <w:r w:rsidR="00A448BD" w:rsidRPr="00F254AC">
        <w:rPr>
          <w:rFonts w:cs="Times New Roman"/>
          <w:szCs w:val="24"/>
        </w:rPr>
        <w:t>)</w:t>
      </w:r>
      <w:r w:rsidR="00AB7DC7" w:rsidRPr="00F254AC">
        <w:rPr>
          <w:rFonts w:cs="Times New Roman"/>
          <w:szCs w:val="24"/>
        </w:rPr>
        <w:t>.</w:t>
      </w:r>
    </w:p>
    <w:p w:rsidR="0029692A" w:rsidRPr="00F254AC" w:rsidRDefault="0029692A" w:rsidP="00684159">
      <w:pPr>
        <w:rPr>
          <w:rFonts w:cs="Times New Roman"/>
          <w:szCs w:val="24"/>
        </w:rPr>
      </w:pPr>
      <w:r w:rsidRPr="00F254AC">
        <w:rPr>
          <w:rFonts w:cs="Times New Roman"/>
          <w:szCs w:val="24"/>
        </w:rPr>
        <w:t xml:space="preserve">A ‘downsized’ </w:t>
      </w:r>
      <w:r w:rsidR="00643E12" w:rsidRPr="00F254AC">
        <w:rPr>
          <w:rFonts w:cs="Times New Roman"/>
          <w:szCs w:val="24"/>
        </w:rPr>
        <w:t>friction brake</w:t>
      </w:r>
      <w:r w:rsidRPr="00F254AC">
        <w:rPr>
          <w:rFonts w:cs="Times New Roman"/>
          <w:szCs w:val="24"/>
        </w:rPr>
        <w:t xml:space="preserve"> system may still be able to provide expected performance standards</w:t>
      </w:r>
      <w:r w:rsidR="0058453A" w:rsidRPr="00F254AC">
        <w:rPr>
          <w:rFonts w:cs="Times New Roman"/>
          <w:szCs w:val="24"/>
        </w:rPr>
        <w:t xml:space="preserve"> of braking in the a</w:t>
      </w:r>
      <w:r w:rsidR="009E6976" w:rsidRPr="00F254AC">
        <w:rPr>
          <w:rFonts w:cs="Times New Roman"/>
          <w:szCs w:val="24"/>
        </w:rPr>
        <w:t xml:space="preserve">bsence of </w:t>
      </w:r>
      <w:r w:rsidR="00D26C27" w:rsidRPr="00F254AC">
        <w:rPr>
          <w:rFonts w:cs="Times New Roman"/>
          <w:szCs w:val="24"/>
        </w:rPr>
        <w:t>regenerative braking</w:t>
      </w:r>
      <w:r w:rsidR="0058453A" w:rsidRPr="00F254AC">
        <w:rPr>
          <w:rFonts w:cs="Times New Roman"/>
          <w:szCs w:val="24"/>
        </w:rPr>
        <w:t xml:space="preserve">, but would </w:t>
      </w:r>
      <w:r w:rsidR="009E6976" w:rsidRPr="00F254AC">
        <w:rPr>
          <w:rFonts w:cs="Times New Roman"/>
          <w:szCs w:val="24"/>
        </w:rPr>
        <w:t xml:space="preserve">not </w:t>
      </w:r>
      <w:r w:rsidR="0058453A" w:rsidRPr="00F254AC">
        <w:rPr>
          <w:rFonts w:cs="Times New Roman"/>
          <w:szCs w:val="24"/>
        </w:rPr>
        <w:t xml:space="preserve">be able to do so for any extended period of usage. So, if a lightweight braking system were to be fitted to a </w:t>
      </w:r>
      <w:r w:rsidR="00AF0E37" w:rsidRPr="00F254AC">
        <w:rPr>
          <w:rFonts w:cs="Times New Roman"/>
          <w:szCs w:val="24"/>
        </w:rPr>
        <w:t xml:space="preserve">hybrid vehicle </w:t>
      </w:r>
      <w:r w:rsidR="0058453A" w:rsidRPr="00F254AC">
        <w:rPr>
          <w:rFonts w:cs="Times New Roman"/>
          <w:szCs w:val="24"/>
        </w:rPr>
        <w:t xml:space="preserve">with </w:t>
      </w:r>
      <w:r w:rsidR="00AF0E37" w:rsidRPr="00F254AC">
        <w:rPr>
          <w:rFonts w:cs="Times New Roman"/>
          <w:szCs w:val="24"/>
        </w:rPr>
        <w:t>regenerative braking</w:t>
      </w:r>
      <w:r w:rsidR="0058453A" w:rsidRPr="00F254AC">
        <w:rPr>
          <w:rFonts w:cs="Times New Roman"/>
          <w:szCs w:val="24"/>
        </w:rPr>
        <w:t xml:space="preserve">, </w:t>
      </w:r>
      <w:r w:rsidR="00AF0E37" w:rsidRPr="00F254AC">
        <w:rPr>
          <w:rFonts w:cs="Times New Roman"/>
          <w:szCs w:val="24"/>
        </w:rPr>
        <w:t xml:space="preserve">its </w:t>
      </w:r>
      <w:r w:rsidR="0058453A" w:rsidRPr="00F254AC">
        <w:rPr>
          <w:rFonts w:cs="Times New Roman"/>
          <w:szCs w:val="24"/>
        </w:rPr>
        <w:t>failure would not compromise vehicle safety but would lim</w:t>
      </w:r>
      <w:r w:rsidR="009E6976" w:rsidRPr="00F254AC">
        <w:rPr>
          <w:rFonts w:cs="Times New Roman"/>
          <w:szCs w:val="24"/>
        </w:rPr>
        <w:t xml:space="preserve">it the operational life of the </w:t>
      </w:r>
      <w:r w:rsidR="00AF0E37" w:rsidRPr="00F254AC">
        <w:rPr>
          <w:rFonts w:cs="Times New Roman"/>
          <w:szCs w:val="24"/>
        </w:rPr>
        <w:t>friction brakes</w:t>
      </w:r>
      <w:r w:rsidR="0058453A" w:rsidRPr="00F254AC">
        <w:rPr>
          <w:rFonts w:cs="Times New Roman"/>
          <w:szCs w:val="24"/>
        </w:rPr>
        <w:t xml:space="preserve">, meaning that (a) the RBS should be repaired as soon as possible, and (b) the </w:t>
      </w:r>
      <w:r w:rsidR="00AF0E37" w:rsidRPr="00F254AC">
        <w:rPr>
          <w:rFonts w:cs="Times New Roman"/>
          <w:szCs w:val="24"/>
        </w:rPr>
        <w:t>friction brake system should always be maintained or</w:t>
      </w:r>
      <w:r w:rsidR="0058453A" w:rsidRPr="00F254AC">
        <w:rPr>
          <w:rFonts w:cs="Times New Roman"/>
          <w:szCs w:val="24"/>
        </w:rPr>
        <w:t xml:space="preserve"> replaced after </w:t>
      </w:r>
      <w:r w:rsidR="00AF0E37" w:rsidRPr="00F254AC">
        <w:rPr>
          <w:rFonts w:cs="Times New Roman"/>
          <w:szCs w:val="24"/>
        </w:rPr>
        <w:t xml:space="preserve">regenerative braking </w:t>
      </w:r>
      <w:r w:rsidR="0058453A" w:rsidRPr="00F254AC">
        <w:rPr>
          <w:rFonts w:cs="Times New Roman"/>
          <w:szCs w:val="24"/>
        </w:rPr>
        <w:t>failure.</w:t>
      </w:r>
    </w:p>
    <w:p w:rsidR="0058453A" w:rsidRPr="00F254AC" w:rsidRDefault="0058453A" w:rsidP="00684159">
      <w:pPr>
        <w:rPr>
          <w:rFonts w:cs="Times New Roman"/>
          <w:szCs w:val="24"/>
        </w:rPr>
      </w:pPr>
      <w:r w:rsidRPr="00F254AC">
        <w:rPr>
          <w:rFonts w:cs="Times New Roman"/>
          <w:szCs w:val="24"/>
        </w:rPr>
        <w:t>The question then is; “how far can</w:t>
      </w:r>
      <w:r w:rsidR="008843BF" w:rsidRPr="00F254AC">
        <w:rPr>
          <w:rFonts w:cs="Times New Roman"/>
          <w:szCs w:val="24"/>
        </w:rPr>
        <w:t xml:space="preserve"> the downsizing of the </w:t>
      </w:r>
      <w:r w:rsidR="00643E12" w:rsidRPr="00F254AC">
        <w:rPr>
          <w:rFonts w:cs="Times New Roman"/>
          <w:szCs w:val="24"/>
        </w:rPr>
        <w:t>friction braking</w:t>
      </w:r>
      <w:r w:rsidR="008843BF" w:rsidRPr="00F254AC">
        <w:rPr>
          <w:rFonts w:cs="Times New Roman"/>
          <w:szCs w:val="24"/>
        </w:rPr>
        <w:t xml:space="preserve"> go?” T</w:t>
      </w:r>
      <w:r w:rsidRPr="00F254AC">
        <w:rPr>
          <w:rFonts w:cs="Times New Roman"/>
          <w:szCs w:val="24"/>
        </w:rPr>
        <w:t xml:space="preserve">here is a need to </w:t>
      </w:r>
      <w:r w:rsidR="008843BF" w:rsidRPr="00F254AC">
        <w:rPr>
          <w:rFonts w:cs="Times New Roman"/>
          <w:szCs w:val="24"/>
        </w:rPr>
        <w:t xml:space="preserve">identify and justify what size and </w:t>
      </w:r>
      <w:r w:rsidR="00AF0E37" w:rsidRPr="00F254AC">
        <w:rPr>
          <w:rFonts w:cs="Times New Roman"/>
          <w:szCs w:val="24"/>
        </w:rPr>
        <w:t>weight saving can</w:t>
      </w:r>
      <w:r w:rsidRPr="00F254AC">
        <w:rPr>
          <w:rFonts w:cs="Times New Roman"/>
          <w:szCs w:val="24"/>
        </w:rPr>
        <w:t xml:space="preserve"> be made in a vehicle’s </w:t>
      </w:r>
      <w:r w:rsidR="00643E12" w:rsidRPr="00F254AC">
        <w:rPr>
          <w:rFonts w:cs="Times New Roman"/>
          <w:szCs w:val="24"/>
        </w:rPr>
        <w:t>friction braking</w:t>
      </w:r>
      <w:r w:rsidRPr="00F254AC">
        <w:rPr>
          <w:rFonts w:cs="Times New Roman"/>
          <w:szCs w:val="24"/>
        </w:rPr>
        <w:t xml:space="preserve"> system while maintaining a safe level of performance (within a specified operational envelope) in the event of </w:t>
      </w:r>
      <w:r w:rsidR="00AF0E37" w:rsidRPr="00F254AC">
        <w:rPr>
          <w:rFonts w:cs="Times New Roman"/>
          <w:szCs w:val="24"/>
        </w:rPr>
        <w:t xml:space="preserve">regenerative braking </w:t>
      </w:r>
      <w:r w:rsidRPr="00F254AC">
        <w:rPr>
          <w:rFonts w:cs="Times New Roman"/>
          <w:szCs w:val="24"/>
        </w:rPr>
        <w:t>failure. An example of how this might be handled in practi</w:t>
      </w:r>
      <w:r w:rsidR="003B0841" w:rsidRPr="00F254AC">
        <w:rPr>
          <w:rFonts w:cs="Times New Roman"/>
          <w:szCs w:val="24"/>
        </w:rPr>
        <w:t>c</w:t>
      </w:r>
      <w:r w:rsidRPr="00F254AC">
        <w:rPr>
          <w:rFonts w:cs="Times New Roman"/>
          <w:szCs w:val="24"/>
        </w:rPr>
        <w:t xml:space="preserve">e could be to actively </w:t>
      </w:r>
      <w:r w:rsidR="00B47B82" w:rsidRPr="00F254AC">
        <w:rPr>
          <w:rFonts w:cs="Times New Roman"/>
          <w:szCs w:val="24"/>
        </w:rPr>
        <w:t xml:space="preserve">limit the vehicle driving speed in the event of </w:t>
      </w:r>
      <w:r w:rsidR="00AF0E37" w:rsidRPr="00F254AC">
        <w:rPr>
          <w:rFonts w:cs="Times New Roman"/>
          <w:szCs w:val="24"/>
        </w:rPr>
        <w:t xml:space="preserve">regenerative brake system </w:t>
      </w:r>
      <w:r w:rsidR="00B47B82" w:rsidRPr="00F254AC">
        <w:rPr>
          <w:rFonts w:cs="Times New Roman"/>
          <w:szCs w:val="24"/>
        </w:rPr>
        <w:t>failure by the engine management control system, in a similar way</w:t>
      </w:r>
      <w:r w:rsidR="003B0841" w:rsidRPr="00F254AC">
        <w:rPr>
          <w:rFonts w:cs="Times New Roman"/>
          <w:szCs w:val="24"/>
        </w:rPr>
        <w:t xml:space="preserve"> that “limp-home” mode is invok</w:t>
      </w:r>
      <w:r w:rsidR="00B47B82" w:rsidRPr="00F254AC">
        <w:rPr>
          <w:rFonts w:cs="Times New Roman"/>
          <w:szCs w:val="24"/>
        </w:rPr>
        <w:t>ed where the On Boar</w:t>
      </w:r>
      <w:r w:rsidR="003B0841" w:rsidRPr="00F254AC">
        <w:rPr>
          <w:rFonts w:cs="Times New Roman"/>
          <w:szCs w:val="24"/>
        </w:rPr>
        <w:t>d Diagnostics (OBD) has identified</w:t>
      </w:r>
      <w:r w:rsidR="00B47B82" w:rsidRPr="00F254AC">
        <w:rPr>
          <w:rFonts w:cs="Times New Roman"/>
          <w:szCs w:val="24"/>
        </w:rPr>
        <w:t xml:space="preserve"> an engine fault which could affect emissions. </w:t>
      </w:r>
    </w:p>
    <w:p w:rsidR="00B01377" w:rsidRPr="00F254AC" w:rsidRDefault="00B47B82" w:rsidP="00046F10">
      <w:pPr>
        <w:rPr>
          <w:rFonts w:cs="Times New Roman"/>
          <w:szCs w:val="24"/>
        </w:rPr>
      </w:pPr>
      <w:r w:rsidRPr="00F254AC">
        <w:rPr>
          <w:rFonts w:cs="Times New Roman"/>
          <w:szCs w:val="24"/>
        </w:rPr>
        <w:t>The purpose of this paper is to present a</w:t>
      </w:r>
      <w:r w:rsidR="00AF0E37" w:rsidRPr="00F254AC">
        <w:rPr>
          <w:rFonts w:cs="Times New Roman"/>
          <w:szCs w:val="24"/>
        </w:rPr>
        <w:t>n analysis of how</w:t>
      </w:r>
      <w:r w:rsidRPr="00F254AC">
        <w:rPr>
          <w:rFonts w:cs="Times New Roman"/>
          <w:szCs w:val="24"/>
        </w:rPr>
        <w:t xml:space="preserve"> weight (and </w:t>
      </w:r>
      <w:r w:rsidR="008843BF" w:rsidRPr="00F254AC">
        <w:rPr>
          <w:rFonts w:cs="Times New Roman"/>
          <w:szCs w:val="24"/>
        </w:rPr>
        <w:t xml:space="preserve">hence </w:t>
      </w:r>
      <w:r w:rsidRPr="00F254AC">
        <w:rPr>
          <w:rFonts w:cs="Times New Roman"/>
          <w:szCs w:val="24"/>
        </w:rPr>
        <w:t xml:space="preserve">cost) reduction in a </w:t>
      </w:r>
      <w:r w:rsidR="00643E12" w:rsidRPr="00F254AC">
        <w:rPr>
          <w:rFonts w:cs="Times New Roman"/>
          <w:szCs w:val="24"/>
        </w:rPr>
        <w:t>friction braking</w:t>
      </w:r>
      <w:r w:rsidR="008843BF" w:rsidRPr="00F254AC">
        <w:rPr>
          <w:rFonts w:cs="Times New Roman"/>
          <w:szCs w:val="24"/>
        </w:rPr>
        <w:t xml:space="preserve"> system </w:t>
      </w:r>
      <w:r w:rsidR="00AF0E37" w:rsidRPr="00F254AC">
        <w:rPr>
          <w:rFonts w:cs="Times New Roman"/>
          <w:szCs w:val="24"/>
        </w:rPr>
        <w:t>might</w:t>
      </w:r>
      <w:r w:rsidR="003B0841" w:rsidRPr="00F254AC">
        <w:rPr>
          <w:rFonts w:cs="Times New Roman"/>
          <w:szCs w:val="24"/>
        </w:rPr>
        <w:t xml:space="preserve"> be reliably achieved</w:t>
      </w:r>
      <w:r w:rsidRPr="00F254AC">
        <w:rPr>
          <w:rFonts w:cs="Times New Roman"/>
          <w:szCs w:val="24"/>
        </w:rPr>
        <w:t xml:space="preserve"> to deliver a specified level of braking duty capability for safe operation in a vehicle with </w:t>
      </w:r>
      <w:r w:rsidR="00AF0E37" w:rsidRPr="00F254AC">
        <w:rPr>
          <w:rFonts w:cs="Times New Roman"/>
          <w:szCs w:val="24"/>
        </w:rPr>
        <w:t>regenerative braking</w:t>
      </w:r>
      <w:r w:rsidRPr="00F254AC">
        <w:rPr>
          <w:rFonts w:cs="Times New Roman"/>
          <w:szCs w:val="24"/>
        </w:rPr>
        <w:t>.</w:t>
      </w:r>
      <w:r w:rsidR="00046F10" w:rsidRPr="00F254AC">
        <w:rPr>
          <w:rFonts w:cs="Times New Roman"/>
          <w:szCs w:val="24"/>
        </w:rPr>
        <w:t xml:space="preserve"> </w:t>
      </w:r>
      <w:r w:rsidR="00B01377" w:rsidRPr="00F254AC">
        <w:rPr>
          <w:rFonts w:cs="Times New Roman"/>
          <w:szCs w:val="24"/>
        </w:rPr>
        <w:t xml:space="preserve">Braking energy </w:t>
      </w:r>
      <w:r w:rsidR="00AF0E37" w:rsidRPr="00F254AC">
        <w:rPr>
          <w:rFonts w:cs="Times New Roman"/>
          <w:szCs w:val="24"/>
        </w:rPr>
        <w:t>flows in</w:t>
      </w:r>
      <w:r w:rsidR="00821EB8" w:rsidRPr="00F254AC">
        <w:rPr>
          <w:rFonts w:cs="Times New Roman"/>
          <w:szCs w:val="24"/>
        </w:rPr>
        <w:t xml:space="preserve"> </w:t>
      </w:r>
      <w:r w:rsidR="00E34D9B" w:rsidRPr="00F254AC">
        <w:rPr>
          <w:rFonts w:cs="Times New Roman"/>
          <w:szCs w:val="24"/>
        </w:rPr>
        <w:t>hybrid vehicles</w:t>
      </w:r>
      <w:r w:rsidR="00821EB8" w:rsidRPr="00F254AC">
        <w:rPr>
          <w:rFonts w:cs="Times New Roman"/>
          <w:szCs w:val="24"/>
        </w:rPr>
        <w:t xml:space="preserve"> </w:t>
      </w:r>
      <w:r w:rsidR="00AF0E37" w:rsidRPr="00F254AC">
        <w:rPr>
          <w:rFonts w:cs="Times New Roman"/>
          <w:szCs w:val="24"/>
        </w:rPr>
        <w:t>have</w:t>
      </w:r>
      <w:r w:rsidR="00B01377" w:rsidRPr="00F254AC">
        <w:rPr>
          <w:rFonts w:cs="Times New Roman"/>
          <w:szCs w:val="24"/>
        </w:rPr>
        <w:t xml:space="preserve"> been </w:t>
      </w:r>
      <w:r w:rsidR="00AF0E37" w:rsidRPr="00F254AC">
        <w:rPr>
          <w:rFonts w:cs="Times New Roman"/>
          <w:szCs w:val="24"/>
        </w:rPr>
        <w:t>simulated</w:t>
      </w:r>
      <w:r w:rsidR="00DD329F" w:rsidRPr="00F254AC">
        <w:rPr>
          <w:rFonts w:cs="Times New Roman"/>
          <w:szCs w:val="24"/>
        </w:rPr>
        <w:t xml:space="preserve"> to investigate </w:t>
      </w:r>
      <w:r w:rsidR="004D1ED2" w:rsidRPr="00F254AC">
        <w:rPr>
          <w:rFonts w:cs="Times New Roman"/>
          <w:szCs w:val="24"/>
        </w:rPr>
        <w:t>the relationship between the available braking energy from</w:t>
      </w:r>
      <w:r w:rsidR="00DD329F" w:rsidRPr="00F254AC">
        <w:rPr>
          <w:rFonts w:cs="Times New Roman"/>
          <w:szCs w:val="24"/>
        </w:rPr>
        <w:t xml:space="preserve"> </w:t>
      </w:r>
      <w:r w:rsidR="003B0841" w:rsidRPr="00F254AC">
        <w:rPr>
          <w:rFonts w:cs="Times New Roman"/>
          <w:szCs w:val="24"/>
        </w:rPr>
        <w:t xml:space="preserve">the </w:t>
      </w:r>
      <w:r w:rsidR="00DD329F" w:rsidRPr="00F254AC">
        <w:rPr>
          <w:rFonts w:cs="Times New Roman"/>
          <w:szCs w:val="24"/>
        </w:rPr>
        <w:t xml:space="preserve">front wheels </w:t>
      </w:r>
      <w:r w:rsidR="003B0841" w:rsidRPr="00F254AC">
        <w:rPr>
          <w:rFonts w:cs="Times New Roman"/>
          <w:szCs w:val="24"/>
        </w:rPr>
        <w:t xml:space="preserve">of the car </w:t>
      </w:r>
      <w:r w:rsidR="008843BF" w:rsidRPr="00F254AC">
        <w:rPr>
          <w:rFonts w:cs="Times New Roman"/>
          <w:szCs w:val="24"/>
        </w:rPr>
        <w:t>and</w:t>
      </w:r>
      <w:r w:rsidR="004D1ED2" w:rsidRPr="00F254AC">
        <w:rPr>
          <w:rFonts w:cs="Times New Roman"/>
          <w:szCs w:val="24"/>
        </w:rPr>
        <w:t xml:space="preserve"> the</w:t>
      </w:r>
      <w:r w:rsidR="00DD329F" w:rsidRPr="00F254AC">
        <w:rPr>
          <w:rFonts w:cs="Times New Roman"/>
          <w:szCs w:val="24"/>
        </w:rPr>
        <w:t xml:space="preserve"> total braking energy</w:t>
      </w:r>
      <w:r w:rsidR="003B0841" w:rsidRPr="00F254AC">
        <w:rPr>
          <w:rFonts w:cs="Times New Roman"/>
          <w:szCs w:val="24"/>
        </w:rPr>
        <w:t xml:space="preserve"> </w:t>
      </w:r>
      <w:r w:rsidR="00DD329F" w:rsidRPr="00F254AC">
        <w:rPr>
          <w:rFonts w:cs="Times New Roman"/>
          <w:szCs w:val="24"/>
        </w:rPr>
        <w:t xml:space="preserve">in </w:t>
      </w:r>
      <w:r w:rsidR="003B0841" w:rsidRPr="00F254AC">
        <w:rPr>
          <w:rFonts w:cs="Times New Roman"/>
          <w:szCs w:val="24"/>
        </w:rPr>
        <w:t xml:space="preserve">a </w:t>
      </w:r>
      <w:r w:rsidR="00DD329F" w:rsidRPr="00F254AC">
        <w:rPr>
          <w:rFonts w:cs="Times New Roman"/>
          <w:szCs w:val="24"/>
        </w:rPr>
        <w:t>typical urban driving cycle</w:t>
      </w:r>
      <w:r w:rsidR="003B0841" w:rsidRPr="00F254AC">
        <w:rPr>
          <w:rFonts w:cs="Times New Roman"/>
          <w:szCs w:val="24"/>
        </w:rPr>
        <w:t>. R</w:t>
      </w:r>
      <w:r w:rsidR="00733943" w:rsidRPr="00F254AC">
        <w:rPr>
          <w:rFonts w:cs="Times New Roman"/>
          <w:szCs w:val="24"/>
        </w:rPr>
        <w:t>esults</w:t>
      </w:r>
      <w:r w:rsidR="003B0841" w:rsidRPr="00F254AC">
        <w:rPr>
          <w:rFonts w:cs="Times New Roman"/>
          <w:szCs w:val="24"/>
        </w:rPr>
        <w:t xml:space="preserve"> from other studies have</w:t>
      </w:r>
      <w:r w:rsidR="00733943" w:rsidRPr="00F254AC">
        <w:rPr>
          <w:rFonts w:cs="Times New Roman"/>
          <w:szCs w:val="24"/>
        </w:rPr>
        <w:t xml:space="preserve"> </w:t>
      </w:r>
      <w:r w:rsidR="004D1ED2" w:rsidRPr="00F254AC">
        <w:rPr>
          <w:rFonts w:cs="Times New Roman"/>
          <w:szCs w:val="24"/>
        </w:rPr>
        <w:t>showed</w:t>
      </w:r>
      <w:r w:rsidR="00DD329F" w:rsidRPr="00F254AC">
        <w:rPr>
          <w:rFonts w:cs="Times New Roman"/>
          <w:szCs w:val="24"/>
        </w:rPr>
        <w:t xml:space="preserve"> t</w:t>
      </w:r>
      <w:r w:rsidR="00240D3A" w:rsidRPr="00F254AC">
        <w:rPr>
          <w:rFonts w:cs="Times New Roman"/>
          <w:szCs w:val="24"/>
        </w:rPr>
        <w:t>hat</w:t>
      </w:r>
      <w:r w:rsidR="003B0841" w:rsidRPr="00F254AC">
        <w:rPr>
          <w:rFonts w:cs="Times New Roman"/>
          <w:szCs w:val="24"/>
        </w:rPr>
        <w:t xml:space="preserve"> 50% -</w:t>
      </w:r>
      <w:r w:rsidR="00DD329F" w:rsidRPr="00F254AC">
        <w:rPr>
          <w:rFonts w:cs="Times New Roman"/>
          <w:szCs w:val="24"/>
        </w:rPr>
        <w:t xml:space="preserve"> 60% </w:t>
      </w:r>
      <w:r w:rsidR="004C1C92" w:rsidRPr="00F254AC">
        <w:rPr>
          <w:rFonts w:cs="Times New Roman"/>
          <w:szCs w:val="24"/>
        </w:rPr>
        <w:t xml:space="preserve">of </w:t>
      </w:r>
      <w:r w:rsidR="00DD329F" w:rsidRPr="00F254AC">
        <w:rPr>
          <w:rFonts w:cs="Times New Roman"/>
          <w:szCs w:val="24"/>
        </w:rPr>
        <w:t xml:space="preserve">braking energy can be recovered </w:t>
      </w:r>
      <w:r w:rsidR="00240D3A" w:rsidRPr="00F254AC">
        <w:rPr>
          <w:rFonts w:cs="Times New Roman"/>
          <w:szCs w:val="24"/>
        </w:rPr>
        <w:t>by regenerative braking in urban driving</w:t>
      </w:r>
      <w:r w:rsidR="009C160A" w:rsidRPr="00F254AC">
        <w:rPr>
          <w:rFonts w:cs="Times New Roman"/>
          <w:szCs w:val="24"/>
        </w:rPr>
        <w:t xml:space="preserve"> [1]</w:t>
      </w:r>
      <w:r w:rsidR="00240D3A" w:rsidRPr="00F254AC">
        <w:rPr>
          <w:rFonts w:cs="Times New Roman"/>
          <w:szCs w:val="24"/>
        </w:rPr>
        <w:t xml:space="preserve">. </w:t>
      </w:r>
      <w:r w:rsidR="004D1ED2" w:rsidRPr="00F254AC">
        <w:rPr>
          <w:rFonts w:cs="Times New Roman"/>
          <w:szCs w:val="24"/>
        </w:rPr>
        <w:t>R</w:t>
      </w:r>
      <w:r w:rsidR="004222F5" w:rsidRPr="00F254AC">
        <w:rPr>
          <w:rFonts w:cs="Times New Roman"/>
          <w:szCs w:val="24"/>
        </w:rPr>
        <w:t xml:space="preserve">egenerative braking </w:t>
      </w:r>
      <w:r w:rsidR="004D1ED2" w:rsidRPr="00F254AC">
        <w:rPr>
          <w:rFonts w:cs="Times New Roman"/>
          <w:szCs w:val="24"/>
        </w:rPr>
        <w:t xml:space="preserve">can recover about 45% of total kinetic energy </w:t>
      </w:r>
      <w:r w:rsidR="004222F5" w:rsidRPr="00F254AC">
        <w:rPr>
          <w:rFonts w:cs="Times New Roman"/>
          <w:szCs w:val="24"/>
        </w:rPr>
        <w:t>for a city bus</w:t>
      </w:r>
      <w:r w:rsidR="009C160A" w:rsidRPr="00F254AC">
        <w:rPr>
          <w:rFonts w:cs="Times New Roman"/>
          <w:szCs w:val="24"/>
        </w:rPr>
        <w:t xml:space="preserve"> [2]</w:t>
      </w:r>
      <w:r w:rsidR="004222F5" w:rsidRPr="00F254AC">
        <w:rPr>
          <w:rFonts w:cs="Times New Roman"/>
          <w:szCs w:val="24"/>
        </w:rPr>
        <w:t xml:space="preserve">. </w:t>
      </w:r>
    </w:p>
    <w:p w:rsidR="004731DC" w:rsidRPr="00F254AC" w:rsidRDefault="00775194" w:rsidP="004D1ED2">
      <w:pPr>
        <w:rPr>
          <w:rFonts w:cs="Times New Roman"/>
          <w:szCs w:val="24"/>
        </w:rPr>
      </w:pPr>
      <w:r w:rsidRPr="00F254AC">
        <w:rPr>
          <w:rFonts w:cs="Times New Roman"/>
          <w:szCs w:val="24"/>
        </w:rPr>
        <w:t xml:space="preserve">Weng-yong [3] </w:t>
      </w:r>
      <w:r w:rsidR="004D1ED2" w:rsidRPr="00F254AC">
        <w:rPr>
          <w:rFonts w:cs="Times New Roman"/>
          <w:szCs w:val="24"/>
        </w:rPr>
        <w:t>designed a system</w:t>
      </w:r>
      <w:r w:rsidR="00E170D9" w:rsidRPr="00F254AC">
        <w:rPr>
          <w:rFonts w:cs="Times New Roman"/>
          <w:szCs w:val="24"/>
        </w:rPr>
        <w:t xml:space="preserve"> t</w:t>
      </w:r>
      <w:r w:rsidR="009A5BD2" w:rsidRPr="00F254AC">
        <w:rPr>
          <w:rFonts w:cs="Times New Roman"/>
          <w:szCs w:val="24"/>
        </w:rPr>
        <w:t xml:space="preserve">o distribute braking </w:t>
      </w:r>
      <w:r w:rsidR="004731DC" w:rsidRPr="00F254AC">
        <w:rPr>
          <w:rFonts w:cs="Times New Roman"/>
          <w:szCs w:val="24"/>
        </w:rPr>
        <w:t>into regenerative braking torque and mechanical friction torque</w:t>
      </w:r>
      <w:r w:rsidR="0015097B" w:rsidRPr="00F254AC">
        <w:rPr>
          <w:rFonts w:cs="Times New Roman"/>
          <w:szCs w:val="24"/>
        </w:rPr>
        <w:t>. This was intended</w:t>
      </w:r>
      <w:r w:rsidR="009A5BD2" w:rsidRPr="00F254AC">
        <w:rPr>
          <w:rFonts w:cs="Times New Roman"/>
          <w:szCs w:val="24"/>
        </w:rPr>
        <w:t xml:space="preserve"> to give maximum use</w:t>
      </w:r>
      <w:r w:rsidR="004D1ED2" w:rsidRPr="00F254AC">
        <w:rPr>
          <w:rFonts w:cs="Times New Roman"/>
          <w:szCs w:val="24"/>
        </w:rPr>
        <w:t xml:space="preserve"> of kinetic energy recovery, and could be applied to vehicles with E</w:t>
      </w:r>
      <w:r w:rsidR="009A5BD2" w:rsidRPr="00F254AC">
        <w:rPr>
          <w:rFonts w:cs="Times New Roman"/>
          <w:szCs w:val="24"/>
        </w:rPr>
        <w:t>mulate</w:t>
      </w:r>
      <w:r w:rsidR="0015097B" w:rsidRPr="00F254AC">
        <w:rPr>
          <w:rFonts w:cs="Times New Roman"/>
          <w:szCs w:val="24"/>
        </w:rPr>
        <w:t>d</w:t>
      </w:r>
      <w:r w:rsidR="004D1ED2" w:rsidRPr="00F254AC">
        <w:rPr>
          <w:rFonts w:cs="Times New Roman"/>
          <w:szCs w:val="24"/>
        </w:rPr>
        <w:t xml:space="preserve"> E</w:t>
      </w:r>
      <w:r w:rsidR="004731DC" w:rsidRPr="00F254AC">
        <w:rPr>
          <w:rFonts w:cs="Times New Roman"/>
          <w:szCs w:val="24"/>
        </w:rPr>
        <w:t xml:space="preserve">ngine </w:t>
      </w:r>
      <w:r w:rsidR="004D1ED2" w:rsidRPr="00F254AC">
        <w:rPr>
          <w:rFonts w:cs="Times New Roman"/>
          <w:szCs w:val="24"/>
        </w:rPr>
        <w:t>C</w:t>
      </w:r>
      <w:r w:rsidR="004731DC" w:rsidRPr="00F254AC">
        <w:rPr>
          <w:rFonts w:cs="Times New Roman"/>
          <w:szCs w:val="24"/>
        </w:rPr>
        <w:t xml:space="preserve">ompression </w:t>
      </w:r>
      <w:r w:rsidR="004D1ED2" w:rsidRPr="00F254AC">
        <w:rPr>
          <w:rFonts w:cs="Times New Roman"/>
          <w:szCs w:val="24"/>
        </w:rPr>
        <w:t>B</w:t>
      </w:r>
      <w:r w:rsidR="004731DC" w:rsidRPr="00F254AC">
        <w:rPr>
          <w:rFonts w:cs="Times New Roman"/>
          <w:szCs w:val="24"/>
        </w:rPr>
        <w:t>raking (EECB)</w:t>
      </w:r>
      <w:r w:rsidR="003F75EE" w:rsidRPr="00F254AC">
        <w:rPr>
          <w:rFonts w:cs="Times New Roman"/>
          <w:szCs w:val="24"/>
        </w:rPr>
        <w:t xml:space="preserve">. </w:t>
      </w:r>
      <w:r w:rsidR="004D1ED2" w:rsidRPr="00F254AC">
        <w:rPr>
          <w:rFonts w:cs="Times New Roman"/>
          <w:szCs w:val="24"/>
        </w:rPr>
        <w:t>The</w:t>
      </w:r>
      <w:r w:rsidR="004731DC" w:rsidRPr="00F254AC">
        <w:rPr>
          <w:rFonts w:cs="Times New Roman"/>
          <w:szCs w:val="24"/>
        </w:rPr>
        <w:t xml:space="preserve"> algorithm </w:t>
      </w:r>
      <w:r w:rsidR="004D1ED2" w:rsidRPr="00F254AC">
        <w:rPr>
          <w:rFonts w:cs="Times New Roman"/>
          <w:szCs w:val="24"/>
        </w:rPr>
        <w:t xml:space="preserve">was </w:t>
      </w:r>
      <w:r w:rsidR="004731DC" w:rsidRPr="00F254AC">
        <w:rPr>
          <w:rFonts w:cs="Times New Roman"/>
          <w:szCs w:val="24"/>
        </w:rPr>
        <w:t>base</w:t>
      </w:r>
      <w:r w:rsidR="004D1ED2" w:rsidRPr="00F254AC">
        <w:rPr>
          <w:rFonts w:cs="Times New Roman"/>
          <w:szCs w:val="24"/>
        </w:rPr>
        <w:t>d</w:t>
      </w:r>
      <w:r w:rsidR="004731DC" w:rsidRPr="00F254AC">
        <w:rPr>
          <w:rFonts w:cs="Times New Roman"/>
          <w:szCs w:val="24"/>
        </w:rPr>
        <w:t xml:space="preserve"> on regenerative torque optimization to maximise the actual regenerative power, reduce the thermal load and</w:t>
      </w:r>
      <w:r w:rsidR="004D1ED2" w:rsidRPr="00F254AC">
        <w:rPr>
          <w:rFonts w:cs="Times New Roman"/>
          <w:szCs w:val="24"/>
        </w:rPr>
        <w:t xml:space="preserve"> increase</w:t>
      </w:r>
      <w:r w:rsidR="004731DC" w:rsidRPr="00F254AC">
        <w:rPr>
          <w:rFonts w:cs="Times New Roman"/>
          <w:szCs w:val="24"/>
        </w:rPr>
        <w:t xml:space="preserve"> </w:t>
      </w:r>
      <w:r w:rsidR="004D1ED2" w:rsidRPr="00F254AC">
        <w:rPr>
          <w:rFonts w:cs="Times New Roman"/>
          <w:szCs w:val="24"/>
        </w:rPr>
        <w:t xml:space="preserve">the </w:t>
      </w:r>
      <w:r w:rsidR="004731DC" w:rsidRPr="00F254AC">
        <w:rPr>
          <w:rFonts w:cs="Times New Roman"/>
          <w:szCs w:val="24"/>
        </w:rPr>
        <w:t xml:space="preserve">life-span of </w:t>
      </w:r>
      <w:r w:rsidR="0015097B" w:rsidRPr="00F254AC">
        <w:rPr>
          <w:rFonts w:cs="Times New Roman"/>
          <w:szCs w:val="24"/>
        </w:rPr>
        <w:t>the front brake</w:t>
      </w:r>
      <w:r w:rsidR="004731DC" w:rsidRPr="00F254AC">
        <w:rPr>
          <w:rFonts w:cs="Times New Roman"/>
          <w:szCs w:val="24"/>
        </w:rPr>
        <w:t xml:space="preserve"> disc</w:t>
      </w:r>
      <w:r w:rsidR="0015097B" w:rsidRPr="00F254AC">
        <w:rPr>
          <w:rFonts w:cs="Times New Roman"/>
          <w:szCs w:val="24"/>
        </w:rPr>
        <w:t>s</w:t>
      </w:r>
      <w:r w:rsidR="004731DC" w:rsidRPr="00F254AC">
        <w:rPr>
          <w:rFonts w:cs="Times New Roman"/>
          <w:szCs w:val="24"/>
        </w:rPr>
        <w:t>.</w:t>
      </w:r>
    </w:p>
    <w:p w:rsidR="004731DC" w:rsidRPr="00F254AC" w:rsidRDefault="00775194" w:rsidP="004731DC">
      <w:pPr>
        <w:rPr>
          <w:rFonts w:cs="Times New Roman"/>
          <w:szCs w:val="24"/>
        </w:rPr>
      </w:pPr>
      <w:r w:rsidRPr="00F254AC">
        <w:rPr>
          <w:rFonts w:cs="Times New Roman"/>
          <w:szCs w:val="24"/>
        </w:rPr>
        <w:t xml:space="preserve">Peng [4] </w:t>
      </w:r>
      <w:r w:rsidR="004731DC" w:rsidRPr="00F254AC">
        <w:rPr>
          <w:rFonts w:cs="Times New Roman"/>
          <w:szCs w:val="24"/>
        </w:rPr>
        <w:t>design</w:t>
      </w:r>
      <w:r w:rsidR="0015097B" w:rsidRPr="00F254AC">
        <w:rPr>
          <w:rFonts w:cs="Times New Roman"/>
          <w:szCs w:val="24"/>
        </w:rPr>
        <w:t>ed</w:t>
      </w:r>
      <w:r w:rsidR="004731DC" w:rsidRPr="00F254AC">
        <w:rPr>
          <w:rFonts w:cs="Times New Roman"/>
          <w:szCs w:val="24"/>
        </w:rPr>
        <w:t xml:space="preserve"> a combined braking control st</w:t>
      </w:r>
      <w:r w:rsidR="0015097B" w:rsidRPr="00F254AC">
        <w:rPr>
          <w:rFonts w:cs="Times New Roman"/>
          <w:szCs w:val="24"/>
        </w:rPr>
        <w:t>rategy based on a new method of H</w:t>
      </w:r>
      <w:r w:rsidR="004731DC" w:rsidRPr="00F254AC">
        <w:rPr>
          <w:rFonts w:cs="Times New Roman"/>
          <w:szCs w:val="24"/>
        </w:rPr>
        <w:t>V braking</w:t>
      </w:r>
      <w:r w:rsidR="000455B1" w:rsidRPr="00F254AC">
        <w:rPr>
          <w:rFonts w:cs="Times New Roman"/>
          <w:szCs w:val="24"/>
        </w:rPr>
        <w:t xml:space="preserve"> torque distribution in which</w:t>
      </w:r>
      <w:r w:rsidR="004731DC" w:rsidRPr="00F254AC">
        <w:rPr>
          <w:rFonts w:cs="Times New Roman"/>
          <w:szCs w:val="24"/>
        </w:rPr>
        <w:t xml:space="preserve"> the hydraulic braking system work</w:t>
      </w:r>
      <w:r w:rsidR="0015097B" w:rsidRPr="00F254AC">
        <w:rPr>
          <w:rFonts w:cs="Times New Roman"/>
          <w:szCs w:val="24"/>
        </w:rPr>
        <w:t>ed</w:t>
      </w:r>
      <w:r w:rsidR="004731DC" w:rsidRPr="00F254AC">
        <w:rPr>
          <w:rFonts w:cs="Times New Roman"/>
          <w:szCs w:val="24"/>
        </w:rPr>
        <w:t xml:space="preserve"> together with the rege</w:t>
      </w:r>
      <w:r w:rsidR="000455B1" w:rsidRPr="00F254AC">
        <w:rPr>
          <w:rFonts w:cs="Times New Roman"/>
          <w:szCs w:val="24"/>
        </w:rPr>
        <w:t>nerative braking system to meet</w:t>
      </w:r>
      <w:r w:rsidR="0015097B" w:rsidRPr="00F254AC">
        <w:rPr>
          <w:rFonts w:cs="Times New Roman"/>
          <w:szCs w:val="24"/>
        </w:rPr>
        <w:t xml:space="preserve"> the requirements of</w:t>
      </w:r>
      <w:r w:rsidR="004731DC" w:rsidRPr="00F254AC">
        <w:rPr>
          <w:rFonts w:cs="Times New Roman"/>
          <w:szCs w:val="24"/>
        </w:rPr>
        <w:t xml:space="preserve"> vehicle longitudinal braking performance</w:t>
      </w:r>
      <w:r w:rsidR="000455B1" w:rsidRPr="00F254AC">
        <w:rPr>
          <w:rFonts w:cs="Times New Roman"/>
          <w:szCs w:val="24"/>
        </w:rPr>
        <w:t>, and to maximise regenerated</w:t>
      </w:r>
      <w:r w:rsidR="004731DC" w:rsidRPr="00F254AC">
        <w:rPr>
          <w:rFonts w:cs="Times New Roman"/>
          <w:szCs w:val="24"/>
        </w:rPr>
        <w:t xml:space="preserve"> energy for </w:t>
      </w:r>
      <w:r w:rsidR="0015097B" w:rsidRPr="00F254AC">
        <w:rPr>
          <w:rFonts w:cs="Times New Roman"/>
          <w:szCs w:val="24"/>
        </w:rPr>
        <w:t>a parallel HV. Hydraulic braking torque could</w:t>
      </w:r>
      <w:r w:rsidR="004731DC" w:rsidRPr="00F254AC">
        <w:rPr>
          <w:rFonts w:cs="Times New Roman"/>
          <w:szCs w:val="24"/>
        </w:rPr>
        <w:t xml:space="preserve"> be adjusted by a logic threshold strategy</w:t>
      </w:r>
      <w:r w:rsidR="003F7EDD" w:rsidRPr="00F254AC">
        <w:rPr>
          <w:rFonts w:cs="Times New Roman"/>
          <w:szCs w:val="24"/>
        </w:rPr>
        <w:t>,</w:t>
      </w:r>
      <w:r w:rsidR="004731DC" w:rsidRPr="00F254AC">
        <w:rPr>
          <w:rFonts w:cs="Times New Roman"/>
          <w:szCs w:val="24"/>
        </w:rPr>
        <w:t xml:space="preserve"> and a </w:t>
      </w:r>
      <w:r w:rsidR="00546B0A" w:rsidRPr="00F254AC">
        <w:rPr>
          <w:rFonts w:cs="Times New Roman"/>
          <w:szCs w:val="24"/>
        </w:rPr>
        <w:t>fuzzy logic control strategy</w:t>
      </w:r>
      <w:r w:rsidR="0015097B" w:rsidRPr="00F254AC">
        <w:rPr>
          <w:rFonts w:cs="Times New Roman"/>
          <w:szCs w:val="24"/>
        </w:rPr>
        <w:t xml:space="preserve"> was</w:t>
      </w:r>
      <w:r w:rsidR="00546B0A" w:rsidRPr="00F254AC">
        <w:rPr>
          <w:rFonts w:cs="Times New Roman"/>
          <w:szCs w:val="24"/>
        </w:rPr>
        <w:t xml:space="preserve"> </w:t>
      </w:r>
      <w:r w:rsidR="003F7EDD" w:rsidRPr="00F254AC">
        <w:rPr>
          <w:rFonts w:cs="Times New Roman"/>
          <w:szCs w:val="24"/>
        </w:rPr>
        <w:lastRenderedPageBreak/>
        <w:t>used</w:t>
      </w:r>
      <w:r w:rsidR="004731DC" w:rsidRPr="00F254AC">
        <w:rPr>
          <w:rFonts w:cs="Times New Roman"/>
          <w:szCs w:val="24"/>
        </w:rPr>
        <w:t xml:space="preserve"> to adjust the regenerative braking torque. The proposed braking control strategy </w:t>
      </w:r>
      <w:r w:rsidR="003F7EDD" w:rsidRPr="00F254AC">
        <w:rPr>
          <w:rFonts w:cs="Times New Roman"/>
          <w:szCs w:val="24"/>
        </w:rPr>
        <w:t>was</w:t>
      </w:r>
      <w:r w:rsidR="0015097B" w:rsidRPr="00F254AC">
        <w:rPr>
          <w:rFonts w:cs="Times New Roman"/>
          <w:szCs w:val="24"/>
        </w:rPr>
        <w:t xml:space="preserve"> demonstrated by</w:t>
      </w:r>
      <w:r w:rsidR="004731DC" w:rsidRPr="00F254AC">
        <w:rPr>
          <w:rFonts w:cs="Times New Roman"/>
          <w:szCs w:val="24"/>
        </w:rPr>
        <w:t xml:space="preserve"> simulation </w:t>
      </w:r>
      <w:r w:rsidR="003F7EDD" w:rsidRPr="00F254AC">
        <w:rPr>
          <w:rFonts w:cs="Times New Roman"/>
          <w:szCs w:val="24"/>
        </w:rPr>
        <w:t>using a</w:t>
      </w:r>
      <w:r w:rsidR="004731DC" w:rsidRPr="00F254AC">
        <w:rPr>
          <w:rFonts w:cs="Times New Roman"/>
          <w:szCs w:val="24"/>
        </w:rPr>
        <w:t xml:space="preserve"> low adhesion co</w:t>
      </w:r>
      <w:r w:rsidR="003F7EDD" w:rsidRPr="00F254AC">
        <w:rPr>
          <w:rFonts w:cs="Times New Roman"/>
          <w:szCs w:val="24"/>
        </w:rPr>
        <w:t xml:space="preserve">efficient </w:t>
      </w:r>
      <w:r w:rsidR="003F13EF" w:rsidRPr="00F254AC">
        <w:rPr>
          <w:rFonts w:cs="Times New Roman"/>
          <w:szCs w:val="24"/>
        </w:rPr>
        <w:t xml:space="preserve">road </w:t>
      </w:r>
      <w:r w:rsidR="003F7EDD" w:rsidRPr="00F254AC">
        <w:rPr>
          <w:rFonts w:cs="Times New Roman"/>
          <w:szCs w:val="24"/>
        </w:rPr>
        <w:t>(below 0.3) for</w:t>
      </w:r>
      <w:r w:rsidR="004731DC" w:rsidRPr="00F254AC">
        <w:rPr>
          <w:rFonts w:cs="Times New Roman"/>
          <w:szCs w:val="24"/>
        </w:rPr>
        <w:t xml:space="preserve"> emergency braking. </w:t>
      </w:r>
    </w:p>
    <w:p w:rsidR="007966ED" w:rsidRPr="00F254AC" w:rsidRDefault="003F75EE" w:rsidP="00AB7DC7">
      <w:pPr>
        <w:ind w:firstLine="0"/>
        <w:outlineLvl w:val="0"/>
        <w:rPr>
          <w:rFonts w:cs="Times New Roman"/>
          <w:b/>
        </w:rPr>
      </w:pPr>
      <w:r w:rsidRPr="00F254AC">
        <w:rPr>
          <w:rFonts w:cs="Times New Roman"/>
          <w:b/>
        </w:rPr>
        <w:t xml:space="preserve">2. </w:t>
      </w:r>
      <w:r w:rsidR="00D63805" w:rsidRPr="00F254AC">
        <w:rPr>
          <w:rFonts w:cs="Times New Roman"/>
          <w:b/>
        </w:rPr>
        <w:t>Regenerative Braking</w:t>
      </w:r>
    </w:p>
    <w:p w:rsidR="00DA2BDC" w:rsidRPr="00F254AC" w:rsidRDefault="0015097B" w:rsidP="00F254AC">
      <w:pPr>
        <w:rPr>
          <w:rFonts w:cs="Times New Roman"/>
        </w:rPr>
      </w:pPr>
      <w:r w:rsidRPr="00F254AC">
        <w:rPr>
          <w:rFonts w:cs="Times New Roman"/>
        </w:rPr>
        <w:t>For the work presented here</w:t>
      </w:r>
      <w:r w:rsidR="00294A21" w:rsidRPr="00F254AC">
        <w:rPr>
          <w:rFonts w:cs="Times New Roman"/>
        </w:rPr>
        <w:t>,</w:t>
      </w:r>
      <w:r w:rsidRPr="00F254AC">
        <w:rPr>
          <w:rFonts w:cs="Times New Roman"/>
        </w:rPr>
        <w:t xml:space="preserve"> a</w:t>
      </w:r>
      <w:r w:rsidR="00B47B82" w:rsidRPr="00F254AC">
        <w:rPr>
          <w:rFonts w:cs="Times New Roman"/>
        </w:rPr>
        <w:t xml:space="preserve"> test</w:t>
      </w:r>
      <w:r w:rsidR="006A7752" w:rsidRPr="00F254AC">
        <w:rPr>
          <w:rFonts w:cs="Times New Roman"/>
        </w:rPr>
        <w:t xml:space="preserve"> car </w:t>
      </w:r>
      <w:r w:rsidR="00B47B82" w:rsidRPr="00F254AC">
        <w:rPr>
          <w:rFonts w:cs="Times New Roman"/>
        </w:rPr>
        <w:t xml:space="preserve">has been used </w:t>
      </w:r>
      <w:r w:rsidR="00F37733" w:rsidRPr="00F254AC">
        <w:rPr>
          <w:rFonts w:cs="Times New Roman"/>
        </w:rPr>
        <w:t>to investigate</w:t>
      </w:r>
      <w:r w:rsidR="006A7752" w:rsidRPr="00F254AC">
        <w:rPr>
          <w:rFonts w:cs="Times New Roman"/>
        </w:rPr>
        <w:t xml:space="preserve"> duty l</w:t>
      </w:r>
      <w:r w:rsidR="00AF0E37" w:rsidRPr="00F254AC">
        <w:rPr>
          <w:rFonts w:cs="Times New Roman"/>
        </w:rPr>
        <w:t>evels and braking</w:t>
      </w:r>
      <w:r w:rsidR="006A7752" w:rsidRPr="00F254AC">
        <w:rPr>
          <w:rFonts w:cs="Times New Roman"/>
        </w:rPr>
        <w:t xml:space="preserve"> perform</w:t>
      </w:r>
      <w:r w:rsidR="00B47B82" w:rsidRPr="00F254AC">
        <w:rPr>
          <w:rFonts w:cs="Times New Roman"/>
        </w:rPr>
        <w:t>ance. The vehicle data</w:t>
      </w:r>
      <w:r w:rsidR="009711CA" w:rsidRPr="00F254AC">
        <w:rPr>
          <w:rFonts w:cs="Times New Roman"/>
        </w:rPr>
        <w:t xml:space="preserve"> a</w:t>
      </w:r>
      <w:r w:rsidR="00F37733" w:rsidRPr="00F254AC">
        <w:rPr>
          <w:rFonts w:cs="Times New Roman"/>
        </w:rPr>
        <w:t xml:space="preserve">re summarised in </w:t>
      </w:r>
      <w:r w:rsidR="006A7752" w:rsidRPr="00F254AC">
        <w:rPr>
          <w:rFonts w:cs="Times New Roman"/>
        </w:rPr>
        <w:t>Table 1</w:t>
      </w:r>
      <w:r w:rsidR="00AF0E37" w:rsidRPr="00F254AC">
        <w:rPr>
          <w:rFonts w:cs="Times New Roman"/>
        </w:rPr>
        <w:t>; i</w:t>
      </w:r>
      <w:r w:rsidR="00B47B82" w:rsidRPr="00F254AC">
        <w:rPr>
          <w:rFonts w:cs="Times New Roman"/>
        </w:rPr>
        <w:t xml:space="preserve">t has two front wheels with disc brakes and two rear wheels with drum brakes. </w:t>
      </w:r>
      <w:r w:rsidR="00F37733" w:rsidRPr="00F254AC">
        <w:rPr>
          <w:rFonts w:cs="Times New Roman"/>
        </w:rPr>
        <w:t xml:space="preserve"> L</w:t>
      </w:r>
      <w:r w:rsidR="006A7752" w:rsidRPr="00F254AC">
        <w:rPr>
          <w:rFonts w:cs="Times New Roman"/>
        </w:rPr>
        <w:t xml:space="preserve">egislation requires that the car can decelerate to rest at </w:t>
      </w:r>
      <w:r w:rsidR="008843BF" w:rsidRPr="00F254AC">
        <w:rPr>
          <w:rFonts w:cs="Times New Roman"/>
        </w:rPr>
        <w:t xml:space="preserve">a minimum of </w:t>
      </w:r>
      <w:r w:rsidR="006A7752" w:rsidRPr="00F254AC">
        <w:rPr>
          <w:rFonts w:cs="Times New Roman"/>
        </w:rPr>
        <w:t>6.43 m/s</w:t>
      </w:r>
      <w:r w:rsidR="006A7752" w:rsidRPr="00F254AC">
        <w:rPr>
          <w:rFonts w:cs="Times New Roman"/>
          <w:vertAlign w:val="superscript"/>
        </w:rPr>
        <w:t>2</w:t>
      </w:r>
      <w:r w:rsidR="006A7752" w:rsidRPr="00F254AC">
        <w:rPr>
          <w:rFonts w:cs="Times New Roman"/>
        </w:rPr>
        <w:t xml:space="preserve"> or 0.66 g from speeds up to 100 km/h </w:t>
      </w:r>
      <w:r w:rsidR="00F37733" w:rsidRPr="00F254AC">
        <w:rPr>
          <w:rFonts w:cs="Times New Roman"/>
        </w:rPr>
        <w:t>(</w:t>
      </w:r>
      <w:r w:rsidR="006A7752" w:rsidRPr="00F254AC">
        <w:rPr>
          <w:rFonts w:cs="Times New Roman"/>
        </w:rPr>
        <w:t>vehicle</w:t>
      </w:r>
      <w:r w:rsidR="00294A21" w:rsidRPr="00F254AC">
        <w:rPr>
          <w:rFonts w:cs="Times New Roman"/>
        </w:rPr>
        <w:t>s</w:t>
      </w:r>
      <w:r w:rsidR="006A7752" w:rsidRPr="00F254AC">
        <w:rPr>
          <w:rFonts w:cs="Times New Roman"/>
        </w:rPr>
        <w:t xml:space="preserve"> of categor</w:t>
      </w:r>
      <w:r w:rsidR="00F37733" w:rsidRPr="00F254AC">
        <w:rPr>
          <w:rFonts w:cs="Times New Roman"/>
        </w:rPr>
        <w:t>y</w:t>
      </w:r>
      <w:r w:rsidR="00294A21" w:rsidRPr="00F254AC">
        <w:rPr>
          <w:rFonts w:cs="Times New Roman"/>
        </w:rPr>
        <w:t xml:space="preserve"> M1 </w:t>
      </w:r>
      <w:r w:rsidR="00AF0E37" w:rsidRPr="00F254AC">
        <w:rPr>
          <w:rFonts w:cs="Times New Roman"/>
        </w:rPr>
        <w:t xml:space="preserve">- </w:t>
      </w:r>
      <w:r w:rsidR="006A7752" w:rsidRPr="00F254AC">
        <w:rPr>
          <w:rFonts w:cs="Times New Roman"/>
        </w:rPr>
        <w:t>cars</w:t>
      </w:r>
      <w:r w:rsidR="00294A21" w:rsidRPr="00F254AC">
        <w:rPr>
          <w:rFonts w:cs="Times New Roman"/>
        </w:rPr>
        <w:t>)</w:t>
      </w:r>
      <w:r w:rsidR="008843BF" w:rsidRPr="00F254AC">
        <w:rPr>
          <w:rFonts w:cs="Times New Roman"/>
        </w:rPr>
        <w:t xml:space="preserve"> although manufacturers</w:t>
      </w:r>
      <w:r w:rsidR="00A9278D">
        <w:rPr>
          <w:rFonts w:cs="Times New Roman"/>
        </w:rPr>
        <w:t>’</w:t>
      </w:r>
      <w:r w:rsidR="008843BF" w:rsidRPr="00F254AC">
        <w:rPr>
          <w:rFonts w:cs="Times New Roman"/>
        </w:rPr>
        <w:t xml:space="preserve"> own specification</w:t>
      </w:r>
      <w:r w:rsidR="00A9278D">
        <w:rPr>
          <w:rFonts w:cs="Times New Roman"/>
        </w:rPr>
        <w:t>s</w:t>
      </w:r>
      <w:r w:rsidR="008843BF" w:rsidRPr="00F254AC">
        <w:rPr>
          <w:rFonts w:cs="Times New Roman"/>
        </w:rPr>
        <w:t xml:space="preserve"> often far exceed this</w:t>
      </w:r>
      <w:r w:rsidR="00F37733" w:rsidRPr="00F254AC">
        <w:rPr>
          <w:rFonts w:cs="Times New Roman"/>
        </w:rPr>
        <w:t>.</w:t>
      </w:r>
      <w:r w:rsidR="006A7752" w:rsidRPr="00F254AC">
        <w:rPr>
          <w:rFonts w:cs="Times New Roman"/>
        </w:rPr>
        <w:t xml:space="preserve"> </w:t>
      </w:r>
      <w:r w:rsidR="00F37733" w:rsidRPr="00F254AC">
        <w:rPr>
          <w:rFonts w:cs="Times New Roman"/>
        </w:rPr>
        <w:t xml:space="preserve"> For a </w:t>
      </w:r>
      <w:r w:rsidR="006A7752" w:rsidRPr="00F254AC">
        <w:rPr>
          <w:rFonts w:cs="Times New Roman"/>
        </w:rPr>
        <w:t>Type</w:t>
      </w:r>
      <w:r w:rsidR="00AF0E37" w:rsidRPr="00F254AC">
        <w:rPr>
          <w:rFonts w:cs="Times New Roman"/>
        </w:rPr>
        <w:t xml:space="preserve"> </w:t>
      </w:r>
      <w:r w:rsidR="006A7752" w:rsidRPr="00F254AC">
        <w:rPr>
          <w:rFonts w:cs="Times New Roman"/>
        </w:rPr>
        <w:t>0 test</w:t>
      </w:r>
      <w:r w:rsidR="00D40668" w:rsidRPr="00F254AC">
        <w:rPr>
          <w:rFonts w:cs="Times New Roman"/>
        </w:rPr>
        <w:t xml:space="preserve"> on this particular car</w:t>
      </w:r>
      <w:r w:rsidR="00F37733" w:rsidRPr="00F254AC">
        <w:rPr>
          <w:rFonts w:cs="Times New Roman"/>
        </w:rPr>
        <w:t>,</w:t>
      </w:r>
      <w:r w:rsidR="006A7752" w:rsidRPr="00F254AC">
        <w:rPr>
          <w:rFonts w:cs="Times New Roman"/>
        </w:rPr>
        <w:t xml:space="preserve"> with</w:t>
      </w:r>
      <w:r w:rsidR="00F37733" w:rsidRPr="00F254AC">
        <w:rPr>
          <w:rFonts w:cs="Times New Roman"/>
        </w:rPr>
        <w:t xml:space="preserve"> the</w:t>
      </w:r>
      <w:r w:rsidR="006A7752" w:rsidRPr="00F254AC">
        <w:rPr>
          <w:rFonts w:cs="Times New Roman"/>
        </w:rPr>
        <w:t xml:space="preserve"> engine disconnecte</w:t>
      </w:r>
      <w:r w:rsidR="00294A21" w:rsidRPr="00F254AC">
        <w:rPr>
          <w:rFonts w:cs="Times New Roman"/>
        </w:rPr>
        <w:t xml:space="preserve">d (as defined in Regulation </w:t>
      </w:r>
      <w:r w:rsidR="006A7752" w:rsidRPr="00F254AC">
        <w:rPr>
          <w:rFonts w:cs="Times New Roman"/>
        </w:rPr>
        <w:t>13</w:t>
      </w:r>
      <w:r w:rsidR="00294A21" w:rsidRPr="00F254AC">
        <w:rPr>
          <w:rFonts w:cs="Times New Roman"/>
        </w:rPr>
        <w:t>H</w:t>
      </w:r>
      <w:r w:rsidR="006A7752" w:rsidRPr="00F254AC">
        <w:rPr>
          <w:rFonts w:cs="Times New Roman"/>
        </w:rPr>
        <w:t>, Annex 4), the total kineti</w:t>
      </w:r>
      <w:r w:rsidR="004C1C92" w:rsidRPr="00F254AC">
        <w:rPr>
          <w:rFonts w:cs="Times New Roman"/>
        </w:rPr>
        <w:t>c energy to be dissipated by each</w:t>
      </w:r>
      <w:r w:rsidR="006A7752" w:rsidRPr="00F254AC">
        <w:rPr>
          <w:rFonts w:cs="Times New Roman"/>
        </w:rPr>
        <w:t xml:space="preserve"> front brake is 231 k</w:t>
      </w:r>
      <w:r w:rsidR="00A9278D">
        <w:rPr>
          <w:rFonts w:cs="Times New Roman"/>
        </w:rPr>
        <w:t>J. The axle brake torque for each</w:t>
      </w:r>
      <w:r w:rsidR="006A7752" w:rsidRPr="00F254AC">
        <w:rPr>
          <w:rFonts w:cs="Times New Roman"/>
        </w:rPr>
        <w:t xml:space="preserve"> front brake</w:t>
      </w:r>
      <w:r w:rsidR="00A9278D">
        <w:rPr>
          <w:rFonts w:cs="Times New Roman"/>
        </w:rPr>
        <w:t xml:space="preserve"> is 1154 Nm providing</w:t>
      </w:r>
      <w:r w:rsidR="006A7752" w:rsidRPr="00F254AC">
        <w:rPr>
          <w:rFonts w:cs="Times New Roman"/>
        </w:rPr>
        <w:t xml:space="preserve"> </w:t>
      </w:r>
      <w:r w:rsidR="00A9278D">
        <w:rPr>
          <w:rFonts w:cs="Times New Roman"/>
        </w:rPr>
        <w:t>a brake</w:t>
      </w:r>
      <w:r w:rsidR="00F37733" w:rsidRPr="00F254AC">
        <w:rPr>
          <w:rFonts w:cs="Times New Roman"/>
        </w:rPr>
        <w:t xml:space="preserve"> force </w:t>
      </w:r>
      <w:r w:rsidR="00AF0E37" w:rsidRPr="00F254AC">
        <w:rPr>
          <w:rFonts w:cs="Times New Roman"/>
        </w:rPr>
        <w:t>(</w:t>
      </w:r>
      <w:r w:rsidR="00AF0E37" w:rsidRPr="00F254AC">
        <w:rPr>
          <w:rFonts w:cs="Times New Roman"/>
          <w:i/>
        </w:rPr>
        <w:t>F</w:t>
      </w:r>
      <w:r w:rsidR="00A9278D">
        <w:rPr>
          <w:rFonts w:cs="Times New Roman"/>
          <w:i/>
          <w:vertAlign w:val="subscript"/>
        </w:rPr>
        <w:t>B</w:t>
      </w:r>
      <w:r w:rsidR="00260A57" w:rsidRPr="00F254AC">
        <w:rPr>
          <w:rFonts w:cs="Times New Roman"/>
        </w:rPr>
        <w:t>) of</w:t>
      </w:r>
      <w:r w:rsidR="006A7752" w:rsidRPr="00F254AC">
        <w:rPr>
          <w:rFonts w:cs="Times New Roman"/>
        </w:rPr>
        <w:t xml:space="preserve"> 3845 N. The vehicle stop</w:t>
      </w:r>
      <w:r w:rsidR="00F37733" w:rsidRPr="00F254AC">
        <w:rPr>
          <w:rFonts w:cs="Times New Roman"/>
        </w:rPr>
        <w:t>s</w:t>
      </w:r>
      <w:r w:rsidR="006A7752" w:rsidRPr="00F254AC">
        <w:rPr>
          <w:rFonts w:cs="Times New Roman"/>
        </w:rPr>
        <w:t xml:space="preserve"> from 100 km/h </w:t>
      </w:r>
      <w:r w:rsidR="00F37733" w:rsidRPr="00F254AC">
        <w:rPr>
          <w:rFonts w:cs="Times New Roman"/>
        </w:rPr>
        <w:t>in 4.3 seconds and develops an</w:t>
      </w:r>
      <w:r w:rsidR="006A7752" w:rsidRPr="00F254AC">
        <w:rPr>
          <w:rFonts w:cs="Times New Roman"/>
        </w:rPr>
        <w:t xml:space="preserve"> initial braking power of 107 kW. </w:t>
      </w:r>
    </w:p>
    <w:p w:rsidR="00DA2BDC" w:rsidRPr="00F254AC" w:rsidRDefault="00DA2BDC" w:rsidP="006C5643">
      <w:pPr>
        <w:tabs>
          <w:tab w:val="left" w:pos="1134"/>
        </w:tabs>
        <w:spacing w:after="0"/>
        <w:ind w:left="567" w:hanging="567"/>
        <w:jc w:val="center"/>
        <w:outlineLvl w:val="0"/>
        <w:rPr>
          <w:rFonts w:cs="Times New Roman"/>
          <w:sz w:val="23"/>
          <w:szCs w:val="23"/>
        </w:rPr>
      </w:pPr>
      <w:r w:rsidRPr="00F254AC">
        <w:rPr>
          <w:rFonts w:cs="Times New Roman"/>
          <w:b/>
          <w:sz w:val="23"/>
          <w:szCs w:val="23"/>
        </w:rPr>
        <w:t>T</w:t>
      </w:r>
      <w:r w:rsidR="00C804A8" w:rsidRPr="00F254AC">
        <w:rPr>
          <w:rFonts w:cs="Times New Roman"/>
          <w:b/>
          <w:sz w:val="23"/>
          <w:szCs w:val="23"/>
        </w:rPr>
        <w:t xml:space="preserve">able </w:t>
      </w:r>
      <w:r w:rsidR="00D40668" w:rsidRPr="00F254AC">
        <w:rPr>
          <w:rFonts w:cs="Times New Roman"/>
          <w:b/>
          <w:sz w:val="23"/>
          <w:szCs w:val="23"/>
        </w:rPr>
        <w:t>1</w:t>
      </w:r>
      <w:r w:rsidR="006C5643" w:rsidRPr="00F254AC">
        <w:rPr>
          <w:rFonts w:cs="Times New Roman"/>
          <w:b/>
          <w:sz w:val="23"/>
          <w:szCs w:val="23"/>
        </w:rPr>
        <w:tab/>
      </w:r>
      <w:r w:rsidR="00B47B82" w:rsidRPr="00F254AC">
        <w:rPr>
          <w:rFonts w:cs="Times New Roman"/>
          <w:sz w:val="23"/>
          <w:szCs w:val="23"/>
        </w:rPr>
        <w:t>Test car</w:t>
      </w:r>
      <w:r w:rsidR="00A9278D">
        <w:rPr>
          <w:rFonts w:cs="Times New Roman"/>
          <w:sz w:val="23"/>
          <w:szCs w:val="23"/>
        </w:rPr>
        <w:t xml:space="preserve"> technical d</w:t>
      </w:r>
      <w:r w:rsidRPr="00F254AC">
        <w:rPr>
          <w:rFonts w:cs="Times New Roman"/>
          <w:sz w:val="23"/>
          <w:szCs w:val="23"/>
        </w:rPr>
        <w:t>ata</w:t>
      </w:r>
    </w:p>
    <w:p w:rsidR="00C804A8" w:rsidRPr="00F254AC" w:rsidRDefault="00C804A8" w:rsidP="00C804A8">
      <w:pPr>
        <w:spacing w:after="0"/>
        <w:ind w:firstLine="0"/>
        <w:rPr>
          <w:rFonts w:cs="Times New Roman"/>
          <w:sz w:val="23"/>
          <w:szCs w:val="23"/>
        </w:rPr>
      </w:pPr>
    </w:p>
    <w:tbl>
      <w:tblPr>
        <w:tblStyle w:val="LightShading-Accent11"/>
        <w:tblW w:w="5000" w:type="pct"/>
        <w:tblLook w:val="04A0"/>
      </w:tblPr>
      <w:tblGrid>
        <w:gridCol w:w="5342"/>
        <w:gridCol w:w="3781"/>
      </w:tblGrid>
      <w:tr w:rsidR="006A7752" w:rsidRPr="00F254AC" w:rsidTr="00CD5C4D">
        <w:trPr>
          <w:cnfStyle w:val="100000000000"/>
          <w:trHeight w:val="259"/>
        </w:trPr>
        <w:tc>
          <w:tcPr>
            <w:cnfStyle w:val="001000000000"/>
            <w:tcW w:w="2928" w:type="pct"/>
            <w:shd w:val="clear" w:color="auto" w:fill="auto"/>
          </w:tcPr>
          <w:p w:rsidR="006A7752" w:rsidRPr="00F254AC" w:rsidRDefault="006A7752" w:rsidP="00684159">
            <w:pPr>
              <w:ind w:firstLine="0"/>
              <w:jc w:val="left"/>
              <w:rPr>
                <w:rFonts w:cs="Times New Roman"/>
              </w:rPr>
            </w:pPr>
            <w:r w:rsidRPr="00F254AC">
              <w:rPr>
                <w:rFonts w:cs="Times New Roman"/>
              </w:rPr>
              <w:t>Front brakes</w:t>
            </w:r>
          </w:p>
        </w:tc>
        <w:tc>
          <w:tcPr>
            <w:tcW w:w="2072" w:type="pct"/>
            <w:shd w:val="clear" w:color="auto" w:fill="auto"/>
          </w:tcPr>
          <w:p w:rsidR="006A7752" w:rsidRPr="00F254AC" w:rsidRDefault="006A7752" w:rsidP="00684159">
            <w:pPr>
              <w:ind w:firstLine="0"/>
              <w:jc w:val="center"/>
              <w:cnfStyle w:val="100000000000"/>
              <w:rPr>
                <w:rFonts w:cs="Times New Roman"/>
              </w:rPr>
            </w:pPr>
            <w:r w:rsidRPr="00F254AC">
              <w:rPr>
                <w:rFonts w:cs="Times New Roman"/>
              </w:rPr>
              <w:t>Ventilated disc</w:t>
            </w:r>
          </w:p>
        </w:tc>
      </w:tr>
      <w:tr w:rsidR="006A7752" w:rsidRPr="00F254AC" w:rsidTr="00CD5C4D">
        <w:trPr>
          <w:cnfStyle w:val="000000100000"/>
          <w:trHeight w:val="259"/>
        </w:trPr>
        <w:tc>
          <w:tcPr>
            <w:cnfStyle w:val="001000000000"/>
            <w:tcW w:w="2928" w:type="pct"/>
            <w:tcBorders>
              <w:top w:val="single" w:sz="8" w:space="0" w:color="4F81BD" w:themeColor="accent1"/>
              <w:bottom w:val="nil"/>
            </w:tcBorders>
            <w:shd w:val="clear" w:color="auto" w:fill="auto"/>
          </w:tcPr>
          <w:p w:rsidR="006A7752" w:rsidRPr="00F254AC" w:rsidRDefault="006A7752" w:rsidP="00684159">
            <w:pPr>
              <w:ind w:firstLine="0"/>
              <w:jc w:val="left"/>
              <w:rPr>
                <w:rFonts w:cs="Times New Roman"/>
              </w:rPr>
            </w:pPr>
            <w:r w:rsidRPr="00F254AC">
              <w:rPr>
                <w:rFonts w:cs="Times New Roman"/>
              </w:rPr>
              <w:t>Rear brakes</w:t>
            </w:r>
          </w:p>
        </w:tc>
        <w:tc>
          <w:tcPr>
            <w:tcW w:w="2072" w:type="pct"/>
            <w:tcBorders>
              <w:top w:val="single" w:sz="8" w:space="0" w:color="4F81BD" w:themeColor="accent1"/>
              <w:bottom w:val="nil"/>
            </w:tcBorders>
            <w:shd w:val="clear" w:color="auto" w:fill="auto"/>
          </w:tcPr>
          <w:p w:rsidR="006A7752" w:rsidRPr="00F254AC" w:rsidRDefault="006A7752" w:rsidP="00684159">
            <w:pPr>
              <w:ind w:firstLine="0"/>
              <w:jc w:val="center"/>
              <w:cnfStyle w:val="000000100000"/>
              <w:rPr>
                <w:rFonts w:cs="Times New Roman"/>
              </w:rPr>
            </w:pPr>
            <w:r w:rsidRPr="00F254AC">
              <w:rPr>
                <w:rFonts w:cs="Times New Roman"/>
              </w:rPr>
              <w:t>Drum</w:t>
            </w:r>
          </w:p>
        </w:tc>
      </w:tr>
      <w:tr w:rsidR="006A7752" w:rsidRPr="00F254AC" w:rsidTr="00CD5C4D">
        <w:trPr>
          <w:trHeight w:val="259"/>
        </w:trPr>
        <w:tc>
          <w:tcPr>
            <w:cnfStyle w:val="001000000000"/>
            <w:tcW w:w="2928" w:type="pct"/>
            <w:tcBorders>
              <w:top w:val="nil"/>
              <w:bottom w:val="nil"/>
            </w:tcBorders>
            <w:shd w:val="clear" w:color="auto" w:fill="auto"/>
          </w:tcPr>
          <w:p w:rsidR="006A7752" w:rsidRPr="00F254AC" w:rsidRDefault="006A7752" w:rsidP="00684159">
            <w:pPr>
              <w:ind w:firstLine="0"/>
              <w:jc w:val="left"/>
              <w:rPr>
                <w:rFonts w:cs="Times New Roman"/>
              </w:rPr>
            </w:pPr>
            <w:r w:rsidRPr="00F254AC">
              <w:rPr>
                <w:rFonts w:cs="Times New Roman"/>
              </w:rPr>
              <w:t xml:space="preserve">Gross Vehicle Mass, </w:t>
            </w:r>
            <w:r w:rsidRPr="00F254AC">
              <w:rPr>
                <w:rFonts w:cs="Times New Roman"/>
                <w:i/>
              </w:rPr>
              <w:t>M</w:t>
            </w:r>
            <w:r w:rsidRPr="00F254AC">
              <w:rPr>
                <w:rFonts w:cs="Times New Roman"/>
              </w:rPr>
              <w:t xml:space="preserve"> (kg)</w:t>
            </w:r>
          </w:p>
        </w:tc>
        <w:tc>
          <w:tcPr>
            <w:tcW w:w="2072" w:type="pct"/>
            <w:tcBorders>
              <w:top w:val="nil"/>
              <w:bottom w:val="nil"/>
            </w:tcBorders>
            <w:shd w:val="clear" w:color="auto" w:fill="auto"/>
          </w:tcPr>
          <w:p w:rsidR="006A7752" w:rsidRPr="00F254AC" w:rsidRDefault="006A7752" w:rsidP="00684159">
            <w:pPr>
              <w:ind w:firstLine="0"/>
              <w:jc w:val="center"/>
              <w:cnfStyle w:val="000000000000"/>
              <w:rPr>
                <w:rFonts w:cs="Times New Roman"/>
              </w:rPr>
            </w:pPr>
            <w:r w:rsidRPr="00F254AC">
              <w:rPr>
                <w:rFonts w:cs="Times New Roman"/>
              </w:rPr>
              <w:t>1495</w:t>
            </w:r>
          </w:p>
        </w:tc>
      </w:tr>
      <w:tr w:rsidR="006A7752" w:rsidRPr="00F254AC" w:rsidTr="00CD5C4D">
        <w:trPr>
          <w:cnfStyle w:val="000000100000"/>
        </w:trPr>
        <w:tc>
          <w:tcPr>
            <w:cnfStyle w:val="001000000000"/>
            <w:tcW w:w="2928" w:type="pct"/>
            <w:tcBorders>
              <w:top w:val="nil"/>
              <w:bottom w:val="nil"/>
            </w:tcBorders>
            <w:shd w:val="clear" w:color="auto" w:fill="auto"/>
          </w:tcPr>
          <w:p w:rsidR="006A7752" w:rsidRPr="00F254AC" w:rsidRDefault="006A7752" w:rsidP="00684159">
            <w:pPr>
              <w:ind w:firstLine="0"/>
              <w:jc w:val="left"/>
              <w:rPr>
                <w:rFonts w:cs="Times New Roman"/>
              </w:rPr>
            </w:pPr>
            <w:r w:rsidRPr="00F254AC">
              <w:rPr>
                <w:rFonts w:cs="Times New Roman"/>
              </w:rPr>
              <w:t xml:space="preserve">Disc surface outer diameter, </w:t>
            </w:r>
            <w:r w:rsidRPr="00F254AC">
              <w:rPr>
                <w:rFonts w:cs="Times New Roman"/>
                <w:i/>
              </w:rPr>
              <w:t>D</w:t>
            </w:r>
            <w:r w:rsidRPr="00F254AC">
              <w:rPr>
                <w:rFonts w:cs="Times New Roman"/>
                <w:i/>
                <w:vertAlign w:val="subscript"/>
              </w:rPr>
              <w:t>o</w:t>
            </w:r>
            <w:r w:rsidRPr="00F254AC">
              <w:rPr>
                <w:rFonts w:cs="Times New Roman"/>
              </w:rPr>
              <w:t xml:space="preserve"> (m)</w:t>
            </w:r>
          </w:p>
        </w:tc>
        <w:tc>
          <w:tcPr>
            <w:tcW w:w="2072" w:type="pct"/>
            <w:tcBorders>
              <w:top w:val="nil"/>
              <w:bottom w:val="nil"/>
            </w:tcBorders>
            <w:shd w:val="clear" w:color="auto" w:fill="auto"/>
          </w:tcPr>
          <w:p w:rsidR="006A7752" w:rsidRPr="00F254AC" w:rsidRDefault="006A7752" w:rsidP="00684159">
            <w:pPr>
              <w:ind w:firstLine="0"/>
              <w:jc w:val="center"/>
              <w:cnfStyle w:val="000000100000"/>
              <w:rPr>
                <w:rFonts w:cs="Times New Roman"/>
              </w:rPr>
            </w:pPr>
            <w:r w:rsidRPr="00F254AC">
              <w:rPr>
                <w:rFonts w:cs="Times New Roman"/>
              </w:rPr>
              <w:t>0.258</w:t>
            </w:r>
          </w:p>
        </w:tc>
      </w:tr>
      <w:tr w:rsidR="006A7752" w:rsidRPr="00F254AC" w:rsidTr="00CD5C4D">
        <w:tc>
          <w:tcPr>
            <w:cnfStyle w:val="001000000000"/>
            <w:tcW w:w="2928" w:type="pct"/>
            <w:tcBorders>
              <w:top w:val="nil"/>
              <w:bottom w:val="nil"/>
            </w:tcBorders>
            <w:shd w:val="clear" w:color="auto" w:fill="auto"/>
          </w:tcPr>
          <w:p w:rsidR="006A7752" w:rsidRPr="00F254AC" w:rsidRDefault="006A7752" w:rsidP="00684159">
            <w:pPr>
              <w:ind w:firstLine="0"/>
              <w:jc w:val="left"/>
              <w:rPr>
                <w:rFonts w:cs="Times New Roman"/>
              </w:rPr>
            </w:pPr>
            <w:r w:rsidRPr="00F254AC">
              <w:rPr>
                <w:rFonts w:cs="Times New Roman"/>
              </w:rPr>
              <w:t xml:space="preserve">Disc surface inner diameter, </w:t>
            </w:r>
            <w:r w:rsidRPr="00F254AC">
              <w:rPr>
                <w:rFonts w:cs="Times New Roman"/>
                <w:i/>
              </w:rPr>
              <w:t>D</w:t>
            </w:r>
            <w:r w:rsidRPr="00F254AC">
              <w:rPr>
                <w:rFonts w:cs="Times New Roman"/>
                <w:i/>
                <w:vertAlign w:val="subscript"/>
              </w:rPr>
              <w:t>i</w:t>
            </w:r>
            <w:r w:rsidRPr="00F254AC">
              <w:rPr>
                <w:rFonts w:cs="Times New Roman"/>
              </w:rPr>
              <w:t xml:space="preserve"> (m)</w:t>
            </w:r>
          </w:p>
        </w:tc>
        <w:tc>
          <w:tcPr>
            <w:tcW w:w="2072" w:type="pct"/>
            <w:tcBorders>
              <w:top w:val="nil"/>
              <w:bottom w:val="nil"/>
            </w:tcBorders>
            <w:shd w:val="clear" w:color="auto" w:fill="auto"/>
          </w:tcPr>
          <w:p w:rsidR="006A7752" w:rsidRPr="00F254AC" w:rsidRDefault="006A7752" w:rsidP="00684159">
            <w:pPr>
              <w:ind w:firstLine="0"/>
              <w:jc w:val="center"/>
              <w:cnfStyle w:val="000000000000"/>
              <w:rPr>
                <w:rFonts w:cs="Times New Roman"/>
              </w:rPr>
            </w:pPr>
            <w:r w:rsidRPr="00F254AC">
              <w:rPr>
                <w:rFonts w:cs="Times New Roman"/>
              </w:rPr>
              <w:t>0.146</w:t>
            </w:r>
          </w:p>
        </w:tc>
      </w:tr>
      <w:tr w:rsidR="00472A35" w:rsidRPr="00F254AC" w:rsidTr="00CD5C4D">
        <w:trPr>
          <w:cnfStyle w:val="000000100000"/>
        </w:trPr>
        <w:tc>
          <w:tcPr>
            <w:cnfStyle w:val="001000000000"/>
            <w:tcW w:w="2928" w:type="pct"/>
            <w:tcBorders>
              <w:top w:val="nil"/>
              <w:bottom w:val="single" w:sz="8" w:space="0" w:color="4F81BD" w:themeColor="accent1"/>
            </w:tcBorders>
            <w:shd w:val="clear" w:color="auto" w:fill="auto"/>
          </w:tcPr>
          <w:p w:rsidR="00472A35" w:rsidRPr="00F254AC" w:rsidRDefault="00472A35" w:rsidP="00837204">
            <w:pPr>
              <w:ind w:firstLine="0"/>
              <w:jc w:val="left"/>
              <w:rPr>
                <w:rFonts w:cs="Times New Roman"/>
              </w:rPr>
            </w:pPr>
            <w:r w:rsidRPr="00F254AC">
              <w:rPr>
                <w:rFonts w:cs="Times New Roman"/>
              </w:rPr>
              <w:t xml:space="preserve">Tyre rolling radius, </w:t>
            </w:r>
            <w:r w:rsidRPr="00F254AC">
              <w:rPr>
                <w:rFonts w:cs="Times New Roman"/>
                <w:i/>
              </w:rPr>
              <w:t>R</w:t>
            </w:r>
            <w:r w:rsidRPr="00F254AC">
              <w:rPr>
                <w:rFonts w:cs="Times New Roman"/>
                <w:i/>
                <w:vertAlign w:val="subscript"/>
              </w:rPr>
              <w:t>r</w:t>
            </w:r>
            <w:r w:rsidRPr="00F254AC">
              <w:rPr>
                <w:rFonts w:cs="Times New Roman"/>
              </w:rPr>
              <w:t xml:space="preserve"> (m)</w:t>
            </w:r>
          </w:p>
        </w:tc>
        <w:tc>
          <w:tcPr>
            <w:tcW w:w="2072" w:type="pct"/>
            <w:tcBorders>
              <w:top w:val="nil"/>
              <w:bottom w:val="single" w:sz="8" w:space="0" w:color="4F81BD" w:themeColor="accent1"/>
            </w:tcBorders>
            <w:shd w:val="clear" w:color="auto" w:fill="auto"/>
          </w:tcPr>
          <w:p w:rsidR="00472A35" w:rsidRPr="00F254AC" w:rsidRDefault="00472A35" w:rsidP="00837204">
            <w:pPr>
              <w:ind w:firstLine="0"/>
              <w:jc w:val="center"/>
              <w:cnfStyle w:val="000000100000"/>
              <w:rPr>
                <w:rFonts w:cs="Times New Roman"/>
              </w:rPr>
            </w:pPr>
            <w:r w:rsidRPr="00F254AC">
              <w:rPr>
                <w:rFonts w:cs="Times New Roman"/>
              </w:rPr>
              <w:t>0.3</w:t>
            </w:r>
          </w:p>
        </w:tc>
      </w:tr>
    </w:tbl>
    <w:p w:rsidR="0055760F" w:rsidRPr="00F254AC" w:rsidRDefault="0055760F" w:rsidP="00684159">
      <w:pPr>
        <w:ind w:firstLine="0"/>
        <w:rPr>
          <w:rFonts w:cs="Times New Roman"/>
          <w:i/>
          <w:sz w:val="23"/>
          <w:szCs w:val="23"/>
        </w:rPr>
      </w:pPr>
    </w:p>
    <w:p w:rsidR="00F33FEE" w:rsidRPr="00F254AC" w:rsidRDefault="009711CA" w:rsidP="00684159">
      <w:pPr>
        <w:ind w:firstLine="0"/>
        <w:rPr>
          <w:rFonts w:cs="Times New Roman"/>
          <w:i/>
          <w:sz w:val="23"/>
          <w:szCs w:val="23"/>
        </w:rPr>
      </w:pPr>
      <w:r w:rsidRPr="00F254AC">
        <w:rPr>
          <w:rFonts w:cs="Times New Roman"/>
          <w:i/>
          <w:sz w:val="23"/>
          <w:szCs w:val="23"/>
        </w:rPr>
        <w:t xml:space="preserve">2.1. </w:t>
      </w:r>
      <w:r w:rsidR="00F33FEE" w:rsidRPr="00F254AC">
        <w:rPr>
          <w:rFonts w:cs="Times New Roman"/>
          <w:i/>
          <w:sz w:val="23"/>
          <w:szCs w:val="23"/>
        </w:rPr>
        <w:t>Regenerative force distribution (RFD)</w:t>
      </w:r>
    </w:p>
    <w:p w:rsidR="003F13EF" w:rsidRPr="00F254AC" w:rsidRDefault="004A42C2" w:rsidP="00697B88">
      <w:pPr>
        <w:rPr>
          <w:rFonts w:cs="Times New Roman"/>
        </w:rPr>
      </w:pPr>
      <w:r w:rsidRPr="004A42C2">
        <w:rPr>
          <w:rFonts w:cs="Times New Roman"/>
          <w:noProof/>
          <w:szCs w:val="24"/>
          <w:lang w:eastAsia="en-GB"/>
        </w:rPr>
        <w:pict>
          <v:group id="_x0000_s1391" style="position:absolute;left:0;text-align:left;margin-left:38.2pt;margin-top:133.35pt;width:363.25pt;height:117.3pt;z-index:252859392" coordorigin="2323,11904" coordsize="7265,2346">
            <v:shapetype id="_x0000_t32" coordsize="21600,21600" o:spt="32" o:oned="t" path="m,l21600,21600e" filled="f">
              <v:path arrowok="t" fillok="f" o:connecttype="none"/>
              <o:lock v:ext="edit" shapetype="t"/>
            </v:shapetype>
            <v:shape id="_x0000_s1186" type="#_x0000_t32" style="position:absolute;left:4018;top:12145;width:0;height:1781;flip:y" o:connectortype="straight" o:regroupid="12">
              <v:stroke endarrow="block"/>
            </v:shape>
            <v:shape id="_x0000_s1187" type="#_x0000_t32" style="position:absolute;left:4018;top:13930;width:4985;height:0" o:connectortype="straight" o:regroupid="12">
              <v:stroke endarrow="block"/>
            </v:shape>
            <v:shape id="_x0000_s1188" type="#_x0000_t32" style="position:absolute;left:4018;top:12344;width:4543;height:1586;flip:y" o:connectortype="straight" o:regroupid="12"/>
            <v:shape id="_x0000_s1189" type="#_x0000_t32" style="position:absolute;left:4018;top:12907;width:4543;height:1022;flip:y" o:connectortype="straight" o:regroupid="12"/>
            <v:shape id="_x0000_s1190" type="#_x0000_t32" style="position:absolute;left:8561;top:12266;width:0;height:1708" o:connectortype="straight" o:regroupid="12"/>
            <v:shape id="_x0000_s1191" type="#_x0000_t32" style="position:absolute;left:3941;top:12344;width:4675;height:0;flip:x" o:connectortype="straight" o:regroupid="12"/>
            <v:shapetype id="_x0000_t202" coordsize="21600,21600" o:spt="202" path="m,l,21600r21600,l21600,xe">
              <v:stroke joinstyle="miter"/>
              <v:path gradientshapeok="t" o:connecttype="rect"/>
            </v:shapetype>
            <v:shape id="_x0000_s1192" type="#_x0000_t202" style="position:absolute;left:7618;top:13969;width:1970;height:281;v-text-anchor:middle" o:regroupid="12" filled="f" stroked="f">
              <v:textbox style="mso-next-textbox:#_x0000_s1192" inset="0,0,0,0">
                <w:txbxContent>
                  <w:p w:rsidR="006D5CE7" w:rsidRDefault="006D5CE7" w:rsidP="00046F10">
                    <w:pPr>
                      <w:spacing w:after="0"/>
                      <w:jc w:val="center"/>
                    </w:pPr>
                    <w:r>
                      <w:t xml:space="preserve">Braking force, </w:t>
                    </w:r>
                    <w:r w:rsidRPr="00112070">
                      <w:rPr>
                        <w:i/>
                      </w:rPr>
                      <w:t>T</w:t>
                    </w:r>
                    <w:r>
                      <w:t xml:space="preserve"> (N)</w:t>
                    </w:r>
                  </w:p>
                  <w:p w:rsidR="006D5CE7" w:rsidRDefault="006D5CE7" w:rsidP="00046F10">
                    <w:pPr>
                      <w:spacing w:after="100" w:afterAutospacing="1"/>
                    </w:pPr>
                  </w:p>
                  <w:p w:rsidR="006D5CE7" w:rsidRDefault="006D5CE7" w:rsidP="00046F10"/>
                  <w:p w:rsidR="006D5CE7" w:rsidRDefault="006D5CE7" w:rsidP="00046F10"/>
                </w:txbxContent>
              </v:textbox>
            </v:shape>
            <v:shape id="_x0000_s1193" type="#_x0000_t202" style="position:absolute;left:6238;top:13411;width:1857;height:399;v-text-anchor:middle" o:regroupid="12" filled="f" stroked="f">
              <v:textbox style="mso-next-textbox:#_x0000_s1193" inset="0,0,0,0">
                <w:txbxContent>
                  <w:p w:rsidR="006D5CE7" w:rsidRDefault="006D5CE7" w:rsidP="00046F10">
                    <w:pPr>
                      <w:spacing w:after="0"/>
                      <w:jc w:val="center"/>
                    </w:pPr>
                    <w:r>
                      <w:t>RB</w:t>
                    </w:r>
                  </w:p>
                </w:txbxContent>
              </v:textbox>
            </v:shape>
            <v:shape id="_x0000_s1194" type="#_x0000_t202" style="position:absolute;left:6652;top:12664;width:1857;height:399;v-text-anchor:middle" o:regroupid="12" filled="f" stroked="f">
              <v:textbox style="mso-next-textbox:#_x0000_s1194" inset="0,0,0,0">
                <w:txbxContent>
                  <w:p w:rsidR="006D5CE7" w:rsidRDefault="006D5CE7" w:rsidP="00046F10">
                    <w:pPr>
                      <w:spacing w:after="0"/>
                      <w:jc w:val="center"/>
                    </w:pPr>
                    <w:r>
                      <w:t>FB</w:t>
                    </w:r>
                  </w:p>
                </w:txbxContent>
              </v:textbox>
            </v:shape>
            <v:shape id="_x0000_s1195" type="#_x0000_t32" style="position:absolute;left:8307;top:12440;width:254;height:198" o:connectortype="straight" o:regroupid="12"/>
            <v:shape id="_x0000_s1196" type="#_x0000_t32" style="position:absolute;left:8106;top:12503;width:468;height:330" o:connectortype="straight" o:regroupid="12"/>
            <v:shape id="_x0000_s1197" type="#_x0000_t32" style="position:absolute;left:7857;top:12585;width:528;height:371" o:connectortype="straight" o:regroupid="12"/>
            <v:shape id="_x0000_s1198" type="#_x0000_t32" style="position:absolute;left:7618;top:12672;width:477;height:340" o:connectortype="straight" o:regroupid="12"/>
            <v:shape id="_x0000_s1199" type="#_x0000_t32" style="position:absolute;left:7371;top:12747;width:474;height:341" o:connectortype="straight" o:regroupid="12"/>
            <v:shape id="_x0000_s1200" type="#_x0000_t32" style="position:absolute;left:7091;top:12838;width:432;height:308" o:connectortype="straight" o:regroupid="12"/>
            <v:shape id="_x0000_s1201" type="#_x0000_t32" style="position:absolute;left:6859;top:12936;width:386;height:272" o:connectortype="straight" o:regroupid="12"/>
            <v:shape id="_x0000_s1202" type="#_x0000_t32" style="position:absolute;left:6606;top:13018;width:350;height:251" o:connectortype="straight" o:regroupid="12"/>
            <v:shape id="_x0000_s1203" type="#_x0000_t32" style="position:absolute;left:6329;top:13118;width:343;height:223" o:connectortype="straight" o:regroupid="12"/>
            <v:shape id="_x0000_s1204" type="#_x0000_t32" style="position:absolute;left:6030;top:13209;width:299;height:202" o:connectortype="straight" o:regroupid="12"/>
            <v:shape id="_x0000_s1205" type="#_x0000_t32" style="position:absolute;left:5754;top:13314;width:254;height:173" o:connectortype="straight" o:regroupid="12"/>
            <v:shape id="_x0000_s1206" type="#_x0000_t32" style="position:absolute;left:5500;top:13411;width:254;height:148" o:connectortype="straight" o:regroupid="12"/>
            <v:shape id="_x0000_s1207" type="#_x0000_t32" style="position:absolute;left:5091;top:13559;width:154;height:84" o:connectortype="straight" o:regroupid="12"/>
            <v:shape id="_x0000_s1208" type="#_x0000_t32" style="position:absolute;left:4801;top:13660;width:114;height:62" o:connectortype="straight" o:regroupid="12"/>
            <v:shape id="_x0000_s1209" type="#_x0000_t202" style="position:absolute;left:2323;top:11904;width:2292;height:515;v-text-anchor:middle" o:regroupid="12" filled="f" stroked="f">
              <v:textbox style="mso-next-textbox:#_x0000_s1209" inset="0,0,0,0">
                <w:txbxContent>
                  <w:p w:rsidR="006D5CE7" w:rsidRDefault="006D5CE7" w:rsidP="00046F10">
                    <w:pPr>
                      <w:spacing w:after="0"/>
                      <w:jc w:val="center"/>
                    </w:pPr>
                    <w:r>
                      <w:t>Deceleration, J (m/s</w:t>
                    </w:r>
                    <w:r w:rsidRPr="00140AE6">
                      <w:rPr>
                        <w:vertAlign w:val="superscript"/>
                      </w:rPr>
                      <w:t>2</w:t>
                    </w:r>
                    <w:r>
                      <w:t>)</w:t>
                    </w:r>
                  </w:p>
                  <w:p w:rsidR="006D5CE7" w:rsidRDefault="006D5CE7" w:rsidP="00046F10">
                    <w:pPr>
                      <w:spacing w:after="100" w:afterAutospacing="1"/>
                    </w:pPr>
                  </w:p>
                  <w:p w:rsidR="006D5CE7" w:rsidRDefault="006D5CE7" w:rsidP="00046F10"/>
                  <w:p w:rsidR="006D5CE7" w:rsidRDefault="006D5CE7" w:rsidP="00046F10"/>
                </w:txbxContent>
              </v:textbox>
            </v:shape>
          </v:group>
        </w:pict>
      </w:r>
      <w:r w:rsidR="00B47B82" w:rsidRPr="00F254AC">
        <w:rPr>
          <w:rFonts w:cs="Times New Roman"/>
        </w:rPr>
        <w:t>The braking</w:t>
      </w:r>
      <w:r w:rsidR="00F33FEE" w:rsidRPr="00F254AC">
        <w:rPr>
          <w:rFonts w:cs="Times New Roman"/>
        </w:rPr>
        <w:t xml:space="preserve"> force </w:t>
      </w:r>
      <w:r w:rsidR="00C12D60" w:rsidRPr="00F254AC">
        <w:rPr>
          <w:rFonts w:cs="Times New Roman"/>
        </w:rPr>
        <w:t xml:space="preserve">of </w:t>
      </w:r>
      <w:r w:rsidR="00B47B82" w:rsidRPr="00F254AC">
        <w:rPr>
          <w:rFonts w:cs="Times New Roman"/>
        </w:rPr>
        <w:t xml:space="preserve">a </w:t>
      </w:r>
      <w:r w:rsidR="00AF0E37" w:rsidRPr="00F254AC">
        <w:rPr>
          <w:rFonts w:cs="Times New Roman"/>
        </w:rPr>
        <w:t xml:space="preserve">hybrid vehicle </w:t>
      </w:r>
      <w:r w:rsidR="00F33FEE" w:rsidRPr="00F254AC">
        <w:rPr>
          <w:rFonts w:cs="Times New Roman"/>
        </w:rPr>
        <w:t xml:space="preserve">is provided by </w:t>
      </w:r>
      <w:r w:rsidR="009B5B53">
        <w:rPr>
          <w:rFonts w:cs="Times New Roman"/>
        </w:rPr>
        <w:t>friction brakes</w:t>
      </w:r>
      <w:r w:rsidR="00AF0E37" w:rsidRPr="00F254AC">
        <w:rPr>
          <w:rFonts w:cs="Times New Roman"/>
        </w:rPr>
        <w:t xml:space="preserve"> </w:t>
      </w:r>
      <w:r w:rsidR="00C12D60" w:rsidRPr="00F254AC">
        <w:rPr>
          <w:rFonts w:cs="Times New Roman"/>
        </w:rPr>
        <w:t xml:space="preserve">and </w:t>
      </w:r>
      <w:r w:rsidR="00F37733" w:rsidRPr="00F254AC">
        <w:rPr>
          <w:rFonts w:cs="Times New Roman"/>
        </w:rPr>
        <w:t xml:space="preserve">the </w:t>
      </w:r>
      <w:r w:rsidR="00C12D60" w:rsidRPr="00F254AC">
        <w:rPr>
          <w:rFonts w:cs="Times New Roman"/>
        </w:rPr>
        <w:t>regenerative braking system</w:t>
      </w:r>
      <w:r w:rsidR="00234384" w:rsidRPr="00F254AC">
        <w:rPr>
          <w:rFonts w:cs="Times New Roman"/>
        </w:rPr>
        <w:t xml:space="preserve">. During the braking </w:t>
      </w:r>
      <w:r w:rsidR="00B47B82" w:rsidRPr="00F254AC">
        <w:rPr>
          <w:rFonts w:cs="Times New Roman"/>
        </w:rPr>
        <w:t xml:space="preserve">phase, the </w:t>
      </w:r>
      <w:r w:rsidR="009B5B53">
        <w:rPr>
          <w:rFonts w:cs="Times New Roman"/>
        </w:rPr>
        <w:t>RB</w:t>
      </w:r>
      <w:r w:rsidR="00234384" w:rsidRPr="00F254AC">
        <w:rPr>
          <w:rFonts w:cs="Times New Roman"/>
        </w:rPr>
        <w:t xml:space="preserve"> </w:t>
      </w:r>
      <w:r w:rsidR="00F37733" w:rsidRPr="00F254AC">
        <w:rPr>
          <w:rFonts w:cs="Times New Roman"/>
        </w:rPr>
        <w:t xml:space="preserve">causes the wheels </w:t>
      </w:r>
      <w:r w:rsidR="004C1C92" w:rsidRPr="00F254AC">
        <w:rPr>
          <w:rFonts w:cs="Times New Roman"/>
        </w:rPr>
        <w:t xml:space="preserve">to </w:t>
      </w:r>
      <w:r w:rsidR="00B47B82" w:rsidRPr="00F254AC">
        <w:rPr>
          <w:rFonts w:cs="Times New Roman"/>
        </w:rPr>
        <w:t xml:space="preserve">apply </w:t>
      </w:r>
      <w:r w:rsidR="00F37733" w:rsidRPr="00F254AC">
        <w:rPr>
          <w:rFonts w:cs="Times New Roman"/>
        </w:rPr>
        <w:t>torque</w:t>
      </w:r>
      <w:r w:rsidR="00234384" w:rsidRPr="00F254AC">
        <w:rPr>
          <w:rFonts w:cs="Times New Roman"/>
        </w:rPr>
        <w:t xml:space="preserve"> </w:t>
      </w:r>
      <w:r w:rsidR="00B47B82" w:rsidRPr="00F254AC">
        <w:rPr>
          <w:rFonts w:cs="Times New Roman"/>
        </w:rPr>
        <w:t xml:space="preserve">to </w:t>
      </w:r>
      <w:r w:rsidR="00234384" w:rsidRPr="00F254AC">
        <w:rPr>
          <w:rFonts w:cs="Times New Roman"/>
        </w:rPr>
        <w:t xml:space="preserve">the </w:t>
      </w:r>
      <w:r w:rsidR="00CF578D" w:rsidRPr="00F254AC">
        <w:rPr>
          <w:rFonts w:cs="Times New Roman"/>
        </w:rPr>
        <w:t>motor / generator</w:t>
      </w:r>
      <w:r w:rsidR="00294A21" w:rsidRPr="00F254AC">
        <w:rPr>
          <w:rFonts w:cs="Times New Roman"/>
        </w:rPr>
        <w:t xml:space="preserve"> </w:t>
      </w:r>
      <w:r w:rsidR="00CF578D" w:rsidRPr="00F254AC">
        <w:rPr>
          <w:rFonts w:cs="Times New Roman"/>
        </w:rPr>
        <w:t xml:space="preserve">which absorbs power and </w:t>
      </w:r>
      <w:r w:rsidR="00234384" w:rsidRPr="00F254AC">
        <w:rPr>
          <w:rFonts w:cs="Times New Roman"/>
        </w:rPr>
        <w:t>slow</w:t>
      </w:r>
      <w:r w:rsidR="00CF578D" w:rsidRPr="00F254AC">
        <w:rPr>
          <w:rFonts w:cs="Times New Roman"/>
        </w:rPr>
        <w:t>s</w:t>
      </w:r>
      <w:r w:rsidR="00234384" w:rsidRPr="00F254AC">
        <w:rPr>
          <w:rFonts w:cs="Times New Roman"/>
        </w:rPr>
        <w:t xml:space="preserve"> down the vehicle. </w:t>
      </w:r>
      <w:r w:rsidR="00D50C1C" w:rsidRPr="00F254AC">
        <w:rPr>
          <w:rFonts w:cs="Times New Roman"/>
        </w:rPr>
        <w:t xml:space="preserve">The </w:t>
      </w:r>
      <w:r w:rsidR="00643E12" w:rsidRPr="00F254AC">
        <w:rPr>
          <w:rFonts w:cs="Times New Roman"/>
        </w:rPr>
        <w:t>friction braking</w:t>
      </w:r>
      <w:r w:rsidR="0045775B" w:rsidRPr="00F254AC">
        <w:rPr>
          <w:rFonts w:cs="Times New Roman"/>
        </w:rPr>
        <w:t xml:space="preserve"> </w:t>
      </w:r>
      <w:r w:rsidR="00D27427" w:rsidRPr="00F254AC">
        <w:rPr>
          <w:rFonts w:cs="Times New Roman"/>
        </w:rPr>
        <w:t xml:space="preserve">will be activated when </w:t>
      </w:r>
      <w:r w:rsidR="00D50C1C" w:rsidRPr="00F254AC">
        <w:rPr>
          <w:rFonts w:cs="Times New Roman"/>
        </w:rPr>
        <w:t>higher</w:t>
      </w:r>
      <w:r w:rsidR="00D27427" w:rsidRPr="00F254AC">
        <w:rPr>
          <w:rFonts w:cs="Times New Roman"/>
        </w:rPr>
        <w:t xml:space="preserve"> deceleration is required to prov</w:t>
      </w:r>
      <w:r w:rsidR="002C1384" w:rsidRPr="00F254AC">
        <w:rPr>
          <w:rFonts w:cs="Times New Roman"/>
        </w:rPr>
        <w:t xml:space="preserve">ide additional stopping power. </w:t>
      </w:r>
      <w:r w:rsidR="00B94596" w:rsidRPr="00F254AC">
        <w:rPr>
          <w:rFonts w:cs="Times New Roman"/>
        </w:rPr>
        <w:t xml:space="preserve">LaPlante </w:t>
      </w:r>
      <w:r w:rsidR="00BF2D05" w:rsidRPr="00F254AC">
        <w:rPr>
          <w:rFonts w:cs="Times New Roman"/>
        </w:rPr>
        <w:t>[5</w:t>
      </w:r>
      <w:r w:rsidR="009711CA" w:rsidRPr="00F254AC">
        <w:rPr>
          <w:rFonts w:cs="Times New Roman"/>
        </w:rPr>
        <w:t xml:space="preserve">] </w:t>
      </w:r>
      <w:r w:rsidR="00E720F8" w:rsidRPr="00F254AC">
        <w:rPr>
          <w:rFonts w:cs="Times New Roman"/>
        </w:rPr>
        <w:t>found that</w:t>
      </w:r>
      <w:r w:rsidR="00CB5702" w:rsidRPr="00F254AC">
        <w:rPr>
          <w:rFonts w:cs="Times New Roman"/>
        </w:rPr>
        <w:t xml:space="preserve"> </w:t>
      </w:r>
      <w:r w:rsidR="00D50C1C" w:rsidRPr="00F254AC">
        <w:rPr>
          <w:rFonts w:cs="Times New Roman"/>
        </w:rPr>
        <w:t>a</w:t>
      </w:r>
      <w:r w:rsidR="00CF578D" w:rsidRPr="00F254AC">
        <w:rPr>
          <w:rFonts w:cs="Times New Roman"/>
        </w:rPr>
        <w:t xml:space="preserve"> </w:t>
      </w:r>
      <w:r w:rsidR="00D50C1C" w:rsidRPr="00F254AC">
        <w:rPr>
          <w:rFonts w:cs="Times New Roman"/>
        </w:rPr>
        <w:t>H</w:t>
      </w:r>
      <w:r w:rsidR="00CB5702" w:rsidRPr="00F254AC">
        <w:rPr>
          <w:rFonts w:cs="Times New Roman"/>
        </w:rPr>
        <w:t>V</w:t>
      </w:r>
      <w:r w:rsidR="00B94596" w:rsidRPr="00F254AC">
        <w:rPr>
          <w:rFonts w:cs="Times New Roman"/>
        </w:rPr>
        <w:t xml:space="preserve"> can generate between 14</w:t>
      </w:r>
      <w:r w:rsidR="002B5815" w:rsidRPr="00F254AC">
        <w:rPr>
          <w:rFonts w:cs="Times New Roman"/>
        </w:rPr>
        <w:t>% and 48</w:t>
      </w:r>
      <w:r w:rsidR="00B43820" w:rsidRPr="00F254AC">
        <w:rPr>
          <w:rFonts w:cs="Times New Roman"/>
        </w:rPr>
        <w:t>%</w:t>
      </w:r>
      <w:r w:rsidR="00B94596" w:rsidRPr="00F254AC">
        <w:rPr>
          <w:rFonts w:cs="Times New Roman"/>
        </w:rPr>
        <w:t xml:space="preserve"> </w:t>
      </w:r>
      <w:r w:rsidR="00E720F8" w:rsidRPr="00F254AC">
        <w:rPr>
          <w:rFonts w:cs="Times New Roman"/>
        </w:rPr>
        <w:t xml:space="preserve">of extra braking power </w:t>
      </w:r>
      <w:r w:rsidR="00B94596" w:rsidRPr="00F254AC">
        <w:rPr>
          <w:rFonts w:cs="Times New Roman"/>
        </w:rPr>
        <w:t xml:space="preserve">by using regenerative braking in </w:t>
      </w:r>
      <w:r w:rsidR="00E720F8" w:rsidRPr="00F254AC">
        <w:rPr>
          <w:rFonts w:cs="Times New Roman"/>
        </w:rPr>
        <w:t>the F</w:t>
      </w:r>
      <w:r w:rsidR="00B94596" w:rsidRPr="00F254AC">
        <w:rPr>
          <w:rFonts w:cs="Times New Roman"/>
        </w:rPr>
        <w:t xml:space="preserve">ederal </w:t>
      </w:r>
      <w:r w:rsidR="00E720F8" w:rsidRPr="00F254AC">
        <w:rPr>
          <w:rFonts w:cs="Times New Roman"/>
        </w:rPr>
        <w:t>Urban D</w:t>
      </w:r>
      <w:r w:rsidR="00B94596" w:rsidRPr="00F254AC">
        <w:rPr>
          <w:rFonts w:cs="Times New Roman"/>
        </w:rPr>
        <w:t xml:space="preserve">riving </w:t>
      </w:r>
      <w:r w:rsidR="00E720F8" w:rsidRPr="00F254AC">
        <w:rPr>
          <w:rFonts w:cs="Times New Roman"/>
        </w:rPr>
        <w:t>S</w:t>
      </w:r>
      <w:r w:rsidR="002B5815" w:rsidRPr="00F254AC">
        <w:rPr>
          <w:rFonts w:cs="Times New Roman"/>
        </w:rPr>
        <w:t>chedule (FUNDS)</w:t>
      </w:r>
      <w:r w:rsidR="00E720F8" w:rsidRPr="00F254AC">
        <w:rPr>
          <w:rFonts w:cs="Times New Roman"/>
        </w:rPr>
        <w:t>,</w:t>
      </w:r>
      <w:r w:rsidR="002B5815" w:rsidRPr="00F254AC">
        <w:rPr>
          <w:rFonts w:cs="Times New Roman"/>
        </w:rPr>
        <w:t xml:space="preserve"> and 53</w:t>
      </w:r>
      <w:r w:rsidR="00B43820" w:rsidRPr="00F254AC">
        <w:rPr>
          <w:rFonts w:cs="Times New Roman"/>
        </w:rPr>
        <w:t>%</w:t>
      </w:r>
      <w:r w:rsidR="00E720F8" w:rsidRPr="00F254AC">
        <w:rPr>
          <w:rFonts w:cs="Times New Roman"/>
        </w:rPr>
        <w:t xml:space="preserve"> of extra braking power in</w:t>
      </w:r>
      <w:r w:rsidR="00B94596" w:rsidRPr="00F254AC">
        <w:rPr>
          <w:rFonts w:cs="Times New Roman"/>
        </w:rPr>
        <w:t xml:space="preserve"> Japan</w:t>
      </w:r>
      <w:r w:rsidR="00343BE4" w:rsidRPr="00F254AC">
        <w:rPr>
          <w:rFonts w:cs="Times New Roman"/>
        </w:rPr>
        <w:t xml:space="preserve">’s 10-15 </w:t>
      </w:r>
      <w:r w:rsidR="00684159" w:rsidRPr="00F254AC">
        <w:rPr>
          <w:rFonts w:cs="Times New Roman"/>
        </w:rPr>
        <w:t>mode</w:t>
      </w:r>
      <w:r w:rsidR="00343BE4" w:rsidRPr="00F254AC">
        <w:rPr>
          <w:rFonts w:cs="Times New Roman"/>
        </w:rPr>
        <w:t xml:space="preserve"> (combination of five driving cycles for Japanese Driving Cycles). </w:t>
      </w:r>
      <w:r w:rsidR="00684159" w:rsidRPr="00F254AC">
        <w:rPr>
          <w:rFonts w:cs="Times New Roman"/>
        </w:rPr>
        <w:t>T</w:t>
      </w:r>
      <w:r w:rsidR="009B5B53">
        <w:rPr>
          <w:rFonts w:cs="Times New Roman"/>
        </w:rPr>
        <w:t xml:space="preserve">he </w:t>
      </w:r>
      <w:r w:rsidR="009B5B53" w:rsidRPr="00F254AC">
        <w:rPr>
          <w:rFonts w:cs="Times New Roman"/>
        </w:rPr>
        <w:t>regenerative braking</w:t>
      </w:r>
      <w:r w:rsidR="00914DA1" w:rsidRPr="00F254AC">
        <w:rPr>
          <w:rFonts w:cs="Times New Roman"/>
        </w:rPr>
        <w:t xml:space="preserve"> and </w:t>
      </w:r>
      <w:r w:rsidR="009B5B53">
        <w:rPr>
          <w:rFonts w:cs="Times New Roman"/>
        </w:rPr>
        <w:t>friction brake</w:t>
      </w:r>
      <w:r w:rsidR="00914DA1" w:rsidRPr="00F254AC">
        <w:rPr>
          <w:rFonts w:cs="Times New Roman"/>
        </w:rPr>
        <w:t xml:space="preserve"> </w:t>
      </w:r>
      <w:r w:rsidR="00B94596" w:rsidRPr="00F254AC">
        <w:rPr>
          <w:rFonts w:cs="Times New Roman"/>
        </w:rPr>
        <w:t>give the to</w:t>
      </w:r>
      <w:r w:rsidR="00CF578D" w:rsidRPr="00F254AC">
        <w:rPr>
          <w:rFonts w:cs="Times New Roman"/>
        </w:rPr>
        <w:t xml:space="preserve">tal braking force for a </w:t>
      </w:r>
      <w:r w:rsidR="00D50C1C" w:rsidRPr="00F254AC">
        <w:rPr>
          <w:rFonts w:cs="Times New Roman"/>
        </w:rPr>
        <w:t>H</w:t>
      </w:r>
      <w:r w:rsidR="00914DA1" w:rsidRPr="00F254AC">
        <w:rPr>
          <w:rFonts w:cs="Times New Roman"/>
        </w:rPr>
        <w:t>V</w:t>
      </w:r>
      <w:r w:rsidR="00CF578D" w:rsidRPr="00F254AC">
        <w:rPr>
          <w:rFonts w:cs="Times New Roman"/>
        </w:rPr>
        <w:t xml:space="preserve"> as illustrated</w:t>
      </w:r>
      <w:r w:rsidR="00D50C1C" w:rsidRPr="00F254AC">
        <w:rPr>
          <w:rFonts w:cs="Times New Roman"/>
        </w:rPr>
        <w:t xml:space="preserve"> schematically</w:t>
      </w:r>
      <w:r w:rsidR="00CF578D" w:rsidRPr="00F254AC">
        <w:rPr>
          <w:rFonts w:cs="Times New Roman"/>
        </w:rPr>
        <w:t xml:space="preserve"> in Fig. 1</w:t>
      </w:r>
      <w:r w:rsidR="003F13EF" w:rsidRPr="00F254AC">
        <w:rPr>
          <w:rFonts w:cs="Times New Roman"/>
        </w:rPr>
        <w:t>.</w:t>
      </w:r>
    </w:p>
    <w:p w:rsidR="00820E31" w:rsidRPr="00F254AC" w:rsidRDefault="00820E31" w:rsidP="00D81836">
      <w:pPr>
        <w:rPr>
          <w:rFonts w:cs="Times New Roman"/>
          <w:szCs w:val="24"/>
        </w:rPr>
      </w:pPr>
    </w:p>
    <w:p w:rsidR="00D27427" w:rsidRPr="00F254AC" w:rsidRDefault="00D27427" w:rsidP="00D81836">
      <w:pPr>
        <w:rPr>
          <w:rFonts w:cs="Times New Roman"/>
          <w:szCs w:val="24"/>
        </w:rPr>
      </w:pPr>
    </w:p>
    <w:p w:rsidR="00D27427" w:rsidRPr="00F254AC" w:rsidRDefault="00D27427" w:rsidP="00D81836">
      <w:pPr>
        <w:rPr>
          <w:rFonts w:cs="Times New Roman"/>
          <w:szCs w:val="24"/>
        </w:rPr>
      </w:pPr>
    </w:p>
    <w:p w:rsidR="00D27427" w:rsidRPr="00F254AC" w:rsidRDefault="00D27427" w:rsidP="00D81836">
      <w:pPr>
        <w:rPr>
          <w:rFonts w:cs="Times New Roman"/>
          <w:szCs w:val="24"/>
        </w:rPr>
      </w:pPr>
    </w:p>
    <w:p w:rsidR="00D27427" w:rsidRPr="00F254AC" w:rsidRDefault="00D27427" w:rsidP="00D81836">
      <w:pPr>
        <w:rPr>
          <w:rFonts w:cs="Times New Roman"/>
          <w:szCs w:val="24"/>
        </w:rPr>
      </w:pPr>
    </w:p>
    <w:p w:rsidR="00593E3C" w:rsidRPr="00F254AC" w:rsidRDefault="00684159" w:rsidP="006C5643">
      <w:pPr>
        <w:tabs>
          <w:tab w:val="left" w:pos="1134"/>
        </w:tabs>
        <w:ind w:firstLine="0"/>
        <w:jc w:val="center"/>
        <w:outlineLvl w:val="0"/>
        <w:rPr>
          <w:rFonts w:cs="Times New Roman"/>
          <w:szCs w:val="24"/>
        </w:rPr>
      </w:pPr>
      <w:r w:rsidRPr="00F254AC">
        <w:rPr>
          <w:rFonts w:cs="Times New Roman"/>
          <w:b/>
          <w:szCs w:val="24"/>
        </w:rPr>
        <w:t>Fig. 1</w:t>
      </w:r>
      <w:r w:rsidR="006C5643" w:rsidRPr="00F254AC">
        <w:rPr>
          <w:rFonts w:cs="Times New Roman"/>
          <w:b/>
          <w:szCs w:val="24"/>
        </w:rPr>
        <w:tab/>
      </w:r>
      <w:r w:rsidR="00260A57" w:rsidRPr="00F254AC">
        <w:rPr>
          <w:rFonts w:cs="Times New Roman"/>
          <w:szCs w:val="24"/>
        </w:rPr>
        <w:t xml:space="preserve">Regenerative </w:t>
      </w:r>
      <w:r w:rsidR="00D50C1C" w:rsidRPr="00F254AC">
        <w:rPr>
          <w:rFonts w:cs="Times New Roman"/>
          <w:szCs w:val="24"/>
        </w:rPr>
        <w:t xml:space="preserve">and </w:t>
      </w:r>
      <w:r w:rsidR="00643E12" w:rsidRPr="00F254AC">
        <w:rPr>
          <w:rFonts w:cs="Times New Roman"/>
          <w:szCs w:val="24"/>
        </w:rPr>
        <w:t xml:space="preserve">friction </w:t>
      </w:r>
      <w:r w:rsidR="00260A57" w:rsidRPr="00F254AC">
        <w:rPr>
          <w:rFonts w:cs="Times New Roman"/>
          <w:szCs w:val="24"/>
        </w:rPr>
        <w:t>b</w:t>
      </w:r>
      <w:r w:rsidR="00341180" w:rsidRPr="00F254AC">
        <w:rPr>
          <w:rFonts w:cs="Times New Roman"/>
          <w:szCs w:val="24"/>
        </w:rPr>
        <w:t xml:space="preserve">rake force </w:t>
      </w:r>
      <w:r w:rsidR="00D50C1C" w:rsidRPr="00F254AC">
        <w:rPr>
          <w:rFonts w:cs="Times New Roman"/>
          <w:szCs w:val="24"/>
        </w:rPr>
        <w:t>contribu</w:t>
      </w:r>
      <w:r w:rsidR="00341180" w:rsidRPr="00F254AC">
        <w:rPr>
          <w:rFonts w:cs="Times New Roman"/>
          <w:szCs w:val="24"/>
        </w:rPr>
        <w:t>tion</w:t>
      </w:r>
      <w:r w:rsidR="00D50C1C" w:rsidRPr="00F254AC">
        <w:rPr>
          <w:rFonts w:cs="Times New Roman"/>
          <w:szCs w:val="24"/>
        </w:rPr>
        <w:t>s</w:t>
      </w:r>
    </w:p>
    <w:p w:rsidR="00D80AA6" w:rsidRPr="00F254AC" w:rsidRDefault="009711CA" w:rsidP="00AB7DC7">
      <w:pPr>
        <w:ind w:firstLine="0"/>
        <w:outlineLvl w:val="0"/>
        <w:rPr>
          <w:rFonts w:cs="Times New Roman"/>
          <w:i/>
        </w:rPr>
      </w:pPr>
      <w:r w:rsidRPr="00F254AC">
        <w:rPr>
          <w:rFonts w:cs="Times New Roman"/>
          <w:i/>
        </w:rPr>
        <w:lastRenderedPageBreak/>
        <w:t xml:space="preserve">2.2. </w:t>
      </w:r>
      <w:r w:rsidR="00B13B72" w:rsidRPr="00F254AC">
        <w:rPr>
          <w:rFonts w:cs="Times New Roman"/>
          <w:i/>
        </w:rPr>
        <w:t>The front wheel brake</w:t>
      </w:r>
      <w:r w:rsidR="00D80AA6" w:rsidRPr="00F254AC">
        <w:rPr>
          <w:rFonts w:cs="Times New Roman"/>
          <w:i/>
        </w:rPr>
        <w:t xml:space="preserve"> force</w:t>
      </w:r>
    </w:p>
    <w:p w:rsidR="00585CAC" w:rsidRPr="00F254AC" w:rsidRDefault="00CF578D" w:rsidP="00E720F8">
      <w:pPr>
        <w:rPr>
          <w:rFonts w:cs="Times New Roman"/>
        </w:rPr>
      </w:pPr>
      <w:r w:rsidRPr="00F254AC">
        <w:rPr>
          <w:rFonts w:cs="Times New Roman"/>
        </w:rPr>
        <w:t xml:space="preserve">The front wheel brake force </w:t>
      </w:r>
      <w:r w:rsidR="00D80AA6" w:rsidRPr="00F254AC">
        <w:rPr>
          <w:rFonts w:cs="Times New Roman"/>
        </w:rPr>
        <w:t xml:space="preserve">depends </w:t>
      </w:r>
      <w:r w:rsidR="00E720F8" w:rsidRPr="00F254AC">
        <w:rPr>
          <w:rFonts w:cs="Times New Roman"/>
        </w:rPr>
        <w:t>up</w:t>
      </w:r>
      <w:r w:rsidR="00D80AA6" w:rsidRPr="00F254AC">
        <w:rPr>
          <w:rFonts w:cs="Times New Roman"/>
        </w:rPr>
        <w:t xml:space="preserve">on the relationship between the brake pedal position and </w:t>
      </w:r>
      <w:r w:rsidR="00593E3C" w:rsidRPr="00F254AC">
        <w:rPr>
          <w:rFonts w:cs="Times New Roman"/>
        </w:rPr>
        <w:t xml:space="preserve">the master cylinder pressure. The total </w:t>
      </w:r>
      <w:r w:rsidR="00643E12" w:rsidRPr="00F254AC">
        <w:rPr>
          <w:rFonts w:cs="Times New Roman"/>
        </w:rPr>
        <w:t>friction braking</w:t>
      </w:r>
      <w:r w:rsidR="00593E3C" w:rsidRPr="00F254AC">
        <w:rPr>
          <w:rFonts w:cs="Times New Roman"/>
        </w:rPr>
        <w:t xml:space="preserve"> fo</w:t>
      </w:r>
      <w:r w:rsidR="004C1C92" w:rsidRPr="00F254AC">
        <w:rPr>
          <w:rFonts w:cs="Times New Roman"/>
        </w:rPr>
        <w:t>rce</w:t>
      </w:r>
      <w:r w:rsidRPr="00F254AC">
        <w:rPr>
          <w:rFonts w:cs="Times New Roman"/>
        </w:rPr>
        <w:t xml:space="preserve"> </w:t>
      </w:r>
      <w:r w:rsidR="00E720F8" w:rsidRPr="00F254AC">
        <w:rPr>
          <w:rFonts w:cs="Times New Roman"/>
        </w:rPr>
        <w:t>is essentially proportional to</w:t>
      </w:r>
      <w:r w:rsidR="00593E3C" w:rsidRPr="00F254AC">
        <w:rPr>
          <w:rFonts w:cs="Times New Roman"/>
        </w:rPr>
        <w:t xml:space="preserve"> the master cyli</w:t>
      </w:r>
      <w:r w:rsidR="00657621" w:rsidRPr="00F254AC">
        <w:rPr>
          <w:rFonts w:cs="Times New Roman"/>
        </w:rPr>
        <w:t>nder pressure</w:t>
      </w:r>
      <w:r w:rsidR="00E720F8" w:rsidRPr="00F254AC">
        <w:rPr>
          <w:rFonts w:cs="Times New Roman"/>
        </w:rPr>
        <w:t>, but the deceleration of the vehic</w:t>
      </w:r>
      <w:r w:rsidR="00766690" w:rsidRPr="00F254AC">
        <w:rPr>
          <w:rFonts w:cs="Times New Roman"/>
        </w:rPr>
        <w:t>le must first be considered for the</w:t>
      </w:r>
      <w:r w:rsidR="00E720F8" w:rsidRPr="00F254AC">
        <w:rPr>
          <w:rFonts w:cs="Times New Roman"/>
        </w:rPr>
        <w:t xml:space="preserve"> distri</w:t>
      </w:r>
      <w:r w:rsidR="00766690" w:rsidRPr="00F254AC">
        <w:rPr>
          <w:rFonts w:cs="Times New Roman"/>
        </w:rPr>
        <w:t>bution</w:t>
      </w:r>
      <w:r w:rsidR="00E720F8" w:rsidRPr="00F254AC">
        <w:rPr>
          <w:rFonts w:cs="Times New Roman"/>
        </w:rPr>
        <w:t xml:space="preserve"> between front and rear wheels.</w:t>
      </w:r>
      <w:r w:rsidR="00657621" w:rsidRPr="00F254AC">
        <w:rPr>
          <w:rFonts w:cs="Times New Roman"/>
        </w:rPr>
        <w:t xml:space="preserve"> </w:t>
      </w:r>
    </w:p>
    <w:p w:rsidR="0063173E" w:rsidRPr="00F254AC" w:rsidRDefault="00684159" w:rsidP="00AB7DC7">
      <w:pPr>
        <w:ind w:firstLine="0"/>
        <w:outlineLvl w:val="0"/>
        <w:rPr>
          <w:rFonts w:cs="Times New Roman"/>
          <w:i/>
        </w:rPr>
      </w:pPr>
      <w:r w:rsidRPr="00F254AC">
        <w:rPr>
          <w:rFonts w:cs="Times New Roman"/>
          <w:i/>
        </w:rPr>
        <w:t>2.</w:t>
      </w:r>
      <w:r w:rsidR="00CF578D" w:rsidRPr="00F254AC">
        <w:rPr>
          <w:rFonts w:cs="Times New Roman"/>
          <w:i/>
        </w:rPr>
        <w:t>3</w:t>
      </w:r>
      <w:r w:rsidR="00260A57" w:rsidRPr="00F254AC">
        <w:rPr>
          <w:rFonts w:cs="Times New Roman"/>
          <w:i/>
        </w:rPr>
        <w:t>. Regenerative</w:t>
      </w:r>
      <w:r w:rsidR="007A3328" w:rsidRPr="00F254AC">
        <w:rPr>
          <w:rFonts w:cs="Times New Roman"/>
          <w:i/>
        </w:rPr>
        <w:t xml:space="preserve"> braking tor</w:t>
      </w:r>
      <w:r w:rsidR="004B3E42" w:rsidRPr="00F254AC">
        <w:rPr>
          <w:rFonts w:cs="Times New Roman"/>
          <w:i/>
        </w:rPr>
        <w:t>q</w:t>
      </w:r>
      <w:r w:rsidR="007A3328" w:rsidRPr="00F254AC">
        <w:rPr>
          <w:rFonts w:cs="Times New Roman"/>
          <w:i/>
        </w:rPr>
        <w:t>ue</w:t>
      </w:r>
      <w:r w:rsidR="009E2203" w:rsidRPr="00F254AC">
        <w:rPr>
          <w:rFonts w:cs="Times New Roman"/>
          <w:i/>
        </w:rPr>
        <w:t xml:space="preserve"> (RBT)</w:t>
      </w:r>
    </w:p>
    <w:p w:rsidR="00BE71F1" w:rsidRPr="00F254AC" w:rsidRDefault="00AD1708" w:rsidP="003D119B">
      <w:pPr>
        <w:rPr>
          <w:rFonts w:cs="Times New Roman"/>
        </w:rPr>
      </w:pPr>
      <w:r w:rsidRPr="00F254AC">
        <w:rPr>
          <w:rFonts w:cs="Times New Roman"/>
        </w:rPr>
        <w:t>In an emergency situation the</w:t>
      </w:r>
      <w:r w:rsidR="00B13B72" w:rsidRPr="00F254AC">
        <w:rPr>
          <w:rFonts w:cs="Times New Roman"/>
        </w:rPr>
        <w:t xml:space="preserve"> regenerative braking</w:t>
      </w:r>
      <w:r w:rsidRPr="00F254AC">
        <w:rPr>
          <w:rFonts w:cs="Times New Roman"/>
        </w:rPr>
        <w:t xml:space="preserve"> from an electric motor</w:t>
      </w:r>
      <w:r w:rsidR="00642343" w:rsidRPr="00F254AC">
        <w:rPr>
          <w:rFonts w:cs="Times New Roman"/>
        </w:rPr>
        <w:t>/</w:t>
      </w:r>
      <w:r w:rsidRPr="00F254AC">
        <w:rPr>
          <w:rFonts w:cs="Times New Roman"/>
        </w:rPr>
        <w:t xml:space="preserve">generator is </w:t>
      </w:r>
      <w:r w:rsidR="00981D73" w:rsidRPr="00F254AC">
        <w:rPr>
          <w:rFonts w:cs="Times New Roman"/>
        </w:rPr>
        <w:t>unlikely to be able</w:t>
      </w:r>
      <w:r w:rsidRPr="00F254AC">
        <w:rPr>
          <w:rFonts w:cs="Times New Roman"/>
        </w:rPr>
        <w:t xml:space="preserve"> to supply </w:t>
      </w:r>
      <w:r w:rsidR="00981D73" w:rsidRPr="00F254AC">
        <w:rPr>
          <w:rFonts w:cs="Times New Roman"/>
        </w:rPr>
        <w:t>sufficient braking</w:t>
      </w:r>
      <w:r w:rsidR="00766690" w:rsidRPr="00F254AC">
        <w:rPr>
          <w:rFonts w:cs="Times New Roman"/>
        </w:rPr>
        <w:t xml:space="preserve"> torque for the required deceleration</w:t>
      </w:r>
      <w:r w:rsidR="006C13FD" w:rsidRPr="00F254AC">
        <w:rPr>
          <w:rFonts w:cs="Times New Roman"/>
        </w:rPr>
        <w:t>, and</w:t>
      </w:r>
      <w:r w:rsidRPr="00F254AC">
        <w:rPr>
          <w:rFonts w:cs="Times New Roman"/>
        </w:rPr>
        <w:t xml:space="preserve"> </w:t>
      </w:r>
      <w:r w:rsidR="00311C4B" w:rsidRPr="00F254AC">
        <w:rPr>
          <w:rFonts w:cs="Times New Roman"/>
        </w:rPr>
        <w:t xml:space="preserve">has to be </w:t>
      </w:r>
      <w:r w:rsidR="00EA13AE" w:rsidRPr="00F254AC">
        <w:rPr>
          <w:rFonts w:cs="Times New Roman"/>
        </w:rPr>
        <w:t>operated</w:t>
      </w:r>
      <w:r w:rsidR="003D119B" w:rsidRPr="00F254AC">
        <w:rPr>
          <w:rFonts w:cs="Times New Roman"/>
        </w:rPr>
        <w:t xml:space="preserve"> together</w:t>
      </w:r>
      <w:r w:rsidR="009E2203" w:rsidRPr="00F254AC">
        <w:rPr>
          <w:rFonts w:cs="Times New Roman"/>
        </w:rPr>
        <w:t xml:space="preserve"> with</w:t>
      </w:r>
      <w:r w:rsidR="00766690" w:rsidRPr="00F254AC">
        <w:rPr>
          <w:rFonts w:cs="Times New Roman"/>
        </w:rPr>
        <w:t xml:space="preserve"> the</w:t>
      </w:r>
      <w:r w:rsidR="00981D73" w:rsidRPr="00F254AC">
        <w:rPr>
          <w:rFonts w:cs="Times New Roman"/>
        </w:rPr>
        <w:t xml:space="preserve"> </w:t>
      </w:r>
      <w:r w:rsidR="00643E12" w:rsidRPr="00F254AC">
        <w:rPr>
          <w:rFonts w:cs="Times New Roman"/>
        </w:rPr>
        <w:t xml:space="preserve">friction </w:t>
      </w:r>
      <w:r w:rsidR="00D867D0" w:rsidRPr="00F254AC">
        <w:rPr>
          <w:rFonts w:cs="Times New Roman"/>
        </w:rPr>
        <w:t>brakes</w:t>
      </w:r>
      <w:r w:rsidRPr="00F254AC">
        <w:rPr>
          <w:rFonts w:cs="Times New Roman"/>
        </w:rPr>
        <w:t xml:space="preserve"> </w:t>
      </w:r>
      <w:r w:rsidR="00187B1D">
        <w:rPr>
          <w:rFonts w:cs="Times New Roman"/>
        </w:rPr>
        <w:t>to provide</w:t>
      </w:r>
      <w:r w:rsidR="00EA13AE" w:rsidRPr="00F254AC">
        <w:rPr>
          <w:rFonts w:cs="Times New Roman"/>
        </w:rPr>
        <w:t xml:space="preserve"> the required</w:t>
      </w:r>
      <w:r w:rsidRPr="00F254AC">
        <w:rPr>
          <w:rFonts w:cs="Times New Roman"/>
        </w:rPr>
        <w:t xml:space="preserve"> </w:t>
      </w:r>
      <w:r w:rsidR="003D119B" w:rsidRPr="00F254AC">
        <w:rPr>
          <w:rFonts w:cs="Times New Roman"/>
        </w:rPr>
        <w:t>braking power. The</w:t>
      </w:r>
      <w:r w:rsidR="00C405F6" w:rsidRPr="00F254AC">
        <w:rPr>
          <w:rFonts w:cs="Times New Roman"/>
        </w:rPr>
        <w:t xml:space="preserve"> available regenerative brake</w:t>
      </w:r>
      <w:r w:rsidR="0024533F" w:rsidRPr="00F254AC">
        <w:rPr>
          <w:rFonts w:cs="Times New Roman"/>
        </w:rPr>
        <w:t xml:space="preserve"> force, </w:t>
      </w:r>
      <w:r w:rsidR="0040100F" w:rsidRPr="00F254AC">
        <w:rPr>
          <w:rFonts w:cs="Times New Roman"/>
          <w:i/>
        </w:rPr>
        <w:t>F</w:t>
      </w:r>
      <w:r w:rsidR="0024533F" w:rsidRPr="00F254AC">
        <w:rPr>
          <w:rFonts w:cs="Times New Roman"/>
          <w:i/>
          <w:vertAlign w:val="subscript"/>
        </w:rPr>
        <w:t>reg</w:t>
      </w:r>
      <w:r w:rsidR="0024533F" w:rsidRPr="00F254AC">
        <w:rPr>
          <w:rFonts w:cs="Times New Roman"/>
        </w:rPr>
        <w:t xml:space="preserve"> applied to </w:t>
      </w:r>
      <w:r w:rsidR="00EA13AE" w:rsidRPr="00F254AC">
        <w:rPr>
          <w:rFonts w:cs="Times New Roman"/>
        </w:rPr>
        <w:t xml:space="preserve">the </w:t>
      </w:r>
      <w:r w:rsidR="00187B1D">
        <w:rPr>
          <w:rFonts w:cs="Times New Roman"/>
        </w:rPr>
        <w:t xml:space="preserve">two </w:t>
      </w:r>
      <w:r w:rsidR="00EA13AE" w:rsidRPr="00F254AC">
        <w:rPr>
          <w:rFonts w:cs="Times New Roman"/>
        </w:rPr>
        <w:t>front wheels can be written</w:t>
      </w:r>
    </w:p>
    <w:p w:rsidR="001C108A" w:rsidRPr="00F254AC" w:rsidRDefault="0040100F" w:rsidP="00AC3A30">
      <w:pPr>
        <w:jc w:val="right"/>
        <w:rPr>
          <w:rFonts w:eastAsiaTheme="minorEastAsia" w:cs="Times New Roman"/>
          <w:sz w:val="28"/>
          <w:szCs w:val="24"/>
        </w:rPr>
      </w:pPr>
      <w:r w:rsidRPr="00F254AC">
        <w:rPr>
          <w:rFonts w:eastAsiaTheme="minorEastAsia" w:cs="Times New Roman"/>
          <w:i/>
          <w:szCs w:val="24"/>
        </w:rPr>
        <w:t>F</w:t>
      </w:r>
      <w:r w:rsidR="004B3E42" w:rsidRPr="00F254AC">
        <w:rPr>
          <w:rFonts w:eastAsiaTheme="minorEastAsia" w:cs="Times New Roman"/>
          <w:i/>
          <w:szCs w:val="24"/>
          <w:vertAlign w:val="subscript"/>
        </w:rPr>
        <w:t>reg</w:t>
      </w:r>
      <w:r w:rsidR="001C108A" w:rsidRPr="00F254AC">
        <w:rPr>
          <w:rFonts w:eastAsiaTheme="minorEastAsia" w:cs="Times New Roman"/>
          <w:i/>
          <w:szCs w:val="24"/>
        </w:rPr>
        <w:t xml:space="preserve"> =</w:t>
      </w:r>
      <w:r w:rsidRPr="00F254AC">
        <w:rPr>
          <w:rFonts w:eastAsiaTheme="minorEastAsia" w:cs="Times New Roman"/>
          <w:i/>
          <w:szCs w:val="24"/>
        </w:rPr>
        <w:t xml:space="preserve"> </w:t>
      </w:r>
      <m:oMath>
        <m:f>
          <m:fPr>
            <m:ctrlPr>
              <w:rPr>
                <w:rFonts w:ascii="Cambria Math" w:eastAsiaTheme="minorEastAsia" w:hAnsi="Cambria Math" w:cs="Times New Roman"/>
                <w:i/>
                <w:sz w:val="28"/>
                <w:szCs w:val="24"/>
              </w:rPr>
            </m:ctrlPr>
          </m:fPr>
          <m:num>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T</m:t>
                </m:r>
              </m:e>
              <m:sub>
                <m:r>
                  <w:rPr>
                    <w:rFonts w:ascii="Cambria Math" w:eastAsiaTheme="minorEastAsia" w:hAnsi="Cambria Math" w:cs="Times New Roman"/>
                    <w:sz w:val="28"/>
                    <w:szCs w:val="24"/>
                  </w:rPr>
                  <m:t>EMreg</m:t>
                </m:r>
                <m:r>
                  <w:rPr>
                    <w:rFonts w:ascii="Cambria Math" w:eastAsiaTheme="minorEastAsia" w:cs="Times New Roman"/>
                    <w:sz w:val="28"/>
                    <w:szCs w:val="24"/>
                  </w:rPr>
                  <m:t xml:space="preserve"> </m:t>
                </m:r>
                <m:r>
                  <w:rPr>
                    <w:rFonts w:eastAsiaTheme="minorEastAsia" w:cs="Times New Roman"/>
                    <w:sz w:val="28"/>
                    <w:szCs w:val="24"/>
                  </w:rPr>
                  <m:t>×</m:t>
                </m:r>
                <m:r>
                  <w:rPr>
                    <w:rFonts w:ascii="Cambria Math" w:eastAsiaTheme="minorEastAsia" w:hAnsi="Cambria Math" w:cs="Times New Roman"/>
                    <w:sz w:val="28"/>
                    <w:szCs w:val="24"/>
                  </w:rPr>
                  <m:t>i</m:t>
                </m:r>
                <m:r>
                  <w:rPr>
                    <w:rFonts w:ascii="Cambria Math" w:eastAsiaTheme="minorEastAsia" w:cs="Times New Roman"/>
                    <w:sz w:val="28"/>
                    <w:szCs w:val="24"/>
                  </w:rPr>
                  <m:t xml:space="preserve"> </m:t>
                </m:r>
              </m:sub>
            </m:sSub>
          </m:num>
          <m:den>
            <m:r>
              <w:rPr>
                <w:rFonts w:ascii="Cambria Math" w:cs="Times New Roman"/>
                <w:i/>
              </w:rPr>
              <w:sym w:font="Symbol" w:char="F068"/>
            </m:r>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R</m:t>
                </m:r>
              </m:e>
              <m:sub>
                <m:r>
                  <w:rPr>
                    <w:rFonts w:ascii="Cambria Math" w:eastAsiaTheme="minorEastAsia" w:hAnsi="Cambria Math" w:cs="Times New Roman"/>
                    <w:sz w:val="28"/>
                    <w:szCs w:val="24"/>
                  </w:rPr>
                  <m:t>r</m:t>
                </m:r>
              </m:sub>
            </m:sSub>
          </m:den>
        </m:f>
      </m:oMath>
      <w:r w:rsidR="00AC3A30" w:rsidRPr="00F254AC">
        <w:rPr>
          <w:rFonts w:eastAsiaTheme="minorEastAsia" w:cs="Times New Roman"/>
          <w:i/>
          <w:sz w:val="28"/>
          <w:szCs w:val="24"/>
        </w:rPr>
        <w:tab/>
      </w:r>
      <w:r w:rsidR="00AC3A30" w:rsidRPr="00F254AC">
        <w:rPr>
          <w:rFonts w:eastAsiaTheme="minorEastAsia" w:cs="Times New Roman"/>
          <w:i/>
          <w:sz w:val="28"/>
          <w:szCs w:val="24"/>
        </w:rPr>
        <w:tab/>
      </w:r>
      <w:r w:rsidR="00AC3A30" w:rsidRPr="00F254AC">
        <w:rPr>
          <w:rFonts w:eastAsiaTheme="minorEastAsia" w:cs="Times New Roman"/>
          <w:i/>
          <w:sz w:val="28"/>
          <w:szCs w:val="24"/>
        </w:rPr>
        <w:tab/>
      </w:r>
      <w:r w:rsidR="00AC3A30" w:rsidRPr="00F254AC">
        <w:rPr>
          <w:rFonts w:eastAsiaTheme="minorEastAsia" w:cs="Times New Roman"/>
          <w:i/>
          <w:sz w:val="28"/>
          <w:szCs w:val="24"/>
        </w:rPr>
        <w:tab/>
      </w:r>
      <w:r w:rsidR="00AC3A30" w:rsidRPr="00F254AC">
        <w:rPr>
          <w:rFonts w:eastAsiaTheme="minorEastAsia" w:cs="Times New Roman"/>
          <w:i/>
          <w:sz w:val="28"/>
          <w:szCs w:val="24"/>
        </w:rPr>
        <w:tab/>
      </w:r>
      <w:r w:rsidR="00CF578D" w:rsidRPr="00F254AC">
        <w:rPr>
          <w:rFonts w:eastAsiaTheme="minorEastAsia" w:cs="Times New Roman"/>
          <w:szCs w:val="24"/>
        </w:rPr>
        <w:t>(1</w:t>
      </w:r>
      <w:r w:rsidR="00AC3A30" w:rsidRPr="00F254AC">
        <w:rPr>
          <w:rFonts w:eastAsiaTheme="minorEastAsia" w:cs="Times New Roman"/>
          <w:szCs w:val="24"/>
        </w:rPr>
        <w:t>)</w:t>
      </w:r>
    </w:p>
    <w:p w:rsidR="00496E74" w:rsidRPr="00F254AC" w:rsidRDefault="00496E74" w:rsidP="0040100F">
      <w:pPr>
        <w:rPr>
          <w:rFonts w:cs="Times New Roman"/>
        </w:rPr>
      </w:pPr>
      <w:r w:rsidRPr="00F254AC">
        <w:rPr>
          <w:rFonts w:cs="Times New Roman"/>
        </w:rPr>
        <w:t xml:space="preserve">Maximum generation power </w:t>
      </w:r>
      <w:r w:rsidR="001668DB" w:rsidRPr="00F254AC">
        <w:rPr>
          <w:rFonts w:cs="Times New Roman"/>
          <w:i/>
        </w:rPr>
        <w:t>P</w:t>
      </w:r>
      <w:r w:rsidR="00472A35" w:rsidRPr="00F254AC">
        <w:rPr>
          <w:rFonts w:cs="Times New Roman"/>
          <w:i/>
          <w:vertAlign w:val="subscript"/>
        </w:rPr>
        <w:t>G</w:t>
      </w:r>
      <w:r w:rsidR="001668DB" w:rsidRPr="00F254AC">
        <w:rPr>
          <w:rFonts w:cs="Times New Roman"/>
          <w:i/>
          <w:vertAlign w:val="subscript"/>
        </w:rPr>
        <w:t>emax</w:t>
      </w:r>
      <w:r w:rsidR="001668DB" w:rsidRPr="00F254AC">
        <w:rPr>
          <w:rFonts w:cs="Times New Roman"/>
        </w:rPr>
        <w:t xml:space="preserve"> </w:t>
      </w:r>
      <w:r w:rsidRPr="00F254AC">
        <w:rPr>
          <w:rFonts w:cs="Times New Roman"/>
        </w:rPr>
        <w:t>depend</w:t>
      </w:r>
      <w:r w:rsidR="00EA13AE" w:rsidRPr="00F254AC">
        <w:rPr>
          <w:rFonts w:cs="Times New Roman"/>
        </w:rPr>
        <w:t>s</w:t>
      </w:r>
      <w:r w:rsidRPr="00F254AC">
        <w:rPr>
          <w:rFonts w:cs="Times New Roman"/>
        </w:rPr>
        <w:t xml:space="preserve"> on</w:t>
      </w:r>
      <w:r w:rsidR="00EA13AE" w:rsidRPr="00F254AC">
        <w:rPr>
          <w:rFonts w:cs="Times New Roman"/>
        </w:rPr>
        <w:t xml:space="preserve"> </w:t>
      </w:r>
      <w:r w:rsidR="00981D73" w:rsidRPr="00F254AC">
        <w:rPr>
          <w:rFonts w:cs="Times New Roman"/>
        </w:rPr>
        <w:t>the size of</w:t>
      </w:r>
      <w:r w:rsidR="00EA13AE" w:rsidRPr="00F254AC">
        <w:rPr>
          <w:rFonts w:cs="Times New Roman"/>
        </w:rPr>
        <w:t xml:space="preserve"> the </w:t>
      </w:r>
      <w:r w:rsidRPr="00F254AC">
        <w:rPr>
          <w:rFonts w:cs="Times New Roman"/>
        </w:rPr>
        <w:t>electric motor</w:t>
      </w:r>
      <w:r w:rsidR="00642343" w:rsidRPr="00F254AC">
        <w:rPr>
          <w:rFonts w:cs="Times New Roman"/>
        </w:rPr>
        <w:t>/</w:t>
      </w:r>
      <w:r w:rsidR="00D867D0" w:rsidRPr="00F254AC">
        <w:rPr>
          <w:rFonts w:cs="Times New Roman"/>
        </w:rPr>
        <w:t>generator</w:t>
      </w:r>
      <w:r w:rsidR="00EA13AE" w:rsidRPr="00F254AC">
        <w:rPr>
          <w:rFonts w:cs="Times New Roman"/>
        </w:rPr>
        <w:t xml:space="preserve">, and may be further limited by the </w:t>
      </w:r>
      <w:r w:rsidR="00981D73" w:rsidRPr="00F254AC">
        <w:rPr>
          <w:rFonts w:cs="Times New Roman"/>
        </w:rPr>
        <w:t xml:space="preserve">rate at which energy can be </w:t>
      </w:r>
      <w:r w:rsidR="00D867D0" w:rsidRPr="00F254AC">
        <w:rPr>
          <w:rFonts w:cs="Times New Roman"/>
        </w:rPr>
        <w:t>transferred</w:t>
      </w:r>
      <w:r w:rsidR="00EA13AE" w:rsidRPr="00F254AC">
        <w:rPr>
          <w:rFonts w:cs="Times New Roman"/>
        </w:rPr>
        <w:t xml:space="preserve"> to the</w:t>
      </w:r>
      <w:r w:rsidR="00AC3A30" w:rsidRPr="00F254AC">
        <w:rPr>
          <w:rFonts w:cs="Times New Roman"/>
        </w:rPr>
        <w:t xml:space="preserve"> battery</w:t>
      </w:r>
      <w:r w:rsidR="00EA13AE" w:rsidRPr="00F254AC">
        <w:rPr>
          <w:rFonts w:cs="Times New Roman"/>
        </w:rPr>
        <w:t xml:space="preserve">. </w:t>
      </w:r>
      <w:r w:rsidR="00981D73" w:rsidRPr="00F254AC">
        <w:rPr>
          <w:rFonts w:cs="Times New Roman"/>
        </w:rPr>
        <w:t>For an electric motor i</w:t>
      </w:r>
      <w:r w:rsidR="00766690" w:rsidRPr="00F254AC">
        <w:rPr>
          <w:rFonts w:cs="Times New Roman"/>
        </w:rPr>
        <w:t xml:space="preserve">t is safe to assume </w:t>
      </w:r>
      <w:r w:rsidR="00981D73" w:rsidRPr="00F254AC">
        <w:rPr>
          <w:rFonts w:cs="Times New Roman"/>
        </w:rPr>
        <w:t xml:space="preserve">that </w:t>
      </w:r>
      <w:r w:rsidR="00642343" w:rsidRPr="00F254AC">
        <w:rPr>
          <w:rFonts w:cs="Times New Roman"/>
        </w:rPr>
        <w:t>the maximum generated</w:t>
      </w:r>
      <w:r w:rsidR="00766690" w:rsidRPr="00F254AC">
        <w:rPr>
          <w:rFonts w:cs="Times New Roman"/>
        </w:rPr>
        <w:t xml:space="preserve"> power </w:t>
      </w:r>
      <w:r w:rsidR="00981D73" w:rsidRPr="00F254AC">
        <w:rPr>
          <w:rFonts w:cs="Times New Roman"/>
        </w:rPr>
        <w:t xml:space="preserve">is </w:t>
      </w:r>
      <w:r w:rsidR="00766690" w:rsidRPr="00F254AC">
        <w:rPr>
          <w:rFonts w:cs="Times New Roman"/>
        </w:rPr>
        <w:t xml:space="preserve">equal to the nominal drive power as this means that the motor/generator and electric storage system will be operating within safe current limits. </w:t>
      </w:r>
      <w:r w:rsidR="00EA13AE" w:rsidRPr="00F254AC">
        <w:rPr>
          <w:rFonts w:cs="Times New Roman"/>
        </w:rPr>
        <w:t xml:space="preserve">Using the symbol </w:t>
      </w:r>
      <w:r w:rsidR="00AC3A30" w:rsidRPr="00F254AC">
        <w:rPr>
          <w:rFonts w:cs="Times New Roman"/>
          <w:i/>
        </w:rPr>
        <w:t>N</w:t>
      </w:r>
      <w:r w:rsidR="00AC3A30" w:rsidRPr="00F254AC">
        <w:rPr>
          <w:rFonts w:cs="Times New Roman"/>
        </w:rPr>
        <w:t xml:space="preserve"> </w:t>
      </w:r>
      <w:r w:rsidR="00EA13AE" w:rsidRPr="00F254AC">
        <w:rPr>
          <w:rFonts w:cs="Times New Roman"/>
        </w:rPr>
        <w:t xml:space="preserve">for the </w:t>
      </w:r>
      <w:r w:rsidR="00166DB3" w:rsidRPr="00F254AC">
        <w:rPr>
          <w:rFonts w:cs="Times New Roman"/>
        </w:rPr>
        <w:t>motor speed in rev/min</w:t>
      </w:r>
      <w:r w:rsidR="00AC3A30" w:rsidRPr="00F254AC">
        <w:rPr>
          <w:rFonts w:cs="Times New Roman"/>
        </w:rPr>
        <w:t>,</w:t>
      </w:r>
      <w:r w:rsidR="00EA13AE" w:rsidRPr="00F254AC">
        <w:rPr>
          <w:rFonts w:cs="Times New Roman"/>
        </w:rPr>
        <w:t xml:space="preserve"> the</w:t>
      </w:r>
      <w:r w:rsidR="00AC3A30" w:rsidRPr="00F254AC">
        <w:rPr>
          <w:rFonts w:cs="Times New Roman"/>
        </w:rPr>
        <w:t xml:space="preserve"> </w:t>
      </w:r>
      <w:r w:rsidR="00303D04" w:rsidRPr="00F254AC">
        <w:rPr>
          <w:rFonts w:cs="Times New Roman"/>
        </w:rPr>
        <w:t>electric motor regenerative braking torque is calculated as</w:t>
      </w:r>
    </w:p>
    <w:p w:rsidR="00AC3A30" w:rsidRPr="00F254AC" w:rsidRDefault="004A42C2" w:rsidP="00AC3A30">
      <w:pPr>
        <w:jc w:val="right"/>
        <w:rPr>
          <w:rFonts w:eastAsiaTheme="minorEastAsia" w:cs="Times New Roman"/>
        </w:rPr>
      </w:pPr>
      <m:oMath>
        <m:sSub>
          <m:sSubPr>
            <m:ctrlPr>
              <w:rPr>
                <w:rFonts w:ascii="Cambria Math" w:hAnsi="Cambria Math" w:cs="Times New Roman"/>
                <w:i/>
              </w:rPr>
            </m:ctrlPr>
          </m:sSubPr>
          <m:e>
            <m:r>
              <w:rPr>
                <w:rFonts w:ascii="Cambria Math" w:hAnsi="Cambria Math" w:cs="Times New Roman"/>
              </w:rPr>
              <m:t>T</m:t>
            </m:r>
          </m:e>
          <m:sub>
            <m:sSub>
              <m:sSubPr>
                <m:ctrlPr>
                  <w:rPr>
                    <w:rFonts w:ascii="Cambria Math" w:hAnsi="Cambria Math" w:cs="Times New Roman"/>
                    <w:i/>
                  </w:rPr>
                </m:ctrlPr>
              </m:sSubPr>
              <m:e>
                <m:r>
                  <w:rPr>
                    <w:rFonts w:ascii="Cambria Math" w:hAnsi="Cambria Math" w:cs="Times New Roman"/>
                  </w:rPr>
                  <m:t>EM</m:t>
                </m:r>
              </m:e>
              <m:sub>
                <m:r>
                  <w:rPr>
                    <w:rFonts w:ascii="Cambria Math" w:hAnsi="Cambria Math" w:cs="Times New Roman"/>
                  </w:rPr>
                  <m:t>reg</m:t>
                </m:r>
                <m:r>
                  <w:rPr>
                    <w:rFonts w:ascii="Cambria Math" w:cs="Times New Roman"/>
                  </w:rPr>
                  <m:t>_</m:t>
                </m:r>
                <m:r>
                  <w:rPr>
                    <w:rFonts w:ascii="Cambria Math" w:hAnsi="Cambria Math" w:cs="Times New Roman"/>
                  </w:rPr>
                  <m:t>max</m:t>
                </m:r>
              </m:sub>
            </m:sSub>
            <m:r>
              <w:rPr>
                <w:rFonts w:ascii="Cambria Math" w:cs="Times New Roman"/>
              </w:rPr>
              <m:t>=</m:t>
            </m:r>
          </m:sub>
        </m:sSub>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Ge</m:t>
                            </m:r>
                          </m:e>
                          <m:sub>
                            <m:r>
                              <w:rPr>
                                <w:rFonts w:ascii="Cambria Math" w:hAnsi="Cambria Math" w:cs="Times New Roman"/>
                              </w:rPr>
                              <m:t>max</m:t>
                            </m:r>
                          </m:sub>
                        </m:sSub>
                      </m:sub>
                    </m:sSub>
                    <m:r>
                      <w:rPr>
                        <w:rFonts w:cs="Times New Roman"/>
                      </w:rPr>
                      <m:t>×</m:t>
                    </m:r>
                    <m:r>
                      <w:rPr>
                        <w:rFonts w:ascii="Cambria Math" w:cs="Times New Roman"/>
                      </w:rPr>
                      <m:t xml:space="preserve"> 60</m:t>
                    </m:r>
                  </m:num>
                  <m:den>
                    <m:r>
                      <w:rPr>
                        <w:rFonts w:ascii="Cambria Math" w:cs="Times New Roman"/>
                      </w:rPr>
                      <m:t>2</m:t>
                    </m:r>
                    <m:r>
                      <w:rPr>
                        <w:rFonts w:ascii="Cambria Math" w:hAnsi="Cambria Math" w:cs="Times New Roman"/>
                      </w:rPr>
                      <m:t>π</m:t>
                    </m:r>
                    <m:r>
                      <w:rPr>
                        <w:rFonts w:cs="Times New Roman"/>
                      </w:rPr>
                      <m:t>×</m:t>
                    </m:r>
                    <m:r>
                      <w:rPr>
                        <w:rFonts w:ascii="Cambria Math" w:cs="Times New Roman"/>
                      </w:rPr>
                      <m:t>1500</m:t>
                    </m:r>
                  </m:den>
                </m:f>
                <m:r>
                  <w:rPr>
                    <w:rFonts w:ascii="Cambria Math" w:cs="Times New Roman"/>
                  </w:rPr>
                  <m:t>,</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Ge</m:t>
                            </m:r>
                          </m:e>
                          <m:sub>
                            <m:r>
                              <w:rPr>
                                <w:rFonts w:ascii="Cambria Math" w:hAnsi="Cambria Math" w:cs="Times New Roman"/>
                              </w:rPr>
                              <m:t>max</m:t>
                            </m:r>
                          </m:sub>
                        </m:sSub>
                      </m:sub>
                    </m:sSub>
                    <m:r>
                      <w:rPr>
                        <w:rFonts w:cs="Times New Roman"/>
                      </w:rPr>
                      <m:t>×</m:t>
                    </m:r>
                    <m:r>
                      <w:rPr>
                        <w:rFonts w:ascii="Cambria Math" w:cs="Times New Roman"/>
                      </w:rPr>
                      <m:t xml:space="preserve"> 60</m:t>
                    </m:r>
                  </m:num>
                  <m:den>
                    <m:r>
                      <w:rPr>
                        <w:rFonts w:ascii="Cambria Math" w:cs="Times New Roman"/>
                      </w:rPr>
                      <m:t>2</m:t>
                    </m:r>
                    <m:r>
                      <w:rPr>
                        <w:rFonts w:ascii="Cambria Math" w:hAnsi="Cambria Math" w:cs="Times New Roman"/>
                      </w:rPr>
                      <m:t>π</m:t>
                    </m:r>
                    <m:r>
                      <w:rPr>
                        <w:rFonts w:ascii="Cambria Math" w:cs="Times New Roman"/>
                      </w:rPr>
                      <m:t>.</m:t>
                    </m:r>
                    <m:r>
                      <w:rPr>
                        <w:rFonts w:ascii="Cambria Math" w:hAnsi="Cambria Math" w:cs="Times New Roman"/>
                      </w:rPr>
                      <m:t>N</m:t>
                    </m:r>
                  </m:den>
                </m:f>
                <m:r>
                  <w:rPr>
                    <w:rFonts w:ascii="Cambria Math" w:cs="Times New Roman"/>
                  </w:rPr>
                  <m:t xml:space="preserve">, </m:t>
                </m:r>
              </m:e>
            </m:eqArr>
          </m:e>
        </m:d>
        <m:f>
          <m:fPr>
            <m:type m:val="noBar"/>
            <m:ctrlPr>
              <w:rPr>
                <w:rFonts w:ascii="Cambria Math" w:eastAsiaTheme="minorEastAsia" w:hAnsi="Cambria Math" w:cs="Times New Roman"/>
                <w:i/>
              </w:rPr>
            </m:ctrlPr>
          </m:fPr>
          <m:num>
            <m:eqArr>
              <m:eqArrPr>
                <m:ctrlPr>
                  <w:rPr>
                    <w:rFonts w:ascii="Cambria Math" w:eastAsiaTheme="minorEastAsia" w:hAnsi="Cambria Math" w:cs="Times New Roman"/>
                    <w:i/>
                  </w:rPr>
                </m:ctrlPr>
              </m:eqArrPr>
              <m:e>
                <m:r>
                  <w:rPr>
                    <w:rFonts w:ascii="Cambria Math" w:eastAsiaTheme="minorEastAsia" w:hAnsi="Cambria Math" w:cs="Times New Roman"/>
                  </w:rPr>
                  <m:t>N</m:t>
                </m:r>
                <m:r>
                  <w:rPr>
                    <w:rFonts w:eastAsiaTheme="minorEastAsia" w:cs="Times New Roman"/>
                  </w:rPr>
                  <m:t>≤</m:t>
                </m:r>
                <m:r>
                  <w:rPr>
                    <w:rFonts w:ascii="Cambria Math" w:eastAsiaTheme="minorEastAsia" w:cs="Times New Roman"/>
                  </w:rPr>
                  <m:t xml:space="preserve">1500 </m:t>
                </m:r>
                <m:r>
                  <w:rPr>
                    <w:rFonts w:ascii="Cambria Math" w:eastAsiaTheme="minorEastAsia" w:hAnsi="Cambria Math" w:cs="Times New Roman"/>
                  </w:rPr>
                  <m:t>rpm</m:t>
                </m:r>
              </m:e>
              <m:e/>
            </m:eqArr>
          </m:num>
          <m:den>
            <m:r>
              <w:rPr>
                <w:rFonts w:ascii="Cambria Math" w:eastAsiaTheme="minorEastAsia" w:hAnsi="Cambria Math" w:cs="Times New Roman"/>
              </w:rPr>
              <m:t>N</m:t>
            </m:r>
            <m:r>
              <w:rPr>
                <w:rFonts w:ascii="Cambria Math" w:eastAsiaTheme="minorEastAsia" w:cs="Times New Roman"/>
              </w:rPr>
              <m:t xml:space="preserve">&gt;1500 </m:t>
            </m:r>
            <m:r>
              <w:rPr>
                <w:rFonts w:ascii="Cambria Math" w:eastAsiaTheme="minorEastAsia" w:hAnsi="Cambria Math" w:cs="Times New Roman"/>
              </w:rPr>
              <m:t>rpm</m:t>
            </m:r>
          </m:den>
        </m:f>
      </m:oMath>
      <w:r w:rsidR="00D86E73" w:rsidRPr="00F254AC">
        <w:rPr>
          <w:rFonts w:eastAsiaTheme="minorEastAsia" w:cs="Times New Roman"/>
        </w:rPr>
        <w:tab/>
        <w:t xml:space="preserve">      </w:t>
      </w:r>
      <w:r w:rsidR="00D86E73" w:rsidRPr="00F254AC">
        <w:rPr>
          <w:rFonts w:eastAsiaTheme="minorEastAsia" w:cs="Times New Roman"/>
        </w:rPr>
        <w:tab/>
        <w:t xml:space="preserve">  </w:t>
      </w:r>
      <w:r w:rsidR="00CF578D" w:rsidRPr="00F254AC">
        <w:rPr>
          <w:rFonts w:eastAsiaTheme="minorEastAsia" w:cs="Times New Roman"/>
        </w:rPr>
        <w:tab/>
      </w:r>
      <w:r w:rsidR="00D86E73" w:rsidRPr="00F254AC">
        <w:rPr>
          <w:rFonts w:eastAsiaTheme="minorEastAsia" w:cs="Times New Roman"/>
        </w:rPr>
        <w:t xml:space="preserve">      </w:t>
      </w:r>
      <w:r w:rsidR="00CF578D" w:rsidRPr="00F254AC">
        <w:rPr>
          <w:rFonts w:eastAsiaTheme="minorEastAsia" w:cs="Times New Roman"/>
        </w:rPr>
        <w:t>(2</w:t>
      </w:r>
      <w:r w:rsidR="00AC3A30" w:rsidRPr="00F254AC">
        <w:rPr>
          <w:rFonts w:eastAsiaTheme="minorEastAsia" w:cs="Times New Roman"/>
        </w:rPr>
        <w:t>)</w:t>
      </w:r>
    </w:p>
    <w:p w:rsidR="001F6328" w:rsidRPr="00F254AC" w:rsidRDefault="006C13FD" w:rsidP="006C13FD">
      <w:pPr>
        <w:ind w:firstLine="0"/>
        <w:rPr>
          <w:rFonts w:eastAsiaTheme="minorEastAsia" w:cs="Times New Roman"/>
        </w:rPr>
      </w:pPr>
      <w:r w:rsidRPr="00F254AC">
        <w:rPr>
          <w:rFonts w:eastAsiaTheme="minorEastAsia" w:cs="Times New Roman"/>
        </w:rPr>
        <w:t>The</w:t>
      </w:r>
      <w:r w:rsidR="00766690" w:rsidRPr="00F254AC">
        <w:rPr>
          <w:rFonts w:eastAsiaTheme="minorEastAsia" w:cs="Times New Roman"/>
        </w:rPr>
        <w:t xml:space="preserve"> </w:t>
      </w:r>
      <w:r w:rsidR="006C5C7E" w:rsidRPr="00F254AC">
        <w:rPr>
          <w:rFonts w:eastAsiaTheme="minorEastAsia" w:cs="Times New Roman"/>
        </w:rPr>
        <w:t>condition</w:t>
      </w:r>
      <w:r w:rsidR="00981D73" w:rsidRPr="00F254AC">
        <w:rPr>
          <w:rFonts w:eastAsiaTheme="minorEastAsia" w:cs="Times New Roman"/>
        </w:rPr>
        <w:t xml:space="preserve"> for </w:t>
      </w:r>
      <w:r w:rsidR="00981D73" w:rsidRPr="00B30D85">
        <w:rPr>
          <w:rFonts w:eastAsiaTheme="minorEastAsia" w:cs="Times New Roman"/>
          <w:i/>
        </w:rPr>
        <w:t>N</w:t>
      </w:r>
      <w:r w:rsidR="00981D73" w:rsidRPr="00F254AC">
        <w:rPr>
          <w:rFonts w:eastAsiaTheme="minorEastAsia" w:cs="Times New Roman"/>
        </w:rPr>
        <w:t xml:space="preserve"> ≤</w:t>
      </w:r>
      <w:r w:rsidR="00766690" w:rsidRPr="00F254AC">
        <w:rPr>
          <w:rFonts w:eastAsiaTheme="minorEastAsia" w:cs="Times New Roman"/>
        </w:rPr>
        <w:t xml:space="preserve"> 1500 is applied as</w:t>
      </w:r>
      <w:r w:rsidR="00EA13AE" w:rsidRPr="00F254AC">
        <w:rPr>
          <w:rFonts w:eastAsiaTheme="minorEastAsia" w:cs="Times New Roman"/>
        </w:rPr>
        <w:t xml:space="preserve"> this </w:t>
      </w:r>
      <w:r w:rsidR="006C5C7E" w:rsidRPr="00F254AC">
        <w:rPr>
          <w:rFonts w:eastAsiaTheme="minorEastAsia" w:cs="Times New Roman"/>
        </w:rPr>
        <w:t>reflects that the full power capacity of the motor can be used above 1500 rpm, with an approximate</w:t>
      </w:r>
      <w:r w:rsidR="004C1C92" w:rsidRPr="00F254AC">
        <w:rPr>
          <w:rFonts w:eastAsiaTheme="minorEastAsia" w:cs="Times New Roman"/>
        </w:rPr>
        <w:t>ly</w:t>
      </w:r>
      <w:r w:rsidR="006C5C7E" w:rsidRPr="00F254AC">
        <w:rPr>
          <w:rFonts w:eastAsiaTheme="minorEastAsia" w:cs="Times New Roman"/>
        </w:rPr>
        <w:t xml:space="preserve"> linear rise in power below this level (equal to a constant motor torque).</w:t>
      </w:r>
    </w:p>
    <w:p w:rsidR="00D65C20" w:rsidRPr="00F254AC" w:rsidRDefault="00657621" w:rsidP="0040100F">
      <w:pPr>
        <w:rPr>
          <w:rFonts w:eastAsiaTheme="minorEastAsia" w:cs="Times New Roman"/>
        </w:rPr>
      </w:pPr>
      <w:r w:rsidRPr="00F254AC">
        <w:rPr>
          <w:rFonts w:eastAsiaTheme="minorEastAsia" w:cs="Times New Roman"/>
        </w:rPr>
        <w:t>Fig.</w:t>
      </w:r>
      <w:r w:rsidR="00F870DB" w:rsidRPr="00F254AC">
        <w:rPr>
          <w:rFonts w:eastAsiaTheme="minorEastAsia" w:cs="Times New Roman"/>
        </w:rPr>
        <w:t xml:space="preserve"> 2</w:t>
      </w:r>
      <w:r w:rsidR="00AC3A30" w:rsidRPr="00F254AC">
        <w:rPr>
          <w:rFonts w:eastAsiaTheme="minorEastAsia" w:cs="Times New Roman"/>
        </w:rPr>
        <w:t xml:space="preserve"> </w:t>
      </w:r>
      <w:r w:rsidR="00D65C20" w:rsidRPr="00F254AC">
        <w:rPr>
          <w:rFonts w:eastAsiaTheme="minorEastAsia" w:cs="Times New Roman"/>
        </w:rPr>
        <w:t xml:space="preserve">shows that </w:t>
      </w:r>
      <w:r w:rsidR="009E2203" w:rsidRPr="00F254AC">
        <w:rPr>
          <w:rFonts w:eastAsiaTheme="minorEastAsia" w:cs="Times New Roman"/>
        </w:rPr>
        <w:t xml:space="preserve">the torque is </w:t>
      </w:r>
      <w:r w:rsidR="00EB2C69" w:rsidRPr="00F254AC">
        <w:rPr>
          <w:rFonts w:eastAsiaTheme="minorEastAsia" w:cs="Times New Roman"/>
        </w:rPr>
        <w:t xml:space="preserve">higher for </w:t>
      </w:r>
      <w:r w:rsidR="00035BF7" w:rsidRPr="00F254AC">
        <w:rPr>
          <w:rFonts w:eastAsiaTheme="minorEastAsia" w:cs="Times New Roman"/>
        </w:rPr>
        <w:t>a</w:t>
      </w:r>
      <w:r w:rsidR="00EB2C69" w:rsidRPr="00F254AC">
        <w:rPr>
          <w:rFonts w:eastAsiaTheme="minorEastAsia" w:cs="Times New Roman"/>
        </w:rPr>
        <w:t xml:space="preserve"> 5</w:t>
      </w:r>
      <w:r w:rsidR="002C60FD" w:rsidRPr="00F254AC">
        <w:rPr>
          <w:rFonts w:eastAsiaTheme="minorEastAsia" w:cs="Times New Roman"/>
        </w:rPr>
        <w:t>0</w:t>
      </w:r>
      <w:r w:rsidR="000E69B0" w:rsidRPr="00F254AC">
        <w:rPr>
          <w:rFonts w:eastAsiaTheme="minorEastAsia" w:cs="Times New Roman"/>
        </w:rPr>
        <w:t xml:space="preserve"> kW </w:t>
      </w:r>
      <w:r w:rsidR="00EB2C69" w:rsidRPr="00F254AC">
        <w:rPr>
          <w:rFonts w:eastAsiaTheme="minorEastAsia" w:cs="Times New Roman"/>
        </w:rPr>
        <w:t>motor</w:t>
      </w:r>
      <w:r w:rsidR="00642343" w:rsidRPr="00F254AC">
        <w:rPr>
          <w:rFonts w:eastAsiaTheme="minorEastAsia" w:cs="Times New Roman"/>
        </w:rPr>
        <w:t>/</w:t>
      </w:r>
      <w:r w:rsidR="000E69B0" w:rsidRPr="00F254AC">
        <w:rPr>
          <w:rFonts w:eastAsiaTheme="minorEastAsia" w:cs="Times New Roman"/>
        </w:rPr>
        <w:t>generator compare</w:t>
      </w:r>
      <w:r w:rsidR="00035BF7" w:rsidRPr="00F254AC">
        <w:rPr>
          <w:rFonts w:eastAsiaTheme="minorEastAsia" w:cs="Times New Roman"/>
        </w:rPr>
        <w:t>d</w:t>
      </w:r>
      <w:r w:rsidR="00EB2C69" w:rsidRPr="00F254AC">
        <w:rPr>
          <w:rFonts w:eastAsiaTheme="minorEastAsia" w:cs="Times New Roman"/>
        </w:rPr>
        <w:t xml:space="preserve"> to </w:t>
      </w:r>
      <w:r w:rsidR="00642343" w:rsidRPr="00F254AC">
        <w:rPr>
          <w:rFonts w:eastAsiaTheme="minorEastAsia" w:cs="Times New Roman"/>
        </w:rPr>
        <w:t>smaller</w:t>
      </w:r>
      <w:r w:rsidR="00EE5BAF" w:rsidRPr="00F254AC">
        <w:rPr>
          <w:rFonts w:eastAsiaTheme="minorEastAsia" w:cs="Times New Roman"/>
        </w:rPr>
        <w:t xml:space="preserve"> e.g. </w:t>
      </w:r>
      <w:r w:rsidR="00EB2C69" w:rsidRPr="00F254AC">
        <w:rPr>
          <w:rFonts w:eastAsiaTheme="minorEastAsia" w:cs="Times New Roman"/>
        </w:rPr>
        <w:t>2</w:t>
      </w:r>
      <w:r w:rsidR="002C60FD" w:rsidRPr="00F254AC">
        <w:rPr>
          <w:rFonts w:eastAsiaTheme="minorEastAsia" w:cs="Times New Roman"/>
        </w:rPr>
        <w:t>0 kW</w:t>
      </w:r>
      <w:r w:rsidR="00EB2C69" w:rsidRPr="00F254AC">
        <w:rPr>
          <w:rFonts w:eastAsiaTheme="minorEastAsia" w:cs="Times New Roman"/>
        </w:rPr>
        <w:t xml:space="preserve"> and 10 kW</w:t>
      </w:r>
      <w:r w:rsidR="00035BF7" w:rsidRPr="00F254AC">
        <w:rPr>
          <w:rFonts w:eastAsiaTheme="minorEastAsia" w:cs="Times New Roman"/>
        </w:rPr>
        <w:t xml:space="preserve"> motors. This</w:t>
      </w:r>
      <w:r w:rsidR="002C60FD" w:rsidRPr="00F254AC">
        <w:rPr>
          <w:rFonts w:eastAsiaTheme="minorEastAsia" w:cs="Times New Roman"/>
        </w:rPr>
        <w:t xml:space="preserve"> </w:t>
      </w:r>
      <w:r w:rsidR="00035BF7" w:rsidRPr="00F254AC">
        <w:rPr>
          <w:rFonts w:eastAsiaTheme="minorEastAsia" w:cs="Times New Roman"/>
        </w:rPr>
        <w:t>shows</w:t>
      </w:r>
      <w:r w:rsidR="002C60FD" w:rsidRPr="00F254AC">
        <w:rPr>
          <w:rFonts w:eastAsiaTheme="minorEastAsia" w:cs="Times New Roman"/>
        </w:rPr>
        <w:t xml:space="preserve"> that </w:t>
      </w:r>
      <w:r w:rsidR="00035BF7" w:rsidRPr="00F254AC">
        <w:rPr>
          <w:rFonts w:eastAsiaTheme="minorEastAsia" w:cs="Times New Roman"/>
        </w:rPr>
        <w:t xml:space="preserve">more powerful </w:t>
      </w:r>
      <w:r w:rsidR="002C60FD" w:rsidRPr="00F254AC">
        <w:rPr>
          <w:rFonts w:eastAsiaTheme="minorEastAsia" w:cs="Times New Roman"/>
        </w:rPr>
        <w:t>electric motor</w:t>
      </w:r>
      <w:r w:rsidR="00035BF7" w:rsidRPr="00F254AC">
        <w:rPr>
          <w:rFonts w:eastAsiaTheme="minorEastAsia" w:cs="Times New Roman"/>
        </w:rPr>
        <w:t>s</w:t>
      </w:r>
      <w:r w:rsidR="002C60FD" w:rsidRPr="00F254AC">
        <w:rPr>
          <w:rFonts w:eastAsiaTheme="minorEastAsia" w:cs="Times New Roman"/>
        </w:rPr>
        <w:t xml:space="preserve"> </w:t>
      </w:r>
      <w:r w:rsidR="00766690" w:rsidRPr="00F254AC">
        <w:rPr>
          <w:rFonts w:eastAsiaTheme="minorEastAsia" w:cs="Times New Roman"/>
        </w:rPr>
        <w:t>allow</w:t>
      </w:r>
      <w:r w:rsidR="002C60FD" w:rsidRPr="00F254AC">
        <w:rPr>
          <w:rFonts w:eastAsiaTheme="minorEastAsia" w:cs="Times New Roman"/>
        </w:rPr>
        <w:t xml:space="preserve"> more </w:t>
      </w:r>
      <w:r w:rsidR="00D40668" w:rsidRPr="00F254AC">
        <w:rPr>
          <w:rFonts w:eastAsiaTheme="minorEastAsia" w:cs="Times New Roman"/>
        </w:rPr>
        <w:t>regenerative braking</w:t>
      </w:r>
      <w:r w:rsidR="002C60FD" w:rsidRPr="00F254AC">
        <w:rPr>
          <w:rFonts w:eastAsiaTheme="minorEastAsia" w:cs="Times New Roman"/>
        </w:rPr>
        <w:t xml:space="preserve"> torque </w:t>
      </w:r>
      <w:r w:rsidR="009E2203" w:rsidRPr="00F254AC">
        <w:rPr>
          <w:rFonts w:eastAsiaTheme="minorEastAsia" w:cs="Times New Roman"/>
        </w:rPr>
        <w:t xml:space="preserve">than </w:t>
      </w:r>
      <w:r w:rsidR="00035BF7" w:rsidRPr="00F254AC">
        <w:rPr>
          <w:rFonts w:eastAsiaTheme="minorEastAsia" w:cs="Times New Roman"/>
        </w:rPr>
        <w:t>lower power motors</w:t>
      </w:r>
      <w:r w:rsidR="00A71F74" w:rsidRPr="00F254AC">
        <w:rPr>
          <w:rFonts w:eastAsiaTheme="minorEastAsia" w:cs="Times New Roman"/>
        </w:rPr>
        <w:t>.</w:t>
      </w:r>
      <w:r w:rsidR="005306D9" w:rsidRPr="00F254AC">
        <w:rPr>
          <w:rFonts w:eastAsiaTheme="minorEastAsia" w:cs="Times New Roman"/>
        </w:rPr>
        <w:t xml:space="preserve"> </w:t>
      </w:r>
      <w:r w:rsidR="00035BF7" w:rsidRPr="00F254AC">
        <w:rPr>
          <w:rFonts w:eastAsiaTheme="minorEastAsia" w:cs="Times New Roman"/>
        </w:rPr>
        <w:t xml:space="preserve">The </w:t>
      </w:r>
      <w:r w:rsidR="00F22C27" w:rsidRPr="00F254AC">
        <w:rPr>
          <w:rFonts w:eastAsiaTheme="minorEastAsia" w:cs="Times New Roman"/>
        </w:rPr>
        <w:t>Toyota Prius</w:t>
      </w:r>
      <w:r w:rsidR="00035BF7" w:rsidRPr="00F254AC">
        <w:rPr>
          <w:rFonts w:eastAsiaTheme="minorEastAsia" w:cs="Times New Roman"/>
        </w:rPr>
        <w:t xml:space="preserve"> (</w:t>
      </w:r>
      <w:r w:rsidR="002554D9" w:rsidRPr="00F254AC">
        <w:rPr>
          <w:rFonts w:eastAsiaTheme="minorEastAsia" w:cs="Times New Roman"/>
        </w:rPr>
        <w:t>ICONIC 2004-2009</w:t>
      </w:r>
      <w:r w:rsidR="00035BF7" w:rsidRPr="00F254AC">
        <w:rPr>
          <w:rFonts w:eastAsiaTheme="minorEastAsia" w:cs="Times New Roman"/>
        </w:rPr>
        <w:t>)</w:t>
      </w:r>
      <w:r w:rsidR="002554D9" w:rsidRPr="00F254AC">
        <w:rPr>
          <w:rFonts w:eastAsiaTheme="minorEastAsia" w:cs="Times New Roman"/>
        </w:rPr>
        <w:t xml:space="preserve"> model </w:t>
      </w:r>
      <w:r w:rsidR="00035BF7" w:rsidRPr="00F254AC">
        <w:rPr>
          <w:rFonts w:eastAsiaTheme="minorEastAsia" w:cs="Times New Roman"/>
        </w:rPr>
        <w:t>uses</w:t>
      </w:r>
      <w:r w:rsidR="00F22C27" w:rsidRPr="00F254AC">
        <w:rPr>
          <w:rFonts w:eastAsiaTheme="minorEastAsia" w:cs="Times New Roman"/>
        </w:rPr>
        <w:t xml:space="preserve"> a </w:t>
      </w:r>
      <w:r w:rsidR="00DD544F" w:rsidRPr="00F254AC">
        <w:rPr>
          <w:rFonts w:eastAsiaTheme="minorEastAsia" w:cs="Times New Roman"/>
        </w:rPr>
        <w:t xml:space="preserve">30 kW </w:t>
      </w:r>
      <w:r w:rsidR="00F22C27" w:rsidRPr="00F254AC">
        <w:rPr>
          <w:rFonts w:eastAsiaTheme="minorEastAsia" w:cs="Times New Roman"/>
        </w:rPr>
        <w:t>motor</w:t>
      </w:r>
      <w:r w:rsidR="00642343" w:rsidRPr="00F254AC">
        <w:rPr>
          <w:rFonts w:eastAsiaTheme="minorEastAsia" w:cs="Times New Roman"/>
        </w:rPr>
        <w:t>/</w:t>
      </w:r>
      <w:r w:rsidR="006F76C0" w:rsidRPr="00F254AC">
        <w:rPr>
          <w:rFonts w:eastAsiaTheme="minorEastAsia" w:cs="Times New Roman"/>
        </w:rPr>
        <w:t>generator in</w:t>
      </w:r>
      <w:r w:rsidR="00F22C27" w:rsidRPr="00F254AC">
        <w:rPr>
          <w:rFonts w:eastAsiaTheme="minorEastAsia" w:cs="Times New Roman"/>
        </w:rPr>
        <w:t xml:space="preserve"> </w:t>
      </w:r>
      <w:r w:rsidR="00035BF7" w:rsidRPr="00F254AC">
        <w:rPr>
          <w:rFonts w:eastAsiaTheme="minorEastAsia" w:cs="Times New Roman"/>
        </w:rPr>
        <w:t>its regenerative braking system; t</w:t>
      </w:r>
      <w:r w:rsidR="0081495A" w:rsidRPr="00F254AC">
        <w:rPr>
          <w:rFonts w:eastAsiaTheme="minorEastAsia" w:cs="Times New Roman"/>
        </w:rPr>
        <w:t xml:space="preserve">he next generation </w:t>
      </w:r>
      <w:r w:rsidR="00187B1D">
        <w:rPr>
          <w:rFonts w:eastAsiaTheme="minorEastAsia" w:cs="Times New Roman"/>
        </w:rPr>
        <w:t>(2010) has</w:t>
      </w:r>
      <w:r w:rsidR="00035BF7" w:rsidRPr="00F254AC">
        <w:rPr>
          <w:rFonts w:eastAsiaTheme="minorEastAsia" w:cs="Times New Roman"/>
        </w:rPr>
        <w:t xml:space="preserve"> a</w:t>
      </w:r>
      <w:r w:rsidR="0081495A" w:rsidRPr="00F254AC">
        <w:rPr>
          <w:rFonts w:eastAsiaTheme="minorEastAsia" w:cs="Times New Roman"/>
        </w:rPr>
        <w:t xml:space="preserve"> 60 kW motor</w:t>
      </w:r>
      <w:r w:rsidR="00187B1D">
        <w:rPr>
          <w:rFonts w:eastAsiaTheme="minorEastAsia" w:cs="Times New Roman"/>
        </w:rPr>
        <w:t xml:space="preserve"> </w:t>
      </w:r>
      <w:r w:rsidR="00EE5BAF" w:rsidRPr="00F254AC">
        <w:rPr>
          <w:rFonts w:eastAsiaTheme="minorEastAsia" w:cs="Times New Roman"/>
        </w:rPr>
        <w:t>[6</w:t>
      </w:r>
      <w:r w:rsidR="00585CAC" w:rsidRPr="00F254AC">
        <w:rPr>
          <w:rFonts w:eastAsiaTheme="minorEastAsia" w:cs="Times New Roman"/>
        </w:rPr>
        <w:t>]</w:t>
      </w:r>
      <w:r w:rsidR="00F22C27" w:rsidRPr="00F254AC">
        <w:rPr>
          <w:rFonts w:eastAsiaTheme="minorEastAsia" w:cs="Times New Roman"/>
        </w:rPr>
        <w:t xml:space="preserve">. </w:t>
      </w:r>
      <w:r w:rsidR="00166DB3" w:rsidRPr="00F254AC">
        <w:rPr>
          <w:rFonts w:eastAsiaTheme="minorEastAsia" w:cs="Times New Roman"/>
        </w:rPr>
        <w:t xml:space="preserve">Regenerative braking torque also depends on battery storage </w:t>
      </w:r>
      <w:r w:rsidR="00EE5BAF" w:rsidRPr="00F254AC">
        <w:rPr>
          <w:rFonts w:eastAsiaTheme="minorEastAsia" w:cs="Times New Roman"/>
        </w:rPr>
        <w:t>[7</w:t>
      </w:r>
      <w:r w:rsidR="00166DB3" w:rsidRPr="00F254AC">
        <w:rPr>
          <w:rFonts w:eastAsiaTheme="minorEastAsia" w:cs="Times New Roman"/>
        </w:rPr>
        <w:t>].</w:t>
      </w:r>
    </w:p>
    <w:p w:rsidR="00B765A5" w:rsidRPr="00F254AC" w:rsidRDefault="00FF1755" w:rsidP="00140AE6">
      <w:pPr>
        <w:jc w:val="center"/>
        <w:rPr>
          <w:rFonts w:eastAsiaTheme="minorEastAsia" w:cs="Times New Roman"/>
        </w:rPr>
      </w:pPr>
      <w:r w:rsidRPr="00F254AC">
        <w:rPr>
          <w:rFonts w:eastAsiaTheme="minorEastAsia" w:cs="Times New Roman"/>
          <w:noProof/>
          <w:lang w:val="en-US"/>
        </w:rPr>
        <w:lastRenderedPageBreak/>
        <w:drawing>
          <wp:inline distT="0" distB="0" distL="0" distR="0">
            <wp:extent cx="3269411" cy="1820174"/>
            <wp:effectExtent l="0" t="0" r="0"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12ABD" w:rsidRPr="00F254AC" w:rsidRDefault="006C5643" w:rsidP="006C5643">
      <w:pPr>
        <w:tabs>
          <w:tab w:val="left" w:pos="1134"/>
        </w:tabs>
        <w:ind w:firstLine="0"/>
        <w:outlineLvl w:val="0"/>
        <w:rPr>
          <w:rFonts w:eastAsiaTheme="minorEastAsia" w:cs="Times New Roman"/>
        </w:rPr>
      </w:pPr>
      <w:r w:rsidRPr="00F254AC">
        <w:rPr>
          <w:rFonts w:eastAsiaTheme="minorEastAsia" w:cs="Times New Roman"/>
          <w:b/>
        </w:rPr>
        <w:tab/>
      </w:r>
      <w:r w:rsidR="00F870DB" w:rsidRPr="00F254AC">
        <w:rPr>
          <w:rFonts w:eastAsiaTheme="minorEastAsia" w:cs="Times New Roman"/>
          <w:b/>
        </w:rPr>
        <w:t>Fig. 2</w:t>
      </w:r>
      <w:r w:rsidRPr="00F254AC">
        <w:rPr>
          <w:rFonts w:eastAsiaTheme="minorEastAsia" w:cs="Times New Roman"/>
          <w:b/>
        </w:rPr>
        <w:tab/>
      </w:r>
      <w:r w:rsidR="00EB2C69" w:rsidRPr="00F254AC">
        <w:rPr>
          <w:rFonts w:eastAsiaTheme="minorEastAsia" w:cs="Times New Roman"/>
        </w:rPr>
        <w:t>R</w:t>
      </w:r>
      <w:r w:rsidR="00B12ABD" w:rsidRPr="00F254AC">
        <w:rPr>
          <w:rFonts w:eastAsiaTheme="minorEastAsia" w:cs="Times New Roman"/>
        </w:rPr>
        <w:t xml:space="preserve">egenerative braking </w:t>
      </w:r>
      <w:r w:rsidR="00EB2C69" w:rsidRPr="00F254AC">
        <w:rPr>
          <w:rFonts w:eastAsiaTheme="minorEastAsia" w:cs="Times New Roman"/>
        </w:rPr>
        <w:t>torque,</w:t>
      </w:r>
      <w:r w:rsidR="00EB2C69" w:rsidRPr="00F254AC">
        <w:rPr>
          <w:rFonts w:eastAsiaTheme="minorEastAsia" w:cs="Times New Roman"/>
          <w:i/>
        </w:rPr>
        <w:t xml:space="preserve"> T</w:t>
      </w:r>
      <w:r w:rsidR="00EB2C69" w:rsidRPr="00F254AC">
        <w:rPr>
          <w:rFonts w:eastAsiaTheme="minorEastAsia" w:cs="Times New Roman"/>
          <w:i/>
          <w:vertAlign w:val="subscript"/>
        </w:rPr>
        <w:t>reg</w:t>
      </w:r>
      <w:r w:rsidR="00EB2C69" w:rsidRPr="00F254AC">
        <w:rPr>
          <w:rFonts w:eastAsiaTheme="minorEastAsia" w:cs="Times New Roman"/>
          <w:vertAlign w:val="subscript"/>
        </w:rPr>
        <w:t xml:space="preserve"> </w:t>
      </w:r>
      <w:r w:rsidR="00B12ABD" w:rsidRPr="00F254AC">
        <w:rPr>
          <w:rFonts w:eastAsiaTheme="minorEastAsia" w:cs="Times New Roman"/>
        </w:rPr>
        <w:t>comparisons</w:t>
      </w:r>
    </w:p>
    <w:p w:rsidR="00B765A5" w:rsidRPr="00F254AC" w:rsidRDefault="00EB2C69" w:rsidP="006A5DCB">
      <w:pPr>
        <w:rPr>
          <w:rFonts w:cs="Times New Roman"/>
        </w:rPr>
      </w:pPr>
      <w:r w:rsidRPr="00F254AC">
        <w:rPr>
          <w:rFonts w:cs="Times New Roman"/>
        </w:rPr>
        <w:t xml:space="preserve">If the required braking torque, </w:t>
      </w:r>
      <w:r w:rsidRPr="00F254AC">
        <w:rPr>
          <w:rFonts w:cs="Times New Roman"/>
          <w:i/>
        </w:rPr>
        <w:t>T</w:t>
      </w:r>
      <w:r w:rsidRPr="00F254AC">
        <w:rPr>
          <w:rFonts w:cs="Times New Roman"/>
          <w:i/>
          <w:vertAlign w:val="subscript"/>
        </w:rPr>
        <w:t>b</w:t>
      </w:r>
      <w:r w:rsidRPr="00F254AC">
        <w:rPr>
          <w:rFonts w:cs="Times New Roman"/>
        </w:rPr>
        <w:t xml:space="preserve"> is smaller than the available motor torque, </w:t>
      </w:r>
      <w:r w:rsidRPr="00F254AC">
        <w:rPr>
          <w:rFonts w:cs="Times New Roman"/>
          <w:i/>
        </w:rPr>
        <w:t>T</w:t>
      </w:r>
      <w:r w:rsidRPr="00F254AC">
        <w:rPr>
          <w:rFonts w:cs="Times New Roman"/>
          <w:i/>
          <w:vertAlign w:val="subscript"/>
        </w:rPr>
        <w:t>reg</w:t>
      </w:r>
      <w:r w:rsidRPr="00F254AC">
        <w:rPr>
          <w:rFonts w:cs="Times New Roman"/>
          <w:i/>
        </w:rPr>
        <w:t xml:space="preserve">, </w:t>
      </w:r>
      <w:r w:rsidR="00914DA1" w:rsidRPr="00F254AC">
        <w:rPr>
          <w:rFonts w:cs="Times New Roman"/>
        </w:rPr>
        <w:t xml:space="preserve">the </w:t>
      </w:r>
      <w:r w:rsidRPr="00F254AC">
        <w:rPr>
          <w:rFonts w:cs="Times New Roman"/>
        </w:rPr>
        <w:t>front wheel</w:t>
      </w:r>
      <w:r w:rsidR="00D86E73" w:rsidRPr="00F254AC">
        <w:rPr>
          <w:rFonts w:cs="Times New Roman"/>
        </w:rPr>
        <w:t>s</w:t>
      </w:r>
      <w:r w:rsidR="004C1C92" w:rsidRPr="00F254AC">
        <w:rPr>
          <w:rFonts w:cs="Times New Roman"/>
        </w:rPr>
        <w:t xml:space="preserve"> could </w:t>
      </w:r>
      <w:r w:rsidR="00D86E73" w:rsidRPr="00F254AC">
        <w:rPr>
          <w:rFonts w:cs="Times New Roman"/>
        </w:rPr>
        <w:t xml:space="preserve">theoretically </w:t>
      </w:r>
      <w:r w:rsidR="004C1C92" w:rsidRPr="00F254AC">
        <w:rPr>
          <w:rFonts w:cs="Times New Roman"/>
        </w:rPr>
        <w:t>achieve</w:t>
      </w:r>
      <w:r w:rsidR="00914DA1" w:rsidRPr="00F254AC">
        <w:rPr>
          <w:rFonts w:cs="Times New Roman"/>
        </w:rPr>
        <w:t xml:space="preserve"> </w:t>
      </w:r>
      <w:r w:rsidR="00D25747" w:rsidRPr="00F254AC">
        <w:rPr>
          <w:rFonts w:cs="Times New Roman"/>
        </w:rPr>
        <w:t>100% regenerative braking (</w:t>
      </w:r>
      <w:r w:rsidR="00D25747" w:rsidRPr="00F254AC">
        <w:rPr>
          <w:rFonts w:cs="Times New Roman"/>
          <w:i/>
        </w:rPr>
        <w:t>T</w:t>
      </w:r>
      <w:r w:rsidR="00D25747" w:rsidRPr="00F254AC">
        <w:rPr>
          <w:rFonts w:cs="Times New Roman"/>
          <w:i/>
          <w:vertAlign w:val="subscript"/>
        </w:rPr>
        <w:t>reg</w:t>
      </w:r>
      <w:r w:rsidR="00D25747" w:rsidRPr="00F254AC">
        <w:rPr>
          <w:rFonts w:cs="Times New Roman"/>
        </w:rPr>
        <w:t xml:space="preserve"> &gt; </w:t>
      </w:r>
      <w:r w:rsidR="00D25747" w:rsidRPr="00F254AC">
        <w:rPr>
          <w:rFonts w:cs="Times New Roman"/>
          <w:i/>
        </w:rPr>
        <w:t>T</w:t>
      </w:r>
      <w:r w:rsidR="00D25747" w:rsidRPr="00F254AC">
        <w:rPr>
          <w:rFonts w:cs="Times New Roman"/>
          <w:i/>
          <w:vertAlign w:val="subscript"/>
        </w:rPr>
        <w:t>b</w:t>
      </w:r>
      <w:r w:rsidR="00D25747" w:rsidRPr="00F254AC">
        <w:rPr>
          <w:rFonts w:cs="Times New Roman"/>
        </w:rPr>
        <w:t xml:space="preserve">) </w:t>
      </w:r>
      <w:r w:rsidR="004C1C92" w:rsidRPr="00F254AC">
        <w:rPr>
          <w:rFonts w:cs="Times New Roman"/>
        </w:rPr>
        <w:t>with</w:t>
      </w:r>
      <w:r w:rsidR="00C60BE1" w:rsidRPr="00F254AC">
        <w:rPr>
          <w:rFonts w:cs="Times New Roman"/>
        </w:rPr>
        <w:t xml:space="preserve"> </w:t>
      </w:r>
      <w:r w:rsidR="00CC5D21" w:rsidRPr="00F254AC">
        <w:rPr>
          <w:rFonts w:cs="Times New Roman"/>
        </w:rPr>
        <w:t>purely regenerative</w:t>
      </w:r>
      <w:r w:rsidR="00C60BE1" w:rsidRPr="00F254AC">
        <w:rPr>
          <w:rFonts w:cs="Times New Roman"/>
        </w:rPr>
        <w:t xml:space="preserve"> front wheel</w:t>
      </w:r>
      <w:r w:rsidR="00CC5D21" w:rsidRPr="00F254AC">
        <w:rPr>
          <w:rFonts w:cs="Times New Roman"/>
        </w:rPr>
        <w:t xml:space="preserve"> braking</w:t>
      </w:r>
      <w:r w:rsidR="00D25747" w:rsidRPr="00F254AC">
        <w:rPr>
          <w:rFonts w:cs="Times New Roman"/>
        </w:rPr>
        <w:t>.</w:t>
      </w:r>
      <w:r w:rsidR="00C60BE1" w:rsidRPr="00F254AC">
        <w:rPr>
          <w:rFonts w:cs="Times New Roman"/>
        </w:rPr>
        <w:t xml:space="preserve"> </w:t>
      </w:r>
      <w:r w:rsidR="00D86E73" w:rsidRPr="00F254AC">
        <w:rPr>
          <w:rFonts w:cs="Times New Roman"/>
        </w:rPr>
        <w:t xml:space="preserve">In practice power is limited by the design of the </w:t>
      </w:r>
      <w:r w:rsidR="00642343" w:rsidRPr="00F254AC">
        <w:rPr>
          <w:rFonts w:cs="Times New Roman"/>
        </w:rPr>
        <w:t>hybrid vehicle power</w:t>
      </w:r>
      <w:r w:rsidR="00D86E73" w:rsidRPr="00F254AC">
        <w:rPr>
          <w:rFonts w:cs="Times New Roman"/>
        </w:rPr>
        <w:t>train in term</w:t>
      </w:r>
      <w:r w:rsidR="00642343" w:rsidRPr="00F254AC">
        <w:rPr>
          <w:rFonts w:cs="Times New Roman"/>
        </w:rPr>
        <w:t>s of saf</w:t>
      </w:r>
      <w:r w:rsidR="00D86E73" w:rsidRPr="00F254AC">
        <w:rPr>
          <w:rFonts w:cs="Times New Roman"/>
        </w:rPr>
        <w:t xml:space="preserve">e current limits and energy transfer rates (power). </w:t>
      </w:r>
      <w:r w:rsidR="00FB484B" w:rsidRPr="00F254AC">
        <w:rPr>
          <w:rFonts w:cs="Times New Roman"/>
        </w:rPr>
        <w:t>Under</w:t>
      </w:r>
      <w:r w:rsidR="00914791" w:rsidRPr="00F254AC">
        <w:rPr>
          <w:rFonts w:cs="Times New Roman"/>
        </w:rPr>
        <w:t xml:space="preserve"> emergency </w:t>
      </w:r>
      <w:r w:rsidR="00FB484B" w:rsidRPr="00F254AC">
        <w:rPr>
          <w:rFonts w:cs="Times New Roman"/>
        </w:rPr>
        <w:t>braking</w:t>
      </w:r>
      <w:r w:rsidR="00914791" w:rsidRPr="00F254AC">
        <w:rPr>
          <w:rFonts w:cs="Times New Roman"/>
        </w:rPr>
        <w:t xml:space="preserve"> the </w:t>
      </w:r>
      <w:r w:rsidR="00FB484B" w:rsidRPr="00F254AC">
        <w:rPr>
          <w:rFonts w:cs="Times New Roman"/>
        </w:rPr>
        <w:t xml:space="preserve">required </w:t>
      </w:r>
      <w:r w:rsidR="00914791" w:rsidRPr="00F254AC">
        <w:rPr>
          <w:rFonts w:cs="Times New Roman"/>
        </w:rPr>
        <w:t>vehicle deceleration</w:t>
      </w:r>
      <w:r w:rsidR="00FB484B" w:rsidRPr="00F254AC">
        <w:rPr>
          <w:rFonts w:cs="Times New Roman"/>
        </w:rPr>
        <w:t xml:space="preserve"> is higher;</w:t>
      </w:r>
      <w:r w:rsidR="00914791" w:rsidRPr="00F254AC">
        <w:rPr>
          <w:rFonts w:cs="Times New Roman"/>
        </w:rPr>
        <w:t xml:space="preserve"> the friction braking </w:t>
      </w:r>
      <w:r w:rsidR="00FB484B" w:rsidRPr="00F254AC">
        <w:rPr>
          <w:rFonts w:cs="Times New Roman"/>
        </w:rPr>
        <w:t xml:space="preserve">must </w:t>
      </w:r>
      <w:r w:rsidR="00914791" w:rsidRPr="00F254AC">
        <w:rPr>
          <w:rFonts w:cs="Times New Roman"/>
        </w:rPr>
        <w:t>work together with the regenerative braking (</w:t>
      </w:r>
      <w:r w:rsidR="00914791" w:rsidRPr="00F254AC">
        <w:rPr>
          <w:rFonts w:cs="Times New Roman"/>
          <w:i/>
        </w:rPr>
        <w:t>T</w:t>
      </w:r>
      <w:r w:rsidR="00914791" w:rsidRPr="00F254AC">
        <w:rPr>
          <w:rFonts w:cs="Times New Roman"/>
          <w:i/>
          <w:vertAlign w:val="subscript"/>
        </w:rPr>
        <w:t>reg</w:t>
      </w:r>
      <w:r w:rsidR="00914791" w:rsidRPr="00F254AC">
        <w:rPr>
          <w:rFonts w:cs="Times New Roman"/>
        </w:rPr>
        <w:t xml:space="preserve"> &lt; </w:t>
      </w:r>
      <w:r w:rsidR="00914791" w:rsidRPr="00F254AC">
        <w:rPr>
          <w:rFonts w:cs="Times New Roman"/>
          <w:i/>
        </w:rPr>
        <w:t>T</w:t>
      </w:r>
      <w:r w:rsidR="00914791" w:rsidRPr="00F254AC">
        <w:rPr>
          <w:rFonts w:cs="Times New Roman"/>
          <w:i/>
          <w:vertAlign w:val="subscript"/>
        </w:rPr>
        <w:t>b</w:t>
      </w:r>
      <w:r w:rsidR="00914791" w:rsidRPr="00F254AC">
        <w:rPr>
          <w:rFonts w:cs="Times New Roman"/>
        </w:rPr>
        <w:t xml:space="preserve">). </w:t>
      </w:r>
      <w:r w:rsidR="00FB484B" w:rsidRPr="00F254AC">
        <w:rPr>
          <w:rFonts w:eastAsiaTheme="minorEastAsia" w:cs="Times New Roman"/>
          <w:szCs w:val="24"/>
        </w:rPr>
        <w:t xml:space="preserve">The </w:t>
      </w:r>
      <w:r w:rsidR="00642343" w:rsidRPr="00F254AC">
        <w:rPr>
          <w:rFonts w:eastAsiaTheme="minorEastAsia" w:cs="Times New Roman"/>
          <w:szCs w:val="24"/>
        </w:rPr>
        <w:t xml:space="preserve">distribution of brake forces between the front and rear wheels </w:t>
      </w:r>
      <w:r w:rsidR="00FB484B" w:rsidRPr="00F254AC">
        <w:rPr>
          <w:rFonts w:eastAsiaTheme="minorEastAsia" w:cs="Times New Roman"/>
          <w:szCs w:val="24"/>
        </w:rPr>
        <w:t xml:space="preserve">must be </w:t>
      </w:r>
      <w:r w:rsidR="00642343" w:rsidRPr="00F254AC">
        <w:rPr>
          <w:rFonts w:eastAsiaTheme="minorEastAsia" w:cs="Times New Roman"/>
          <w:szCs w:val="24"/>
        </w:rPr>
        <w:t>designed</w:t>
      </w:r>
      <w:r w:rsidR="00FB484B" w:rsidRPr="00F254AC">
        <w:rPr>
          <w:rFonts w:eastAsiaTheme="minorEastAsia" w:cs="Times New Roman"/>
          <w:szCs w:val="24"/>
        </w:rPr>
        <w:t xml:space="preserve"> </w:t>
      </w:r>
      <w:r w:rsidR="00845533" w:rsidRPr="00F254AC">
        <w:rPr>
          <w:rFonts w:eastAsiaTheme="minorEastAsia" w:cs="Times New Roman"/>
          <w:szCs w:val="24"/>
        </w:rPr>
        <w:t xml:space="preserve">to </w:t>
      </w:r>
      <w:r w:rsidR="00FB484B" w:rsidRPr="00F254AC">
        <w:rPr>
          <w:rFonts w:eastAsiaTheme="minorEastAsia" w:cs="Times New Roman"/>
          <w:szCs w:val="24"/>
        </w:rPr>
        <w:t xml:space="preserve">achieve vehicle stability </w:t>
      </w:r>
      <w:r w:rsidR="00642343" w:rsidRPr="00F254AC">
        <w:rPr>
          <w:rFonts w:eastAsiaTheme="minorEastAsia" w:cs="Times New Roman"/>
          <w:szCs w:val="24"/>
        </w:rPr>
        <w:t xml:space="preserve">(e.g. high efficiency </w:t>
      </w:r>
      <w:r w:rsidR="00FB484B" w:rsidRPr="00F254AC">
        <w:rPr>
          <w:rFonts w:eastAsiaTheme="minorEastAsia" w:cs="Times New Roman"/>
          <w:szCs w:val="24"/>
        </w:rPr>
        <w:t>without</w:t>
      </w:r>
      <w:r w:rsidR="00845533" w:rsidRPr="00F254AC">
        <w:rPr>
          <w:rFonts w:eastAsiaTheme="minorEastAsia" w:cs="Times New Roman"/>
          <w:szCs w:val="24"/>
        </w:rPr>
        <w:t xml:space="preserve"> </w:t>
      </w:r>
      <w:r w:rsidR="00642343" w:rsidRPr="00F254AC">
        <w:rPr>
          <w:rFonts w:eastAsiaTheme="minorEastAsia" w:cs="Times New Roman"/>
          <w:szCs w:val="24"/>
        </w:rPr>
        <w:t>premature rear wheel</w:t>
      </w:r>
      <w:r w:rsidR="00845533" w:rsidRPr="00F254AC">
        <w:rPr>
          <w:rFonts w:eastAsiaTheme="minorEastAsia" w:cs="Times New Roman"/>
          <w:szCs w:val="24"/>
        </w:rPr>
        <w:t xml:space="preserve"> lock</w:t>
      </w:r>
      <w:r w:rsidR="00642343" w:rsidRPr="00F254AC">
        <w:rPr>
          <w:rFonts w:eastAsiaTheme="minorEastAsia" w:cs="Times New Roman"/>
          <w:szCs w:val="24"/>
        </w:rPr>
        <w:t>)</w:t>
      </w:r>
      <w:r w:rsidR="00845533" w:rsidRPr="00F254AC">
        <w:rPr>
          <w:rFonts w:eastAsiaTheme="minorEastAsia" w:cs="Times New Roman"/>
          <w:szCs w:val="24"/>
        </w:rPr>
        <w:t>.</w:t>
      </w:r>
      <w:r w:rsidR="00AB032A" w:rsidRPr="00F254AC">
        <w:rPr>
          <w:rFonts w:eastAsiaTheme="minorEastAsia" w:cs="Times New Roman"/>
          <w:szCs w:val="24"/>
        </w:rPr>
        <w:t xml:space="preserve"> </w:t>
      </w:r>
      <w:r w:rsidR="00C405F6" w:rsidRPr="00F254AC">
        <w:rPr>
          <w:rFonts w:cs="Times New Roman"/>
        </w:rPr>
        <w:t>The actual front wheel brake</w:t>
      </w:r>
      <w:r w:rsidR="00AB032A" w:rsidRPr="00F254AC">
        <w:rPr>
          <w:rFonts w:cs="Times New Roman"/>
        </w:rPr>
        <w:t xml:space="preserve"> torque</w:t>
      </w:r>
      <w:r w:rsidR="007A3328" w:rsidRPr="00F254AC">
        <w:rPr>
          <w:rFonts w:cs="Times New Roman"/>
        </w:rPr>
        <w:t xml:space="preserve">, </w:t>
      </w:r>
      <w:r w:rsidR="006A5DCB" w:rsidRPr="00F254AC">
        <w:rPr>
          <w:rFonts w:cs="Times New Roman"/>
          <w:i/>
        </w:rPr>
        <w:t>T</w:t>
      </w:r>
      <w:r w:rsidR="00981D73" w:rsidRPr="00F254AC">
        <w:rPr>
          <w:rFonts w:cs="Times New Roman"/>
          <w:i/>
          <w:vertAlign w:val="subscript"/>
        </w:rPr>
        <w:t>b</w:t>
      </w:r>
      <w:r w:rsidR="00096A4C" w:rsidRPr="00F254AC">
        <w:rPr>
          <w:rFonts w:cs="Times New Roman"/>
          <w:i/>
          <w:vertAlign w:val="subscript"/>
        </w:rPr>
        <w:t xml:space="preserve"> </w:t>
      </w:r>
      <w:r w:rsidR="006A5DCB" w:rsidRPr="00F254AC">
        <w:rPr>
          <w:rFonts w:cs="Times New Roman"/>
          <w:i/>
          <w:vertAlign w:val="subscript"/>
        </w:rPr>
        <w:t xml:space="preserve">ac </w:t>
      </w:r>
      <w:r w:rsidR="007A3328" w:rsidRPr="00F254AC">
        <w:rPr>
          <w:rFonts w:cs="Times New Roman"/>
          <w:vertAlign w:val="subscript"/>
        </w:rPr>
        <w:t xml:space="preserve"> </w:t>
      </w:r>
      <w:r w:rsidR="006C5C7E" w:rsidRPr="00F254AC">
        <w:rPr>
          <w:rFonts w:cs="Times New Roman"/>
        </w:rPr>
        <w:t>for a vehicle fitted with</w:t>
      </w:r>
      <w:r w:rsidR="007A3328" w:rsidRPr="00F254AC">
        <w:rPr>
          <w:rFonts w:cs="Times New Roman"/>
        </w:rPr>
        <w:t xml:space="preserve"> regenerative braking a</w:t>
      </w:r>
      <w:r w:rsidR="00D216E4" w:rsidRPr="00F254AC">
        <w:rPr>
          <w:rFonts w:cs="Times New Roman"/>
        </w:rPr>
        <w:t>t</w:t>
      </w:r>
      <w:r w:rsidR="006C5C7E" w:rsidRPr="00F254AC">
        <w:rPr>
          <w:rFonts w:cs="Times New Roman"/>
        </w:rPr>
        <w:t xml:space="preserve"> the</w:t>
      </w:r>
      <w:r w:rsidR="00D216E4" w:rsidRPr="00F254AC">
        <w:rPr>
          <w:rFonts w:cs="Times New Roman"/>
        </w:rPr>
        <w:t xml:space="preserve"> front wheels </w:t>
      </w:r>
      <w:r w:rsidR="00FB484B" w:rsidRPr="00F254AC">
        <w:rPr>
          <w:rFonts w:cs="Times New Roman"/>
        </w:rPr>
        <w:t>is</w:t>
      </w:r>
      <w:r w:rsidR="00D216E4" w:rsidRPr="00F254AC">
        <w:rPr>
          <w:rFonts w:cs="Times New Roman"/>
        </w:rPr>
        <w:t xml:space="preserve"> calculated from</w:t>
      </w:r>
    </w:p>
    <w:p w:rsidR="006A5DCB" w:rsidRDefault="006A5DCB" w:rsidP="00096A4C">
      <w:pPr>
        <w:jc w:val="right"/>
        <w:rPr>
          <w:rFonts w:eastAsiaTheme="minorEastAsia" w:cs="Times New Roman"/>
          <w:szCs w:val="24"/>
        </w:rPr>
      </w:pPr>
      <w:r w:rsidRPr="00F254AC">
        <w:rPr>
          <w:rFonts w:cs="Times New Roman"/>
          <w:i/>
        </w:rPr>
        <w:t>T</w:t>
      </w:r>
      <w:r w:rsidR="00981D73" w:rsidRPr="00F254AC">
        <w:rPr>
          <w:rFonts w:cs="Times New Roman"/>
          <w:i/>
          <w:vertAlign w:val="subscript"/>
        </w:rPr>
        <w:t>b</w:t>
      </w:r>
      <w:r w:rsidR="000D6827" w:rsidRPr="00F254AC">
        <w:rPr>
          <w:rFonts w:cs="Times New Roman"/>
          <w:i/>
          <w:vertAlign w:val="subscript"/>
        </w:rPr>
        <w:t xml:space="preserve"> </w:t>
      </w:r>
      <w:r w:rsidRPr="00F254AC">
        <w:rPr>
          <w:rFonts w:cs="Times New Roman"/>
          <w:i/>
          <w:vertAlign w:val="subscript"/>
        </w:rPr>
        <w:t>ac</w:t>
      </w:r>
      <w:r w:rsidR="00D216E4" w:rsidRPr="00F254AC">
        <w:rPr>
          <w:rFonts w:cs="Times New Roman"/>
          <w:i/>
        </w:rPr>
        <w:t xml:space="preserve"> = </w:t>
      </w:r>
      <w:r w:rsidRPr="00F254AC">
        <w:rPr>
          <w:rFonts w:cs="Times New Roman"/>
          <w:i/>
        </w:rPr>
        <w:t>T</w:t>
      </w:r>
      <w:r w:rsidR="00D216E4" w:rsidRPr="00F254AC">
        <w:rPr>
          <w:rFonts w:cs="Times New Roman"/>
          <w:i/>
          <w:vertAlign w:val="subscript"/>
        </w:rPr>
        <w:t xml:space="preserve">f ac </w:t>
      </w:r>
      <w:r w:rsidR="00D216E4" w:rsidRPr="00F254AC">
        <w:rPr>
          <w:rFonts w:cs="Times New Roman"/>
          <w:i/>
        </w:rPr>
        <w:t xml:space="preserve">+ </w:t>
      </w:r>
      <w:r w:rsidRPr="00F254AC">
        <w:rPr>
          <w:rFonts w:cs="Times New Roman"/>
          <w:i/>
        </w:rPr>
        <w:t>T</w:t>
      </w:r>
      <w:r w:rsidRPr="00F254AC">
        <w:rPr>
          <w:rFonts w:cs="Times New Roman"/>
          <w:i/>
          <w:vertAlign w:val="subscript"/>
        </w:rPr>
        <w:t>EMreg</w:t>
      </w:r>
      <w:r w:rsidR="00D216E4" w:rsidRPr="00F254AC">
        <w:rPr>
          <w:rFonts w:eastAsiaTheme="minorEastAsia" w:cs="Times New Roman"/>
          <w:i/>
          <w:szCs w:val="24"/>
          <w:vertAlign w:val="subscript"/>
        </w:rPr>
        <w:tab/>
      </w:r>
      <w:r w:rsidR="00D216E4" w:rsidRPr="00F254AC">
        <w:rPr>
          <w:rFonts w:eastAsiaTheme="minorEastAsia" w:cs="Times New Roman"/>
          <w:i/>
          <w:szCs w:val="24"/>
          <w:vertAlign w:val="subscript"/>
        </w:rPr>
        <w:tab/>
      </w:r>
      <w:r w:rsidR="00D216E4" w:rsidRPr="00F254AC">
        <w:rPr>
          <w:rFonts w:eastAsiaTheme="minorEastAsia" w:cs="Times New Roman"/>
          <w:i/>
          <w:szCs w:val="24"/>
          <w:vertAlign w:val="subscript"/>
        </w:rPr>
        <w:tab/>
      </w:r>
      <w:r w:rsidR="00D216E4" w:rsidRPr="00F254AC">
        <w:rPr>
          <w:rFonts w:eastAsiaTheme="minorEastAsia" w:cs="Times New Roman"/>
          <w:i/>
          <w:szCs w:val="24"/>
          <w:vertAlign w:val="subscript"/>
        </w:rPr>
        <w:tab/>
      </w:r>
      <w:r w:rsidR="00D216E4" w:rsidRPr="00F254AC">
        <w:rPr>
          <w:rFonts w:eastAsiaTheme="minorEastAsia" w:cs="Times New Roman"/>
          <w:i/>
          <w:szCs w:val="24"/>
          <w:vertAlign w:val="subscript"/>
        </w:rPr>
        <w:tab/>
      </w:r>
      <w:r w:rsidR="00D216E4" w:rsidRPr="00F254AC">
        <w:rPr>
          <w:rFonts w:eastAsiaTheme="minorEastAsia" w:cs="Times New Roman"/>
          <w:szCs w:val="24"/>
        </w:rPr>
        <w:t>(</w:t>
      </w:r>
      <w:r w:rsidR="00CF578D" w:rsidRPr="00F254AC">
        <w:rPr>
          <w:rFonts w:eastAsiaTheme="minorEastAsia" w:cs="Times New Roman"/>
          <w:szCs w:val="24"/>
        </w:rPr>
        <w:t>3</w:t>
      </w:r>
      <w:r w:rsidR="00D216E4" w:rsidRPr="00F254AC">
        <w:rPr>
          <w:rFonts w:eastAsiaTheme="minorEastAsia" w:cs="Times New Roman"/>
          <w:szCs w:val="24"/>
        </w:rPr>
        <w:t>)</w:t>
      </w:r>
    </w:p>
    <w:p w:rsidR="00B30D85" w:rsidRPr="00F254AC" w:rsidRDefault="00B30D85" w:rsidP="00096A4C">
      <w:pPr>
        <w:jc w:val="right"/>
        <w:rPr>
          <w:rFonts w:eastAsiaTheme="minorEastAsia" w:cs="Times New Roman"/>
          <w:szCs w:val="24"/>
        </w:rPr>
      </w:pPr>
    </w:p>
    <w:p w:rsidR="00375AA6" w:rsidRPr="00F254AC" w:rsidRDefault="00797DAB" w:rsidP="00140AE6">
      <w:pPr>
        <w:jc w:val="center"/>
        <w:rPr>
          <w:rFonts w:cs="Times New Roman"/>
          <w:b/>
          <w:sz w:val="23"/>
          <w:szCs w:val="23"/>
        </w:rPr>
      </w:pPr>
      <w:r w:rsidRPr="00F254AC">
        <w:rPr>
          <w:rFonts w:cs="Times New Roman"/>
          <w:b/>
          <w:noProof/>
          <w:sz w:val="23"/>
          <w:szCs w:val="23"/>
          <w:lang w:val="en-US"/>
        </w:rPr>
        <w:drawing>
          <wp:inline distT="0" distB="0" distL="0" distR="0">
            <wp:extent cx="3120965" cy="2287766"/>
            <wp:effectExtent l="19050" t="0" r="323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3128863" cy="2293556"/>
                    </a:xfrm>
                    <a:prstGeom prst="rect">
                      <a:avLst/>
                    </a:prstGeom>
                    <a:noFill/>
                    <a:ln w="9525">
                      <a:noFill/>
                      <a:miter lim="800000"/>
                      <a:headEnd/>
                      <a:tailEnd/>
                    </a:ln>
                  </pic:spPr>
                </pic:pic>
              </a:graphicData>
            </a:graphic>
          </wp:inline>
        </w:drawing>
      </w:r>
    </w:p>
    <w:p w:rsidR="00700A17" w:rsidRPr="00F254AC" w:rsidRDefault="00F870DB" w:rsidP="006C5643">
      <w:pPr>
        <w:ind w:firstLine="0"/>
        <w:jc w:val="center"/>
        <w:outlineLvl w:val="0"/>
        <w:rPr>
          <w:rFonts w:cs="Times New Roman"/>
          <w:sz w:val="23"/>
          <w:szCs w:val="23"/>
        </w:rPr>
      </w:pPr>
      <w:r w:rsidRPr="00F254AC">
        <w:rPr>
          <w:rFonts w:cs="Times New Roman"/>
          <w:b/>
          <w:sz w:val="23"/>
          <w:szCs w:val="23"/>
        </w:rPr>
        <w:t>Fig. 3</w:t>
      </w:r>
      <w:r w:rsidR="006C5643" w:rsidRPr="00F254AC">
        <w:rPr>
          <w:rFonts w:cs="Times New Roman"/>
          <w:sz w:val="23"/>
          <w:szCs w:val="23"/>
        </w:rPr>
        <w:tab/>
      </w:r>
      <w:r w:rsidR="00700A17" w:rsidRPr="00F254AC">
        <w:rPr>
          <w:rFonts w:cs="Times New Roman"/>
          <w:sz w:val="23"/>
          <w:szCs w:val="23"/>
        </w:rPr>
        <w:t>Regenerative</w:t>
      </w:r>
      <w:r w:rsidR="006959AB" w:rsidRPr="00F254AC">
        <w:rPr>
          <w:rFonts w:cs="Times New Roman"/>
          <w:sz w:val="23"/>
          <w:szCs w:val="23"/>
        </w:rPr>
        <w:t xml:space="preserve"> bra</w:t>
      </w:r>
      <w:r w:rsidR="00642343" w:rsidRPr="00F254AC">
        <w:rPr>
          <w:rFonts w:cs="Times New Roman"/>
          <w:sz w:val="23"/>
          <w:szCs w:val="23"/>
        </w:rPr>
        <w:t>king map for a range of motor/</w:t>
      </w:r>
      <w:r w:rsidR="003F526B" w:rsidRPr="00F254AC">
        <w:rPr>
          <w:rFonts w:cs="Times New Roman"/>
          <w:sz w:val="23"/>
          <w:szCs w:val="23"/>
        </w:rPr>
        <w:t>generator</w:t>
      </w:r>
      <w:r w:rsidR="00642343" w:rsidRPr="00F254AC">
        <w:rPr>
          <w:rFonts w:cs="Times New Roman"/>
          <w:sz w:val="23"/>
          <w:szCs w:val="23"/>
        </w:rPr>
        <w:t xml:space="preserve"> sizes</w:t>
      </w:r>
    </w:p>
    <w:p w:rsidR="00F62751" w:rsidRPr="00F254AC" w:rsidRDefault="00FB484B" w:rsidP="00F62751">
      <w:pPr>
        <w:rPr>
          <w:rFonts w:cs="Times New Roman"/>
          <w:szCs w:val="24"/>
        </w:rPr>
      </w:pPr>
      <w:r w:rsidRPr="00F254AC">
        <w:rPr>
          <w:rFonts w:cs="Times New Roman"/>
          <w:szCs w:val="24"/>
        </w:rPr>
        <w:t xml:space="preserve">The contribution </w:t>
      </w:r>
      <w:r w:rsidR="006C5C7E" w:rsidRPr="00F254AC">
        <w:rPr>
          <w:rFonts w:cs="Times New Roman"/>
          <w:szCs w:val="24"/>
        </w:rPr>
        <w:t xml:space="preserve">that </w:t>
      </w:r>
      <w:r w:rsidRPr="00F254AC">
        <w:rPr>
          <w:rFonts w:cs="Times New Roman"/>
          <w:szCs w:val="24"/>
        </w:rPr>
        <w:t>a</w:t>
      </w:r>
      <w:r w:rsidR="00F62751" w:rsidRPr="00F254AC">
        <w:rPr>
          <w:rFonts w:cs="Times New Roman"/>
          <w:szCs w:val="24"/>
        </w:rPr>
        <w:t xml:space="preserve">n electric hybrid system </w:t>
      </w:r>
      <w:r w:rsidRPr="00F254AC">
        <w:rPr>
          <w:rFonts w:cs="Times New Roman"/>
          <w:szCs w:val="24"/>
        </w:rPr>
        <w:t xml:space="preserve">can give varies over the </w:t>
      </w:r>
      <w:r w:rsidR="001F6328" w:rsidRPr="00F254AC">
        <w:rPr>
          <w:rFonts w:cs="Times New Roman"/>
          <w:szCs w:val="24"/>
        </w:rPr>
        <w:t>sp</w:t>
      </w:r>
      <w:r w:rsidR="00234CF2">
        <w:rPr>
          <w:rFonts w:cs="Times New Roman"/>
          <w:szCs w:val="24"/>
        </w:rPr>
        <w:t xml:space="preserve">eed range. Theoretical values </w:t>
      </w:r>
      <w:r w:rsidR="00585CAC" w:rsidRPr="00F254AC">
        <w:rPr>
          <w:rFonts w:cs="Times New Roman"/>
          <w:szCs w:val="24"/>
        </w:rPr>
        <w:t>in Fig.</w:t>
      </w:r>
      <w:r w:rsidR="00F870DB" w:rsidRPr="00F254AC">
        <w:rPr>
          <w:rFonts w:cs="Times New Roman"/>
          <w:szCs w:val="24"/>
        </w:rPr>
        <w:t xml:space="preserve"> 3</w:t>
      </w:r>
      <w:r w:rsidR="001F6328" w:rsidRPr="00F254AC">
        <w:rPr>
          <w:rFonts w:cs="Times New Roman"/>
          <w:szCs w:val="24"/>
        </w:rPr>
        <w:t xml:space="preserve"> </w:t>
      </w:r>
      <w:r w:rsidR="00234CF2">
        <w:rPr>
          <w:rFonts w:cs="Times New Roman"/>
          <w:szCs w:val="24"/>
        </w:rPr>
        <w:t>show the different between the torque generated by</w:t>
      </w:r>
      <w:r w:rsidR="00F62751" w:rsidRPr="00F254AC">
        <w:rPr>
          <w:rFonts w:cs="Times New Roman"/>
          <w:szCs w:val="24"/>
        </w:rPr>
        <w:t xml:space="preserve"> a 60 kW</w:t>
      </w:r>
      <w:r w:rsidR="00311213" w:rsidRPr="00F254AC">
        <w:rPr>
          <w:rFonts w:cs="Times New Roman"/>
          <w:szCs w:val="24"/>
        </w:rPr>
        <w:t xml:space="preserve"> electric</w:t>
      </w:r>
      <w:r w:rsidR="00260A57" w:rsidRPr="00F254AC">
        <w:rPr>
          <w:rFonts w:cs="Times New Roman"/>
          <w:szCs w:val="24"/>
        </w:rPr>
        <w:t xml:space="preserve"> motor/</w:t>
      </w:r>
      <w:r w:rsidR="00F62751" w:rsidRPr="00F254AC">
        <w:rPr>
          <w:rFonts w:cs="Times New Roman"/>
          <w:szCs w:val="24"/>
        </w:rPr>
        <w:t xml:space="preserve">generator </w:t>
      </w:r>
      <w:r w:rsidR="00234CF2">
        <w:rPr>
          <w:rFonts w:cs="Times New Roman"/>
          <w:szCs w:val="24"/>
        </w:rPr>
        <w:t>compared with smaller power motors, especially at lower speed</w:t>
      </w:r>
      <w:r w:rsidR="00D86E73" w:rsidRPr="00F254AC">
        <w:rPr>
          <w:rFonts w:cs="Times New Roman"/>
          <w:szCs w:val="24"/>
        </w:rPr>
        <w:t>. T</w:t>
      </w:r>
      <w:r w:rsidRPr="00F254AC">
        <w:rPr>
          <w:rFonts w:cs="Times New Roman"/>
          <w:szCs w:val="24"/>
        </w:rPr>
        <w:t xml:space="preserve">his </w:t>
      </w:r>
      <w:r w:rsidR="00D86E73" w:rsidRPr="00F254AC">
        <w:rPr>
          <w:rFonts w:cs="Times New Roman"/>
          <w:szCs w:val="24"/>
        </w:rPr>
        <w:t>enables</w:t>
      </w:r>
      <w:r w:rsidR="00F62751" w:rsidRPr="00F254AC">
        <w:rPr>
          <w:rFonts w:cs="Times New Roman"/>
          <w:szCs w:val="24"/>
        </w:rPr>
        <w:t xml:space="preserve"> the operating point of</w:t>
      </w:r>
      <w:r w:rsidR="006C5C7E" w:rsidRPr="00F254AC">
        <w:rPr>
          <w:rFonts w:cs="Times New Roman"/>
          <w:szCs w:val="24"/>
        </w:rPr>
        <w:t xml:space="preserve"> the</w:t>
      </w:r>
      <w:r w:rsidR="00642343" w:rsidRPr="00F254AC">
        <w:rPr>
          <w:rFonts w:cs="Times New Roman"/>
          <w:szCs w:val="24"/>
        </w:rPr>
        <w:t xml:space="preserve"> motor/</w:t>
      </w:r>
      <w:r w:rsidR="00F62751" w:rsidRPr="00F254AC">
        <w:rPr>
          <w:rFonts w:cs="Times New Roman"/>
          <w:szCs w:val="24"/>
        </w:rPr>
        <w:t xml:space="preserve">generator to </w:t>
      </w:r>
      <w:r w:rsidR="00D86E73" w:rsidRPr="00F254AC">
        <w:rPr>
          <w:rFonts w:cs="Times New Roman"/>
          <w:szCs w:val="24"/>
        </w:rPr>
        <w:t xml:space="preserve">be specified to </w:t>
      </w:r>
      <w:r w:rsidR="00F62751" w:rsidRPr="00F254AC">
        <w:rPr>
          <w:rFonts w:cs="Times New Roman"/>
          <w:szCs w:val="24"/>
        </w:rPr>
        <w:t>maximise regenerative power recuperation during braking.</w:t>
      </w:r>
    </w:p>
    <w:p w:rsidR="00F62751" w:rsidRPr="00F254AC" w:rsidRDefault="00585CAC" w:rsidP="00AB7DC7">
      <w:pPr>
        <w:autoSpaceDE w:val="0"/>
        <w:autoSpaceDN w:val="0"/>
        <w:adjustRightInd w:val="0"/>
        <w:spacing w:after="0"/>
        <w:ind w:firstLine="0"/>
        <w:jc w:val="left"/>
        <w:outlineLvl w:val="0"/>
        <w:rPr>
          <w:rFonts w:cs="Times New Roman"/>
          <w:i/>
          <w:szCs w:val="24"/>
        </w:rPr>
      </w:pPr>
      <w:r w:rsidRPr="00F254AC">
        <w:rPr>
          <w:rFonts w:cs="Times New Roman"/>
          <w:i/>
          <w:szCs w:val="24"/>
        </w:rPr>
        <w:lastRenderedPageBreak/>
        <w:t xml:space="preserve">2.5  </w:t>
      </w:r>
      <w:r w:rsidR="00FB484B" w:rsidRPr="00F254AC">
        <w:rPr>
          <w:rFonts w:cs="Times New Roman"/>
          <w:i/>
          <w:szCs w:val="24"/>
        </w:rPr>
        <w:t>Electric m</w:t>
      </w:r>
      <w:r w:rsidR="00F62751" w:rsidRPr="00F254AC">
        <w:rPr>
          <w:rFonts w:cs="Times New Roman"/>
          <w:i/>
          <w:szCs w:val="24"/>
        </w:rPr>
        <w:t xml:space="preserve">otor </w:t>
      </w:r>
      <w:r w:rsidR="00311213" w:rsidRPr="00F254AC">
        <w:rPr>
          <w:rFonts w:cs="Times New Roman"/>
          <w:i/>
          <w:szCs w:val="24"/>
        </w:rPr>
        <w:t>/ generators</w:t>
      </w:r>
      <w:r w:rsidR="00F62751" w:rsidRPr="00F254AC">
        <w:rPr>
          <w:rFonts w:cs="Times New Roman"/>
          <w:i/>
          <w:szCs w:val="24"/>
        </w:rPr>
        <w:t xml:space="preserve"> for </w:t>
      </w:r>
      <w:r w:rsidR="00311213" w:rsidRPr="00F254AC">
        <w:rPr>
          <w:rFonts w:cs="Times New Roman"/>
          <w:i/>
          <w:szCs w:val="24"/>
        </w:rPr>
        <w:t xml:space="preserve">a </w:t>
      </w:r>
      <w:r w:rsidR="00F62751" w:rsidRPr="00F254AC">
        <w:rPr>
          <w:rFonts w:cs="Times New Roman"/>
          <w:i/>
          <w:szCs w:val="24"/>
        </w:rPr>
        <w:t>parallel hybrid braking system</w:t>
      </w:r>
    </w:p>
    <w:p w:rsidR="00F62751" w:rsidRPr="00F254AC" w:rsidRDefault="00F62751" w:rsidP="00F62751">
      <w:pPr>
        <w:autoSpaceDE w:val="0"/>
        <w:autoSpaceDN w:val="0"/>
        <w:adjustRightInd w:val="0"/>
        <w:spacing w:after="0"/>
        <w:jc w:val="left"/>
        <w:rPr>
          <w:rFonts w:cs="Times New Roman"/>
          <w:b/>
          <w:szCs w:val="24"/>
        </w:rPr>
      </w:pPr>
    </w:p>
    <w:p w:rsidR="00F62751" w:rsidRPr="00F254AC" w:rsidRDefault="00F62751" w:rsidP="00F62751">
      <w:pPr>
        <w:rPr>
          <w:rFonts w:cs="Times New Roman"/>
        </w:rPr>
      </w:pPr>
      <w:r w:rsidRPr="00F254AC">
        <w:rPr>
          <w:rFonts w:cs="Times New Roman"/>
        </w:rPr>
        <w:t>The configuration of</w:t>
      </w:r>
      <w:r w:rsidR="00FB484B" w:rsidRPr="00F254AC">
        <w:rPr>
          <w:rFonts w:cs="Times New Roman"/>
        </w:rPr>
        <w:t xml:space="preserve"> a</w:t>
      </w:r>
      <w:r w:rsidRPr="00F254AC">
        <w:rPr>
          <w:rFonts w:cs="Times New Roman"/>
        </w:rPr>
        <w:t xml:space="preserve"> parallel hybrid </w:t>
      </w:r>
      <w:r w:rsidR="00642343" w:rsidRPr="00F254AC">
        <w:rPr>
          <w:rFonts w:cs="Times New Roman"/>
        </w:rPr>
        <w:t xml:space="preserve">vehicle’s </w:t>
      </w:r>
      <w:r w:rsidRPr="00F254AC">
        <w:rPr>
          <w:rFonts w:cs="Times New Roman"/>
        </w:rPr>
        <w:t xml:space="preserve">braking system is similar to </w:t>
      </w:r>
      <w:r w:rsidR="00FB484B" w:rsidRPr="00F254AC">
        <w:rPr>
          <w:rFonts w:cs="Times New Roman"/>
        </w:rPr>
        <w:t>a</w:t>
      </w:r>
      <w:r w:rsidRPr="00F254AC">
        <w:rPr>
          <w:rFonts w:cs="Times New Roman"/>
        </w:rPr>
        <w:t xml:space="preserve"> conventional braking system which </w:t>
      </w:r>
      <w:r w:rsidR="00FB484B" w:rsidRPr="00F254AC">
        <w:rPr>
          <w:rFonts w:cs="Times New Roman"/>
        </w:rPr>
        <w:t>uses a</w:t>
      </w:r>
      <w:r w:rsidRPr="00F254AC">
        <w:rPr>
          <w:rFonts w:cs="Times New Roman"/>
        </w:rPr>
        <w:t xml:space="preserve"> hydraulic or pneumatic</w:t>
      </w:r>
      <w:r w:rsidR="00FB484B" w:rsidRPr="00F254AC">
        <w:rPr>
          <w:rFonts w:cs="Times New Roman"/>
        </w:rPr>
        <w:t xml:space="preserve"> actuator</w:t>
      </w:r>
      <w:r w:rsidRPr="00F254AC">
        <w:rPr>
          <w:rFonts w:cs="Times New Roman"/>
        </w:rPr>
        <w:t xml:space="preserve"> </w:t>
      </w:r>
      <w:r w:rsidR="00FB484B" w:rsidRPr="00F254AC">
        <w:rPr>
          <w:rFonts w:cs="Times New Roman"/>
        </w:rPr>
        <w:t xml:space="preserve">to deliver </w:t>
      </w:r>
      <w:r w:rsidRPr="00F254AC">
        <w:rPr>
          <w:rFonts w:cs="Times New Roman"/>
        </w:rPr>
        <w:t>b</w:t>
      </w:r>
      <w:r w:rsidR="00585CAC" w:rsidRPr="00F254AC">
        <w:rPr>
          <w:rFonts w:cs="Times New Roman"/>
        </w:rPr>
        <w:t>raking force [1]</w:t>
      </w:r>
      <w:r w:rsidRPr="00F254AC">
        <w:rPr>
          <w:rFonts w:cs="Times New Roman"/>
        </w:rPr>
        <w:t xml:space="preserve">. This </w:t>
      </w:r>
      <w:r w:rsidR="00585CAC" w:rsidRPr="00F254AC">
        <w:rPr>
          <w:rFonts w:cs="Times New Roman"/>
        </w:rPr>
        <w:t>configuration</w:t>
      </w:r>
      <w:r w:rsidR="006C5C7E" w:rsidRPr="00F254AC">
        <w:rPr>
          <w:rFonts w:cs="Times New Roman"/>
        </w:rPr>
        <w:t>,</w:t>
      </w:r>
      <w:r w:rsidR="00585CAC" w:rsidRPr="00F254AC">
        <w:rPr>
          <w:rFonts w:cs="Times New Roman"/>
        </w:rPr>
        <w:t xml:space="preserve"> as shown in Fig.</w:t>
      </w:r>
      <w:r w:rsidRPr="00F254AC">
        <w:rPr>
          <w:rFonts w:cs="Times New Roman"/>
        </w:rPr>
        <w:t xml:space="preserve"> </w:t>
      </w:r>
      <w:r w:rsidR="00F870DB" w:rsidRPr="00F254AC">
        <w:rPr>
          <w:rFonts w:cs="Times New Roman"/>
        </w:rPr>
        <w:t>4</w:t>
      </w:r>
      <w:r w:rsidR="006C5C7E" w:rsidRPr="00F254AC">
        <w:rPr>
          <w:rFonts w:cs="Times New Roman"/>
        </w:rPr>
        <w:t>,</w:t>
      </w:r>
      <w:r w:rsidRPr="00F254AC">
        <w:rPr>
          <w:rFonts w:cs="Times New Roman"/>
        </w:rPr>
        <w:t xml:space="preserve"> has all the major component</w:t>
      </w:r>
      <w:r w:rsidR="00FB484B" w:rsidRPr="00F254AC">
        <w:rPr>
          <w:rFonts w:cs="Times New Roman"/>
        </w:rPr>
        <w:t>s of conventional brakes with the addition of</w:t>
      </w:r>
      <w:r w:rsidRPr="00F254AC">
        <w:rPr>
          <w:rFonts w:cs="Times New Roman"/>
        </w:rPr>
        <w:t xml:space="preserve"> </w:t>
      </w:r>
      <w:r w:rsidR="00642343" w:rsidRPr="00F254AC">
        <w:rPr>
          <w:rFonts w:cs="Times New Roman"/>
        </w:rPr>
        <w:t xml:space="preserve">regenerative braking from </w:t>
      </w:r>
      <w:r w:rsidRPr="00F254AC">
        <w:rPr>
          <w:rFonts w:cs="Times New Roman"/>
        </w:rPr>
        <w:t>an electric motor</w:t>
      </w:r>
      <w:r w:rsidR="009E6DE2">
        <w:rPr>
          <w:rFonts w:cs="Times New Roman"/>
        </w:rPr>
        <w:t xml:space="preserve"> </w:t>
      </w:r>
      <w:r w:rsidR="00642343" w:rsidRPr="00F254AC">
        <w:rPr>
          <w:rFonts w:cs="Times New Roman"/>
        </w:rPr>
        <w:t>/</w:t>
      </w:r>
      <w:r w:rsidR="009E6DE2">
        <w:rPr>
          <w:rFonts w:cs="Times New Roman"/>
        </w:rPr>
        <w:t xml:space="preserve"> </w:t>
      </w:r>
      <w:r w:rsidR="00642343" w:rsidRPr="00F254AC">
        <w:rPr>
          <w:rFonts w:cs="Times New Roman"/>
        </w:rPr>
        <w:t>generator</w:t>
      </w:r>
      <w:r w:rsidRPr="00F254AC">
        <w:rPr>
          <w:rFonts w:cs="Times New Roman"/>
        </w:rPr>
        <w:t xml:space="preserve"> at the front axle. </w:t>
      </w:r>
    </w:p>
    <w:p w:rsidR="00F62751" w:rsidRPr="00F254AC" w:rsidRDefault="00585CAC" w:rsidP="00AB7DC7">
      <w:pPr>
        <w:ind w:firstLine="0"/>
        <w:outlineLvl w:val="0"/>
        <w:rPr>
          <w:rFonts w:cs="Times New Roman"/>
          <w:i/>
          <w:color w:val="000000" w:themeColor="text1"/>
        </w:rPr>
      </w:pPr>
      <w:r w:rsidRPr="00F254AC">
        <w:rPr>
          <w:rFonts w:cs="Times New Roman"/>
          <w:i/>
          <w:color w:val="000000" w:themeColor="text1"/>
        </w:rPr>
        <w:t xml:space="preserve">2.6  </w:t>
      </w:r>
      <w:r w:rsidR="00702DB3" w:rsidRPr="00F254AC">
        <w:rPr>
          <w:rFonts w:cs="Times New Roman"/>
          <w:i/>
          <w:color w:val="000000" w:themeColor="text1"/>
        </w:rPr>
        <w:t>H</w:t>
      </w:r>
      <w:r w:rsidR="00F62751" w:rsidRPr="00F254AC">
        <w:rPr>
          <w:rFonts w:cs="Times New Roman"/>
          <w:i/>
          <w:color w:val="000000" w:themeColor="text1"/>
        </w:rPr>
        <w:t>ydraulic braking torque</w:t>
      </w:r>
    </w:p>
    <w:p w:rsidR="00F62751" w:rsidRPr="00F254AC" w:rsidRDefault="00311213" w:rsidP="00F62751">
      <w:pPr>
        <w:rPr>
          <w:rFonts w:cs="Times New Roman"/>
        </w:rPr>
      </w:pPr>
      <w:r w:rsidRPr="00F254AC">
        <w:rPr>
          <w:rFonts w:cs="Times New Roman"/>
        </w:rPr>
        <w:t>Calculation</w:t>
      </w:r>
      <w:r w:rsidR="00642343" w:rsidRPr="00F254AC">
        <w:rPr>
          <w:rFonts w:cs="Times New Roman"/>
        </w:rPr>
        <w:t>s</w:t>
      </w:r>
      <w:r w:rsidRPr="00F254AC">
        <w:rPr>
          <w:rFonts w:cs="Times New Roman"/>
        </w:rPr>
        <w:t xml:space="preserve"> of t</w:t>
      </w:r>
      <w:r w:rsidR="00F62751" w:rsidRPr="00F254AC">
        <w:rPr>
          <w:rFonts w:cs="Times New Roman"/>
        </w:rPr>
        <w:t>he regenerative bra</w:t>
      </w:r>
      <w:r w:rsidR="007B6DB4" w:rsidRPr="00F254AC">
        <w:rPr>
          <w:rFonts w:cs="Times New Roman"/>
        </w:rPr>
        <w:t xml:space="preserve">king torque </w:t>
      </w:r>
      <w:r w:rsidRPr="00F254AC">
        <w:rPr>
          <w:rFonts w:cs="Times New Roman"/>
        </w:rPr>
        <w:t xml:space="preserve">assuming that the friction </w:t>
      </w:r>
      <w:r w:rsidR="00F62751" w:rsidRPr="00F254AC">
        <w:rPr>
          <w:rFonts w:cs="Times New Roman"/>
        </w:rPr>
        <w:t>brake</w:t>
      </w:r>
      <w:r w:rsidRPr="00F254AC">
        <w:rPr>
          <w:rFonts w:cs="Times New Roman"/>
        </w:rPr>
        <w:t>s have</w:t>
      </w:r>
      <w:r w:rsidR="00F62751" w:rsidRPr="00F254AC">
        <w:rPr>
          <w:rFonts w:cs="Times New Roman"/>
        </w:rPr>
        <w:t xml:space="preserve"> a fix</w:t>
      </w:r>
      <w:r w:rsidR="006C5C7E" w:rsidRPr="00F254AC">
        <w:rPr>
          <w:rFonts w:cs="Times New Roman"/>
        </w:rPr>
        <w:t>ed</w:t>
      </w:r>
      <w:r w:rsidR="00A60947" w:rsidRPr="00F254AC">
        <w:rPr>
          <w:rFonts w:cs="Times New Roman"/>
        </w:rPr>
        <w:t xml:space="preserve"> ratio (</w:t>
      </w:r>
      <w:r w:rsidR="00A60947" w:rsidRPr="00F254AC">
        <w:rPr>
          <w:rFonts w:cs="Times New Roman"/>
          <w:i/>
        </w:rPr>
        <w:t>X</w:t>
      </w:r>
      <w:r w:rsidR="00A60947" w:rsidRPr="00F254AC">
        <w:rPr>
          <w:rFonts w:cs="Times New Roman"/>
          <w:i/>
          <w:vertAlign w:val="subscript"/>
        </w:rPr>
        <w:t>1</w:t>
      </w:r>
      <w:r w:rsidR="006B458B" w:rsidRPr="00F254AC">
        <w:rPr>
          <w:rFonts w:cs="Times New Roman"/>
          <w:i/>
        </w:rPr>
        <w:t>= 0.8</w:t>
      </w:r>
      <w:r w:rsidR="00A60947" w:rsidRPr="00F254AC">
        <w:rPr>
          <w:rFonts w:cs="Times New Roman"/>
        </w:rPr>
        <w:t xml:space="preserve"> and </w:t>
      </w:r>
      <w:r w:rsidR="00A60947" w:rsidRPr="00F254AC">
        <w:rPr>
          <w:rFonts w:cs="Times New Roman"/>
          <w:i/>
        </w:rPr>
        <w:t>X</w:t>
      </w:r>
      <w:r w:rsidR="00A60947" w:rsidRPr="00F254AC">
        <w:rPr>
          <w:rFonts w:cs="Times New Roman"/>
          <w:i/>
          <w:vertAlign w:val="subscript"/>
        </w:rPr>
        <w:t>2</w:t>
      </w:r>
      <w:r w:rsidR="006B458B" w:rsidRPr="00F254AC">
        <w:rPr>
          <w:rFonts w:cs="Times New Roman"/>
          <w:i/>
        </w:rPr>
        <w:t>= 0.2</w:t>
      </w:r>
      <w:r w:rsidR="00A60947" w:rsidRPr="00F254AC">
        <w:rPr>
          <w:rFonts w:cs="Times New Roman"/>
        </w:rPr>
        <w:t xml:space="preserve">) </w:t>
      </w:r>
      <w:r w:rsidR="00F62751" w:rsidRPr="00F254AC">
        <w:rPr>
          <w:rFonts w:cs="Times New Roman"/>
        </w:rPr>
        <w:t>braking force distribution on the front an</w:t>
      </w:r>
      <w:r w:rsidR="00585CAC" w:rsidRPr="00F254AC">
        <w:rPr>
          <w:rFonts w:cs="Times New Roman"/>
        </w:rPr>
        <w:t>d rear wheels</w:t>
      </w:r>
      <w:r w:rsidR="00D86E73" w:rsidRPr="00F254AC">
        <w:rPr>
          <w:rFonts w:cs="Times New Roman"/>
        </w:rPr>
        <w:t xml:space="preserve"> </w:t>
      </w:r>
      <w:r w:rsidRPr="00F254AC">
        <w:rPr>
          <w:rFonts w:cs="Times New Roman"/>
        </w:rPr>
        <w:t>hav</w:t>
      </w:r>
      <w:r w:rsidR="00642343" w:rsidRPr="00F254AC">
        <w:rPr>
          <w:rFonts w:cs="Times New Roman"/>
        </w:rPr>
        <w:t>e been made for different sizes (power) of motor</w:t>
      </w:r>
      <w:r w:rsidR="009E6DE2">
        <w:rPr>
          <w:rFonts w:cs="Times New Roman"/>
        </w:rPr>
        <w:t xml:space="preserve"> </w:t>
      </w:r>
      <w:r w:rsidR="00642343" w:rsidRPr="00F254AC">
        <w:rPr>
          <w:rFonts w:cs="Times New Roman"/>
        </w:rPr>
        <w:t>/</w:t>
      </w:r>
      <w:r w:rsidR="009E6DE2">
        <w:rPr>
          <w:rFonts w:cs="Times New Roman"/>
        </w:rPr>
        <w:t xml:space="preserve"> </w:t>
      </w:r>
      <w:r w:rsidR="00F62751" w:rsidRPr="00F254AC">
        <w:rPr>
          <w:rFonts w:cs="Times New Roman"/>
        </w:rPr>
        <w:t>generator</w:t>
      </w:r>
      <w:r w:rsidR="007B6DB4" w:rsidRPr="00F254AC">
        <w:rPr>
          <w:rFonts w:cs="Times New Roman"/>
        </w:rPr>
        <w:t>s</w:t>
      </w:r>
      <w:r w:rsidRPr="00F254AC">
        <w:rPr>
          <w:rFonts w:cs="Times New Roman"/>
        </w:rPr>
        <w:t xml:space="preserve"> </w:t>
      </w:r>
      <w:r w:rsidR="00F62751" w:rsidRPr="00F254AC">
        <w:rPr>
          <w:rFonts w:cs="Times New Roman"/>
        </w:rPr>
        <w:t>to investigate</w:t>
      </w:r>
      <w:r w:rsidR="007B6DB4" w:rsidRPr="00F254AC">
        <w:rPr>
          <w:rFonts w:cs="Times New Roman"/>
        </w:rPr>
        <w:t xml:space="preserve"> how they affect</w:t>
      </w:r>
      <w:r w:rsidR="00F62751" w:rsidRPr="00F254AC">
        <w:rPr>
          <w:rFonts w:cs="Times New Roman"/>
        </w:rPr>
        <w:t xml:space="preserve"> regenerative braking in a passenger car. </w:t>
      </w:r>
      <w:r w:rsidRPr="00F254AC">
        <w:rPr>
          <w:rFonts w:cs="Times New Roman"/>
        </w:rPr>
        <w:t xml:space="preserve">The calculation was </w:t>
      </w:r>
      <w:r w:rsidR="00CB792C">
        <w:rPr>
          <w:rFonts w:cs="Times New Roman"/>
        </w:rPr>
        <w:t>programmed</w:t>
      </w:r>
      <w:r w:rsidRPr="00F254AC">
        <w:rPr>
          <w:rFonts w:cs="Times New Roman"/>
        </w:rPr>
        <w:t xml:space="preserve"> using MATLAB, see Fig. 5.</w:t>
      </w:r>
    </w:p>
    <w:p w:rsidR="00F62751" w:rsidRPr="00F254AC" w:rsidRDefault="00585CAC" w:rsidP="00C804A8">
      <w:pPr>
        <w:rPr>
          <w:rFonts w:cs="Times New Roman"/>
        </w:rPr>
      </w:pPr>
      <w:r w:rsidRPr="00F254AC">
        <w:rPr>
          <w:rFonts w:cs="Times New Roman"/>
        </w:rPr>
        <w:t>Fig.</w:t>
      </w:r>
      <w:r w:rsidR="00311213" w:rsidRPr="00F254AC">
        <w:rPr>
          <w:rFonts w:cs="Times New Roman"/>
        </w:rPr>
        <w:t xml:space="preserve"> 7</w:t>
      </w:r>
      <w:r w:rsidR="00F452F6" w:rsidRPr="00F254AC">
        <w:rPr>
          <w:rFonts w:cs="Times New Roman"/>
        </w:rPr>
        <w:t xml:space="preserve"> </w:t>
      </w:r>
      <w:r w:rsidR="00682F77" w:rsidRPr="00F254AC">
        <w:rPr>
          <w:rFonts w:cs="Times New Roman"/>
        </w:rPr>
        <w:t>show</w:t>
      </w:r>
      <w:r w:rsidR="00746127" w:rsidRPr="00F254AC">
        <w:rPr>
          <w:rFonts w:cs="Times New Roman"/>
        </w:rPr>
        <w:t>s</w:t>
      </w:r>
      <w:r w:rsidR="00682F77" w:rsidRPr="00F254AC">
        <w:rPr>
          <w:rFonts w:cs="Times New Roman"/>
        </w:rPr>
        <w:t xml:space="preserve"> the torque available from regenerative braking at</w:t>
      </w:r>
      <w:r w:rsidR="00F62751" w:rsidRPr="00F254AC">
        <w:rPr>
          <w:rFonts w:cs="Times New Roman"/>
        </w:rPr>
        <w:t xml:space="preserve"> low speed</w:t>
      </w:r>
      <w:r w:rsidR="00682F77" w:rsidRPr="00F254AC">
        <w:rPr>
          <w:rFonts w:cs="Times New Roman"/>
        </w:rPr>
        <w:t xml:space="preserve"> (15</w:t>
      </w:r>
      <w:r w:rsidR="006B458B" w:rsidRPr="00F254AC">
        <w:rPr>
          <w:rFonts w:cs="Times New Roman"/>
        </w:rPr>
        <w:t xml:space="preserve"> </w:t>
      </w:r>
      <w:r w:rsidR="00682F77" w:rsidRPr="00F254AC">
        <w:rPr>
          <w:rFonts w:cs="Times New Roman"/>
        </w:rPr>
        <w:t xml:space="preserve">km/h) for a range of motor powers </w:t>
      </w:r>
      <w:r w:rsidR="00746127" w:rsidRPr="00F254AC">
        <w:rPr>
          <w:rFonts w:cs="Times New Roman"/>
        </w:rPr>
        <w:t xml:space="preserve">(using </w:t>
      </w:r>
      <w:r w:rsidR="006C5C7E" w:rsidRPr="00F254AC">
        <w:rPr>
          <w:rFonts w:cs="Times New Roman"/>
        </w:rPr>
        <w:t>gear ratios to maintain the motor at</w:t>
      </w:r>
      <w:r w:rsidR="00682F77" w:rsidRPr="00F254AC">
        <w:rPr>
          <w:rFonts w:cs="Times New Roman"/>
        </w:rPr>
        <w:t xml:space="preserve"> </w:t>
      </w:r>
      <w:r w:rsidR="00F870DB" w:rsidRPr="00F254AC">
        <w:rPr>
          <w:rFonts w:cs="Times New Roman"/>
        </w:rPr>
        <w:t>maximum power</w:t>
      </w:r>
      <w:r w:rsidR="006C5C7E" w:rsidRPr="00F254AC">
        <w:rPr>
          <w:rFonts w:cs="Times New Roman"/>
        </w:rPr>
        <w:t xml:space="preserve"> generation)</w:t>
      </w:r>
      <w:r w:rsidR="00F870DB" w:rsidRPr="00F254AC">
        <w:rPr>
          <w:rFonts w:cs="Times New Roman"/>
        </w:rPr>
        <w:t xml:space="preserve"> as shown in Table</w:t>
      </w:r>
      <w:r w:rsidR="00682F77" w:rsidRPr="00F254AC">
        <w:rPr>
          <w:rFonts w:cs="Times New Roman"/>
        </w:rPr>
        <w:t xml:space="preserve"> 2.</w:t>
      </w:r>
      <w:r w:rsidR="00F62751" w:rsidRPr="00F254AC">
        <w:rPr>
          <w:rFonts w:cs="Times New Roman"/>
        </w:rPr>
        <w:t xml:space="preserve"> </w:t>
      </w:r>
      <w:r w:rsidR="00682F77" w:rsidRPr="00F254AC">
        <w:rPr>
          <w:rFonts w:cs="Times New Roman"/>
        </w:rPr>
        <w:t xml:space="preserve">The torque is also expressed as a percentage of required front wheel torque. Where this torque exceeds 100% </w:t>
      </w:r>
      <w:r w:rsidR="00F62751" w:rsidRPr="00F254AC">
        <w:rPr>
          <w:rFonts w:cs="Times New Roman"/>
        </w:rPr>
        <w:t xml:space="preserve">the regenerative braking </w:t>
      </w:r>
      <w:r w:rsidR="00682F77" w:rsidRPr="00F254AC">
        <w:rPr>
          <w:rFonts w:cs="Times New Roman"/>
        </w:rPr>
        <w:t xml:space="preserve">must reduce braking </w:t>
      </w:r>
      <w:r w:rsidR="00F62751" w:rsidRPr="00F254AC">
        <w:rPr>
          <w:rFonts w:cs="Times New Roman"/>
        </w:rPr>
        <w:t>torque</w:t>
      </w:r>
      <w:r w:rsidR="00746127" w:rsidRPr="00F254AC">
        <w:rPr>
          <w:rFonts w:cs="Times New Roman"/>
        </w:rPr>
        <w:t xml:space="preserve"> by either a lower </w:t>
      </w:r>
      <w:r w:rsidR="00682F77" w:rsidRPr="00F254AC">
        <w:rPr>
          <w:rFonts w:cs="Times New Roman"/>
        </w:rPr>
        <w:t xml:space="preserve">gearing, or </w:t>
      </w:r>
      <w:r w:rsidR="003E442B" w:rsidRPr="00F254AC">
        <w:rPr>
          <w:rFonts w:cs="Times New Roman"/>
        </w:rPr>
        <w:t xml:space="preserve">by </w:t>
      </w:r>
      <w:r w:rsidR="00682F77" w:rsidRPr="00F254AC">
        <w:rPr>
          <w:rFonts w:cs="Times New Roman"/>
        </w:rPr>
        <w:t>limiting current flow from the motor</w:t>
      </w:r>
      <w:r w:rsidR="009E6DE2">
        <w:rPr>
          <w:rFonts w:cs="Times New Roman"/>
        </w:rPr>
        <w:t xml:space="preserve"> </w:t>
      </w:r>
      <w:r w:rsidR="00682F77" w:rsidRPr="00F254AC">
        <w:rPr>
          <w:rFonts w:cs="Times New Roman"/>
        </w:rPr>
        <w:t>/</w:t>
      </w:r>
      <w:r w:rsidR="009E6DE2">
        <w:rPr>
          <w:rFonts w:cs="Times New Roman"/>
        </w:rPr>
        <w:t xml:space="preserve"> </w:t>
      </w:r>
      <w:r w:rsidR="00682F77" w:rsidRPr="00F254AC">
        <w:rPr>
          <w:rFonts w:cs="Times New Roman"/>
        </w:rPr>
        <w:t>generator</w:t>
      </w:r>
      <w:r w:rsidR="00F62751" w:rsidRPr="00F254AC">
        <w:rPr>
          <w:rFonts w:cs="Times New Roman"/>
        </w:rPr>
        <w:t>.</w:t>
      </w:r>
      <w:r w:rsidR="00682F77" w:rsidRPr="00F254AC">
        <w:rPr>
          <w:rFonts w:cs="Times New Roman"/>
        </w:rPr>
        <w:t xml:space="preserve"> When the </w:t>
      </w:r>
      <w:r w:rsidR="003E442B" w:rsidRPr="00F254AC">
        <w:rPr>
          <w:rFonts w:cs="Times New Roman"/>
        </w:rPr>
        <w:t xml:space="preserve">available </w:t>
      </w:r>
      <w:r w:rsidR="00682F77" w:rsidRPr="00F254AC">
        <w:rPr>
          <w:rFonts w:cs="Times New Roman"/>
        </w:rPr>
        <w:t>regenerativ</w:t>
      </w:r>
      <w:r w:rsidR="003E442B" w:rsidRPr="00F254AC">
        <w:rPr>
          <w:rFonts w:cs="Times New Roman"/>
        </w:rPr>
        <w:t>e torque is below</w:t>
      </w:r>
      <w:r w:rsidR="00682F77" w:rsidRPr="00F254AC">
        <w:rPr>
          <w:rFonts w:cs="Times New Roman"/>
        </w:rPr>
        <w:t xml:space="preserve"> 100%, the friction brake must be operated to supply the difference. Figures </w:t>
      </w:r>
      <w:r w:rsidR="00A60947" w:rsidRPr="00F254AC">
        <w:rPr>
          <w:rFonts w:cs="Times New Roman"/>
        </w:rPr>
        <w:t>8</w:t>
      </w:r>
      <w:r w:rsidR="00682F77" w:rsidRPr="00F254AC">
        <w:rPr>
          <w:rFonts w:cs="Times New Roman"/>
        </w:rPr>
        <w:t xml:space="preserve"> and </w:t>
      </w:r>
      <w:r w:rsidR="00746127" w:rsidRPr="00F254AC">
        <w:rPr>
          <w:rFonts w:cs="Times New Roman"/>
        </w:rPr>
        <w:t>9</w:t>
      </w:r>
      <w:r w:rsidR="00682F77" w:rsidRPr="00F254AC">
        <w:rPr>
          <w:rFonts w:cs="Times New Roman"/>
        </w:rPr>
        <w:t xml:space="preserve"> show the corresponding results for 30</w:t>
      </w:r>
      <w:r w:rsidR="00096A4C" w:rsidRPr="00F254AC">
        <w:rPr>
          <w:rFonts w:cs="Times New Roman"/>
        </w:rPr>
        <w:t xml:space="preserve"> </w:t>
      </w:r>
      <w:r w:rsidR="00682F77" w:rsidRPr="00F254AC">
        <w:rPr>
          <w:rFonts w:cs="Times New Roman"/>
        </w:rPr>
        <w:t>km/h and 60 km/h</w:t>
      </w:r>
      <w:r w:rsidR="00FF50BA" w:rsidRPr="00F254AC">
        <w:rPr>
          <w:rFonts w:cs="Times New Roman"/>
        </w:rPr>
        <w:t>. The regenerative system is seen to provide</w:t>
      </w:r>
      <w:r w:rsidR="003E442B" w:rsidRPr="00F254AC">
        <w:rPr>
          <w:rFonts w:cs="Times New Roman"/>
        </w:rPr>
        <w:t xml:space="preserve"> less of the torque, and thus is able to</w:t>
      </w:r>
      <w:r w:rsidR="00FF50BA" w:rsidRPr="00F254AC">
        <w:rPr>
          <w:rFonts w:cs="Times New Roman"/>
        </w:rPr>
        <w:t xml:space="preserve"> regenerate less of the braking power </w:t>
      </w:r>
      <w:r w:rsidR="003E442B" w:rsidRPr="00F254AC">
        <w:rPr>
          <w:rFonts w:cs="Times New Roman"/>
        </w:rPr>
        <w:t>from higher speeds</w:t>
      </w:r>
      <w:r w:rsidR="00FF50BA" w:rsidRPr="00F254AC">
        <w:rPr>
          <w:rFonts w:cs="Times New Roman"/>
        </w:rPr>
        <w:t>.</w:t>
      </w:r>
    </w:p>
    <w:p w:rsidR="00F254AC" w:rsidRDefault="00F254AC" w:rsidP="00C804A8">
      <w:pPr>
        <w:rPr>
          <w:rFonts w:cs="Times New Roman"/>
        </w:rPr>
      </w:pPr>
    </w:p>
    <w:p w:rsidR="00F254AC" w:rsidRDefault="00F254AC" w:rsidP="00C804A8">
      <w:pPr>
        <w:rPr>
          <w:rFonts w:cs="Times New Roman"/>
        </w:rPr>
      </w:pPr>
    </w:p>
    <w:p w:rsidR="00F254AC" w:rsidRDefault="00F254AC" w:rsidP="00C804A8">
      <w:pPr>
        <w:rPr>
          <w:rFonts w:cs="Times New Roman"/>
        </w:rPr>
      </w:pPr>
    </w:p>
    <w:p w:rsidR="00746127" w:rsidRPr="00F254AC" w:rsidRDefault="004A42C2" w:rsidP="00C804A8">
      <w:pPr>
        <w:rPr>
          <w:rFonts w:cs="Times New Roman"/>
        </w:rPr>
      </w:pPr>
      <w:r w:rsidRPr="004A42C2">
        <w:rPr>
          <w:rFonts w:cs="Times New Roman"/>
          <w:noProof/>
          <w:lang w:eastAsia="en-GB"/>
        </w:rPr>
        <w:pict>
          <v:group id="_x0000_s1305" style="position:absolute;left:0;text-align:left;margin-left:59.85pt;margin-top:-52.2pt;width:325.5pt;height:269.6pt;z-index:252833792" coordorigin="3108,1083" coordsize="6510,5392">
            <v:shape id="_x0000_s1306" type="#_x0000_t202" style="position:absolute;left:6288;top:2462;width:2455;height:2664" stroked="f">
              <v:textbox style="mso-next-textbox:#_x0000_s1306">
                <w:txbxContent>
                  <w:p w:rsidR="006D5CE7" w:rsidRDefault="006D5CE7" w:rsidP="006B458B">
                    <w:r w:rsidRPr="0093145B">
                      <w:rPr>
                        <w:noProof/>
                        <w:lang w:val="en-US"/>
                      </w:rPr>
                      <w:drawing>
                        <wp:inline distT="0" distB="0" distL="0" distR="0">
                          <wp:extent cx="1140674" cy="901997"/>
                          <wp:effectExtent l="0" t="114300" r="0" b="107653"/>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srcRect/>
                                  <a:stretch>
                                    <a:fillRect/>
                                  </a:stretch>
                                </pic:blipFill>
                                <pic:spPr bwMode="auto">
                                  <a:xfrm rot="5400000">
                                    <a:off x="0" y="0"/>
                                    <a:ext cx="1141741" cy="902841"/>
                                  </a:xfrm>
                                  <a:prstGeom prst="rect">
                                    <a:avLst/>
                                  </a:prstGeom>
                                  <a:noFill/>
                                  <a:ln w="9525">
                                    <a:noFill/>
                                    <a:miter lim="800000"/>
                                    <a:headEnd/>
                                    <a:tailEnd/>
                                  </a:ln>
                                </pic:spPr>
                              </pic:pic>
                            </a:graphicData>
                          </a:graphic>
                        </wp:inline>
                      </w:drawing>
                    </w:r>
                  </w:p>
                </w:txbxContent>
              </v:textbox>
            </v:shape>
            <v:shape id="_x0000_s1307" type="#_x0000_t202" style="position:absolute;left:8032;top:3291;width:1446;height:278" stroked="f">
              <v:textbox inset="0,0,0,0">
                <w:txbxContent>
                  <w:p w:rsidR="006D5CE7" w:rsidRPr="005668D1" w:rsidRDefault="006D5CE7" w:rsidP="006B458B">
                    <w:pPr>
                      <w:ind w:firstLine="0"/>
                      <w:jc w:val="left"/>
                      <w:rPr>
                        <w:sz w:val="20"/>
                        <w:szCs w:val="20"/>
                      </w:rPr>
                    </w:pPr>
                    <w:r w:rsidRPr="005668D1">
                      <w:rPr>
                        <w:sz w:val="20"/>
                        <w:szCs w:val="20"/>
                      </w:rPr>
                      <w:t xml:space="preserve">Brake </w:t>
                    </w:r>
                    <w:r>
                      <w:rPr>
                        <w:sz w:val="20"/>
                        <w:szCs w:val="20"/>
                      </w:rPr>
                      <w:t>booster</w:t>
                    </w:r>
                  </w:p>
                </w:txbxContent>
              </v:textbox>
            </v:shape>
            <v:shape id="_x0000_s1308" type="#_x0000_t202" style="position:absolute;left:8032;top:2765;width:999;height:442" stroked="f">
              <v:textbox style="mso-next-textbox:#_x0000_s1308" inset="0,0,0,0">
                <w:txbxContent>
                  <w:p w:rsidR="006D5CE7" w:rsidRDefault="006D5CE7" w:rsidP="006B458B">
                    <w:pPr>
                      <w:spacing w:after="0"/>
                      <w:ind w:firstLine="0"/>
                      <w:jc w:val="left"/>
                      <w:rPr>
                        <w:sz w:val="20"/>
                        <w:szCs w:val="20"/>
                      </w:rPr>
                    </w:pPr>
                    <w:r>
                      <w:rPr>
                        <w:sz w:val="20"/>
                        <w:szCs w:val="20"/>
                      </w:rPr>
                      <w:t>Brake fluid</w:t>
                    </w:r>
                  </w:p>
                  <w:p w:rsidR="006D5CE7" w:rsidRPr="005668D1" w:rsidRDefault="006D5CE7" w:rsidP="006B458B">
                    <w:pPr>
                      <w:spacing w:after="0"/>
                      <w:ind w:firstLine="0"/>
                      <w:jc w:val="left"/>
                      <w:rPr>
                        <w:sz w:val="20"/>
                        <w:szCs w:val="20"/>
                      </w:rPr>
                    </w:pPr>
                    <w:r>
                      <w:rPr>
                        <w:sz w:val="20"/>
                        <w:szCs w:val="20"/>
                      </w:rPr>
                      <w:t>reservoir</w:t>
                    </w:r>
                  </w:p>
                </w:txbxContent>
              </v:textbox>
            </v:shape>
            <v:shape id="_x0000_s1309" type="#_x0000_t202" style="position:absolute;left:7021;top:5463;width:2387;height:1012" stroked="f">
              <v:textbox style="mso-next-textbox:#_x0000_s1309">
                <w:txbxContent>
                  <w:p w:rsidR="006D5CE7" w:rsidRDefault="006D5CE7" w:rsidP="006B458B">
                    <w:r>
                      <w:t xml:space="preserve">          Mechanical</w:t>
                    </w:r>
                  </w:p>
                  <w:p w:rsidR="006D5CE7" w:rsidRDefault="006D5CE7" w:rsidP="006B458B">
                    <w:r>
                      <w:t xml:space="preserve">          Electrical</w:t>
                    </w:r>
                  </w:p>
                </w:txbxContent>
              </v:textbox>
            </v:shape>
            <v:shape id="_x0000_s1310" type="#_x0000_t32" style="position:absolute;left:7484;top:5689;width:557;height:0" o:connectortype="straight" strokeweight="2pt"/>
            <v:shape id="_x0000_s1311" type="#_x0000_t32" style="position:absolute;left:7501;top:6151;width:556;height:0" o:connectortype="straight">
              <v:stroke dashstyle="dash"/>
            </v:shape>
            <v:rect id="_x0000_s1312" style="position:absolute;left:6779;top:1086;width:328;height:366"/>
            <v:rect id="_x0000_s1313" style="position:absolute;left:4309;top:1086;width:329;height:366"/>
            <v:shape id="_x0000_s1314" type="#_x0000_t32" style="position:absolute;left:5463;top:2821;width:258;height:0;flip:x" o:connectortype="straight" strokeweight="2pt"/>
            <v:rect id="_x0000_s1315" style="position:absolute;left:4421;top:1197;width:85;height:895" strokeweight="2pt"/>
            <v:rect id="_x0000_s1316" style="position:absolute;left:6918;top:1197;width:79;height:799" strokeweight="2pt"/>
            <v:rect id="_x0000_s1317" style="position:absolute;left:4181;top:5550;width:325;height:696" strokeweight="2pt"/>
            <v:rect id="_x0000_s1318" style="position:absolute;left:6918;top:5550;width:358;height:696" strokeweight="2pt"/>
            <v:rect id="_x0000_s1319" style="position:absolute;left:4515;top:1574;width:2394;height:69" strokeweight="3pt"/>
            <v:rect id="_x0000_s1320" style="position:absolute;left:4515;top:5863;width:2394;height:69" strokeweight="3pt"/>
            <v:shape id="_x0000_s1321" type="#_x0000_t32" style="position:absolute;left:6509;top:2647;width:1;height:196;flip:y" o:connectortype="straight" strokeweight="2pt"/>
            <v:shape id="_x0000_s1322" type="#_x0000_t32" style="position:absolute;left:6208;top:2647;width:301;height:0;flip:x" o:connectortype="straight" strokeweight="2pt"/>
            <v:shape id="_x0000_s1323" type="#_x0000_t32" style="position:absolute;left:6509;top:3019;width:0;height:188" o:connectortype="straight" strokeweight="2pt"/>
            <v:shape id="_x0000_s1324" type="#_x0000_t32" style="position:absolute;left:6208;top:3205;width:301;height:0;flip:x" o:connectortype="straight" strokeweight="2pt"/>
            <v:shape id="_x0000_s1325" type="#_x0000_t32" style="position:absolute;left:6208;top:2843;width:160;height:0" o:connectortype="straight" strokeweight="2pt"/>
            <v:shape id="_x0000_s1326" type="#_x0000_t32" style="position:absolute;left:6368;top:2705;width:0;height:138;flip:y" o:connectortype="straight" strokeweight="2pt"/>
            <v:shape id="_x0000_s1327" type="#_x0000_t32" style="position:absolute;left:6368;top:1256;width:0;height:1333;flip:y" o:connectortype="straight" strokeweight="2pt"/>
            <v:shape id="_x0000_s1328" type="#_x0000_t32" style="position:absolute;left:4638;top:1256;width:1730;height:0;flip:x" o:connectortype="straight" strokeweight="2pt"/>
            <v:shape id="_x0000_s1329" type="#_x0000_t32" style="position:absolute;left:6208;top:3068;width:233;height:0" o:connectortype="straight" strokeweight="2pt"/>
            <v:shape id="_x0000_s1330" type="#_x0000_t32" style="position:absolute;left:6441;top:2705;width:0;height:363;flip:y" o:connectortype="straight" strokeweight="2pt"/>
            <v:shape id="_x0000_s1331" type="#_x0000_t32" style="position:absolute;left:6456;top:1259;width:0;height:1340;flip:y" o:connectortype="straight" strokeweight="2pt"/>
            <v:shape id="_x0000_s1332" type="#_x0000_t32" style="position:absolute;left:6450;top:1256;width:329;height:0" o:connectortype="straight" strokeweight="2pt"/>
            <v:shape id="_x0000_s1333" type="#_x0000_t32" style="position:absolute;left:5173;top:3060;width:548;height:1;flip:x" o:connectortype="straight" strokeweight="2pt"/>
            <v:shape id="_x0000_s1334" type="#_x0000_t32" style="position:absolute;left:5173;top:3060;width:0;height:2544" o:connectortype="straight" strokeweight="2pt"/>
            <v:shape id="_x0000_s1335" type="#_x0000_t32" style="position:absolute;left:4515;top:5604;width:658;height:0;flip:x" o:connectortype="straight" strokeweight="2pt"/>
            <v:shape id="_x0000_s1336" type="#_x0000_t32" style="position:absolute;left:5463;top:2821;width:0;height:181" o:connectortype="straight" strokeweight="2pt"/>
            <v:shape id="_x0000_s1337" type="#_x0000_t32" style="position:absolute;left:5457;top:3110;width:0;height:2501" o:connectortype="straight" strokeweight="2pt"/>
            <v:shape id="_x0000_s1338" type="#_x0000_t32" style="position:absolute;left:5463;top:5611;width:1446;height:0" o:connectortype="straight" strokeweight="2pt"/>
            <v:shape id="_x0000_s1339" style="position:absolute;left:6324;top:2596;width:50;height:116" coordsize="107,195" path="m92,195c46,151,,107,2,75,4,43,55,21,107,e" filled="f" strokeweight="2pt">
              <v:path arrowok="t"/>
            </v:shape>
            <v:shape id="_x0000_s1340" style="position:absolute;left:6376;top:2596;width:80;height:116;mso-position-horizontal:absolute" coordsize="107,195" path="m92,195c46,151,,107,2,75,4,43,55,21,107,e" filled="f" strokeweight="2pt">
              <v:path arrowok="t"/>
            </v:shape>
            <v:shape id="_x0000_s1341" style="position:absolute;left:5394;top:3002;width:81;height:116" coordsize="107,195" path="m92,195c46,151,,107,2,75,4,43,55,21,107,e" filled="f" strokeweight="2pt">
              <v:path arrowok="t"/>
            </v:shape>
            <v:shape id="_x0000_s1342" type="#_x0000_t202" style="position:absolute;left:5721;top:2380;width:487;height:1105;v-text-anchor:middle" filled="f">
              <v:textbox style="layout-flow:vertical;mso-next-textbox:#_x0000_s1342" inset="0,0,0,0">
                <w:txbxContent>
                  <w:p w:rsidR="006D5CE7" w:rsidRPr="00437804" w:rsidRDefault="006D5CE7" w:rsidP="006B458B">
                    <w:pPr>
                      <w:jc w:val="left"/>
                      <w:rPr>
                        <w:sz w:val="16"/>
                        <w:szCs w:val="16"/>
                      </w:rPr>
                    </w:pPr>
                    <w:r w:rsidRPr="00437804">
                      <w:rPr>
                        <w:sz w:val="16"/>
                        <w:szCs w:val="16"/>
                      </w:rPr>
                      <w:t xml:space="preserve">    </w:t>
                    </w:r>
                    <w:r w:rsidRPr="00437804">
                      <w:rPr>
                        <w:b/>
                        <w:sz w:val="16"/>
                        <w:szCs w:val="16"/>
                      </w:rPr>
                      <w:t>MODULATOR</w:t>
                    </w:r>
                  </w:p>
                </w:txbxContent>
              </v:textbox>
            </v:shape>
            <v:shape id="_x0000_s1343" type="#_x0000_t202" style="position:absolute;left:5767;top:3841;width:399;height:480;v-text-anchor:middle" filled="f">
              <v:textbox style="layout-flow:vertical;mso-next-textbox:#_x0000_s1343" inset="0,0,0,0">
                <w:txbxContent>
                  <w:p w:rsidR="006D5CE7" w:rsidRPr="00B17BE0" w:rsidRDefault="006D5CE7" w:rsidP="006B458B">
                    <w:pPr>
                      <w:spacing w:before="100" w:beforeAutospacing="1"/>
                      <w:ind w:firstLine="0"/>
                      <w:jc w:val="center"/>
                      <w:rPr>
                        <w:sz w:val="16"/>
                        <w:szCs w:val="16"/>
                      </w:rPr>
                    </w:pPr>
                    <w:r>
                      <w:rPr>
                        <w:b/>
                        <w:sz w:val="16"/>
                        <w:szCs w:val="16"/>
                      </w:rPr>
                      <w:t>ECU</w:t>
                    </w:r>
                  </w:p>
                </w:txbxContent>
              </v:textbox>
            </v:shape>
            <v:shape id="_x0000_s1344" type="#_x0000_t32" style="position:absolute;left:5962;top:3485;width:0;height:359;flip:y" o:connectortype="straight">
              <v:stroke dashstyle="dash" endarrow="block"/>
            </v:shape>
            <v:shape id="_x0000_s1345" type="#_x0000_t32" style="position:absolute;left:6115;top:4321;width:0;height:515;flip:y" o:connectortype="straight">
              <v:stroke dashstyle="dash" endarrow="block"/>
            </v:shape>
            <v:shape id="_x0000_s1346" type="#_x0000_t32" style="position:absolute;left:6060;top:4321;width:0;height:515;flip:y" o:connectortype="straight">
              <v:stroke dashstyle="dash" endarrow="block"/>
            </v:shape>
            <v:shape id="_x0000_s1347" type="#_x0000_t32" style="position:absolute;left:5893;top:4321;width:0;height:515;flip:y" o:connectortype="straight">
              <v:stroke dashstyle="dash" endarrow="block"/>
            </v:shape>
            <v:shape id="_x0000_s1348" type="#_x0000_t32" style="position:absolute;left:5813;top:4321;width:0;height:515;flip:y" o:connectortype="straight">
              <v:stroke dashstyle="dash" endarrow="block"/>
            </v:shape>
            <v:shape id="_x0000_s1349" type="#_x0000_t202" style="position:absolute;left:5531;top:4843;width:919;height:588;v-text-anchor:middle" filled="f">
              <v:textbox style="mso-next-textbox:#_x0000_s1349" inset="0,0,0,0">
                <w:txbxContent>
                  <w:p w:rsidR="006D5CE7" w:rsidRPr="00FD006E" w:rsidRDefault="006D5CE7" w:rsidP="006B458B">
                    <w:pPr>
                      <w:ind w:firstLine="0"/>
                      <w:jc w:val="left"/>
                      <w:rPr>
                        <w:sz w:val="16"/>
                        <w:szCs w:val="16"/>
                      </w:rPr>
                    </w:pPr>
                    <w:r>
                      <w:rPr>
                        <w:sz w:val="16"/>
                        <w:szCs w:val="16"/>
                      </w:rPr>
                      <w:t xml:space="preserve">WHEEL </w:t>
                    </w:r>
                    <w:r w:rsidRPr="00FD006E">
                      <w:rPr>
                        <w:sz w:val="16"/>
                        <w:szCs w:val="16"/>
                      </w:rPr>
                      <w:t>SPEED SENSORS</w:t>
                    </w:r>
                  </w:p>
                </w:txbxContent>
              </v:textbox>
            </v:shape>
            <v:rect id="_x0000_s1350" style="position:absolute;left:5359;top:1452;width:454;height:319"/>
            <v:shape id="_x0000_s1351" type="#_x0000_t202" style="position:absolute;left:5126;top:1721;width:910;height:575">
              <v:textbox style="mso-next-textbox:#_x0000_s1351" inset="0,0,0,0">
                <w:txbxContent>
                  <w:p w:rsidR="006D5CE7" w:rsidRPr="00437804" w:rsidRDefault="006D5CE7" w:rsidP="006B458B">
                    <w:pPr>
                      <w:ind w:firstLine="0"/>
                      <w:jc w:val="left"/>
                      <w:rPr>
                        <w:sz w:val="16"/>
                        <w:szCs w:val="16"/>
                      </w:rPr>
                    </w:pPr>
                    <w:r w:rsidRPr="00437804">
                      <w:rPr>
                        <w:sz w:val="16"/>
                        <w:szCs w:val="16"/>
                      </w:rPr>
                      <w:t>Motor/generator and controller</w:t>
                    </w:r>
                  </w:p>
                </w:txbxContent>
              </v:textbox>
            </v:shape>
            <v:shape id="_x0000_s1352" type="#_x0000_t202" style="position:absolute;left:4309;top:2402;width:658;height:425">
              <v:textbox style="mso-next-textbox:#_x0000_s1352" inset="0,0,0,0">
                <w:txbxContent>
                  <w:p w:rsidR="006D5CE7" w:rsidRPr="00437804" w:rsidRDefault="006D5CE7" w:rsidP="006B458B">
                    <w:pPr>
                      <w:ind w:firstLine="0"/>
                      <w:rPr>
                        <w:sz w:val="16"/>
                        <w:szCs w:val="16"/>
                      </w:rPr>
                    </w:pPr>
                    <w:r w:rsidRPr="00437804">
                      <w:rPr>
                        <w:sz w:val="16"/>
                        <w:szCs w:val="16"/>
                      </w:rPr>
                      <w:t>Energy storage</w:t>
                    </w:r>
                  </w:p>
                </w:txbxContent>
              </v:textbox>
            </v:shape>
            <v:shape id="_x0000_s1353" type="#_x0000_t32" style="position:absolute;left:4967;top:2589;width:572;height:2" o:connectortype="straight" strokeweight="1pt">
              <v:stroke dashstyle="longDash"/>
            </v:shape>
            <v:shape id="_x0000_s1354" type="#_x0000_t32" style="position:absolute;left:5533;top:2296;width:0;height:293;flip:y" o:connectortype="straight" strokeweight="1pt">
              <v:stroke dashstyle="longDash"/>
            </v:shape>
            <v:shape id="_x0000_s1355" type="#_x0000_t32" style="position:absolute;left:5595;top:2296;width:0;height:351;flip:y" o:connectortype="straight" strokeweight="1pt">
              <v:stroke dashstyle="longDash"/>
            </v:shape>
            <v:shape id="_x0000_s1356" type="#_x0000_t32" style="position:absolute;left:4968;top:2649;width:633;height:1" o:connectortype="straight" strokeweight="1pt">
              <v:stroke dashstyle="longDash"/>
            </v:shape>
            <v:shape id="_x0000_s1357" type="#_x0000_t202" style="position:absolute;left:4552;top:6043;width:144;height:203;v-text-anchor:middle" filled="f" stroked="f">
              <v:textbox style="mso-next-textbox:#_x0000_s1357" inset="0,0,0,0">
                <w:txbxContent>
                  <w:p w:rsidR="006D5CE7" w:rsidRDefault="006D5CE7" w:rsidP="006B458B">
                    <w:r>
                      <w:t>o</w:t>
                    </w:r>
                  </w:p>
                </w:txbxContent>
              </v:textbox>
            </v:shape>
            <v:shape id="_x0000_s1358" type="#_x0000_t202" style="position:absolute;left:4562;top:1947;width:144;height:203;v-text-anchor:middle" filled="f" stroked="f">
              <v:textbox style="mso-next-textbox:#_x0000_s1358" inset="0,0,0,0">
                <w:txbxContent>
                  <w:p w:rsidR="006D5CE7" w:rsidRDefault="006D5CE7" w:rsidP="006B458B">
                    <w:r>
                      <w:t>o</w:t>
                    </w:r>
                  </w:p>
                </w:txbxContent>
              </v:textbox>
            </v:shape>
            <v:shape id="_x0000_s1359" type="#_x0000_t202" style="position:absolute;left:6779;top:6055;width:121;height:203;v-text-anchor:middle" filled="f" stroked="f">
              <v:textbox style="mso-next-textbox:#_x0000_s1359" inset="0,0,0,0">
                <w:txbxContent>
                  <w:p w:rsidR="006D5CE7" w:rsidRDefault="006D5CE7" w:rsidP="006B458B">
                    <w:r>
                      <w:t>o</w:t>
                    </w:r>
                  </w:p>
                </w:txbxContent>
              </v:textbox>
            </v:shape>
            <v:shape id="_x0000_s1360" type="#_x0000_t202" style="position:absolute;left:6773;top:1860;width:144;height:203;v-text-anchor:middle" filled="f" stroked="f">
              <v:textbox style="mso-next-textbox:#_x0000_s1360" inset="0,0,0,0">
                <w:txbxContent>
                  <w:p w:rsidR="006D5CE7" w:rsidRDefault="006D5CE7" w:rsidP="006B458B">
                    <w:r>
                      <w:t>o</w:t>
                    </w:r>
                  </w:p>
                </w:txbxContent>
              </v:textbox>
            </v:shape>
            <v:shape id="_x0000_s1361" type="#_x0000_t202" style="position:absolute;left:6608;top:4430;width:814;height:553">
              <v:textbox style="mso-next-textbox:#_x0000_s1361">
                <w:txbxContent>
                  <w:p w:rsidR="006D5CE7" w:rsidRPr="00437804" w:rsidRDefault="006D5CE7" w:rsidP="006B458B">
                    <w:pPr>
                      <w:ind w:firstLine="0"/>
                      <w:jc w:val="center"/>
                      <w:rPr>
                        <w:sz w:val="16"/>
                        <w:szCs w:val="16"/>
                      </w:rPr>
                    </w:pPr>
                    <w:r w:rsidRPr="00437804">
                      <w:rPr>
                        <w:sz w:val="16"/>
                        <w:szCs w:val="16"/>
                      </w:rPr>
                      <w:t>HV ECU</w:t>
                    </w:r>
                  </w:p>
                </w:txbxContent>
              </v:textbox>
            </v:shape>
            <v:shape id="_x0000_s1362" type="#_x0000_t32" style="position:absolute;left:6686;top:3108;width:1;height:1321" o:connectortype="straight">
              <v:stroke dashstyle="dash" endarrow="block"/>
            </v:shape>
            <v:shape id="_x0000_s1363" type="#_x0000_t32" style="position:absolute;left:6509;top:2833;width:694;height:0;flip:x" o:connectortype="straight" strokeweight="1.25pt"/>
            <v:shape id="_x0000_s1364" type="#_x0000_t32" style="position:absolute;left:6502;top:3009;width:694;height:0;flip:x" o:connectortype="straight" strokeweight="1.25pt"/>
            <v:group id="_x0000_s1365" style="position:absolute;left:6596;top:2884;width:191;height:224" coordorigin="3240,9450" coordsize="465,465">
              <v:oval id="_x0000_s1366" style="position:absolute;left:3240;top:9450;width:465;height:465"/>
              <v:shape id="_x0000_s1367" type="#_x0000_t32" style="position:absolute;left:3330;top:9525;width:300;height:315;flip:y" o:connectortype="straight"/>
              <v:shape id="_x0000_s1368" type="#_x0000_t32" style="position:absolute;left:3330;top:9525;width:300;height:315" o:connectortype="straight"/>
            </v:group>
            <v:shape id="_x0000_s1369" type="#_x0000_t32" style="position:absolute;left:7739;top:3965;width:0;height:526" o:connectortype="straight">
              <v:stroke dashstyle="dash"/>
            </v:shape>
            <v:shape id="_x0000_s1370" type="#_x0000_t32" style="position:absolute;left:7422;top:4491;width:317;height:0;flip:x" o:connectortype="straight">
              <v:stroke dashstyle="dash" endarrow="block"/>
            </v:shape>
            <v:shape id="_x0000_s1371" type="#_x0000_t32" style="position:absolute;left:6436;top:4915;width:172;height:0" o:connectortype="straight">
              <v:stroke dashstyle="dash" endarrow="block"/>
            </v:shape>
            <v:shape id="_x0000_s1372" type="#_x0000_t32" style="position:absolute;left:4595;top:2827;width:0;height:1865" o:connectortype="straight">
              <v:stroke dashstyle="dash"/>
            </v:shape>
            <v:shape id="_x0000_s1373" type="#_x0000_t32" style="position:absolute;left:4595;top:4693;width:2013;height:0" o:connectortype="straight">
              <v:stroke dashstyle="dash" endarrow="block"/>
            </v:shape>
            <v:shape id="_x0000_s1374" type="#_x0000_t32" style="position:absolute;left:6954;top:2257;width:0;height:2172;flip:y" o:connectortype="straight">
              <v:stroke dashstyle="dash"/>
            </v:shape>
            <v:shape id="_x0000_s1375" type="#_x0000_t32" style="position:absolute;left:6002;top:2000;width:162;height:0;flip:x" o:connectortype="straight">
              <v:stroke dashstyle="dash"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376" type="#_x0000_t34" style="position:absolute;left:6164;top:4049;width:444;height:442" o:connectortype="elbow" adj=",-183058,-206423">
              <v:stroke dashstyle="dash" startarrow="block" endarrow="block"/>
            </v:shape>
            <v:shape id="_x0000_s1377" type="#_x0000_t32" style="position:absolute;left:6164;top:1996;width:1;height:261" o:connectortype="straight">
              <v:stroke dashstyle="dash"/>
            </v:shape>
            <v:shape id="_x0000_s1378" type="#_x0000_t32" style="position:absolute;left:6164;top:2257;width:790;height:0" o:connectortype="straight">
              <v:stroke dashstyle="dash"/>
            </v:shape>
            <v:shape id="_x0000_s1379" type="#_x0000_t202" style="position:absolute;left:8032;top:4056;width:1441;height:332" stroked="f">
              <v:textbox style="mso-next-textbox:#_x0000_s1379" inset="0,0,0,0">
                <w:txbxContent>
                  <w:p w:rsidR="006D5CE7" w:rsidRPr="005668D1" w:rsidRDefault="006D5CE7" w:rsidP="006B458B">
                    <w:pPr>
                      <w:ind w:firstLine="0"/>
                      <w:jc w:val="left"/>
                      <w:rPr>
                        <w:sz w:val="20"/>
                        <w:szCs w:val="20"/>
                      </w:rPr>
                    </w:pPr>
                    <w:r w:rsidRPr="005668D1">
                      <w:rPr>
                        <w:sz w:val="20"/>
                        <w:szCs w:val="20"/>
                      </w:rPr>
                      <w:t>Brake pedal</w:t>
                    </w:r>
                  </w:p>
                </w:txbxContent>
              </v:textbox>
            </v:shape>
            <v:shape id="_x0000_s1380" type="#_x0000_t202" style="position:absolute;left:7651;top:2413;width:1729;height:256" stroked="f">
              <v:textbox style="mso-next-textbox:#_x0000_s1380" inset="0,0,0,0">
                <w:txbxContent>
                  <w:p w:rsidR="006D5CE7" w:rsidRPr="005668D1" w:rsidRDefault="006D5CE7" w:rsidP="006B458B">
                    <w:pPr>
                      <w:ind w:firstLine="0"/>
                      <w:jc w:val="left"/>
                      <w:rPr>
                        <w:sz w:val="20"/>
                        <w:szCs w:val="20"/>
                      </w:rPr>
                    </w:pPr>
                    <w:r>
                      <w:rPr>
                        <w:sz w:val="20"/>
                        <w:szCs w:val="20"/>
                      </w:rPr>
                      <w:t>Master cylinder</w:t>
                    </w:r>
                  </w:p>
                </w:txbxContent>
              </v:textbox>
            </v:shape>
            <v:shape id="_x0000_s1381" type="#_x0000_t202" style="position:absolute;left:7999;top:3604;width:1619;height:240" stroked="f">
              <v:textbox style="mso-next-textbox:#_x0000_s1381" inset="0,0,0,0">
                <w:txbxContent>
                  <w:p w:rsidR="006D5CE7" w:rsidRPr="005668D1" w:rsidRDefault="006D5CE7" w:rsidP="006B458B">
                    <w:pPr>
                      <w:ind w:firstLine="0"/>
                      <w:jc w:val="left"/>
                      <w:rPr>
                        <w:sz w:val="20"/>
                        <w:szCs w:val="20"/>
                      </w:rPr>
                    </w:pPr>
                    <w:r>
                      <w:rPr>
                        <w:sz w:val="20"/>
                        <w:szCs w:val="20"/>
                      </w:rPr>
                      <w:t>Position sensor</w:t>
                    </w:r>
                  </w:p>
                </w:txbxContent>
              </v:textbox>
            </v:shape>
            <v:shape id="_x0000_s1382" type="#_x0000_t32" style="position:absolute;left:7780;top:3701;width:261;height:264;flip:x" o:connectortype="straight"/>
            <v:shape id="_x0000_s1383" type="#_x0000_t202" style="position:absolute;left:6122;top:3471;width:785;height:564" filled="f" stroked="f">
              <v:textbox style="mso-next-textbox:#_x0000_s1383" inset="0,0,0,0">
                <w:txbxContent>
                  <w:p w:rsidR="006D5CE7" w:rsidRPr="00437804" w:rsidRDefault="006D5CE7" w:rsidP="006B458B">
                    <w:pPr>
                      <w:spacing w:after="0"/>
                      <w:ind w:firstLine="0"/>
                      <w:contextualSpacing/>
                      <w:jc w:val="left"/>
                      <w:rPr>
                        <w:sz w:val="16"/>
                        <w:szCs w:val="16"/>
                      </w:rPr>
                    </w:pPr>
                    <w:r w:rsidRPr="00437804">
                      <w:rPr>
                        <w:sz w:val="16"/>
                        <w:szCs w:val="16"/>
                      </w:rPr>
                      <w:t xml:space="preserve">Pressure </w:t>
                    </w:r>
                  </w:p>
                  <w:p w:rsidR="006D5CE7" w:rsidRPr="00437804" w:rsidRDefault="006D5CE7" w:rsidP="006B458B">
                    <w:pPr>
                      <w:spacing w:after="0"/>
                      <w:ind w:firstLine="0"/>
                      <w:contextualSpacing/>
                      <w:jc w:val="left"/>
                      <w:rPr>
                        <w:sz w:val="16"/>
                        <w:szCs w:val="16"/>
                      </w:rPr>
                    </w:pPr>
                    <w:r w:rsidRPr="00437804">
                      <w:rPr>
                        <w:sz w:val="16"/>
                        <w:szCs w:val="16"/>
                      </w:rPr>
                      <w:t>sensor</w:t>
                    </w:r>
                  </w:p>
                </w:txbxContent>
              </v:textbox>
            </v:shape>
            <v:shape id="_x0000_s1384" type="#_x0000_t32" style="position:absolute;left:6510;top:3072;width:131;height:329;flip:y" o:connectortype="straight"/>
            <v:shape id="_x0000_s1385" type="#_x0000_t202" style="position:absolute;left:7230;top:1083;width:1124;height:327" filled="f" stroked="f">
              <v:textbox style="mso-next-textbox:#_x0000_s1385" inset="0,0,0,0">
                <w:txbxContent>
                  <w:p w:rsidR="006D5CE7" w:rsidRPr="00437804" w:rsidRDefault="006D5CE7" w:rsidP="006B458B">
                    <w:pPr>
                      <w:ind w:firstLine="0"/>
                      <w:jc w:val="left"/>
                      <w:rPr>
                        <w:sz w:val="16"/>
                        <w:szCs w:val="16"/>
                      </w:rPr>
                    </w:pPr>
                    <w:r w:rsidRPr="00437804">
                      <w:rPr>
                        <w:sz w:val="16"/>
                        <w:szCs w:val="16"/>
                      </w:rPr>
                      <w:t>Brake caliper</w:t>
                    </w:r>
                  </w:p>
                </w:txbxContent>
              </v:textbox>
            </v:shape>
            <v:shape id="_x0000_s1386" type="#_x0000_t202" style="position:absolute;left:7068;top:1626;width:1478;height:381" stroked="f">
              <v:textbox style="mso-next-textbox:#_x0000_s1386" inset="0,0,0,0">
                <w:txbxContent>
                  <w:p w:rsidR="006D5CE7" w:rsidRPr="005668D1" w:rsidRDefault="006D5CE7" w:rsidP="006B458B">
                    <w:pPr>
                      <w:jc w:val="left"/>
                      <w:rPr>
                        <w:sz w:val="20"/>
                        <w:szCs w:val="20"/>
                      </w:rPr>
                    </w:pPr>
                    <w:r>
                      <w:rPr>
                        <w:sz w:val="20"/>
                        <w:szCs w:val="20"/>
                      </w:rPr>
                      <w:t>Brake rotor</w:t>
                    </w:r>
                  </w:p>
                </w:txbxContent>
              </v:textbox>
            </v:shape>
            <v:shape id="_x0000_s1387" type="#_x0000_t202" style="position:absolute;left:3108;top:1518;width:810;height:188" stroked="f">
              <v:textbox style="mso-next-textbox:#_x0000_s1387" inset="0,0,0,0">
                <w:txbxContent>
                  <w:p w:rsidR="006D5CE7" w:rsidRPr="005668D1" w:rsidRDefault="006D5CE7" w:rsidP="006B458B">
                    <w:pPr>
                      <w:jc w:val="left"/>
                      <w:rPr>
                        <w:sz w:val="20"/>
                        <w:szCs w:val="20"/>
                      </w:rPr>
                    </w:pPr>
                    <w:r>
                      <w:rPr>
                        <w:sz w:val="20"/>
                        <w:szCs w:val="20"/>
                      </w:rPr>
                      <w:t>Axle</w:t>
                    </w:r>
                  </w:p>
                </w:txbxContent>
              </v:textbox>
            </v:shape>
            <v:shape id="_x0000_s1388" type="#_x0000_t32" style="position:absolute;left:3810;top:1574;width:785;height:69;flip:y" o:connectortype="straight"/>
            <v:shape id="_x0000_s1389" type="#_x0000_t32" style="position:absolute;left:7107;top:1197;width:96;height:0;flip:x" o:connectortype="straight"/>
            <v:shape id="_x0000_s1390" type="#_x0000_t32" style="position:absolute;left:6954;top:1762;width:249;height:0;flip:x" o:connectortype="straight"/>
          </v:group>
        </w:pict>
      </w:r>
    </w:p>
    <w:p w:rsidR="00F62751" w:rsidRPr="00F254AC" w:rsidRDefault="00F62751" w:rsidP="00F62751">
      <w:pPr>
        <w:rPr>
          <w:rFonts w:cs="Times New Roman"/>
        </w:rPr>
      </w:pPr>
    </w:p>
    <w:p w:rsidR="00F62751" w:rsidRPr="00F254AC" w:rsidRDefault="00F62751" w:rsidP="00F62751">
      <w:pPr>
        <w:rPr>
          <w:rFonts w:cs="Times New Roman"/>
        </w:rPr>
      </w:pPr>
    </w:p>
    <w:p w:rsidR="00F62751" w:rsidRPr="00F254AC" w:rsidRDefault="00F62751" w:rsidP="00F62751">
      <w:pPr>
        <w:rPr>
          <w:rFonts w:cs="Times New Roman"/>
        </w:rPr>
      </w:pPr>
    </w:p>
    <w:p w:rsidR="00F62751" w:rsidRPr="00F254AC" w:rsidRDefault="00F62751" w:rsidP="00F62751">
      <w:pPr>
        <w:rPr>
          <w:rFonts w:cs="Times New Roman"/>
        </w:rPr>
      </w:pPr>
    </w:p>
    <w:p w:rsidR="00F62751" w:rsidRPr="00F254AC" w:rsidRDefault="00F62751" w:rsidP="00F62751">
      <w:pPr>
        <w:rPr>
          <w:rFonts w:cs="Times New Roman"/>
        </w:rPr>
      </w:pPr>
    </w:p>
    <w:p w:rsidR="00F62751" w:rsidRPr="00F254AC" w:rsidRDefault="00F62751" w:rsidP="00F62751">
      <w:pPr>
        <w:rPr>
          <w:rFonts w:cs="Times New Roman"/>
        </w:rPr>
      </w:pPr>
    </w:p>
    <w:p w:rsidR="00F62751" w:rsidRPr="00F254AC" w:rsidRDefault="00F62751" w:rsidP="00F62751">
      <w:pPr>
        <w:rPr>
          <w:rFonts w:cs="Times New Roman"/>
        </w:rPr>
      </w:pPr>
    </w:p>
    <w:p w:rsidR="00F62751" w:rsidRPr="00F254AC" w:rsidRDefault="00F62751" w:rsidP="00F62751">
      <w:pPr>
        <w:tabs>
          <w:tab w:val="center" w:pos="4099"/>
        </w:tabs>
        <w:rPr>
          <w:rFonts w:cs="Times New Roman"/>
        </w:rPr>
      </w:pPr>
      <w:r w:rsidRPr="00F254AC">
        <w:rPr>
          <w:rFonts w:cs="Times New Roman"/>
        </w:rPr>
        <w:tab/>
      </w:r>
    </w:p>
    <w:p w:rsidR="006C5643" w:rsidRPr="00F254AC" w:rsidRDefault="006C5643" w:rsidP="006C5643">
      <w:pPr>
        <w:tabs>
          <w:tab w:val="left" w:pos="1134"/>
        </w:tabs>
        <w:autoSpaceDE w:val="0"/>
        <w:autoSpaceDN w:val="0"/>
        <w:adjustRightInd w:val="0"/>
        <w:spacing w:after="0"/>
        <w:ind w:firstLine="0"/>
        <w:jc w:val="center"/>
        <w:outlineLvl w:val="0"/>
        <w:rPr>
          <w:rFonts w:cs="Times New Roman"/>
          <w:b/>
          <w:szCs w:val="24"/>
        </w:rPr>
      </w:pPr>
    </w:p>
    <w:p w:rsidR="00F62751" w:rsidRPr="00F254AC" w:rsidRDefault="00F870DB" w:rsidP="006C5643">
      <w:pPr>
        <w:tabs>
          <w:tab w:val="left" w:pos="1134"/>
        </w:tabs>
        <w:autoSpaceDE w:val="0"/>
        <w:autoSpaceDN w:val="0"/>
        <w:adjustRightInd w:val="0"/>
        <w:spacing w:after="0"/>
        <w:ind w:firstLine="0"/>
        <w:jc w:val="center"/>
        <w:outlineLvl w:val="0"/>
        <w:rPr>
          <w:rFonts w:cs="Times New Roman"/>
          <w:szCs w:val="24"/>
        </w:rPr>
      </w:pPr>
      <w:r w:rsidRPr="00F254AC">
        <w:rPr>
          <w:rFonts w:cs="Times New Roman"/>
          <w:b/>
          <w:szCs w:val="24"/>
        </w:rPr>
        <w:lastRenderedPageBreak/>
        <w:t>Fig. 4</w:t>
      </w:r>
      <w:r w:rsidR="006C5643" w:rsidRPr="00F254AC">
        <w:rPr>
          <w:rFonts w:cs="Times New Roman"/>
          <w:szCs w:val="24"/>
        </w:rPr>
        <w:tab/>
      </w:r>
      <w:r w:rsidR="00F62751" w:rsidRPr="00F254AC">
        <w:rPr>
          <w:rFonts w:cs="Times New Roman"/>
          <w:szCs w:val="24"/>
        </w:rPr>
        <w:t>Parallel hybrid brake system</w:t>
      </w:r>
    </w:p>
    <w:p w:rsidR="00A4442B" w:rsidRPr="00F254AC" w:rsidRDefault="004A42C2" w:rsidP="00F62751">
      <w:pPr>
        <w:autoSpaceDE w:val="0"/>
        <w:autoSpaceDN w:val="0"/>
        <w:adjustRightInd w:val="0"/>
        <w:spacing w:after="0"/>
        <w:jc w:val="center"/>
        <w:rPr>
          <w:rFonts w:cs="Times New Roman"/>
          <w:szCs w:val="24"/>
        </w:rPr>
      </w:pPr>
      <w:r w:rsidRPr="004A42C2">
        <w:rPr>
          <w:rFonts w:cs="Times New Roman"/>
          <w:noProof/>
          <w:szCs w:val="24"/>
          <w:lang w:eastAsia="en-GB"/>
        </w:rPr>
        <w:pict>
          <v:group id="_x0000_s1304" style="position:absolute;left:0;text-align:left;margin-left:79pt;margin-top:11.4pt;width:252.55pt;height:355.75pt;z-index:252832768" coordorigin="3140,7049" coordsize="5051,7115">
            <v:shape id="_x0000_s1217" type="#_x0000_t202" style="position:absolute;left:4008;top:10170;width:838;height:418" o:regroupid="11" stroked="f">
              <v:textbox style="mso-next-textbox:#_x0000_s1217">
                <w:txbxContent>
                  <w:p w:rsidR="006D5CE7" w:rsidRPr="00424FEA" w:rsidRDefault="006D5CE7" w:rsidP="00311213">
                    <w:pPr>
                      <w:ind w:firstLine="0"/>
                      <w:rPr>
                        <w:b/>
                      </w:rPr>
                    </w:pPr>
                    <w:r w:rsidRPr="00424FEA">
                      <w:rPr>
                        <w:b/>
                      </w:rPr>
                      <w:t xml:space="preserve">YES </w:t>
                    </w:r>
                  </w:p>
                </w:txbxContent>
              </v:textbox>
            </v:shape>
            <v:shape id="_x0000_s1218" type="#_x0000_t202" style="position:absolute;left:6423;top:10151;width:913;height:417" o:regroupid="11" stroked="f">
              <v:textbox style="mso-next-textbox:#_x0000_s1218">
                <w:txbxContent>
                  <w:p w:rsidR="006D5CE7" w:rsidRPr="00424FEA" w:rsidRDefault="006D5CE7" w:rsidP="00311213">
                    <w:pPr>
                      <w:ind w:firstLine="0"/>
                      <w:rPr>
                        <w:b/>
                      </w:rPr>
                    </w:pPr>
                    <w:r>
                      <w:rPr>
                        <w:b/>
                      </w:rPr>
                      <w:t>NO</w:t>
                    </w:r>
                  </w:p>
                </w:txbxContent>
              </v:textbox>
            </v:shape>
            <v:shape id="_x0000_s1219" type="#_x0000_t32" style="position:absolute;left:4215;top:11572;width:0;height:321" o:connectortype="straight" o:regroupid="11">
              <v:stroke endarrow="block"/>
            </v:shape>
            <v:shape id="_x0000_s1220" type="#_x0000_t32" style="position:absolute;left:6901;top:11574;width:1;height:321" o:connectortype="straight" o:regroupid="11">
              <v:stroke endarrow="block"/>
            </v:shape>
            <v:shape id="_x0000_s1221" type="#_x0000_t202" style="position:absolute;left:3397;top:11864;width:1619;height:798" o:regroupid="11">
              <v:textbox style="mso-next-textbox:#_x0000_s1221" inset="0,0,0,0">
                <w:txbxContent>
                  <w:p w:rsidR="006D5CE7" w:rsidRPr="003F2BE2" w:rsidRDefault="006D5CE7" w:rsidP="003F2BE2">
                    <w:pPr>
                      <w:spacing w:after="0"/>
                      <w:ind w:firstLine="0"/>
                      <w:jc w:val="center"/>
                      <w:rPr>
                        <w:sz w:val="20"/>
                        <w:szCs w:val="20"/>
                      </w:rPr>
                    </w:pPr>
                    <w:r w:rsidRPr="003F2BE2">
                      <w:rPr>
                        <w:sz w:val="20"/>
                        <w:szCs w:val="20"/>
                      </w:rPr>
                      <w:t>Calculate brake force demand,</w:t>
                    </w:r>
                    <w:r w:rsidRPr="003F2BE2">
                      <w:rPr>
                        <w:i/>
                        <w:sz w:val="20"/>
                        <w:szCs w:val="20"/>
                      </w:rPr>
                      <w:t xml:space="preserve"> F</w:t>
                    </w:r>
                    <w:r w:rsidRPr="003F2BE2">
                      <w:rPr>
                        <w:i/>
                        <w:sz w:val="20"/>
                        <w:szCs w:val="20"/>
                        <w:vertAlign w:val="subscript"/>
                      </w:rPr>
                      <w:t>bd</w:t>
                    </w:r>
                  </w:p>
                  <w:p w:rsidR="006D5CE7" w:rsidRPr="003F2BE2" w:rsidRDefault="006D5CE7" w:rsidP="00311213">
                    <w:pPr>
                      <w:spacing w:after="0"/>
                      <w:ind w:firstLine="0"/>
                      <w:rPr>
                        <w:i/>
                        <w:sz w:val="20"/>
                        <w:szCs w:val="20"/>
                      </w:rPr>
                    </w:pPr>
                    <w:r w:rsidRPr="003F2BE2">
                      <w:rPr>
                        <w:i/>
                        <w:sz w:val="20"/>
                        <w:szCs w:val="20"/>
                      </w:rPr>
                      <w:t>F</w:t>
                    </w:r>
                    <w:r w:rsidRPr="003F2BE2">
                      <w:rPr>
                        <w:i/>
                        <w:sz w:val="20"/>
                        <w:szCs w:val="20"/>
                        <w:vertAlign w:val="subscript"/>
                      </w:rPr>
                      <w:t>bd</w:t>
                    </w:r>
                    <w:r w:rsidRPr="003F2BE2">
                      <w:rPr>
                        <w:i/>
                        <w:sz w:val="20"/>
                        <w:szCs w:val="20"/>
                      </w:rPr>
                      <w:t xml:space="preserve"> = F</w:t>
                    </w:r>
                    <w:r w:rsidRPr="003F2BE2">
                      <w:rPr>
                        <w:i/>
                        <w:sz w:val="20"/>
                        <w:szCs w:val="20"/>
                        <w:vertAlign w:val="subscript"/>
                      </w:rPr>
                      <w:t>B</w:t>
                    </w:r>
                    <w:r w:rsidRPr="003F2BE2">
                      <w:rPr>
                        <w:i/>
                        <w:sz w:val="20"/>
                        <w:szCs w:val="20"/>
                      </w:rPr>
                      <w:t>+F</w:t>
                    </w:r>
                    <w:r w:rsidRPr="003F2BE2">
                      <w:rPr>
                        <w:i/>
                        <w:sz w:val="20"/>
                        <w:szCs w:val="20"/>
                        <w:vertAlign w:val="subscript"/>
                      </w:rPr>
                      <w:t>r</w:t>
                    </w:r>
                    <w:r>
                      <w:rPr>
                        <w:i/>
                        <w:sz w:val="20"/>
                        <w:szCs w:val="20"/>
                        <w:vertAlign w:val="subscript"/>
                      </w:rPr>
                      <w:t>eg</w:t>
                    </w:r>
                  </w:p>
                  <w:p w:rsidR="006D5CE7" w:rsidRPr="003F2BE2" w:rsidRDefault="006D5CE7" w:rsidP="00311213">
                    <w:pPr>
                      <w:jc w:val="center"/>
                      <w:rPr>
                        <w:b/>
                        <w:sz w:val="20"/>
                        <w:szCs w:val="20"/>
                      </w:rPr>
                    </w:pPr>
                  </w:p>
                  <w:p w:rsidR="006D5CE7" w:rsidRPr="003F2BE2" w:rsidRDefault="006D5CE7" w:rsidP="00311213">
                    <w:pPr>
                      <w:rPr>
                        <w:sz w:val="20"/>
                        <w:szCs w:val="20"/>
                      </w:rPr>
                    </w:pPr>
                  </w:p>
                  <w:p w:rsidR="006D5CE7" w:rsidRPr="003F2BE2" w:rsidRDefault="006D5CE7" w:rsidP="00311213">
                    <w:pPr>
                      <w:rPr>
                        <w:sz w:val="20"/>
                        <w:szCs w:val="20"/>
                      </w:rPr>
                    </w:pPr>
                  </w:p>
                </w:txbxContent>
              </v:textbox>
            </v:shape>
            <v:shape id="_x0000_s1222" type="#_x0000_t202" style="position:absolute;left:6134;top:11899;width:1524;height:522" o:regroupid="11">
              <v:textbox style="mso-next-textbox:#_x0000_s1222">
                <w:txbxContent>
                  <w:p w:rsidR="006D5CE7" w:rsidRPr="00434DB5" w:rsidRDefault="006D5CE7" w:rsidP="00311213">
                    <w:pPr>
                      <w:ind w:firstLine="0"/>
                      <w:jc w:val="center"/>
                    </w:pPr>
                    <w:r w:rsidRPr="00434DB5">
                      <w:rPr>
                        <w:i/>
                      </w:rPr>
                      <w:t>p</w:t>
                    </w:r>
                    <w:r w:rsidRPr="00434DB5">
                      <w:rPr>
                        <w:i/>
                        <w:vertAlign w:val="subscript"/>
                      </w:rPr>
                      <w:t>f</w:t>
                    </w:r>
                    <w:r w:rsidRPr="00434DB5">
                      <w:t xml:space="preserve"> = 0</w:t>
                    </w:r>
                  </w:p>
                  <w:p w:rsidR="006D5CE7" w:rsidRDefault="006D5CE7" w:rsidP="00311213">
                    <w:pPr>
                      <w:jc w:val="center"/>
                      <w:rPr>
                        <w:b/>
                      </w:rPr>
                    </w:pPr>
                  </w:p>
                  <w:p w:rsidR="006D5CE7" w:rsidRPr="008500A1" w:rsidRDefault="006D5CE7" w:rsidP="00311213">
                    <w:pPr>
                      <w:rPr>
                        <w:b/>
                      </w:rPr>
                    </w:pPr>
                  </w:p>
                  <w:p w:rsidR="006D5CE7" w:rsidRDefault="006D5CE7" w:rsidP="00311213"/>
                  <w:p w:rsidR="006D5CE7" w:rsidRDefault="006D5CE7" w:rsidP="00311213"/>
                </w:txbxContent>
              </v:textbox>
            </v:shape>
            <v:shape id="_x0000_s1223" type="#_x0000_t202" style="position:absolute;left:3252;top:12849;width:1923;height:580" o:regroupid="11">
              <v:textbox style="mso-next-textbox:#_x0000_s1223" inset="0,0,0,0">
                <w:txbxContent>
                  <w:p w:rsidR="006D5CE7" w:rsidRPr="003F2BE2" w:rsidRDefault="006D5CE7" w:rsidP="00311213">
                    <w:pPr>
                      <w:spacing w:after="0"/>
                      <w:ind w:firstLine="0"/>
                      <w:rPr>
                        <w:sz w:val="20"/>
                        <w:szCs w:val="20"/>
                      </w:rPr>
                    </w:pPr>
                    <w:r w:rsidRPr="003F2BE2">
                      <w:rPr>
                        <w:sz w:val="20"/>
                        <w:szCs w:val="20"/>
                      </w:rPr>
                      <w:t>Calculate</w:t>
                    </w:r>
                    <w:r w:rsidRPr="003F2BE2">
                      <w:rPr>
                        <w:i/>
                        <w:sz w:val="20"/>
                        <w:szCs w:val="20"/>
                      </w:rPr>
                      <w:t xml:space="preserve"> </w:t>
                    </w:r>
                    <w:r w:rsidRPr="003F2BE2">
                      <w:rPr>
                        <w:sz w:val="20"/>
                        <w:szCs w:val="20"/>
                      </w:rPr>
                      <w:t xml:space="preserve">pressure, </w:t>
                    </w:r>
                    <w:r w:rsidRPr="003F2BE2">
                      <w:rPr>
                        <w:i/>
                        <w:sz w:val="20"/>
                        <w:szCs w:val="20"/>
                      </w:rPr>
                      <w:t>p</w:t>
                    </w:r>
                    <w:r w:rsidRPr="003F2BE2">
                      <w:rPr>
                        <w:i/>
                        <w:sz w:val="20"/>
                        <w:szCs w:val="20"/>
                        <w:vertAlign w:val="subscript"/>
                      </w:rPr>
                      <w:t>f</w:t>
                    </w:r>
                  </w:p>
                  <w:p w:rsidR="006D5CE7" w:rsidRPr="003F2BE2" w:rsidRDefault="006D5CE7" w:rsidP="003F2BE2">
                    <w:pPr>
                      <w:spacing w:after="0"/>
                      <w:ind w:firstLine="0"/>
                      <w:jc w:val="center"/>
                      <w:rPr>
                        <w:i/>
                        <w:sz w:val="20"/>
                        <w:szCs w:val="20"/>
                      </w:rPr>
                    </w:pPr>
                    <w:r w:rsidRPr="003F2BE2">
                      <w:rPr>
                        <w:i/>
                        <w:sz w:val="20"/>
                        <w:szCs w:val="20"/>
                      </w:rPr>
                      <w:t>p</w:t>
                    </w:r>
                    <w:r w:rsidRPr="003F2BE2">
                      <w:rPr>
                        <w:i/>
                        <w:sz w:val="20"/>
                        <w:szCs w:val="20"/>
                        <w:vertAlign w:val="subscript"/>
                      </w:rPr>
                      <w:t>f</w:t>
                    </w:r>
                    <w:r w:rsidRPr="003F2BE2">
                      <w:rPr>
                        <w:i/>
                        <w:sz w:val="20"/>
                        <w:szCs w:val="20"/>
                      </w:rPr>
                      <w:t xml:space="preserve"> = (p-p</w:t>
                    </w:r>
                    <w:r w:rsidRPr="003F2BE2">
                      <w:rPr>
                        <w:i/>
                        <w:sz w:val="20"/>
                        <w:szCs w:val="20"/>
                        <w:vertAlign w:val="subscript"/>
                      </w:rPr>
                      <w:t>t</w:t>
                    </w:r>
                    <w:r w:rsidRPr="003F2BE2">
                      <w:rPr>
                        <w:i/>
                        <w:sz w:val="20"/>
                        <w:szCs w:val="20"/>
                      </w:rPr>
                      <w:t>)-p</w:t>
                    </w:r>
                    <w:r w:rsidRPr="003F2BE2">
                      <w:rPr>
                        <w:i/>
                        <w:sz w:val="20"/>
                        <w:szCs w:val="20"/>
                        <w:vertAlign w:val="subscript"/>
                      </w:rPr>
                      <w:t>r</w:t>
                    </w:r>
                  </w:p>
                  <w:p w:rsidR="006D5CE7" w:rsidRPr="003F2BE2" w:rsidRDefault="006D5CE7" w:rsidP="00311213">
                    <w:pPr>
                      <w:rPr>
                        <w:b/>
                        <w:sz w:val="20"/>
                        <w:szCs w:val="20"/>
                      </w:rPr>
                    </w:pPr>
                  </w:p>
                  <w:p w:rsidR="006D5CE7" w:rsidRPr="003F2BE2" w:rsidRDefault="006D5CE7" w:rsidP="00311213">
                    <w:pPr>
                      <w:rPr>
                        <w:sz w:val="20"/>
                        <w:szCs w:val="20"/>
                      </w:rPr>
                    </w:pPr>
                  </w:p>
                  <w:p w:rsidR="006D5CE7" w:rsidRPr="003F2BE2" w:rsidRDefault="006D5CE7" w:rsidP="00311213">
                    <w:pPr>
                      <w:rPr>
                        <w:sz w:val="20"/>
                        <w:szCs w:val="20"/>
                      </w:rPr>
                    </w:pPr>
                  </w:p>
                </w:txbxContent>
              </v:textbox>
            </v:shape>
            <v:shape id="_x0000_s1224" type="#_x0000_t32" style="position:absolute;left:4215;top:12662;width:1;height:190" o:connectortype="straight" o:regroupid="11">
              <v:stroke endarrow="block"/>
            </v:shape>
            <v:shape id="_x0000_s1225" type="#_x0000_t202" style="position:absolute;left:3448;top:13642;width:1524;height:522" o:regroupid="11">
              <v:textbox style="mso-next-textbox:#_x0000_s1225" inset="0,0,0,0">
                <w:txbxContent>
                  <w:p w:rsidR="006D5CE7" w:rsidRPr="003F2BE2" w:rsidRDefault="006D5CE7" w:rsidP="00311213">
                    <w:pPr>
                      <w:spacing w:after="0"/>
                      <w:ind w:firstLine="0"/>
                      <w:rPr>
                        <w:sz w:val="20"/>
                        <w:szCs w:val="20"/>
                      </w:rPr>
                    </w:pPr>
                    <w:r w:rsidRPr="003F2BE2">
                      <w:rPr>
                        <w:sz w:val="20"/>
                        <w:szCs w:val="20"/>
                      </w:rPr>
                      <w:t xml:space="preserve">Calculate </w:t>
                    </w:r>
                    <w:r w:rsidRPr="003F2BE2">
                      <w:rPr>
                        <w:i/>
                        <w:sz w:val="20"/>
                        <w:szCs w:val="20"/>
                      </w:rPr>
                      <w:t>T</w:t>
                    </w:r>
                    <w:r w:rsidRPr="003F2BE2">
                      <w:rPr>
                        <w:i/>
                        <w:sz w:val="20"/>
                        <w:szCs w:val="20"/>
                        <w:vertAlign w:val="subscript"/>
                      </w:rPr>
                      <w:t>b</w:t>
                    </w:r>
                    <w:r w:rsidRPr="003F2BE2">
                      <w:rPr>
                        <w:i/>
                        <w:sz w:val="20"/>
                        <w:szCs w:val="20"/>
                      </w:rPr>
                      <w:t xml:space="preserve"> </w:t>
                    </w:r>
                    <w:r w:rsidRPr="003F2BE2">
                      <w:rPr>
                        <w:sz w:val="20"/>
                        <w:szCs w:val="20"/>
                      </w:rPr>
                      <w:t>from</w:t>
                    </w:r>
                  </w:p>
                  <w:p w:rsidR="006D5CE7" w:rsidRPr="003F2BE2" w:rsidRDefault="006D5CE7" w:rsidP="003F2BE2">
                    <w:pPr>
                      <w:spacing w:after="0"/>
                      <w:ind w:firstLine="0"/>
                      <w:jc w:val="center"/>
                      <w:rPr>
                        <w:i/>
                        <w:sz w:val="20"/>
                        <w:szCs w:val="20"/>
                      </w:rPr>
                    </w:pPr>
                    <w:r w:rsidRPr="003F2BE2">
                      <w:rPr>
                        <w:i/>
                        <w:sz w:val="20"/>
                        <w:szCs w:val="20"/>
                      </w:rPr>
                      <w:t>T</w:t>
                    </w:r>
                    <w:r w:rsidRPr="003F2BE2">
                      <w:rPr>
                        <w:i/>
                        <w:sz w:val="20"/>
                        <w:szCs w:val="20"/>
                        <w:vertAlign w:val="subscript"/>
                      </w:rPr>
                      <w:t xml:space="preserve">bd </w:t>
                    </w:r>
                    <w:r w:rsidRPr="003F2BE2">
                      <w:rPr>
                        <w:i/>
                        <w:sz w:val="20"/>
                        <w:szCs w:val="20"/>
                      </w:rPr>
                      <w:t>= T</w:t>
                    </w:r>
                    <w:r w:rsidRPr="003F2BE2">
                      <w:rPr>
                        <w:i/>
                        <w:sz w:val="20"/>
                        <w:szCs w:val="20"/>
                        <w:vertAlign w:val="subscript"/>
                      </w:rPr>
                      <w:t>b</w:t>
                    </w:r>
                    <w:r w:rsidRPr="003F2BE2">
                      <w:rPr>
                        <w:i/>
                        <w:sz w:val="20"/>
                        <w:szCs w:val="20"/>
                      </w:rPr>
                      <w:t xml:space="preserve"> + T</w:t>
                    </w:r>
                    <w:r w:rsidRPr="003F2BE2">
                      <w:rPr>
                        <w:i/>
                        <w:sz w:val="20"/>
                        <w:szCs w:val="20"/>
                        <w:vertAlign w:val="subscript"/>
                      </w:rPr>
                      <w:t>r</w:t>
                    </w:r>
                    <w:r>
                      <w:rPr>
                        <w:i/>
                        <w:sz w:val="20"/>
                        <w:szCs w:val="20"/>
                        <w:vertAlign w:val="subscript"/>
                      </w:rPr>
                      <w:t>eg</w:t>
                    </w:r>
                  </w:p>
                  <w:p w:rsidR="006D5CE7" w:rsidRPr="003F2BE2" w:rsidRDefault="006D5CE7" w:rsidP="00311213">
                    <w:pPr>
                      <w:rPr>
                        <w:b/>
                        <w:sz w:val="20"/>
                        <w:szCs w:val="20"/>
                      </w:rPr>
                    </w:pPr>
                  </w:p>
                  <w:p w:rsidR="006D5CE7" w:rsidRPr="003F2BE2" w:rsidRDefault="006D5CE7" w:rsidP="00311213">
                    <w:pPr>
                      <w:rPr>
                        <w:sz w:val="20"/>
                        <w:szCs w:val="20"/>
                      </w:rPr>
                    </w:pPr>
                  </w:p>
                  <w:p w:rsidR="006D5CE7" w:rsidRPr="003F2BE2" w:rsidRDefault="006D5CE7" w:rsidP="00311213">
                    <w:pPr>
                      <w:rPr>
                        <w:sz w:val="20"/>
                        <w:szCs w:val="20"/>
                      </w:rPr>
                    </w:pPr>
                  </w:p>
                </w:txbxContent>
              </v:textbox>
            </v:shape>
            <v:shape id="_x0000_s1226" type="#_x0000_t32" style="position:absolute;left:4215;top:13414;width:0;height:252" o:connectortype="straight" o:regroupid="11">
              <v:stroke endarrow="block"/>
            </v:shape>
            <v:shape id="_x0000_s1227" type="#_x0000_t202" style="position:absolute;left:6134;top:13536;width:1524;height:523" o:regroupid="11">
              <v:textbox style="mso-next-textbox:#_x0000_s1227">
                <w:txbxContent>
                  <w:p w:rsidR="006D5CE7" w:rsidRPr="003F2BE2" w:rsidRDefault="006D5CE7" w:rsidP="003F2BE2">
                    <w:pPr>
                      <w:spacing w:after="0"/>
                      <w:ind w:firstLine="0"/>
                      <w:jc w:val="center"/>
                      <w:rPr>
                        <w:i/>
                        <w:sz w:val="20"/>
                        <w:szCs w:val="20"/>
                      </w:rPr>
                    </w:pPr>
                    <w:r w:rsidRPr="003F2BE2">
                      <w:rPr>
                        <w:i/>
                        <w:sz w:val="20"/>
                        <w:szCs w:val="20"/>
                      </w:rPr>
                      <w:t>T</w:t>
                    </w:r>
                    <w:r w:rsidRPr="003F2BE2">
                      <w:rPr>
                        <w:i/>
                        <w:sz w:val="20"/>
                        <w:szCs w:val="20"/>
                        <w:vertAlign w:val="subscript"/>
                      </w:rPr>
                      <w:t xml:space="preserve">b </w:t>
                    </w:r>
                    <w:r w:rsidRPr="003F2BE2">
                      <w:rPr>
                        <w:i/>
                        <w:sz w:val="20"/>
                        <w:szCs w:val="20"/>
                      </w:rPr>
                      <w:t>= T</w:t>
                    </w:r>
                    <w:r w:rsidRPr="003F2BE2">
                      <w:rPr>
                        <w:i/>
                        <w:sz w:val="20"/>
                        <w:szCs w:val="20"/>
                        <w:vertAlign w:val="subscript"/>
                      </w:rPr>
                      <w:t>r</w:t>
                    </w:r>
                    <w:r>
                      <w:rPr>
                        <w:i/>
                        <w:sz w:val="20"/>
                        <w:szCs w:val="20"/>
                        <w:vertAlign w:val="subscript"/>
                      </w:rPr>
                      <w:t>eg</w:t>
                    </w:r>
                  </w:p>
                  <w:p w:rsidR="006D5CE7" w:rsidRPr="003F2BE2" w:rsidRDefault="006D5CE7" w:rsidP="003F2BE2">
                    <w:pPr>
                      <w:spacing w:after="0"/>
                      <w:ind w:firstLine="0"/>
                      <w:rPr>
                        <w:b/>
                        <w:sz w:val="20"/>
                        <w:szCs w:val="20"/>
                      </w:rPr>
                    </w:pPr>
                  </w:p>
                  <w:p w:rsidR="006D5CE7" w:rsidRPr="003F2BE2" w:rsidRDefault="006D5CE7" w:rsidP="003F2BE2">
                    <w:pPr>
                      <w:spacing w:after="0"/>
                      <w:ind w:firstLine="0"/>
                      <w:rPr>
                        <w:sz w:val="20"/>
                        <w:szCs w:val="20"/>
                      </w:rPr>
                    </w:pPr>
                  </w:p>
                  <w:p w:rsidR="006D5CE7" w:rsidRPr="003F2BE2" w:rsidRDefault="006D5CE7" w:rsidP="003F2BE2">
                    <w:pPr>
                      <w:spacing w:after="0"/>
                      <w:ind w:firstLine="0"/>
                      <w:rPr>
                        <w:sz w:val="20"/>
                        <w:szCs w:val="20"/>
                      </w:rPr>
                    </w:pPr>
                  </w:p>
                </w:txbxContent>
              </v:textbox>
            </v:shape>
            <v:shape id="_x0000_s1228" type="#_x0000_t202" style="position:absolute;left:6134;top:12737;width:1524;height:522" o:regroupid="11">
              <v:textbox style="mso-next-textbox:#_x0000_s1228" inset="0,0,0,0">
                <w:txbxContent>
                  <w:p w:rsidR="006D5CE7" w:rsidRPr="003F2BE2" w:rsidRDefault="006D5CE7" w:rsidP="003F2BE2">
                    <w:pPr>
                      <w:ind w:firstLine="0"/>
                      <w:jc w:val="center"/>
                      <w:rPr>
                        <w:sz w:val="20"/>
                        <w:szCs w:val="20"/>
                      </w:rPr>
                    </w:pPr>
                    <w:r w:rsidRPr="003F2BE2">
                      <w:rPr>
                        <w:sz w:val="20"/>
                        <w:szCs w:val="20"/>
                      </w:rPr>
                      <w:t xml:space="preserve">Regenerative torque for </w:t>
                    </w:r>
                    <w:r w:rsidRPr="003F2BE2">
                      <w:rPr>
                        <w:i/>
                        <w:sz w:val="20"/>
                        <w:szCs w:val="20"/>
                      </w:rPr>
                      <w:t>T</w:t>
                    </w:r>
                    <w:r w:rsidRPr="003F2BE2">
                      <w:rPr>
                        <w:i/>
                        <w:sz w:val="20"/>
                        <w:szCs w:val="20"/>
                        <w:vertAlign w:val="subscript"/>
                      </w:rPr>
                      <w:t>r</w:t>
                    </w:r>
                    <w:r>
                      <w:rPr>
                        <w:i/>
                        <w:sz w:val="20"/>
                        <w:szCs w:val="20"/>
                        <w:vertAlign w:val="subscript"/>
                      </w:rPr>
                      <w:t>eg</w:t>
                    </w:r>
                  </w:p>
                  <w:p w:rsidR="006D5CE7" w:rsidRPr="003F2BE2" w:rsidRDefault="006D5CE7" w:rsidP="003F2BE2">
                    <w:pPr>
                      <w:jc w:val="center"/>
                      <w:rPr>
                        <w:b/>
                        <w:sz w:val="20"/>
                        <w:szCs w:val="20"/>
                      </w:rPr>
                    </w:pPr>
                  </w:p>
                  <w:p w:rsidR="006D5CE7" w:rsidRPr="003F2BE2" w:rsidRDefault="006D5CE7" w:rsidP="003F2BE2">
                    <w:pPr>
                      <w:jc w:val="center"/>
                      <w:rPr>
                        <w:sz w:val="20"/>
                        <w:szCs w:val="20"/>
                      </w:rPr>
                    </w:pPr>
                  </w:p>
                  <w:p w:rsidR="006D5CE7" w:rsidRPr="003F2BE2" w:rsidRDefault="006D5CE7" w:rsidP="003F2BE2">
                    <w:pPr>
                      <w:jc w:val="center"/>
                      <w:rPr>
                        <w:sz w:val="20"/>
                        <w:szCs w:val="20"/>
                      </w:rPr>
                    </w:pPr>
                  </w:p>
                </w:txbxContent>
              </v:textbox>
            </v:shape>
            <v:shape id="_x0000_s1229" type="#_x0000_t32" style="position:absolute;left:6901;top:12417;width:0;height:322" o:connectortype="straight" o:regroupid="11">
              <v:stroke endarrow="block"/>
            </v:shape>
            <v:shape id="_x0000_s1230" type="#_x0000_t32" style="position:absolute;left:6901;top:13261;width:0;height:279" o:connectortype="straight" o:regroupid="11">
              <v:stroke endarrow="block"/>
            </v:shape>
            <v:shape id="_x0000_s1231" type="#_x0000_t202" style="position:absolute;left:3140;top:8515;width:2140;height:627" o:regroupid="11">
              <v:textbox style="mso-next-textbox:#_x0000_s1231" inset="0,0,0,0">
                <w:txbxContent>
                  <w:p w:rsidR="006D5CE7" w:rsidRPr="00001E3F" w:rsidRDefault="006D5CE7" w:rsidP="003F2BE2">
                    <w:pPr>
                      <w:spacing w:after="0"/>
                      <w:ind w:firstLine="0"/>
                      <w:jc w:val="center"/>
                      <w:rPr>
                        <w:sz w:val="20"/>
                        <w:szCs w:val="20"/>
                      </w:rPr>
                    </w:pPr>
                    <w:r>
                      <w:rPr>
                        <w:sz w:val="20"/>
                        <w:szCs w:val="20"/>
                      </w:rPr>
                      <w:t>Brake</w:t>
                    </w:r>
                    <w:r w:rsidRPr="00001E3F">
                      <w:rPr>
                        <w:sz w:val="20"/>
                        <w:szCs w:val="20"/>
                      </w:rPr>
                      <w:t xml:space="preserve"> force, </w:t>
                    </w:r>
                    <w:r w:rsidRPr="00096A4C">
                      <w:rPr>
                        <w:i/>
                        <w:sz w:val="20"/>
                        <w:szCs w:val="20"/>
                      </w:rPr>
                      <w:t>F</w:t>
                    </w:r>
                    <w:r w:rsidRPr="00096A4C">
                      <w:rPr>
                        <w:i/>
                        <w:sz w:val="20"/>
                        <w:szCs w:val="20"/>
                        <w:vertAlign w:val="subscript"/>
                      </w:rPr>
                      <w:t>B</w:t>
                    </w:r>
                  </w:p>
                  <w:p w:rsidR="006D5CE7" w:rsidRPr="00001E3F" w:rsidRDefault="006D5CE7" w:rsidP="003F2BE2">
                    <w:pPr>
                      <w:spacing w:after="0"/>
                      <w:ind w:firstLine="0"/>
                      <w:jc w:val="center"/>
                      <w:rPr>
                        <w:i/>
                        <w:sz w:val="20"/>
                        <w:szCs w:val="20"/>
                      </w:rPr>
                    </w:pPr>
                    <w:r w:rsidRPr="00001E3F">
                      <w:rPr>
                        <w:i/>
                        <w:sz w:val="20"/>
                        <w:szCs w:val="20"/>
                      </w:rPr>
                      <w:t>F</w:t>
                    </w:r>
                    <w:r w:rsidRPr="00001E3F">
                      <w:rPr>
                        <w:i/>
                        <w:sz w:val="20"/>
                        <w:szCs w:val="20"/>
                        <w:vertAlign w:val="subscript"/>
                      </w:rPr>
                      <w:t xml:space="preserve">B </w:t>
                    </w:r>
                    <w:r w:rsidRPr="00001E3F">
                      <w:rPr>
                        <w:i/>
                        <w:sz w:val="20"/>
                        <w:szCs w:val="20"/>
                      </w:rPr>
                      <w:t>= 4*(p-p</w:t>
                    </w:r>
                    <w:r w:rsidRPr="00001E3F">
                      <w:rPr>
                        <w:i/>
                        <w:sz w:val="20"/>
                        <w:szCs w:val="20"/>
                        <w:vertAlign w:val="subscript"/>
                      </w:rPr>
                      <w:t>t</w:t>
                    </w:r>
                    <w:r w:rsidRPr="00001E3F">
                      <w:rPr>
                        <w:i/>
                        <w:sz w:val="20"/>
                        <w:szCs w:val="20"/>
                      </w:rPr>
                      <w:t>)*A*</w:t>
                    </w:r>
                    <w:r w:rsidRPr="00001E3F">
                      <w:rPr>
                        <w:i/>
                        <w:sz w:val="20"/>
                        <w:szCs w:val="20"/>
                      </w:rPr>
                      <w:sym w:font="Symbol" w:char="F06D"/>
                    </w:r>
                    <w:r w:rsidRPr="00001E3F">
                      <w:rPr>
                        <w:i/>
                        <w:sz w:val="20"/>
                        <w:szCs w:val="20"/>
                      </w:rPr>
                      <w:t>*R</w:t>
                    </w:r>
                    <w:r w:rsidRPr="00001E3F">
                      <w:rPr>
                        <w:i/>
                        <w:sz w:val="20"/>
                        <w:szCs w:val="20"/>
                        <w:vertAlign w:val="subscript"/>
                      </w:rPr>
                      <w:t>e</w:t>
                    </w:r>
                    <w:r w:rsidRPr="00001E3F">
                      <w:rPr>
                        <w:i/>
                        <w:sz w:val="20"/>
                        <w:szCs w:val="20"/>
                      </w:rPr>
                      <w:t>/R</w:t>
                    </w:r>
                    <w:r w:rsidRPr="00001E3F">
                      <w:rPr>
                        <w:i/>
                        <w:sz w:val="20"/>
                        <w:szCs w:val="20"/>
                        <w:vertAlign w:val="subscript"/>
                      </w:rPr>
                      <w:t>r</w:t>
                    </w:r>
                  </w:p>
                </w:txbxContent>
              </v:textbox>
            </v:shape>
            <v:shape id="_x0000_s1232" type="#_x0000_t202" style="position:absolute;left:5678;top:7049;width:2455;height:783" o:regroupid="11">
              <v:textbox style="mso-next-textbox:#_x0000_s1232" inset="0,0,0,0">
                <w:txbxContent>
                  <w:p w:rsidR="006D5CE7" w:rsidRPr="00001E3F" w:rsidRDefault="006D5CE7" w:rsidP="00001E3F">
                    <w:pPr>
                      <w:spacing w:after="0"/>
                      <w:ind w:firstLine="0"/>
                      <w:jc w:val="center"/>
                      <w:rPr>
                        <w:sz w:val="20"/>
                        <w:szCs w:val="20"/>
                      </w:rPr>
                    </w:pPr>
                    <w:r w:rsidRPr="00001E3F">
                      <w:rPr>
                        <w:sz w:val="20"/>
                        <w:szCs w:val="20"/>
                      </w:rPr>
                      <w:t xml:space="preserve">Regenerative torque motor, </w:t>
                    </w:r>
                    <w:r w:rsidRPr="00096A4C">
                      <w:rPr>
                        <w:i/>
                        <w:sz w:val="20"/>
                        <w:szCs w:val="20"/>
                      </w:rPr>
                      <w:t>T</w:t>
                    </w:r>
                    <w:r w:rsidRPr="00096A4C">
                      <w:rPr>
                        <w:i/>
                        <w:sz w:val="20"/>
                        <w:szCs w:val="20"/>
                        <w:vertAlign w:val="subscript"/>
                      </w:rPr>
                      <w:t>EMreg</w:t>
                    </w:r>
                  </w:p>
                  <w:p w:rsidR="006D5CE7" w:rsidRPr="00001E3F" w:rsidRDefault="006D5CE7" w:rsidP="00001E3F">
                    <w:pPr>
                      <w:spacing w:after="0"/>
                      <w:ind w:firstLine="0"/>
                      <w:jc w:val="center"/>
                      <w:rPr>
                        <w:sz w:val="20"/>
                        <w:szCs w:val="20"/>
                      </w:rPr>
                    </w:pPr>
                    <w:r w:rsidRPr="00096A4C">
                      <w:rPr>
                        <w:i/>
                        <w:sz w:val="20"/>
                        <w:szCs w:val="20"/>
                      </w:rPr>
                      <w:t>T</w:t>
                    </w:r>
                    <w:r w:rsidRPr="00096A4C">
                      <w:rPr>
                        <w:i/>
                        <w:sz w:val="20"/>
                        <w:szCs w:val="20"/>
                        <w:vertAlign w:val="subscript"/>
                      </w:rPr>
                      <w:t>EMreg</w:t>
                    </w:r>
                    <w:r>
                      <w:rPr>
                        <w:sz w:val="20"/>
                        <w:szCs w:val="20"/>
                      </w:rPr>
                      <w:t xml:space="preserve"> = Power*60/2*</w:t>
                    </w:r>
                    <w:r>
                      <w:rPr>
                        <w:sz w:val="20"/>
                        <w:szCs w:val="20"/>
                      </w:rPr>
                      <w:sym w:font="Symbol" w:char="F070"/>
                    </w:r>
                    <w:r w:rsidRPr="00001E3F">
                      <w:rPr>
                        <w:sz w:val="20"/>
                        <w:szCs w:val="20"/>
                      </w:rPr>
                      <w:t>*</w:t>
                    </w:r>
                    <w:r w:rsidRPr="002C26E0">
                      <w:rPr>
                        <w:i/>
                        <w:sz w:val="20"/>
                        <w:szCs w:val="20"/>
                      </w:rPr>
                      <w:t>N</w:t>
                    </w:r>
                  </w:p>
                </w:txbxContent>
              </v:textbox>
            </v:shape>
            <v:shape id="_x0000_s1233" type="#_x0000_t32" style="position:absolute;left:4209;top:9142;width:1;height:724" o:connectortype="straight" o:regroupid="11">
              <v:stroke endarrow="block"/>
            </v:shape>
            <v:shape id="_x0000_s1234" type="#_x0000_t32" style="position:absolute;left:6909;top:7862;width:0;height:161" o:connectortype="straight" o:regroupid="11">
              <v:stroke endarrow="block"/>
            </v:shape>
            <v:shape id="_x0000_s1235" type="#_x0000_t32" style="position:absolute;left:4209;top:9865;width:2717;height:0" o:connectortype="straight" o:regroupid="11"/>
            <v:shape id="_x0000_s1236" type="#_x0000_t32" style="position:absolute;left:4215;top:10587;width:0;height:297" o:connectortype="straight" o:regroupid="11">
              <v:stroke endarrow="block"/>
            </v:shape>
            <v:shape id="_x0000_s1237" type="#_x0000_t32" style="position:absolute;left:6901;top:10574;width:1;height:336;flip:x" o:connectortype="straight" o:regroupid="11">
              <v:stroke endarrow="block"/>
            </v:shape>
            <v:shape id="_x0000_s1238" type="#_x0000_t32" style="position:absolute;left:4215;top:10578;width:852;height:0;flip:x" o:connectortype="straight" o:regroupid="11"/>
            <v:shape id="_x0000_s1239" type="#_x0000_t32" style="position:absolute;left:5987;top:10578;width:913;height:1;flip:x" o:connectortype="straight" o:regroupid="11"/>
            <v:shapetype id="_x0000_t116" coordsize="21600,21600" o:spt="116" path="m3475,qx,10800,3475,21600l18125,21600qx21600,10800,18125,xe">
              <v:stroke joinstyle="miter"/>
              <v:path gradientshapeok="t" o:connecttype="rect" textboxrect="1018,3163,20582,18437"/>
            </v:shapetype>
            <v:shape id="_x0000_s1240" type="#_x0000_t116" style="position:absolute;left:3518;top:7389;width:1467;height:666" o:regroupid="11"/>
            <v:shape id="_x0000_s1241" type="#_x0000_t202" style="position:absolute;left:3363;top:7383;width:1770;height:645" o:regroupid="11" filled="f" stroked="f">
              <v:textbox style="mso-next-textbox:#_x0000_s1241">
                <w:txbxContent>
                  <w:p w:rsidR="006D5CE7" w:rsidRPr="00001E3F" w:rsidRDefault="006D5CE7" w:rsidP="00001E3F">
                    <w:pPr>
                      <w:spacing w:after="0"/>
                      <w:ind w:firstLine="0"/>
                      <w:jc w:val="center"/>
                      <w:rPr>
                        <w:b/>
                        <w:sz w:val="20"/>
                        <w:szCs w:val="20"/>
                      </w:rPr>
                    </w:pPr>
                    <w:r w:rsidRPr="00001E3F">
                      <w:rPr>
                        <w:b/>
                        <w:sz w:val="20"/>
                        <w:szCs w:val="20"/>
                      </w:rPr>
                      <w:t>Driver pedal input</w:t>
                    </w:r>
                  </w:p>
                  <w:p w:rsidR="006D5CE7" w:rsidRPr="00001E3F" w:rsidRDefault="006D5CE7" w:rsidP="00001E3F">
                    <w:pPr>
                      <w:spacing w:after="0"/>
                      <w:ind w:firstLine="0"/>
                      <w:jc w:val="center"/>
                      <w:rPr>
                        <w:b/>
                        <w:sz w:val="20"/>
                        <w:szCs w:val="20"/>
                      </w:rPr>
                    </w:pPr>
                  </w:p>
                </w:txbxContent>
              </v:textbox>
            </v:shape>
            <v:shape id="_x0000_s1242" type="#_x0000_t32" style="position:absolute;left:4209;top:8055;width:0;height:460" o:connectortype="straight" o:regroupid="11">
              <v:stroke endarrow="block"/>
            </v:shape>
            <v:shape id="_x0000_s1243" type="#_x0000_t202" style="position:absolute;left:5615;top:8000;width:2576;height:774" o:regroupid="11">
              <v:textbox style="mso-next-textbox:#_x0000_s1243" inset="0,0,0,0">
                <w:txbxContent>
                  <w:p w:rsidR="006D5CE7" w:rsidRPr="00001E3F" w:rsidRDefault="006D5CE7" w:rsidP="00001E3F">
                    <w:pPr>
                      <w:spacing w:after="0"/>
                      <w:ind w:firstLine="0"/>
                      <w:jc w:val="center"/>
                      <w:rPr>
                        <w:sz w:val="20"/>
                        <w:szCs w:val="20"/>
                      </w:rPr>
                    </w:pPr>
                    <w:r w:rsidRPr="00001E3F">
                      <w:rPr>
                        <w:sz w:val="20"/>
                        <w:szCs w:val="20"/>
                      </w:rPr>
                      <w:t xml:space="preserve">Regenerative torque, </w:t>
                    </w:r>
                    <w:r w:rsidRPr="00096A4C">
                      <w:rPr>
                        <w:i/>
                        <w:sz w:val="20"/>
                        <w:szCs w:val="20"/>
                      </w:rPr>
                      <w:t>T</w:t>
                    </w:r>
                    <w:r w:rsidRPr="00096A4C">
                      <w:rPr>
                        <w:i/>
                        <w:sz w:val="20"/>
                        <w:szCs w:val="20"/>
                        <w:vertAlign w:val="subscript"/>
                      </w:rPr>
                      <w:t>reg</w:t>
                    </w:r>
                  </w:p>
                  <w:p w:rsidR="006D5CE7" w:rsidRPr="00001E3F" w:rsidRDefault="006D5CE7" w:rsidP="00001E3F">
                    <w:pPr>
                      <w:spacing w:after="0"/>
                      <w:ind w:firstLine="0"/>
                      <w:jc w:val="center"/>
                      <w:rPr>
                        <w:i/>
                        <w:sz w:val="20"/>
                        <w:szCs w:val="20"/>
                      </w:rPr>
                    </w:pPr>
                    <w:r w:rsidRPr="00001E3F">
                      <w:rPr>
                        <w:i/>
                        <w:sz w:val="20"/>
                        <w:szCs w:val="20"/>
                      </w:rPr>
                      <w:t>T</w:t>
                    </w:r>
                    <w:r w:rsidRPr="00001E3F">
                      <w:rPr>
                        <w:i/>
                        <w:sz w:val="20"/>
                        <w:szCs w:val="20"/>
                        <w:vertAlign w:val="subscript"/>
                      </w:rPr>
                      <w:t>reg</w:t>
                    </w:r>
                    <w:r w:rsidRPr="00001E3F">
                      <w:rPr>
                        <w:i/>
                        <w:sz w:val="20"/>
                        <w:szCs w:val="20"/>
                      </w:rPr>
                      <w:t xml:space="preserve"> = i*T</w:t>
                    </w:r>
                    <w:r w:rsidRPr="00001E3F">
                      <w:rPr>
                        <w:i/>
                        <w:sz w:val="20"/>
                        <w:szCs w:val="20"/>
                        <w:vertAlign w:val="subscript"/>
                      </w:rPr>
                      <w:t>EMreg</w:t>
                    </w:r>
                    <w:r w:rsidRPr="00001E3F">
                      <w:rPr>
                        <w:i/>
                        <w:sz w:val="20"/>
                        <w:szCs w:val="20"/>
                      </w:rPr>
                      <w:t>*</w:t>
                    </w:r>
                    <w:r w:rsidRPr="00001E3F">
                      <w:rPr>
                        <w:i/>
                        <w:sz w:val="20"/>
                        <w:szCs w:val="20"/>
                      </w:rPr>
                      <w:sym w:font="Symbol" w:char="F068"/>
                    </w:r>
                  </w:p>
                  <w:p w:rsidR="006D5CE7" w:rsidRPr="00001E3F" w:rsidRDefault="006D5CE7" w:rsidP="00001E3F">
                    <w:pPr>
                      <w:spacing w:after="0"/>
                      <w:ind w:firstLine="0"/>
                      <w:jc w:val="center"/>
                      <w:rPr>
                        <w:sz w:val="20"/>
                        <w:szCs w:val="20"/>
                      </w:rPr>
                    </w:pPr>
                    <w:r w:rsidRPr="00001E3F">
                      <w:rPr>
                        <w:i/>
                        <w:sz w:val="20"/>
                        <w:szCs w:val="20"/>
                      </w:rPr>
                      <w:sym w:font="Symbol" w:char="F068"/>
                    </w:r>
                    <w:r w:rsidRPr="00001E3F">
                      <w:rPr>
                        <w:sz w:val="20"/>
                        <w:szCs w:val="20"/>
                      </w:rPr>
                      <w:t xml:space="preserve"> = 0.9</w:t>
                    </w:r>
                  </w:p>
                  <w:p w:rsidR="006D5CE7" w:rsidRPr="00001E3F" w:rsidRDefault="006D5CE7" w:rsidP="00001E3F">
                    <w:pPr>
                      <w:jc w:val="center"/>
                      <w:rPr>
                        <w:b/>
                        <w:sz w:val="20"/>
                        <w:szCs w:val="20"/>
                      </w:rPr>
                    </w:pPr>
                  </w:p>
                  <w:p w:rsidR="006D5CE7" w:rsidRPr="00001E3F" w:rsidRDefault="006D5CE7" w:rsidP="00001E3F">
                    <w:pPr>
                      <w:jc w:val="center"/>
                      <w:rPr>
                        <w:b/>
                        <w:sz w:val="20"/>
                        <w:szCs w:val="20"/>
                      </w:rPr>
                    </w:pPr>
                  </w:p>
                  <w:p w:rsidR="006D5CE7" w:rsidRPr="00001E3F" w:rsidRDefault="006D5CE7" w:rsidP="00001E3F">
                    <w:pPr>
                      <w:jc w:val="center"/>
                      <w:rPr>
                        <w:b/>
                        <w:sz w:val="20"/>
                        <w:szCs w:val="20"/>
                      </w:rPr>
                    </w:pPr>
                  </w:p>
                </w:txbxContent>
              </v:textbox>
            </v:shape>
            <v:shape id="_x0000_s1244" type="#_x0000_t202" style="position:absolute;left:5650;top:8961;width:2499;height:723" o:regroupid="11">
              <v:textbox style="mso-next-textbox:#_x0000_s1244" inset="0,0,0,0">
                <w:txbxContent>
                  <w:p w:rsidR="006D5CE7" w:rsidRPr="00001E3F" w:rsidRDefault="006D5CE7" w:rsidP="00001E3F">
                    <w:pPr>
                      <w:spacing w:after="0"/>
                      <w:ind w:firstLine="0"/>
                      <w:jc w:val="center"/>
                      <w:rPr>
                        <w:sz w:val="20"/>
                        <w:szCs w:val="20"/>
                      </w:rPr>
                    </w:pPr>
                    <w:r w:rsidRPr="00001E3F">
                      <w:rPr>
                        <w:sz w:val="20"/>
                        <w:szCs w:val="20"/>
                      </w:rPr>
                      <w:t xml:space="preserve">Regenerative force, </w:t>
                    </w:r>
                    <w:r w:rsidRPr="00001E3F">
                      <w:rPr>
                        <w:i/>
                        <w:sz w:val="20"/>
                        <w:szCs w:val="20"/>
                      </w:rPr>
                      <w:t>F</w:t>
                    </w:r>
                    <w:r w:rsidRPr="00001E3F">
                      <w:rPr>
                        <w:i/>
                        <w:sz w:val="20"/>
                        <w:szCs w:val="20"/>
                        <w:vertAlign w:val="subscript"/>
                      </w:rPr>
                      <w:t>r</w:t>
                    </w:r>
                  </w:p>
                  <w:p w:rsidR="006D5CE7" w:rsidRPr="00001E3F" w:rsidRDefault="006D5CE7" w:rsidP="00A7643F">
                    <w:pPr>
                      <w:spacing w:after="0"/>
                      <w:ind w:firstLine="0"/>
                      <w:jc w:val="center"/>
                      <w:rPr>
                        <w:i/>
                        <w:sz w:val="20"/>
                        <w:szCs w:val="20"/>
                      </w:rPr>
                    </w:pPr>
                    <w:r w:rsidRPr="00001E3F">
                      <w:rPr>
                        <w:i/>
                        <w:sz w:val="20"/>
                        <w:szCs w:val="20"/>
                      </w:rPr>
                      <w:t>F</w:t>
                    </w:r>
                    <w:r w:rsidRPr="00001E3F">
                      <w:rPr>
                        <w:i/>
                        <w:sz w:val="20"/>
                        <w:szCs w:val="20"/>
                        <w:vertAlign w:val="subscript"/>
                      </w:rPr>
                      <w:t>r</w:t>
                    </w:r>
                    <w:r w:rsidRPr="00001E3F">
                      <w:rPr>
                        <w:i/>
                        <w:sz w:val="20"/>
                        <w:szCs w:val="20"/>
                      </w:rPr>
                      <w:t xml:space="preserve"> = T</w:t>
                    </w:r>
                    <w:r w:rsidRPr="00001E3F">
                      <w:rPr>
                        <w:i/>
                        <w:sz w:val="20"/>
                        <w:szCs w:val="20"/>
                        <w:vertAlign w:val="subscript"/>
                      </w:rPr>
                      <w:t>reg</w:t>
                    </w:r>
                    <w:r w:rsidRPr="00001E3F">
                      <w:rPr>
                        <w:i/>
                        <w:sz w:val="20"/>
                        <w:szCs w:val="20"/>
                      </w:rPr>
                      <w:t>/R</w:t>
                    </w:r>
                    <w:r w:rsidRPr="00001E3F">
                      <w:rPr>
                        <w:i/>
                        <w:sz w:val="20"/>
                        <w:szCs w:val="20"/>
                        <w:vertAlign w:val="subscript"/>
                      </w:rPr>
                      <w:t>r</w:t>
                    </w:r>
                  </w:p>
                </w:txbxContent>
              </v:textbox>
            </v:shape>
            <v:shape id="_x0000_s1245" type="#_x0000_t32" style="position:absolute;left:6909;top:8774;width:1;height:201" o:connectortype="straight" o:regroupid="11">
              <v:stroke endarrow="block"/>
            </v:shape>
            <v:shape id="_x0000_s1246" type="#_x0000_t32" style="position:absolute;left:6916;top:9677;width:2;height:199" o:connectortype="straight" o:regroupid="11">
              <v:stroke endarrow="block"/>
            </v:shape>
            <v:shapetype id="_x0000_t4" coordsize="21600,21600" o:spt="4" path="m10800,l,10800,10800,21600,21600,10800xe">
              <v:stroke joinstyle="miter"/>
              <v:path gradientshapeok="t" o:connecttype="rect" textboxrect="5400,5400,16200,16200"/>
            </v:shapetype>
            <v:shape id="_x0000_s1247" type="#_x0000_t4" style="position:absolute;left:5058;top:10129;width:947;height:894" o:regroupid="11"/>
            <v:shape id="_x0000_s1248" type="#_x0000_t202" style="position:absolute;left:5003;top:10370;width:1103;height:734" o:regroupid="11" filled="f" stroked="f">
              <v:textbox style="mso-next-textbox:#_x0000_s1248">
                <w:txbxContent>
                  <w:p w:rsidR="006D5CE7" w:rsidRPr="003F2BE2" w:rsidRDefault="006D5CE7" w:rsidP="00311213">
                    <w:pPr>
                      <w:ind w:firstLine="0"/>
                      <w:rPr>
                        <w:b/>
                        <w:i/>
                        <w:sz w:val="20"/>
                        <w:szCs w:val="20"/>
                      </w:rPr>
                    </w:pPr>
                    <w:r w:rsidRPr="003F2BE2">
                      <w:rPr>
                        <w:b/>
                        <w:i/>
                        <w:sz w:val="20"/>
                        <w:szCs w:val="20"/>
                      </w:rPr>
                      <w:t>F</w:t>
                    </w:r>
                    <w:r w:rsidRPr="003F2BE2">
                      <w:rPr>
                        <w:b/>
                        <w:i/>
                        <w:sz w:val="20"/>
                        <w:szCs w:val="20"/>
                        <w:vertAlign w:val="subscript"/>
                      </w:rPr>
                      <w:t xml:space="preserve">B </w:t>
                    </w:r>
                    <w:r w:rsidRPr="003F2BE2">
                      <w:rPr>
                        <w:b/>
                        <w:i/>
                        <w:sz w:val="20"/>
                        <w:szCs w:val="20"/>
                      </w:rPr>
                      <w:t>&gt; F</w:t>
                    </w:r>
                    <w:r w:rsidRPr="003F2BE2">
                      <w:rPr>
                        <w:b/>
                        <w:i/>
                        <w:sz w:val="20"/>
                        <w:szCs w:val="20"/>
                        <w:vertAlign w:val="subscript"/>
                      </w:rPr>
                      <w:t>r</w:t>
                    </w:r>
                    <w:r>
                      <w:rPr>
                        <w:b/>
                        <w:i/>
                        <w:sz w:val="20"/>
                        <w:szCs w:val="20"/>
                        <w:vertAlign w:val="subscript"/>
                      </w:rPr>
                      <w:t>eg</w:t>
                    </w:r>
                  </w:p>
                  <w:p w:rsidR="006D5CE7" w:rsidRPr="003F2BE2" w:rsidRDefault="006D5CE7" w:rsidP="00311213">
                    <w:pPr>
                      <w:rPr>
                        <w:sz w:val="20"/>
                        <w:szCs w:val="20"/>
                      </w:rPr>
                    </w:pPr>
                  </w:p>
                </w:txbxContent>
              </v:textbox>
            </v:shape>
            <v:shape id="_x0000_s1252" type="#_x0000_t116" style="position:absolute;left:3350;top:10854;width:1737;height:827" o:regroupid="11"/>
            <v:shape id="_x0000_s1253" type="#_x0000_t202" style="position:absolute;left:3262;top:10940;width:1927;height:780" o:regroupid="11" filled="f" stroked="f">
              <v:textbox style="mso-next-textbox:#_x0000_s1253" inset="0,0,0,0">
                <w:txbxContent>
                  <w:p w:rsidR="006D5CE7" w:rsidRPr="003F2BE2" w:rsidRDefault="006D5CE7" w:rsidP="003F2BE2">
                    <w:pPr>
                      <w:spacing w:after="0"/>
                      <w:ind w:firstLine="0"/>
                      <w:jc w:val="center"/>
                      <w:rPr>
                        <w:sz w:val="20"/>
                        <w:szCs w:val="20"/>
                      </w:rPr>
                    </w:pPr>
                    <w:r w:rsidRPr="003F2BE2">
                      <w:rPr>
                        <w:sz w:val="20"/>
                        <w:szCs w:val="20"/>
                      </w:rPr>
                      <w:t>Both Regenerative</w:t>
                    </w:r>
                  </w:p>
                  <w:p w:rsidR="006D5CE7" w:rsidRPr="003F2BE2" w:rsidRDefault="006D5CE7" w:rsidP="003F2BE2">
                    <w:pPr>
                      <w:spacing w:after="0"/>
                      <w:ind w:firstLine="0"/>
                      <w:jc w:val="center"/>
                      <w:rPr>
                        <w:sz w:val="20"/>
                        <w:szCs w:val="20"/>
                      </w:rPr>
                    </w:pPr>
                    <w:r w:rsidRPr="003F2BE2">
                      <w:rPr>
                        <w:sz w:val="20"/>
                        <w:szCs w:val="20"/>
                      </w:rPr>
                      <w:t>+</w:t>
                    </w:r>
                  </w:p>
                  <w:p w:rsidR="006D5CE7" w:rsidRPr="003F2BE2" w:rsidRDefault="006D5CE7" w:rsidP="003F2BE2">
                    <w:pPr>
                      <w:spacing w:after="0"/>
                      <w:ind w:firstLine="0"/>
                      <w:jc w:val="center"/>
                      <w:rPr>
                        <w:sz w:val="20"/>
                        <w:szCs w:val="20"/>
                      </w:rPr>
                    </w:pPr>
                    <w:r w:rsidRPr="003F2BE2">
                      <w:rPr>
                        <w:sz w:val="20"/>
                        <w:szCs w:val="20"/>
                      </w:rPr>
                      <w:t>Friction braking</w:t>
                    </w:r>
                  </w:p>
                  <w:p w:rsidR="006D5CE7" w:rsidRPr="003F2BE2" w:rsidRDefault="006D5CE7" w:rsidP="003F2BE2">
                    <w:pPr>
                      <w:spacing w:after="0"/>
                      <w:ind w:firstLine="0"/>
                      <w:jc w:val="center"/>
                      <w:rPr>
                        <w:b/>
                        <w:sz w:val="20"/>
                        <w:szCs w:val="20"/>
                      </w:rPr>
                    </w:pPr>
                  </w:p>
                </w:txbxContent>
              </v:textbox>
            </v:shape>
            <v:shape id="_x0000_s1254" type="#_x0000_t32" style="position:absolute;left:5523;top:9865;width:1;height:264" o:connectortype="straight" o:regroupid="11">
              <v:stroke endarrow="block"/>
            </v:shape>
            <v:shape id="_x0000_s1250" type="#_x0000_t116" style="position:absolute;left:6162;top:10903;width:1467;height:664" o:regroupid="11"/>
            <v:shape id="_x0000_s1251" type="#_x0000_t202" style="position:absolute;left:6049;top:10988;width:1537;height:649" o:regroupid="11" filled="f" stroked="f">
              <v:textbox style="mso-next-textbox:#_x0000_s1251" inset="0,0,0,0">
                <w:txbxContent>
                  <w:p w:rsidR="006D5CE7" w:rsidRPr="003F2BE2" w:rsidRDefault="006D5CE7" w:rsidP="00311213">
                    <w:pPr>
                      <w:jc w:val="center"/>
                      <w:rPr>
                        <w:sz w:val="20"/>
                        <w:szCs w:val="20"/>
                      </w:rPr>
                    </w:pPr>
                    <w:r w:rsidRPr="003F2BE2">
                      <w:rPr>
                        <w:sz w:val="20"/>
                        <w:szCs w:val="20"/>
                      </w:rPr>
                      <w:t>Regenerative only</w:t>
                    </w:r>
                  </w:p>
                </w:txbxContent>
              </v:textbox>
            </v:shape>
          </v:group>
        </w:pict>
      </w:r>
    </w:p>
    <w:p w:rsidR="00A4442B" w:rsidRPr="00F254AC" w:rsidRDefault="00A4442B"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A60947" w:rsidRPr="00F254AC" w:rsidRDefault="00A60947" w:rsidP="00746127">
      <w:pPr>
        <w:autoSpaceDE w:val="0"/>
        <w:autoSpaceDN w:val="0"/>
        <w:adjustRightInd w:val="0"/>
        <w:spacing w:after="0"/>
        <w:ind w:firstLine="0"/>
        <w:rPr>
          <w:rFonts w:cs="Times New Roman"/>
          <w:szCs w:val="24"/>
        </w:rPr>
      </w:pPr>
    </w:p>
    <w:p w:rsidR="00311213" w:rsidRPr="00F254AC" w:rsidRDefault="00311213" w:rsidP="00F62751">
      <w:pPr>
        <w:autoSpaceDE w:val="0"/>
        <w:autoSpaceDN w:val="0"/>
        <w:adjustRightInd w:val="0"/>
        <w:spacing w:after="0"/>
        <w:jc w:val="center"/>
        <w:rPr>
          <w:rFonts w:cs="Times New Roman"/>
          <w:szCs w:val="24"/>
        </w:rPr>
      </w:pPr>
    </w:p>
    <w:p w:rsidR="00A60947" w:rsidRPr="00F254AC" w:rsidRDefault="00A60947" w:rsidP="00746127">
      <w:pPr>
        <w:jc w:val="center"/>
        <w:outlineLvl w:val="0"/>
        <w:rPr>
          <w:rFonts w:cs="Times New Roman"/>
        </w:rPr>
      </w:pPr>
    </w:p>
    <w:p w:rsidR="00746127" w:rsidRDefault="00C62C68" w:rsidP="006C5643">
      <w:pPr>
        <w:tabs>
          <w:tab w:val="left" w:pos="1134"/>
        </w:tabs>
        <w:jc w:val="center"/>
        <w:outlineLvl w:val="0"/>
        <w:rPr>
          <w:rFonts w:cs="Times New Roman"/>
        </w:rPr>
      </w:pPr>
      <w:r w:rsidRPr="00F254AC">
        <w:rPr>
          <w:rFonts w:cs="Times New Roman"/>
          <w:b/>
        </w:rPr>
        <w:t>Fig. 5</w:t>
      </w:r>
      <w:r w:rsidR="006C5643" w:rsidRPr="00F254AC">
        <w:rPr>
          <w:rFonts w:cs="Times New Roman"/>
        </w:rPr>
        <w:tab/>
      </w:r>
      <w:r w:rsidR="00746127" w:rsidRPr="00F254AC">
        <w:rPr>
          <w:rFonts w:cs="Times New Roman"/>
        </w:rPr>
        <w:t>Flowchart of regenerative braking used in calculation</w:t>
      </w:r>
    </w:p>
    <w:p w:rsidR="00F254AC" w:rsidRPr="00F254AC" w:rsidRDefault="00F254AC" w:rsidP="006C5643">
      <w:pPr>
        <w:tabs>
          <w:tab w:val="left" w:pos="1134"/>
        </w:tabs>
        <w:jc w:val="center"/>
        <w:outlineLvl w:val="0"/>
        <w:rPr>
          <w:rFonts w:cs="Times New Roman"/>
        </w:rPr>
      </w:pPr>
    </w:p>
    <w:p w:rsidR="00A4442B" w:rsidRPr="00F254AC" w:rsidRDefault="00A4442B" w:rsidP="006C5643">
      <w:pPr>
        <w:tabs>
          <w:tab w:val="left" w:pos="284"/>
          <w:tab w:val="left" w:pos="1134"/>
        </w:tabs>
        <w:autoSpaceDE w:val="0"/>
        <w:autoSpaceDN w:val="0"/>
        <w:adjustRightInd w:val="0"/>
        <w:spacing w:after="0"/>
        <w:ind w:firstLine="0"/>
        <w:jc w:val="center"/>
        <w:outlineLvl w:val="0"/>
        <w:rPr>
          <w:rFonts w:cs="Times New Roman"/>
          <w:color w:val="000000" w:themeColor="text1"/>
          <w:szCs w:val="24"/>
        </w:rPr>
      </w:pPr>
      <w:r w:rsidRPr="00F254AC">
        <w:rPr>
          <w:rFonts w:cs="Times New Roman"/>
          <w:b/>
          <w:color w:val="000000" w:themeColor="text1"/>
          <w:szCs w:val="24"/>
        </w:rPr>
        <w:t>Table</w:t>
      </w:r>
      <w:r w:rsidR="00C804A8" w:rsidRPr="00F254AC">
        <w:rPr>
          <w:rFonts w:cs="Times New Roman"/>
          <w:b/>
          <w:color w:val="000000" w:themeColor="text1"/>
          <w:szCs w:val="24"/>
        </w:rPr>
        <w:t xml:space="preserve"> 2</w:t>
      </w:r>
      <w:r w:rsidR="006C5643" w:rsidRPr="00F254AC">
        <w:rPr>
          <w:rFonts w:cs="Times New Roman"/>
          <w:color w:val="000000" w:themeColor="text1"/>
          <w:szCs w:val="24"/>
        </w:rPr>
        <w:tab/>
      </w:r>
      <w:r w:rsidRPr="00F254AC">
        <w:rPr>
          <w:rFonts w:cs="Times New Roman"/>
          <w:color w:val="000000" w:themeColor="text1"/>
          <w:szCs w:val="24"/>
        </w:rPr>
        <w:t>Gear ratio</w:t>
      </w:r>
      <w:r w:rsidR="00682F77" w:rsidRPr="00F254AC">
        <w:rPr>
          <w:rFonts w:cs="Times New Roman"/>
          <w:color w:val="000000" w:themeColor="text1"/>
          <w:szCs w:val="24"/>
        </w:rPr>
        <w:t>s for peak power used in simulations</w:t>
      </w:r>
    </w:p>
    <w:p w:rsidR="00A4442B" w:rsidRPr="00F254AC" w:rsidRDefault="00A4442B" w:rsidP="00F62751">
      <w:pPr>
        <w:autoSpaceDE w:val="0"/>
        <w:autoSpaceDN w:val="0"/>
        <w:adjustRightInd w:val="0"/>
        <w:spacing w:after="0"/>
        <w:jc w:val="center"/>
        <w:rPr>
          <w:rFonts w:cs="Times New Roman"/>
          <w:color w:val="000000" w:themeColor="text1"/>
          <w:szCs w:val="24"/>
        </w:rPr>
      </w:pPr>
    </w:p>
    <w:tbl>
      <w:tblPr>
        <w:tblStyle w:val="LightShading-Accent11"/>
        <w:tblW w:w="0" w:type="auto"/>
        <w:tblLook w:val="04A0"/>
      </w:tblPr>
      <w:tblGrid>
        <w:gridCol w:w="2103"/>
        <w:gridCol w:w="2103"/>
        <w:gridCol w:w="2104"/>
        <w:gridCol w:w="2104"/>
      </w:tblGrid>
      <w:tr w:rsidR="00A4442B" w:rsidRPr="00F254AC" w:rsidTr="00164562">
        <w:trPr>
          <w:cnfStyle w:val="100000000000"/>
        </w:trPr>
        <w:tc>
          <w:tcPr>
            <w:cnfStyle w:val="001000000000"/>
            <w:tcW w:w="2103" w:type="dxa"/>
          </w:tcPr>
          <w:p w:rsidR="00A4442B" w:rsidRPr="00F254AC" w:rsidRDefault="00A4442B" w:rsidP="00F62751">
            <w:pPr>
              <w:autoSpaceDE w:val="0"/>
              <w:autoSpaceDN w:val="0"/>
              <w:adjustRightInd w:val="0"/>
              <w:ind w:firstLine="0"/>
              <w:jc w:val="center"/>
              <w:rPr>
                <w:rFonts w:cs="Times New Roman"/>
                <w:b w:val="0"/>
                <w:color w:val="000000" w:themeColor="text1"/>
                <w:szCs w:val="24"/>
              </w:rPr>
            </w:pPr>
            <w:r w:rsidRPr="00F254AC">
              <w:rPr>
                <w:rFonts w:cs="Times New Roman"/>
                <w:color w:val="000000" w:themeColor="text1"/>
                <w:szCs w:val="24"/>
              </w:rPr>
              <w:t>Gear ratio</w:t>
            </w:r>
          </w:p>
        </w:tc>
        <w:tc>
          <w:tcPr>
            <w:tcW w:w="2103" w:type="dxa"/>
          </w:tcPr>
          <w:p w:rsidR="00A4442B" w:rsidRPr="00F254AC" w:rsidRDefault="00746127" w:rsidP="00F62751">
            <w:pPr>
              <w:autoSpaceDE w:val="0"/>
              <w:autoSpaceDN w:val="0"/>
              <w:adjustRightInd w:val="0"/>
              <w:ind w:firstLine="0"/>
              <w:jc w:val="center"/>
              <w:cnfStyle w:val="100000000000"/>
              <w:rPr>
                <w:rFonts w:cs="Times New Roman"/>
                <w:b w:val="0"/>
                <w:color w:val="000000" w:themeColor="text1"/>
                <w:szCs w:val="24"/>
              </w:rPr>
            </w:pPr>
            <w:r w:rsidRPr="00F254AC">
              <w:rPr>
                <w:rFonts w:cs="Times New Roman"/>
                <w:color w:val="000000" w:themeColor="text1"/>
                <w:szCs w:val="24"/>
              </w:rPr>
              <w:t>15 km/h</w:t>
            </w:r>
            <w:r w:rsidR="00A4442B" w:rsidRPr="00F254AC">
              <w:rPr>
                <w:rFonts w:cs="Times New Roman"/>
                <w:color w:val="000000" w:themeColor="text1"/>
                <w:szCs w:val="24"/>
              </w:rPr>
              <w:t>, 0.15g</w:t>
            </w:r>
          </w:p>
        </w:tc>
        <w:tc>
          <w:tcPr>
            <w:tcW w:w="2104" w:type="dxa"/>
          </w:tcPr>
          <w:p w:rsidR="00A4442B" w:rsidRPr="00F254AC" w:rsidRDefault="00746127" w:rsidP="00F62751">
            <w:pPr>
              <w:autoSpaceDE w:val="0"/>
              <w:autoSpaceDN w:val="0"/>
              <w:adjustRightInd w:val="0"/>
              <w:ind w:firstLine="0"/>
              <w:jc w:val="center"/>
              <w:cnfStyle w:val="100000000000"/>
              <w:rPr>
                <w:rFonts w:cs="Times New Roman"/>
                <w:b w:val="0"/>
                <w:color w:val="000000" w:themeColor="text1"/>
                <w:szCs w:val="24"/>
              </w:rPr>
            </w:pPr>
            <w:r w:rsidRPr="00F254AC">
              <w:rPr>
                <w:rFonts w:cs="Times New Roman"/>
                <w:color w:val="000000" w:themeColor="text1"/>
                <w:szCs w:val="24"/>
              </w:rPr>
              <w:t>30 km/</w:t>
            </w:r>
            <w:r w:rsidR="00A4442B" w:rsidRPr="00F254AC">
              <w:rPr>
                <w:rFonts w:cs="Times New Roman"/>
                <w:color w:val="000000" w:themeColor="text1"/>
                <w:szCs w:val="24"/>
              </w:rPr>
              <w:t>h, 0.15g</w:t>
            </w:r>
          </w:p>
        </w:tc>
        <w:tc>
          <w:tcPr>
            <w:tcW w:w="2104" w:type="dxa"/>
          </w:tcPr>
          <w:p w:rsidR="00A4442B" w:rsidRPr="00F254AC" w:rsidRDefault="00746127" w:rsidP="00F62751">
            <w:pPr>
              <w:autoSpaceDE w:val="0"/>
              <w:autoSpaceDN w:val="0"/>
              <w:adjustRightInd w:val="0"/>
              <w:ind w:firstLine="0"/>
              <w:jc w:val="center"/>
              <w:cnfStyle w:val="100000000000"/>
              <w:rPr>
                <w:rFonts w:cs="Times New Roman"/>
                <w:b w:val="0"/>
                <w:color w:val="000000" w:themeColor="text1"/>
                <w:szCs w:val="24"/>
              </w:rPr>
            </w:pPr>
            <w:r w:rsidRPr="00F254AC">
              <w:rPr>
                <w:rFonts w:cs="Times New Roman"/>
                <w:color w:val="000000" w:themeColor="text1"/>
                <w:szCs w:val="24"/>
              </w:rPr>
              <w:t>60 km/</w:t>
            </w:r>
            <w:r w:rsidR="00A4442B" w:rsidRPr="00F254AC">
              <w:rPr>
                <w:rFonts w:cs="Times New Roman"/>
                <w:color w:val="000000" w:themeColor="text1"/>
                <w:szCs w:val="24"/>
              </w:rPr>
              <w:t>h, 0.4g</w:t>
            </w:r>
          </w:p>
        </w:tc>
      </w:tr>
      <w:tr w:rsidR="00A4442B" w:rsidRPr="00F254AC" w:rsidTr="00164562">
        <w:trPr>
          <w:cnfStyle w:val="000000100000"/>
        </w:trPr>
        <w:tc>
          <w:tcPr>
            <w:cnfStyle w:val="001000000000"/>
            <w:tcW w:w="2103" w:type="dxa"/>
            <w:shd w:val="clear" w:color="auto" w:fill="FFFFFF" w:themeFill="background1"/>
          </w:tcPr>
          <w:p w:rsidR="00A4442B" w:rsidRPr="00F254AC" w:rsidRDefault="00A4442B" w:rsidP="00F62751">
            <w:pPr>
              <w:autoSpaceDE w:val="0"/>
              <w:autoSpaceDN w:val="0"/>
              <w:adjustRightInd w:val="0"/>
              <w:ind w:firstLine="0"/>
              <w:jc w:val="center"/>
              <w:rPr>
                <w:rFonts w:cs="Times New Roman"/>
                <w:b w:val="0"/>
                <w:color w:val="000000" w:themeColor="text1"/>
                <w:szCs w:val="24"/>
              </w:rPr>
            </w:pPr>
            <w:r w:rsidRPr="00F254AC">
              <w:rPr>
                <w:rFonts w:cs="Times New Roman"/>
                <w:color w:val="000000" w:themeColor="text1"/>
                <w:szCs w:val="24"/>
              </w:rPr>
              <w:t>Lower</w:t>
            </w:r>
          </w:p>
        </w:tc>
        <w:tc>
          <w:tcPr>
            <w:tcW w:w="2103" w:type="dxa"/>
            <w:shd w:val="clear" w:color="auto" w:fill="FFFFFF" w:themeFill="background1"/>
          </w:tcPr>
          <w:p w:rsidR="00A4442B" w:rsidRPr="00F254AC" w:rsidRDefault="00A4442B" w:rsidP="00F62751">
            <w:pPr>
              <w:autoSpaceDE w:val="0"/>
              <w:autoSpaceDN w:val="0"/>
              <w:adjustRightInd w:val="0"/>
              <w:ind w:firstLine="0"/>
              <w:jc w:val="center"/>
              <w:cnfStyle w:val="000000100000"/>
              <w:rPr>
                <w:rFonts w:cs="Times New Roman"/>
                <w:color w:val="000000" w:themeColor="text1"/>
                <w:szCs w:val="24"/>
              </w:rPr>
            </w:pPr>
            <w:r w:rsidRPr="00F254AC">
              <w:rPr>
                <w:rFonts w:cs="Times New Roman"/>
                <w:color w:val="000000" w:themeColor="text1"/>
                <w:szCs w:val="24"/>
              </w:rPr>
              <w:t>1.53</w:t>
            </w:r>
          </w:p>
        </w:tc>
        <w:tc>
          <w:tcPr>
            <w:tcW w:w="2104" w:type="dxa"/>
            <w:shd w:val="clear" w:color="auto" w:fill="FFFFFF" w:themeFill="background1"/>
          </w:tcPr>
          <w:p w:rsidR="00A4442B" w:rsidRPr="00F254AC" w:rsidRDefault="00A4442B" w:rsidP="00F62751">
            <w:pPr>
              <w:autoSpaceDE w:val="0"/>
              <w:autoSpaceDN w:val="0"/>
              <w:adjustRightInd w:val="0"/>
              <w:ind w:firstLine="0"/>
              <w:jc w:val="center"/>
              <w:cnfStyle w:val="000000100000"/>
              <w:rPr>
                <w:rFonts w:cs="Times New Roman"/>
                <w:color w:val="000000" w:themeColor="text1"/>
                <w:szCs w:val="24"/>
              </w:rPr>
            </w:pPr>
            <w:r w:rsidRPr="00F254AC">
              <w:rPr>
                <w:rFonts w:cs="Times New Roman"/>
                <w:color w:val="000000" w:themeColor="text1"/>
                <w:szCs w:val="24"/>
              </w:rPr>
              <w:t>0.76</w:t>
            </w:r>
          </w:p>
        </w:tc>
        <w:tc>
          <w:tcPr>
            <w:tcW w:w="2104" w:type="dxa"/>
            <w:shd w:val="clear" w:color="auto" w:fill="FFFFFF" w:themeFill="background1"/>
          </w:tcPr>
          <w:p w:rsidR="00A4442B" w:rsidRPr="00F254AC" w:rsidRDefault="00A4442B" w:rsidP="00F62751">
            <w:pPr>
              <w:autoSpaceDE w:val="0"/>
              <w:autoSpaceDN w:val="0"/>
              <w:adjustRightInd w:val="0"/>
              <w:ind w:firstLine="0"/>
              <w:jc w:val="center"/>
              <w:cnfStyle w:val="000000100000"/>
              <w:rPr>
                <w:rFonts w:cs="Times New Roman"/>
                <w:color w:val="000000" w:themeColor="text1"/>
                <w:szCs w:val="24"/>
              </w:rPr>
            </w:pPr>
            <w:r w:rsidRPr="00F254AC">
              <w:rPr>
                <w:rFonts w:cs="Times New Roman"/>
                <w:color w:val="000000" w:themeColor="text1"/>
                <w:szCs w:val="24"/>
              </w:rPr>
              <w:t>0.38</w:t>
            </w:r>
          </w:p>
        </w:tc>
      </w:tr>
      <w:tr w:rsidR="00A4442B" w:rsidRPr="00F254AC" w:rsidTr="00164562">
        <w:tc>
          <w:tcPr>
            <w:cnfStyle w:val="001000000000"/>
            <w:tcW w:w="2103" w:type="dxa"/>
          </w:tcPr>
          <w:p w:rsidR="00A4442B" w:rsidRPr="00F254AC" w:rsidRDefault="00A4442B" w:rsidP="00F62751">
            <w:pPr>
              <w:autoSpaceDE w:val="0"/>
              <w:autoSpaceDN w:val="0"/>
              <w:adjustRightInd w:val="0"/>
              <w:ind w:firstLine="0"/>
              <w:jc w:val="center"/>
              <w:rPr>
                <w:rFonts w:cs="Times New Roman"/>
                <w:b w:val="0"/>
                <w:color w:val="000000" w:themeColor="text1"/>
                <w:szCs w:val="24"/>
              </w:rPr>
            </w:pPr>
            <w:r w:rsidRPr="00F254AC">
              <w:rPr>
                <w:rFonts w:cs="Times New Roman"/>
                <w:color w:val="000000" w:themeColor="text1"/>
                <w:szCs w:val="24"/>
              </w:rPr>
              <w:t>Higher</w:t>
            </w:r>
          </w:p>
        </w:tc>
        <w:tc>
          <w:tcPr>
            <w:tcW w:w="2103" w:type="dxa"/>
          </w:tcPr>
          <w:p w:rsidR="00A4442B" w:rsidRPr="00F254AC" w:rsidRDefault="00A4442B" w:rsidP="00F62751">
            <w:pPr>
              <w:autoSpaceDE w:val="0"/>
              <w:autoSpaceDN w:val="0"/>
              <w:adjustRightInd w:val="0"/>
              <w:ind w:firstLine="0"/>
              <w:jc w:val="center"/>
              <w:cnfStyle w:val="000000000000"/>
              <w:rPr>
                <w:rFonts w:cs="Times New Roman"/>
                <w:color w:val="000000" w:themeColor="text1"/>
                <w:szCs w:val="24"/>
              </w:rPr>
            </w:pPr>
            <w:r w:rsidRPr="00F254AC">
              <w:rPr>
                <w:rFonts w:cs="Times New Roman"/>
                <w:color w:val="000000" w:themeColor="text1"/>
                <w:szCs w:val="24"/>
              </w:rPr>
              <w:t>7.64</w:t>
            </w:r>
          </w:p>
        </w:tc>
        <w:tc>
          <w:tcPr>
            <w:tcW w:w="2104" w:type="dxa"/>
          </w:tcPr>
          <w:p w:rsidR="00A4442B" w:rsidRPr="00F254AC" w:rsidRDefault="00A4442B" w:rsidP="00F62751">
            <w:pPr>
              <w:autoSpaceDE w:val="0"/>
              <w:autoSpaceDN w:val="0"/>
              <w:adjustRightInd w:val="0"/>
              <w:ind w:firstLine="0"/>
              <w:jc w:val="center"/>
              <w:cnfStyle w:val="000000000000"/>
              <w:rPr>
                <w:rFonts w:cs="Times New Roman"/>
                <w:color w:val="000000" w:themeColor="text1"/>
                <w:szCs w:val="24"/>
              </w:rPr>
            </w:pPr>
            <w:r w:rsidRPr="00F254AC">
              <w:rPr>
                <w:rFonts w:cs="Times New Roman"/>
                <w:color w:val="000000" w:themeColor="text1"/>
                <w:szCs w:val="24"/>
              </w:rPr>
              <w:t>3.82</w:t>
            </w:r>
          </w:p>
        </w:tc>
        <w:tc>
          <w:tcPr>
            <w:tcW w:w="2104" w:type="dxa"/>
          </w:tcPr>
          <w:p w:rsidR="00A4442B" w:rsidRPr="00F254AC" w:rsidRDefault="00A4442B" w:rsidP="00F62751">
            <w:pPr>
              <w:autoSpaceDE w:val="0"/>
              <w:autoSpaceDN w:val="0"/>
              <w:adjustRightInd w:val="0"/>
              <w:ind w:firstLine="0"/>
              <w:jc w:val="center"/>
              <w:cnfStyle w:val="000000000000"/>
              <w:rPr>
                <w:rFonts w:cs="Times New Roman"/>
                <w:color w:val="000000" w:themeColor="text1"/>
                <w:szCs w:val="24"/>
              </w:rPr>
            </w:pPr>
            <w:r w:rsidRPr="00F254AC">
              <w:rPr>
                <w:rFonts w:cs="Times New Roman"/>
                <w:color w:val="000000" w:themeColor="text1"/>
                <w:szCs w:val="24"/>
              </w:rPr>
              <w:t>1.91</w:t>
            </w:r>
          </w:p>
        </w:tc>
      </w:tr>
    </w:tbl>
    <w:p w:rsidR="00F62751" w:rsidRPr="00F254AC" w:rsidRDefault="00F62751" w:rsidP="00F62751">
      <w:pPr>
        <w:autoSpaceDE w:val="0"/>
        <w:autoSpaceDN w:val="0"/>
        <w:adjustRightInd w:val="0"/>
        <w:spacing w:after="0"/>
        <w:jc w:val="center"/>
        <w:rPr>
          <w:rFonts w:cs="Times New Roman"/>
          <w:b/>
          <w:color w:val="000000" w:themeColor="text1"/>
          <w:szCs w:val="24"/>
        </w:rPr>
      </w:pPr>
    </w:p>
    <w:p w:rsidR="00F62751" w:rsidRPr="00F254AC" w:rsidRDefault="00CB107C" w:rsidP="00F62751">
      <w:pPr>
        <w:autoSpaceDE w:val="0"/>
        <w:autoSpaceDN w:val="0"/>
        <w:adjustRightInd w:val="0"/>
        <w:spacing w:after="0"/>
        <w:jc w:val="center"/>
        <w:rPr>
          <w:rFonts w:cs="Times New Roman"/>
          <w:b/>
          <w:szCs w:val="24"/>
        </w:rPr>
      </w:pPr>
      <w:r w:rsidRPr="00F254AC">
        <w:rPr>
          <w:rFonts w:cs="Times New Roman"/>
          <w:b/>
          <w:noProof/>
          <w:szCs w:val="24"/>
          <w:lang w:val="en-US"/>
        </w:rPr>
        <w:lastRenderedPageBreak/>
        <w:drawing>
          <wp:inline distT="0" distB="0" distL="0" distR="0">
            <wp:extent cx="5205730" cy="2531547"/>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srcRect/>
                    <a:stretch>
                      <a:fillRect/>
                    </a:stretch>
                  </pic:blipFill>
                  <pic:spPr bwMode="auto">
                    <a:xfrm>
                      <a:off x="0" y="0"/>
                      <a:ext cx="5205730" cy="2531547"/>
                    </a:xfrm>
                    <a:prstGeom prst="rect">
                      <a:avLst/>
                    </a:prstGeom>
                    <a:noFill/>
                    <a:ln w="9525">
                      <a:noFill/>
                      <a:miter lim="800000"/>
                      <a:headEnd/>
                      <a:tailEnd/>
                    </a:ln>
                  </pic:spPr>
                </pic:pic>
              </a:graphicData>
            </a:graphic>
          </wp:inline>
        </w:drawing>
      </w:r>
    </w:p>
    <w:p w:rsidR="00F62751" w:rsidRPr="00F254AC" w:rsidRDefault="00F62751" w:rsidP="00F62751">
      <w:pPr>
        <w:autoSpaceDE w:val="0"/>
        <w:autoSpaceDN w:val="0"/>
        <w:adjustRightInd w:val="0"/>
        <w:spacing w:after="0"/>
        <w:jc w:val="left"/>
        <w:rPr>
          <w:rFonts w:cs="Times New Roman"/>
          <w:b/>
          <w:szCs w:val="24"/>
        </w:rPr>
      </w:pPr>
    </w:p>
    <w:p w:rsidR="00F62751" w:rsidRPr="00F254AC" w:rsidRDefault="00585CAC" w:rsidP="003556EA">
      <w:pPr>
        <w:tabs>
          <w:tab w:val="left" w:pos="709"/>
          <w:tab w:val="left" w:pos="1134"/>
        </w:tabs>
        <w:ind w:left="1134" w:hanging="1134"/>
        <w:jc w:val="left"/>
        <w:outlineLvl w:val="0"/>
        <w:rPr>
          <w:rStyle w:val="apple-style-span"/>
          <w:rFonts w:cs="Times New Roman"/>
          <w:bCs/>
          <w:color w:val="000000"/>
          <w:szCs w:val="24"/>
        </w:rPr>
      </w:pPr>
      <w:r w:rsidRPr="00F254AC">
        <w:rPr>
          <w:rStyle w:val="apple-style-span"/>
          <w:rFonts w:cs="Times New Roman"/>
          <w:b/>
          <w:bCs/>
          <w:color w:val="000000"/>
          <w:szCs w:val="24"/>
        </w:rPr>
        <w:t>Fig.</w:t>
      </w:r>
      <w:r w:rsidR="00C62C68" w:rsidRPr="00F254AC">
        <w:rPr>
          <w:rStyle w:val="apple-style-span"/>
          <w:rFonts w:cs="Times New Roman"/>
          <w:b/>
          <w:bCs/>
          <w:color w:val="000000"/>
          <w:szCs w:val="24"/>
        </w:rPr>
        <w:t xml:space="preserve"> 6</w:t>
      </w:r>
      <w:r w:rsidR="006C5643" w:rsidRPr="00F254AC">
        <w:rPr>
          <w:rStyle w:val="apple-style-span"/>
          <w:rFonts w:cs="Times New Roman"/>
          <w:b/>
          <w:bCs/>
          <w:color w:val="000000"/>
          <w:szCs w:val="24"/>
        </w:rPr>
        <w:tab/>
      </w:r>
      <w:r w:rsidR="00642343" w:rsidRPr="00F254AC">
        <w:rPr>
          <w:rStyle w:val="apple-style-span"/>
          <w:rFonts w:cs="Times New Roman"/>
          <w:bCs/>
          <w:color w:val="000000"/>
          <w:szCs w:val="24"/>
        </w:rPr>
        <w:t>F</w:t>
      </w:r>
      <w:r w:rsidR="00643E12" w:rsidRPr="00F254AC">
        <w:rPr>
          <w:rStyle w:val="apple-style-span"/>
          <w:rFonts w:cs="Times New Roman"/>
          <w:bCs/>
          <w:color w:val="000000"/>
          <w:szCs w:val="24"/>
        </w:rPr>
        <w:t>riction braking</w:t>
      </w:r>
      <w:r w:rsidR="00C62C68" w:rsidRPr="00F254AC">
        <w:rPr>
          <w:rStyle w:val="apple-style-span"/>
          <w:rFonts w:cs="Times New Roman"/>
          <w:bCs/>
          <w:color w:val="000000"/>
          <w:szCs w:val="24"/>
        </w:rPr>
        <w:t xml:space="preserve"> energy recuperation potential for different</w:t>
      </w:r>
      <w:r w:rsidR="00AE5FEE" w:rsidRPr="00F254AC">
        <w:rPr>
          <w:rStyle w:val="apple-style-span"/>
          <w:rFonts w:cs="Times New Roman"/>
          <w:bCs/>
          <w:color w:val="000000"/>
          <w:szCs w:val="24"/>
        </w:rPr>
        <w:t xml:space="preserve"> motor/</w:t>
      </w:r>
      <w:r w:rsidR="00797DAB" w:rsidRPr="00F254AC">
        <w:rPr>
          <w:rStyle w:val="apple-style-span"/>
          <w:rFonts w:cs="Times New Roman"/>
          <w:bCs/>
          <w:color w:val="000000"/>
          <w:szCs w:val="24"/>
        </w:rPr>
        <w:t xml:space="preserve">generator size </w:t>
      </w:r>
      <w:r w:rsidR="006C5643" w:rsidRPr="00F254AC">
        <w:rPr>
          <w:rStyle w:val="apple-style-span"/>
          <w:rFonts w:cs="Times New Roman"/>
          <w:bCs/>
          <w:color w:val="000000"/>
          <w:szCs w:val="24"/>
        </w:rPr>
        <w:t xml:space="preserve">(single </w:t>
      </w:r>
      <w:r w:rsidR="00C62C68" w:rsidRPr="00F254AC">
        <w:rPr>
          <w:rStyle w:val="apple-style-span"/>
          <w:rFonts w:cs="Times New Roman"/>
          <w:bCs/>
          <w:color w:val="000000"/>
          <w:szCs w:val="24"/>
        </w:rPr>
        <w:t>stop braking for v</w:t>
      </w:r>
      <w:r w:rsidR="004F7737" w:rsidRPr="00F254AC">
        <w:rPr>
          <w:rStyle w:val="apple-style-span"/>
          <w:rFonts w:cs="Times New Roman"/>
          <w:bCs/>
          <w:color w:val="000000"/>
          <w:szCs w:val="24"/>
        </w:rPr>
        <w:t xml:space="preserve">ehicle speed </w:t>
      </w:r>
      <w:r w:rsidR="00F62751" w:rsidRPr="00F254AC">
        <w:rPr>
          <w:rStyle w:val="apple-style-span"/>
          <w:rFonts w:cs="Times New Roman"/>
          <w:bCs/>
          <w:color w:val="000000"/>
          <w:szCs w:val="24"/>
        </w:rPr>
        <w:t>15 km/h at 0.15</w:t>
      </w:r>
      <w:r w:rsidR="009E6DE2">
        <w:rPr>
          <w:rStyle w:val="apple-style-span"/>
          <w:rFonts w:cs="Times New Roman"/>
          <w:bCs/>
          <w:color w:val="000000"/>
          <w:szCs w:val="24"/>
        </w:rPr>
        <w:t xml:space="preserve"> </w:t>
      </w:r>
      <w:r w:rsidR="00F62751" w:rsidRPr="00F254AC">
        <w:rPr>
          <w:rStyle w:val="apple-style-span"/>
          <w:rFonts w:cs="Times New Roman"/>
          <w:bCs/>
          <w:color w:val="000000"/>
          <w:szCs w:val="24"/>
        </w:rPr>
        <w:t>g</w:t>
      </w:r>
      <w:r w:rsidR="00642343" w:rsidRPr="00F254AC">
        <w:rPr>
          <w:rStyle w:val="apple-style-span"/>
          <w:rFonts w:cs="Times New Roman"/>
          <w:bCs/>
          <w:color w:val="000000"/>
          <w:szCs w:val="24"/>
        </w:rPr>
        <w:t>)</w:t>
      </w:r>
    </w:p>
    <w:p w:rsidR="00F62751" w:rsidRPr="00F254AC" w:rsidRDefault="00CB107C" w:rsidP="00E572D0">
      <w:pPr>
        <w:jc w:val="center"/>
        <w:rPr>
          <w:rStyle w:val="apple-style-span"/>
          <w:rFonts w:cs="Times New Roman"/>
          <w:bCs/>
          <w:color w:val="000000"/>
          <w:szCs w:val="24"/>
        </w:rPr>
      </w:pPr>
      <w:r w:rsidRPr="00F254AC">
        <w:rPr>
          <w:rFonts w:cs="Times New Roman"/>
          <w:bCs/>
          <w:noProof/>
          <w:color w:val="000000"/>
          <w:szCs w:val="24"/>
          <w:lang w:val="en-US"/>
        </w:rPr>
        <w:drawing>
          <wp:inline distT="0" distB="0" distL="0" distR="0">
            <wp:extent cx="5205730" cy="2531547"/>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5205730" cy="2531547"/>
                    </a:xfrm>
                    <a:prstGeom prst="rect">
                      <a:avLst/>
                    </a:prstGeom>
                    <a:noFill/>
                    <a:ln w="9525">
                      <a:noFill/>
                      <a:miter lim="800000"/>
                      <a:headEnd/>
                      <a:tailEnd/>
                    </a:ln>
                  </pic:spPr>
                </pic:pic>
              </a:graphicData>
            </a:graphic>
          </wp:inline>
        </w:drawing>
      </w:r>
    </w:p>
    <w:p w:rsidR="00F62751" w:rsidRPr="00F254AC" w:rsidRDefault="00585CAC" w:rsidP="006C5643">
      <w:pPr>
        <w:tabs>
          <w:tab w:val="left" w:pos="1134"/>
        </w:tabs>
        <w:ind w:left="1134" w:hanging="1134"/>
        <w:jc w:val="left"/>
        <w:outlineLvl w:val="0"/>
        <w:rPr>
          <w:rStyle w:val="apple-style-span"/>
          <w:rFonts w:cs="Times New Roman"/>
          <w:bCs/>
          <w:color w:val="000000"/>
          <w:szCs w:val="24"/>
        </w:rPr>
      </w:pPr>
      <w:r w:rsidRPr="00F254AC">
        <w:rPr>
          <w:rStyle w:val="apple-style-span"/>
          <w:rFonts w:cs="Times New Roman"/>
          <w:b/>
          <w:bCs/>
          <w:color w:val="000000"/>
          <w:szCs w:val="24"/>
        </w:rPr>
        <w:t>Fig.</w:t>
      </w:r>
      <w:r w:rsidR="00F870DB" w:rsidRPr="00F254AC">
        <w:rPr>
          <w:rStyle w:val="apple-style-span"/>
          <w:rFonts w:cs="Times New Roman"/>
          <w:b/>
          <w:bCs/>
          <w:color w:val="000000"/>
          <w:szCs w:val="24"/>
        </w:rPr>
        <w:t xml:space="preserve"> 7</w:t>
      </w:r>
      <w:r w:rsidR="006C5643" w:rsidRPr="00F254AC">
        <w:rPr>
          <w:rStyle w:val="apple-style-span"/>
          <w:rFonts w:cs="Times New Roman"/>
          <w:bCs/>
          <w:color w:val="000000"/>
          <w:szCs w:val="24"/>
        </w:rPr>
        <w:tab/>
      </w:r>
      <w:r w:rsidR="00642343" w:rsidRPr="00F254AC">
        <w:rPr>
          <w:rStyle w:val="apple-style-span"/>
          <w:rFonts w:cs="Times New Roman"/>
          <w:bCs/>
          <w:color w:val="000000"/>
          <w:szCs w:val="24"/>
        </w:rPr>
        <w:t>F</w:t>
      </w:r>
      <w:r w:rsidR="00643E12" w:rsidRPr="00F254AC">
        <w:rPr>
          <w:rStyle w:val="apple-style-span"/>
          <w:rFonts w:cs="Times New Roman"/>
          <w:bCs/>
          <w:color w:val="000000"/>
          <w:szCs w:val="24"/>
        </w:rPr>
        <w:t>riction braking</w:t>
      </w:r>
      <w:r w:rsidR="00C62C68" w:rsidRPr="00F254AC">
        <w:rPr>
          <w:rStyle w:val="apple-style-span"/>
          <w:rFonts w:cs="Times New Roman"/>
          <w:bCs/>
          <w:color w:val="000000"/>
          <w:szCs w:val="24"/>
        </w:rPr>
        <w:t xml:space="preserve"> energy recuperation potential for different</w:t>
      </w:r>
      <w:r w:rsidR="00AE5FEE" w:rsidRPr="00F254AC">
        <w:rPr>
          <w:rStyle w:val="apple-style-span"/>
          <w:rFonts w:cs="Times New Roman"/>
          <w:bCs/>
          <w:color w:val="000000"/>
          <w:szCs w:val="24"/>
        </w:rPr>
        <w:t xml:space="preserve"> motor/</w:t>
      </w:r>
      <w:r w:rsidR="00797DAB" w:rsidRPr="00F254AC">
        <w:rPr>
          <w:rStyle w:val="apple-style-span"/>
          <w:rFonts w:cs="Times New Roman"/>
          <w:bCs/>
          <w:color w:val="000000"/>
          <w:szCs w:val="24"/>
        </w:rPr>
        <w:t>generator size (</w:t>
      </w:r>
      <w:r w:rsidR="00642343" w:rsidRPr="00F254AC">
        <w:rPr>
          <w:rStyle w:val="apple-style-span"/>
          <w:rFonts w:cs="Times New Roman"/>
          <w:bCs/>
          <w:color w:val="000000"/>
          <w:szCs w:val="24"/>
        </w:rPr>
        <w:t>single</w:t>
      </w:r>
      <w:r w:rsidR="00797DAB" w:rsidRPr="00F254AC">
        <w:rPr>
          <w:rStyle w:val="apple-style-span"/>
          <w:rFonts w:cs="Times New Roman"/>
          <w:bCs/>
          <w:color w:val="000000"/>
          <w:szCs w:val="24"/>
        </w:rPr>
        <w:t xml:space="preserve"> </w:t>
      </w:r>
      <w:r w:rsidR="00C62C68" w:rsidRPr="00F254AC">
        <w:rPr>
          <w:rStyle w:val="apple-style-span"/>
          <w:rFonts w:cs="Times New Roman"/>
          <w:bCs/>
          <w:color w:val="000000"/>
          <w:szCs w:val="24"/>
        </w:rPr>
        <w:t>stop braking for v</w:t>
      </w:r>
      <w:r w:rsidR="004F7737" w:rsidRPr="00F254AC">
        <w:rPr>
          <w:rStyle w:val="apple-style-span"/>
          <w:rFonts w:cs="Times New Roman"/>
          <w:bCs/>
          <w:color w:val="000000"/>
          <w:szCs w:val="24"/>
        </w:rPr>
        <w:t xml:space="preserve">ehicle speed </w:t>
      </w:r>
      <w:r w:rsidR="00F62751" w:rsidRPr="00F254AC">
        <w:rPr>
          <w:rStyle w:val="apple-style-span"/>
          <w:rFonts w:cs="Times New Roman"/>
          <w:bCs/>
          <w:color w:val="000000"/>
          <w:szCs w:val="24"/>
        </w:rPr>
        <w:t>30 km/h at 0.15</w:t>
      </w:r>
      <w:r w:rsidR="009E6DE2">
        <w:rPr>
          <w:rStyle w:val="apple-style-span"/>
          <w:rFonts w:cs="Times New Roman"/>
          <w:bCs/>
          <w:color w:val="000000"/>
          <w:szCs w:val="24"/>
        </w:rPr>
        <w:t xml:space="preserve"> </w:t>
      </w:r>
      <w:r w:rsidR="00F62751" w:rsidRPr="00F254AC">
        <w:rPr>
          <w:rStyle w:val="apple-style-span"/>
          <w:rFonts w:cs="Times New Roman"/>
          <w:bCs/>
          <w:color w:val="000000"/>
          <w:szCs w:val="24"/>
        </w:rPr>
        <w:t>g</w:t>
      </w:r>
      <w:r w:rsidR="00642343" w:rsidRPr="00F254AC">
        <w:rPr>
          <w:rStyle w:val="apple-style-span"/>
          <w:rFonts w:cs="Times New Roman"/>
          <w:bCs/>
          <w:color w:val="000000"/>
          <w:szCs w:val="24"/>
        </w:rPr>
        <w:t>)</w:t>
      </w:r>
    </w:p>
    <w:p w:rsidR="00F62751" w:rsidRPr="00F254AC" w:rsidRDefault="00052BC4" w:rsidP="00E572D0">
      <w:pPr>
        <w:jc w:val="center"/>
        <w:rPr>
          <w:rStyle w:val="apple-style-span"/>
          <w:rFonts w:cs="Times New Roman"/>
          <w:bCs/>
          <w:color w:val="000000"/>
          <w:szCs w:val="24"/>
        </w:rPr>
      </w:pPr>
      <w:r w:rsidRPr="00F254AC">
        <w:rPr>
          <w:rFonts w:cs="Times New Roman"/>
          <w:bCs/>
          <w:noProof/>
          <w:color w:val="000000"/>
          <w:szCs w:val="24"/>
          <w:lang w:val="en-US"/>
        </w:rPr>
        <w:lastRenderedPageBreak/>
        <w:drawing>
          <wp:inline distT="0" distB="0" distL="0" distR="0">
            <wp:extent cx="5205730" cy="2531547"/>
            <wp:effectExtent l="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5205730" cy="2531547"/>
                    </a:xfrm>
                    <a:prstGeom prst="rect">
                      <a:avLst/>
                    </a:prstGeom>
                    <a:noFill/>
                    <a:ln w="9525">
                      <a:noFill/>
                      <a:miter lim="800000"/>
                      <a:headEnd/>
                      <a:tailEnd/>
                    </a:ln>
                  </pic:spPr>
                </pic:pic>
              </a:graphicData>
            </a:graphic>
          </wp:inline>
        </w:drawing>
      </w:r>
    </w:p>
    <w:p w:rsidR="00F62751" w:rsidRPr="00F254AC" w:rsidRDefault="00585CAC" w:rsidP="006C5643">
      <w:pPr>
        <w:tabs>
          <w:tab w:val="left" w:pos="1134"/>
        </w:tabs>
        <w:ind w:left="1134" w:hanging="1134"/>
        <w:outlineLvl w:val="0"/>
        <w:rPr>
          <w:rStyle w:val="apple-style-span"/>
          <w:rFonts w:cs="Times New Roman"/>
          <w:bCs/>
          <w:color w:val="000000"/>
          <w:szCs w:val="24"/>
        </w:rPr>
      </w:pPr>
      <w:r w:rsidRPr="00F254AC">
        <w:rPr>
          <w:rStyle w:val="apple-style-span"/>
          <w:rFonts w:cs="Times New Roman"/>
          <w:b/>
          <w:bCs/>
          <w:color w:val="000000"/>
          <w:szCs w:val="24"/>
        </w:rPr>
        <w:t>Fig.</w:t>
      </w:r>
      <w:r w:rsidR="00F870DB" w:rsidRPr="00F254AC">
        <w:rPr>
          <w:rStyle w:val="apple-style-span"/>
          <w:rFonts w:cs="Times New Roman"/>
          <w:b/>
          <w:bCs/>
          <w:color w:val="000000"/>
          <w:szCs w:val="24"/>
        </w:rPr>
        <w:t xml:space="preserve"> 8</w:t>
      </w:r>
      <w:r w:rsidR="00797DAB" w:rsidRPr="00F254AC">
        <w:rPr>
          <w:rStyle w:val="apple-style-span"/>
          <w:rFonts w:cs="Times New Roman"/>
          <w:bCs/>
          <w:color w:val="000000"/>
          <w:szCs w:val="24"/>
        </w:rPr>
        <w:tab/>
      </w:r>
      <w:r w:rsidR="00AE5FEE" w:rsidRPr="00F254AC">
        <w:rPr>
          <w:rStyle w:val="apple-style-span"/>
          <w:rFonts w:cs="Times New Roman"/>
          <w:bCs/>
          <w:color w:val="000000"/>
          <w:szCs w:val="24"/>
        </w:rPr>
        <w:t>F</w:t>
      </w:r>
      <w:r w:rsidR="00643E12" w:rsidRPr="00F254AC">
        <w:rPr>
          <w:rStyle w:val="apple-style-span"/>
          <w:rFonts w:cs="Times New Roman"/>
          <w:bCs/>
          <w:color w:val="000000"/>
          <w:szCs w:val="24"/>
        </w:rPr>
        <w:t>riction braking</w:t>
      </w:r>
      <w:r w:rsidR="00C62C68" w:rsidRPr="00F254AC">
        <w:rPr>
          <w:rStyle w:val="apple-style-span"/>
          <w:rFonts w:cs="Times New Roman"/>
          <w:bCs/>
          <w:color w:val="000000"/>
          <w:szCs w:val="24"/>
        </w:rPr>
        <w:t xml:space="preserve"> energy recuperation potential for d</w:t>
      </w:r>
      <w:r w:rsidR="00AE5FEE" w:rsidRPr="00F254AC">
        <w:rPr>
          <w:rStyle w:val="apple-style-span"/>
          <w:rFonts w:cs="Times New Roman"/>
          <w:bCs/>
          <w:color w:val="000000"/>
          <w:szCs w:val="24"/>
        </w:rPr>
        <w:t>ifferent motor/</w:t>
      </w:r>
      <w:r w:rsidR="00797DAB" w:rsidRPr="00F254AC">
        <w:rPr>
          <w:rStyle w:val="apple-style-span"/>
          <w:rFonts w:cs="Times New Roman"/>
          <w:bCs/>
          <w:color w:val="000000"/>
          <w:szCs w:val="24"/>
        </w:rPr>
        <w:t xml:space="preserve">generator size (single </w:t>
      </w:r>
      <w:r w:rsidR="00C62C68" w:rsidRPr="00F254AC">
        <w:rPr>
          <w:rStyle w:val="apple-style-span"/>
          <w:rFonts w:cs="Times New Roman"/>
          <w:bCs/>
          <w:color w:val="000000"/>
          <w:szCs w:val="24"/>
        </w:rPr>
        <w:t>stop braking for v</w:t>
      </w:r>
      <w:r w:rsidR="004F7737" w:rsidRPr="00F254AC">
        <w:rPr>
          <w:rStyle w:val="apple-style-span"/>
          <w:rFonts w:cs="Times New Roman"/>
          <w:bCs/>
          <w:color w:val="000000"/>
          <w:szCs w:val="24"/>
        </w:rPr>
        <w:t xml:space="preserve">ehicle speed </w:t>
      </w:r>
      <w:r w:rsidR="00F62751" w:rsidRPr="00F254AC">
        <w:rPr>
          <w:rStyle w:val="apple-style-span"/>
          <w:rFonts w:cs="Times New Roman"/>
          <w:bCs/>
          <w:color w:val="000000"/>
          <w:szCs w:val="24"/>
        </w:rPr>
        <w:t>60 km/h at 0.4</w:t>
      </w:r>
      <w:r w:rsidR="009E6DE2">
        <w:rPr>
          <w:rStyle w:val="apple-style-span"/>
          <w:rFonts w:cs="Times New Roman"/>
          <w:bCs/>
          <w:color w:val="000000"/>
          <w:szCs w:val="24"/>
        </w:rPr>
        <w:t xml:space="preserve"> </w:t>
      </w:r>
      <w:r w:rsidR="00F62751" w:rsidRPr="00F254AC">
        <w:rPr>
          <w:rStyle w:val="apple-style-span"/>
          <w:rFonts w:cs="Times New Roman"/>
          <w:bCs/>
          <w:color w:val="000000"/>
          <w:szCs w:val="24"/>
        </w:rPr>
        <w:t>g</w:t>
      </w:r>
    </w:p>
    <w:p w:rsidR="00F62751" w:rsidRPr="00F254AC" w:rsidRDefault="00F62751" w:rsidP="00F62751">
      <w:pPr>
        <w:rPr>
          <w:rStyle w:val="apple-style-span"/>
          <w:rFonts w:cs="Times New Roman"/>
          <w:bCs/>
          <w:color w:val="000000"/>
          <w:szCs w:val="24"/>
        </w:rPr>
      </w:pPr>
      <w:r w:rsidRPr="00F254AC">
        <w:rPr>
          <w:rStyle w:val="apple-style-span"/>
          <w:rFonts w:cs="Times New Roman"/>
          <w:bCs/>
          <w:color w:val="000000"/>
          <w:szCs w:val="24"/>
        </w:rPr>
        <w:t xml:space="preserve">From the graphs above </w:t>
      </w:r>
      <w:r w:rsidR="00C24F0C" w:rsidRPr="00F254AC">
        <w:rPr>
          <w:rStyle w:val="apple-style-span"/>
          <w:rFonts w:cs="Times New Roman"/>
          <w:bCs/>
          <w:color w:val="000000"/>
          <w:szCs w:val="24"/>
        </w:rPr>
        <w:t xml:space="preserve">it </w:t>
      </w:r>
      <w:r w:rsidRPr="00F254AC">
        <w:rPr>
          <w:rStyle w:val="apple-style-span"/>
          <w:rFonts w:cs="Times New Roman"/>
          <w:bCs/>
          <w:color w:val="000000"/>
          <w:szCs w:val="24"/>
        </w:rPr>
        <w:t xml:space="preserve">can be </w:t>
      </w:r>
      <w:r w:rsidR="003E442B" w:rsidRPr="00F254AC">
        <w:rPr>
          <w:rStyle w:val="apple-style-span"/>
          <w:rFonts w:cs="Times New Roman"/>
          <w:bCs/>
          <w:color w:val="000000"/>
          <w:szCs w:val="24"/>
        </w:rPr>
        <w:t>seen</w:t>
      </w:r>
      <w:r w:rsidR="00FF50BA" w:rsidRPr="00F254AC">
        <w:rPr>
          <w:rStyle w:val="apple-style-span"/>
          <w:rFonts w:cs="Times New Roman"/>
          <w:bCs/>
          <w:color w:val="000000"/>
          <w:szCs w:val="24"/>
        </w:rPr>
        <w:t xml:space="preserve"> that at 15</w:t>
      </w:r>
      <w:r w:rsidRPr="00F254AC">
        <w:rPr>
          <w:rStyle w:val="apple-style-span"/>
          <w:rFonts w:cs="Times New Roman"/>
          <w:bCs/>
          <w:color w:val="000000"/>
          <w:szCs w:val="24"/>
        </w:rPr>
        <w:t xml:space="preserve"> km/h the </w:t>
      </w:r>
      <w:r w:rsidR="003E442B" w:rsidRPr="00F254AC">
        <w:rPr>
          <w:rStyle w:val="apple-style-span"/>
          <w:rFonts w:cs="Times New Roman"/>
          <w:bCs/>
          <w:color w:val="000000"/>
          <w:szCs w:val="24"/>
        </w:rPr>
        <w:t>available</w:t>
      </w:r>
      <w:r w:rsidRPr="00F254AC">
        <w:rPr>
          <w:rStyle w:val="apple-style-span"/>
          <w:rFonts w:cs="Times New Roman"/>
          <w:bCs/>
          <w:color w:val="000000"/>
          <w:szCs w:val="24"/>
        </w:rPr>
        <w:t xml:space="preserve"> regenerative braking torque produced b</w:t>
      </w:r>
      <w:r w:rsidR="00FF50BA" w:rsidRPr="00F254AC">
        <w:rPr>
          <w:rStyle w:val="apple-style-span"/>
          <w:rFonts w:cs="Times New Roman"/>
          <w:bCs/>
          <w:color w:val="000000"/>
          <w:szCs w:val="24"/>
        </w:rPr>
        <w:t>y higher power motors (60 kW)</w:t>
      </w:r>
      <w:r w:rsidRPr="00F254AC">
        <w:rPr>
          <w:rStyle w:val="apple-style-span"/>
          <w:rFonts w:cs="Times New Roman"/>
          <w:bCs/>
          <w:color w:val="000000"/>
          <w:szCs w:val="24"/>
        </w:rPr>
        <w:t xml:space="preserve"> </w:t>
      </w:r>
      <w:r w:rsidR="00FF50BA" w:rsidRPr="00F254AC">
        <w:rPr>
          <w:rStyle w:val="apple-style-span"/>
          <w:rFonts w:cs="Times New Roman"/>
          <w:bCs/>
          <w:color w:val="000000"/>
          <w:szCs w:val="24"/>
        </w:rPr>
        <w:t>must be limited</w:t>
      </w:r>
      <w:r w:rsidRPr="00F254AC">
        <w:rPr>
          <w:rStyle w:val="apple-style-span"/>
          <w:rFonts w:cs="Times New Roman"/>
          <w:bCs/>
          <w:color w:val="000000"/>
          <w:szCs w:val="24"/>
        </w:rPr>
        <w:t xml:space="preserve"> because the regenerative torque is higher than the demanded braking torque</w:t>
      </w:r>
      <w:r w:rsidR="00FF50BA" w:rsidRPr="00F254AC">
        <w:rPr>
          <w:rStyle w:val="apple-style-span"/>
          <w:rFonts w:cs="Times New Roman"/>
          <w:bCs/>
          <w:color w:val="000000"/>
          <w:szCs w:val="24"/>
        </w:rPr>
        <w:t>,</w:t>
      </w:r>
      <w:r w:rsidRPr="00F254AC">
        <w:rPr>
          <w:rStyle w:val="apple-style-span"/>
          <w:rFonts w:cs="Times New Roman"/>
          <w:bCs/>
          <w:color w:val="000000"/>
          <w:szCs w:val="24"/>
        </w:rPr>
        <w:t xml:space="preserve"> which </w:t>
      </w:r>
      <w:r w:rsidR="00FF50BA" w:rsidRPr="00F254AC">
        <w:rPr>
          <w:rStyle w:val="apple-style-span"/>
          <w:rFonts w:cs="Times New Roman"/>
          <w:bCs/>
          <w:color w:val="000000"/>
          <w:szCs w:val="24"/>
        </w:rPr>
        <w:t>would result</w:t>
      </w:r>
      <w:r w:rsidRPr="00F254AC">
        <w:rPr>
          <w:rStyle w:val="apple-style-span"/>
          <w:rFonts w:cs="Times New Roman"/>
          <w:bCs/>
          <w:color w:val="000000"/>
          <w:szCs w:val="24"/>
        </w:rPr>
        <w:t xml:space="preserve"> in mo</w:t>
      </w:r>
      <w:r w:rsidR="00C62C68" w:rsidRPr="00F254AC">
        <w:rPr>
          <w:rStyle w:val="apple-style-span"/>
          <w:rFonts w:cs="Times New Roman"/>
          <w:bCs/>
          <w:color w:val="000000"/>
          <w:szCs w:val="24"/>
        </w:rPr>
        <w:t>re deceleration than required</w:t>
      </w:r>
      <w:r w:rsidR="00FF50BA" w:rsidRPr="00F254AC">
        <w:rPr>
          <w:rStyle w:val="apple-style-span"/>
          <w:rFonts w:cs="Times New Roman"/>
          <w:bCs/>
          <w:color w:val="000000"/>
          <w:szCs w:val="24"/>
        </w:rPr>
        <w:t xml:space="preserve">. </w:t>
      </w:r>
      <w:r w:rsidRPr="00F254AC">
        <w:rPr>
          <w:rStyle w:val="apple-style-span"/>
          <w:rFonts w:cs="Times New Roman"/>
          <w:bCs/>
          <w:color w:val="000000"/>
          <w:szCs w:val="24"/>
        </w:rPr>
        <w:t xml:space="preserve"> </w:t>
      </w:r>
      <w:r w:rsidR="00FF50BA" w:rsidRPr="00F254AC">
        <w:rPr>
          <w:rStyle w:val="apple-style-span"/>
          <w:rFonts w:cs="Times New Roman"/>
          <w:bCs/>
          <w:color w:val="000000"/>
          <w:szCs w:val="24"/>
        </w:rPr>
        <w:t>I</w:t>
      </w:r>
      <w:r w:rsidRPr="00F254AC">
        <w:rPr>
          <w:rStyle w:val="apple-style-span"/>
          <w:rFonts w:cs="Times New Roman"/>
          <w:bCs/>
          <w:color w:val="000000"/>
          <w:szCs w:val="24"/>
        </w:rPr>
        <w:t>t could</w:t>
      </w:r>
      <w:r w:rsidR="00FF50BA" w:rsidRPr="00F254AC">
        <w:rPr>
          <w:rStyle w:val="apple-style-span"/>
          <w:rFonts w:cs="Times New Roman"/>
          <w:bCs/>
          <w:color w:val="000000"/>
          <w:szCs w:val="24"/>
        </w:rPr>
        <w:t xml:space="preserve"> also</w:t>
      </w:r>
      <w:r w:rsidRPr="00F254AC">
        <w:rPr>
          <w:rStyle w:val="apple-style-span"/>
          <w:rFonts w:cs="Times New Roman"/>
          <w:bCs/>
          <w:color w:val="000000"/>
          <w:szCs w:val="24"/>
        </w:rPr>
        <w:t xml:space="preserve"> result in </w:t>
      </w:r>
      <w:r w:rsidR="00C24F0C" w:rsidRPr="00F254AC">
        <w:rPr>
          <w:rStyle w:val="apple-style-span"/>
          <w:rFonts w:cs="Times New Roman"/>
          <w:bCs/>
          <w:color w:val="000000"/>
          <w:szCs w:val="24"/>
        </w:rPr>
        <w:t xml:space="preserve">the adhesion utilisation limit </w:t>
      </w:r>
      <w:r w:rsidR="00C62C68" w:rsidRPr="00F254AC">
        <w:rPr>
          <w:rStyle w:val="apple-style-span"/>
          <w:rFonts w:cs="Times New Roman"/>
          <w:bCs/>
          <w:color w:val="000000"/>
          <w:szCs w:val="24"/>
        </w:rPr>
        <w:t>be</w:t>
      </w:r>
      <w:r w:rsidR="00CB792C">
        <w:rPr>
          <w:rStyle w:val="apple-style-span"/>
          <w:rFonts w:cs="Times New Roman"/>
          <w:bCs/>
          <w:color w:val="000000"/>
          <w:szCs w:val="24"/>
        </w:rPr>
        <w:t>ing</w:t>
      </w:r>
      <w:r w:rsidR="00C62C68" w:rsidRPr="00F254AC">
        <w:rPr>
          <w:rStyle w:val="apple-style-span"/>
          <w:rFonts w:cs="Times New Roman"/>
          <w:bCs/>
          <w:color w:val="000000"/>
          <w:szCs w:val="24"/>
        </w:rPr>
        <w:t xml:space="preserve"> exceeded </w:t>
      </w:r>
      <w:r w:rsidR="00C24F0C" w:rsidRPr="00F254AC">
        <w:rPr>
          <w:rStyle w:val="apple-style-span"/>
          <w:rFonts w:cs="Times New Roman"/>
          <w:bCs/>
          <w:color w:val="000000"/>
          <w:szCs w:val="24"/>
        </w:rPr>
        <w:t>at the front or rear wheels (</w:t>
      </w:r>
      <w:r w:rsidRPr="00F254AC">
        <w:rPr>
          <w:rStyle w:val="apple-style-span"/>
          <w:rFonts w:cs="Times New Roman"/>
          <w:bCs/>
          <w:i/>
          <w:color w:val="000000"/>
          <w:szCs w:val="24"/>
        </w:rPr>
        <w:t>f</w:t>
      </w:r>
      <w:r w:rsidRPr="00F254AC">
        <w:rPr>
          <w:rStyle w:val="apple-style-span"/>
          <w:rFonts w:cs="Times New Roman"/>
          <w:bCs/>
          <w:i/>
          <w:color w:val="000000"/>
          <w:szCs w:val="24"/>
          <w:vertAlign w:val="subscript"/>
        </w:rPr>
        <w:t>1</w:t>
      </w:r>
      <w:r w:rsidR="00C24F0C" w:rsidRPr="00F254AC">
        <w:rPr>
          <w:rStyle w:val="apple-style-span"/>
          <w:rFonts w:cs="Times New Roman"/>
          <w:bCs/>
          <w:color w:val="000000"/>
          <w:szCs w:val="24"/>
        </w:rPr>
        <w:t>,</w:t>
      </w:r>
      <w:r w:rsidRPr="00F254AC">
        <w:rPr>
          <w:rStyle w:val="apple-style-span"/>
          <w:rFonts w:cs="Times New Roman"/>
          <w:bCs/>
          <w:color w:val="000000"/>
          <w:szCs w:val="24"/>
        </w:rPr>
        <w:t xml:space="preserve"> </w:t>
      </w:r>
      <w:r w:rsidRPr="00F254AC">
        <w:rPr>
          <w:rStyle w:val="apple-style-span"/>
          <w:rFonts w:cs="Times New Roman"/>
          <w:bCs/>
          <w:i/>
          <w:color w:val="000000"/>
          <w:szCs w:val="24"/>
        </w:rPr>
        <w:t>f</w:t>
      </w:r>
      <w:r w:rsidRPr="00F254AC">
        <w:rPr>
          <w:rStyle w:val="apple-style-span"/>
          <w:rFonts w:cs="Times New Roman"/>
          <w:bCs/>
          <w:i/>
          <w:color w:val="000000"/>
          <w:szCs w:val="24"/>
          <w:vertAlign w:val="subscript"/>
        </w:rPr>
        <w:t>2</w:t>
      </w:r>
      <w:r w:rsidR="00C24F0C" w:rsidRPr="00F254AC">
        <w:rPr>
          <w:rStyle w:val="apple-style-span"/>
          <w:rFonts w:cs="Times New Roman"/>
          <w:bCs/>
          <w:color w:val="000000"/>
          <w:szCs w:val="24"/>
        </w:rPr>
        <w:t>)</w:t>
      </w:r>
      <w:r w:rsidRPr="00F254AC">
        <w:rPr>
          <w:rStyle w:val="apple-style-span"/>
          <w:rFonts w:cs="Times New Roman"/>
          <w:bCs/>
          <w:color w:val="000000"/>
          <w:szCs w:val="24"/>
        </w:rPr>
        <w:t xml:space="preserve"> leading to wheel lock. </w:t>
      </w:r>
      <w:r w:rsidR="00FF50BA" w:rsidRPr="00F254AC">
        <w:rPr>
          <w:rStyle w:val="apple-style-span"/>
          <w:rFonts w:cs="Times New Roman"/>
          <w:bCs/>
          <w:color w:val="000000"/>
          <w:szCs w:val="24"/>
        </w:rPr>
        <w:t>The fraction that</w:t>
      </w:r>
      <w:r w:rsidRPr="00F254AC">
        <w:rPr>
          <w:rStyle w:val="apple-style-span"/>
          <w:rFonts w:cs="Times New Roman"/>
          <w:bCs/>
          <w:color w:val="000000"/>
          <w:szCs w:val="24"/>
        </w:rPr>
        <w:t xml:space="preserve"> the regenerative braking torque </w:t>
      </w:r>
      <w:r w:rsidR="00FF50BA" w:rsidRPr="00F254AC">
        <w:rPr>
          <w:rStyle w:val="apple-style-span"/>
          <w:rFonts w:cs="Times New Roman"/>
          <w:bCs/>
          <w:color w:val="000000"/>
          <w:szCs w:val="24"/>
        </w:rPr>
        <w:t xml:space="preserve">can provide </w:t>
      </w:r>
      <w:r w:rsidRPr="00F254AC">
        <w:rPr>
          <w:rStyle w:val="apple-style-span"/>
          <w:rFonts w:cs="Times New Roman"/>
          <w:bCs/>
          <w:color w:val="000000"/>
          <w:szCs w:val="24"/>
        </w:rPr>
        <w:t>varies depending on the vehicle speed</w:t>
      </w:r>
      <w:r w:rsidR="00FF50BA" w:rsidRPr="00F254AC">
        <w:rPr>
          <w:rStyle w:val="apple-style-span"/>
          <w:rFonts w:cs="Times New Roman"/>
          <w:bCs/>
          <w:color w:val="000000"/>
          <w:szCs w:val="24"/>
        </w:rPr>
        <w:t xml:space="preserve"> and motor power. </w:t>
      </w:r>
      <w:r w:rsidRPr="00F254AC">
        <w:rPr>
          <w:rStyle w:val="apple-style-span"/>
          <w:rFonts w:cs="Times New Roman"/>
          <w:bCs/>
          <w:color w:val="000000"/>
          <w:szCs w:val="24"/>
        </w:rPr>
        <w:t xml:space="preserve">In this </w:t>
      </w:r>
      <w:r w:rsidR="00FF50BA" w:rsidRPr="00F254AC">
        <w:rPr>
          <w:rStyle w:val="apple-style-span"/>
          <w:rFonts w:cs="Times New Roman"/>
          <w:bCs/>
          <w:color w:val="000000"/>
          <w:szCs w:val="24"/>
        </w:rPr>
        <w:t xml:space="preserve">study the results </w:t>
      </w:r>
      <w:r w:rsidR="00AE5FEE" w:rsidRPr="00F254AC">
        <w:rPr>
          <w:rStyle w:val="apple-style-span"/>
          <w:rFonts w:cs="Times New Roman"/>
          <w:bCs/>
          <w:color w:val="000000"/>
          <w:szCs w:val="24"/>
        </w:rPr>
        <w:t xml:space="preserve">shown </w:t>
      </w:r>
      <w:r w:rsidR="00CB792C">
        <w:rPr>
          <w:rStyle w:val="apple-style-span"/>
          <w:rFonts w:cs="Times New Roman"/>
          <w:bCs/>
          <w:color w:val="000000"/>
          <w:szCs w:val="24"/>
        </w:rPr>
        <w:t>in Fig. 6, 7 and 8 indicate</w:t>
      </w:r>
      <w:r w:rsidR="00FF50BA" w:rsidRPr="00F254AC">
        <w:rPr>
          <w:rStyle w:val="apple-style-span"/>
          <w:rFonts w:cs="Times New Roman"/>
          <w:bCs/>
          <w:color w:val="000000"/>
          <w:szCs w:val="24"/>
        </w:rPr>
        <w:t xml:space="preserve"> that a 4</w:t>
      </w:r>
      <w:r w:rsidRPr="00F254AC">
        <w:rPr>
          <w:rStyle w:val="apple-style-span"/>
          <w:rFonts w:cs="Times New Roman"/>
          <w:bCs/>
          <w:color w:val="000000"/>
          <w:szCs w:val="24"/>
        </w:rPr>
        <w:t>0 kW el</w:t>
      </w:r>
      <w:r w:rsidR="00AE5FEE" w:rsidRPr="00F254AC">
        <w:rPr>
          <w:rStyle w:val="apple-style-span"/>
          <w:rFonts w:cs="Times New Roman"/>
          <w:bCs/>
          <w:color w:val="000000"/>
          <w:szCs w:val="24"/>
        </w:rPr>
        <w:t>ectric motor could</w:t>
      </w:r>
      <w:r w:rsidR="003B4FE7" w:rsidRPr="00F254AC">
        <w:rPr>
          <w:rStyle w:val="apple-style-span"/>
          <w:rFonts w:cs="Times New Roman"/>
          <w:bCs/>
          <w:color w:val="000000"/>
          <w:szCs w:val="24"/>
        </w:rPr>
        <w:t xml:space="preserve"> recover </w:t>
      </w:r>
      <w:r w:rsidR="00AE5FEE" w:rsidRPr="00F254AC">
        <w:rPr>
          <w:rStyle w:val="apple-style-span"/>
          <w:rFonts w:cs="Times New Roman"/>
          <w:bCs/>
          <w:color w:val="000000"/>
          <w:szCs w:val="24"/>
        </w:rPr>
        <w:t xml:space="preserve">up to </w:t>
      </w:r>
      <w:r w:rsidR="003B4FE7" w:rsidRPr="00F254AC">
        <w:rPr>
          <w:rStyle w:val="apple-style-span"/>
          <w:rFonts w:cs="Times New Roman"/>
          <w:bCs/>
          <w:color w:val="000000"/>
          <w:szCs w:val="24"/>
        </w:rPr>
        <w:t>about 45</w:t>
      </w:r>
      <w:r w:rsidRPr="00F254AC">
        <w:rPr>
          <w:rStyle w:val="apple-style-span"/>
          <w:rFonts w:cs="Times New Roman"/>
          <w:bCs/>
          <w:color w:val="000000"/>
          <w:szCs w:val="24"/>
        </w:rPr>
        <w:t>% of the total braking</w:t>
      </w:r>
      <w:r w:rsidR="00C62C68" w:rsidRPr="00F254AC">
        <w:rPr>
          <w:rStyle w:val="apple-style-span"/>
          <w:rFonts w:cs="Times New Roman"/>
          <w:bCs/>
          <w:color w:val="000000"/>
          <w:szCs w:val="24"/>
        </w:rPr>
        <w:t xml:space="preserve"> energy in single</w:t>
      </w:r>
      <w:r w:rsidR="001F6328" w:rsidRPr="00F254AC">
        <w:rPr>
          <w:rStyle w:val="apple-style-span"/>
          <w:rFonts w:cs="Times New Roman"/>
          <w:bCs/>
          <w:color w:val="000000"/>
          <w:szCs w:val="24"/>
        </w:rPr>
        <w:t xml:space="preserve"> stop braking </w:t>
      </w:r>
      <w:r w:rsidR="00FF50BA" w:rsidRPr="00F254AC">
        <w:rPr>
          <w:rStyle w:val="apple-style-span"/>
          <w:rFonts w:cs="Times New Roman"/>
          <w:bCs/>
          <w:color w:val="000000"/>
          <w:szCs w:val="24"/>
        </w:rPr>
        <w:t>from 60km/h</w:t>
      </w:r>
      <w:r w:rsidR="00AE5FEE" w:rsidRPr="00F254AC">
        <w:rPr>
          <w:rStyle w:val="apple-style-span"/>
          <w:rFonts w:cs="Times New Roman"/>
          <w:bCs/>
          <w:color w:val="000000"/>
          <w:szCs w:val="24"/>
        </w:rPr>
        <w:t xml:space="preserve"> depending on the system efficiency</w:t>
      </w:r>
      <w:r w:rsidR="001161B9" w:rsidRPr="00F254AC">
        <w:rPr>
          <w:rStyle w:val="apple-style-span"/>
          <w:rFonts w:cs="Times New Roman"/>
          <w:bCs/>
          <w:color w:val="000000"/>
          <w:szCs w:val="24"/>
        </w:rPr>
        <w:t>.</w:t>
      </w:r>
    </w:p>
    <w:p w:rsidR="009B3053" w:rsidRPr="00F254AC" w:rsidRDefault="00D63805" w:rsidP="00D63805">
      <w:pPr>
        <w:ind w:firstLine="0"/>
        <w:rPr>
          <w:rStyle w:val="apple-style-span"/>
          <w:rFonts w:cs="Times New Roman"/>
          <w:b/>
          <w:bCs/>
          <w:color w:val="000000"/>
          <w:szCs w:val="24"/>
        </w:rPr>
      </w:pPr>
      <w:r w:rsidRPr="00F254AC">
        <w:rPr>
          <w:rStyle w:val="apple-style-span"/>
          <w:rFonts w:cs="Times New Roman"/>
          <w:b/>
          <w:bCs/>
          <w:color w:val="000000"/>
          <w:szCs w:val="24"/>
        </w:rPr>
        <w:t xml:space="preserve">3. </w:t>
      </w:r>
      <w:r w:rsidR="00777909" w:rsidRPr="00F254AC">
        <w:rPr>
          <w:rStyle w:val="apple-style-span"/>
          <w:rFonts w:cs="Times New Roman"/>
          <w:b/>
          <w:bCs/>
          <w:color w:val="000000"/>
          <w:szCs w:val="24"/>
        </w:rPr>
        <w:t>Braking energy in urban driving</w:t>
      </w:r>
    </w:p>
    <w:p w:rsidR="00777909" w:rsidRDefault="002C2C2D" w:rsidP="00D81836">
      <w:pPr>
        <w:rPr>
          <w:rStyle w:val="apple-style-span"/>
          <w:rFonts w:cs="Times New Roman"/>
          <w:bCs/>
          <w:color w:val="000000"/>
          <w:szCs w:val="24"/>
        </w:rPr>
      </w:pPr>
      <w:r w:rsidRPr="00F254AC">
        <w:rPr>
          <w:rStyle w:val="apple-style-span"/>
          <w:rFonts w:cs="Times New Roman"/>
          <w:bCs/>
          <w:color w:val="000000"/>
          <w:szCs w:val="24"/>
        </w:rPr>
        <w:t>Driving</w:t>
      </w:r>
      <w:r w:rsidR="00777909" w:rsidRPr="00F254AC">
        <w:rPr>
          <w:rStyle w:val="apple-style-span"/>
          <w:rFonts w:cs="Times New Roman"/>
          <w:bCs/>
          <w:color w:val="000000"/>
          <w:szCs w:val="24"/>
        </w:rPr>
        <w:t xml:space="preserve"> in </w:t>
      </w:r>
      <w:r w:rsidRPr="00F254AC">
        <w:rPr>
          <w:rStyle w:val="apple-style-span"/>
          <w:rFonts w:cs="Times New Roman"/>
          <w:bCs/>
          <w:color w:val="000000"/>
          <w:szCs w:val="24"/>
        </w:rPr>
        <w:t>an urban area or in</w:t>
      </w:r>
      <w:r w:rsidR="000D6827" w:rsidRPr="00F254AC">
        <w:rPr>
          <w:rStyle w:val="apple-style-span"/>
          <w:rFonts w:cs="Times New Roman"/>
          <w:bCs/>
          <w:color w:val="000000"/>
          <w:szCs w:val="24"/>
        </w:rPr>
        <w:t xml:space="preserve"> heavy </w:t>
      </w:r>
      <w:r w:rsidR="00777909" w:rsidRPr="00F254AC">
        <w:rPr>
          <w:rStyle w:val="apple-style-span"/>
          <w:rFonts w:cs="Times New Roman"/>
          <w:bCs/>
          <w:color w:val="000000"/>
          <w:szCs w:val="24"/>
        </w:rPr>
        <w:t xml:space="preserve">traffic </w:t>
      </w:r>
      <w:r w:rsidR="000D6827" w:rsidRPr="00F254AC">
        <w:rPr>
          <w:rStyle w:val="apple-style-span"/>
          <w:rFonts w:cs="Times New Roman"/>
          <w:bCs/>
          <w:color w:val="000000"/>
          <w:szCs w:val="24"/>
        </w:rPr>
        <w:t>generates high</w:t>
      </w:r>
      <w:r w:rsidR="003E442B" w:rsidRPr="00F254AC">
        <w:rPr>
          <w:rStyle w:val="apple-style-span"/>
          <w:rFonts w:cs="Times New Roman"/>
          <w:bCs/>
          <w:color w:val="000000"/>
          <w:szCs w:val="24"/>
        </w:rPr>
        <w:t xml:space="preserve"> energy dissipation</w:t>
      </w:r>
      <w:r w:rsidR="00777909" w:rsidRPr="00F254AC">
        <w:rPr>
          <w:rStyle w:val="apple-style-span"/>
          <w:rFonts w:cs="Times New Roman"/>
          <w:bCs/>
          <w:color w:val="000000"/>
          <w:szCs w:val="24"/>
        </w:rPr>
        <w:t xml:space="preserve"> </w:t>
      </w:r>
      <w:r w:rsidR="000D6827" w:rsidRPr="00F254AC">
        <w:rPr>
          <w:rStyle w:val="apple-style-span"/>
          <w:rFonts w:cs="Times New Roman"/>
          <w:bCs/>
          <w:color w:val="000000"/>
          <w:szCs w:val="24"/>
        </w:rPr>
        <w:t>from</w:t>
      </w:r>
      <w:r w:rsidR="00777909" w:rsidRPr="00F254AC">
        <w:rPr>
          <w:rStyle w:val="apple-style-span"/>
          <w:rFonts w:cs="Times New Roman"/>
          <w:bCs/>
          <w:color w:val="000000"/>
          <w:szCs w:val="24"/>
        </w:rPr>
        <w:t xml:space="preserve"> frequent braking.</w:t>
      </w:r>
      <w:r w:rsidR="0085262E" w:rsidRPr="00F254AC">
        <w:rPr>
          <w:rStyle w:val="apple-style-span"/>
          <w:rFonts w:cs="Times New Roman"/>
          <w:bCs/>
          <w:color w:val="000000"/>
          <w:szCs w:val="24"/>
        </w:rPr>
        <w:t xml:space="preserve"> </w:t>
      </w:r>
      <w:r w:rsidRPr="00F254AC">
        <w:rPr>
          <w:rStyle w:val="apple-style-span"/>
          <w:rFonts w:cs="Times New Roman"/>
          <w:bCs/>
          <w:color w:val="000000"/>
          <w:szCs w:val="24"/>
        </w:rPr>
        <w:t xml:space="preserve">The </w:t>
      </w:r>
      <w:r w:rsidR="000D6827" w:rsidRPr="00F254AC">
        <w:rPr>
          <w:rStyle w:val="apple-style-span"/>
          <w:rFonts w:cs="Times New Roman"/>
          <w:bCs/>
          <w:color w:val="000000"/>
          <w:szCs w:val="24"/>
        </w:rPr>
        <w:t>test car</w:t>
      </w:r>
      <w:r w:rsidR="003E442B" w:rsidRPr="00F254AC">
        <w:rPr>
          <w:rStyle w:val="apple-style-span"/>
          <w:rFonts w:cs="Times New Roman"/>
          <w:bCs/>
          <w:color w:val="000000"/>
          <w:szCs w:val="24"/>
        </w:rPr>
        <w:t xml:space="preserve"> </w:t>
      </w:r>
      <w:r w:rsidR="000D6827" w:rsidRPr="00F254AC">
        <w:rPr>
          <w:rStyle w:val="apple-style-span"/>
          <w:rFonts w:cs="Times New Roman"/>
          <w:bCs/>
          <w:color w:val="000000"/>
          <w:szCs w:val="24"/>
        </w:rPr>
        <w:t>(</w:t>
      </w:r>
      <w:r w:rsidR="003E442B" w:rsidRPr="00F254AC">
        <w:rPr>
          <w:rStyle w:val="apple-style-span"/>
          <w:rFonts w:cs="Times New Roman"/>
          <w:bCs/>
          <w:color w:val="000000"/>
          <w:szCs w:val="24"/>
        </w:rPr>
        <w:t>Table 1</w:t>
      </w:r>
      <w:r w:rsidR="000D6827" w:rsidRPr="00F254AC">
        <w:rPr>
          <w:rStyle w:val="apple-style-span"/>
          <w:rFonts w:cs="Times New Roman"/>
          <w:bCs/>
          <w:color w:val="000000"/>
          <w:szCs w:val="24"/>
        </w:rPr>
        <w:t>)</w:t>
      </w:r>
      <w:r w:rsidR="00E4593E" w:rsidRPr="00F254AC">
        <w:rPr>
          <w:rStyle w:val="apple-style-span"/>
          <w:rFonts w:cs="Times New Roman"/>
          <w:bCs/>
          <w:color w:val="000000"/>
          <w:szCs w:val="24"/>
        </w:rPr>
        <w:t xml:space="preserve"> </w:t>
      </w:r>
      <w:r w:rsidR="00E572D0" w:rsidRPr="00F254AC">
        <w:rPr>
          <w:rStyle w:val="apple-style-span"/>
          <w:rFonts w:cs="Times New Roman"/>
          <w:bCs/>
          <w:color w:val="000000"/>
          <w:szCs w:val="24"/>
        </w:rPr>
        <w:t>was model</w:t>
      </w:r>
      <w:r w:rsidR="001F6328" w:rsidRPr="00F254AC">
        <w:rPr>
          <w:rStyle w:val="apple-style-span"/>
          <w:rFonts w:cs="Times New Roman"/>
          <w:bCs/>
          <w:color w:val="000000"/>
          <w:szCs w:val="24"/>
        </w:rPr>
        <w:t>led</w:t>
      </w:r>
      <w:r w:rsidR="00E572D0" w:rsidRPr="00F254AC">
        <w:rPr>
          <w:rStyle w:val="apple-style-span"/>
          <w:rFonts w:cs="Times New Roman"/>
          <w:bCs/>
          <w:color w:val="000000"/>
          <w:szCs w:val="24"/>
        </w:rPr>
        <w:t xml:space="preserve"> to demons</w:t>
      </w:r>
      <w:r w:rsidR="003E442B" w:rsidRPr="00F254AC">
        <w:rPr>
          <w:rStyle w:val="apple-style-span"/>
          <w:rFonts w:cs="Times New Roman"/>
          <w:bCs/>
          <w:color w:val="000000"/>
          <w:szCs w:val="24"/>
        </w:rPr>
        <w:t xml:space="preserve">trate the </w:t>
      </w:r>
      <w:r w:rsidRPr="00F254AC">
        <w:rPr>
          <w:rStyle w:val="apple-style-span"/>
          <w:rFonts w:cs="Times New Roman"/>
          <w:bCs/>
          <w:color w:val="000000"/>
          <w:szCs w:val="24"/>
        </w:rPr>
        <w:t>energies involved</w:t>
      </w:r>
      <w:r w:rsidR="003E442B" w:rsidRPr="00F254AC">
        <w:rPr>
          <w:rStyle w:val="apple-style-span"/>
          <w:rFonts w:cs="Times New Roman"/>
          <w:bCs/>
          <w:color w:val="000000"/>
          <w:szCs w:val="24"/>
        </w:rPr>
        <w:t>, and their</w:t>
      </w:r>
      <w:r w:rsidRPr="00F254AC">
        <w:rPr>
          <w:rStyle w:val="apple-style-span"/>
          <w:rFonts w:cs="Times New Roman"/>
          <w:bCs/>
          <w:color w:val="000000"/>
          <w:szCs w:val="24"/>
        </w:rPr>
        <w:t xml:space="preserve"> variation with vehicle speed</w:t>
      </w:r>
      <w:r w:rsidR="00DC43E3" w:rsidRPr="00F254AC">
        <w:rPr>
          <w:rStyle w:val="apple-style-span"/>
          <w:rFonts w:cs="Times New Roman"/>
          <w:bCs/>
          <w:color w:val="000000"/>
          <w:szCs w:val="24"/>
        </w:rPr>
        <w:t xml:space="preserve"> </w:t>
      </w:r>
      <w:r w:rsidRPr="00F254AC">
        <w:rPr>
          <w:rStyle w:val="apple-style-span"/>
          <w:rFonts w:cs="Times New Roman"/>
          <w:bCs/>
          <w:color w:val="000000"/>
          <w:szCs w:val="24"/>
        </w:rPr>
        <w:t xml:space="preserve">and </w:t>
      </w:r>
      <w:r w:rsidR="000D6827" w:rsidRPr="00F254AC">
        <w:rPr>
          <w:rStyle w:val="apple-style-span"/>
          <w:rFonts w:cs="Times New Roman"/>
          <w:bCs/>
          <w:color w:val="000000"/>
          <w:szCs w:val="24"/>
        </w:rPr>
        <w:t xml:space="preserve">deceleration </w:t>
      </w:r>
      <w:r w:rsidR="00DC43E3" w:rsidRPr="00F254AC">
        <w:rPr>
          <w:rStyle w:val="apple-style-span"/>
          <w:rFonts w:cs="Times New Roman"/>
          <w:bCs/>
          <w:color w:val="000000"/>
          <w:szCs w:val="24"/>
        </w:rPr>
        <w:t>during typic</w:t>
      </w:r>
      <w:r w:rsidR="000D6827" w:rsidRPr="00F254AC">
        <w:rPr>
          <w:rStyle w:val="apple-style-span"/>
          <w:rFonts w:cs="Times New Roman"/>
          <w:bCs/>
          <w:color w:val="000000"/>
          <w:szCs w:val="24"/>
        </w:rPr>
        <w:t>al urban driving cycles. In the</w:t>
      </w:r>
      <w:r w:rsidR="00DC43E3" w:rsidRPr="00F254AC">
        <w:rPr>
          <w:rStyle w:val="apple-style-span"/>
          <w:rFonts w:cs="Times New Roman"/>
          <w:bCs/>
          <w:color w:val="000000"/>
          <w:szCs w:val="24"/>
        </w:rPr>
        <w:t xml:space="preserve"> mod</w:t>
      </w:r>
      <w:r w:rsidR="00B41A03" w:rsidRPr="00F254AC">
        <w:rPr>
          <w:rStyle w:val="apple-style-span"/>
          <w:rFonts w:cs="Times New Roman"/>
          <w:bCs/>
          <w:color w:val="000000"/>
          <w:szCs w:val="24"/>
        </w:rPr>
        <w:t>el the car was equipped with a</w:t>
      </w:r>
      <w:r w:rsidR="00DC43E3" w:rsidRPr="00F254AC">
        <w:rPr>
          <w:rStyle w:val="apple-style-span"/>
          <w:rFonts w:cs="Times New Roman"/>
          <w:bCs/>
          <w:color w:val="000000"/>
          <w:szCs w:val="24"/>
        </w:rPr>
        <w:t xml:space="preserve"> 30 kW electric motor / generator similar to </w:t>
      </w:r>
      <w:r w:rsidR="000D6827" w:rsidRPr="00F254AC">
        <w:rPr>
          <w:rStyle w:val="apple-style-span"/>
          <w:rFonts w:cs="Times New Roman"/>
          <w:bCs/>
          <w:color w:val="000000"/>
          <w:szCs w:val="24"/>
        </w:rPr>
        <w:t xml:space="preserve">the </w:t>
      </w:r>
      <w:r w:rsidR="00DC43E3" w:rsidRPr="00F254AC">
        <w:rPr>
          <w:rStyle w:val="apple-style-span"/>
          <w:rFonts w:cs="Times New Roman"/>
          <w:bCs/>
          <w:color w:val="000000"/>
          <w:szCs w:val="24"/>
        </w:rPr>
        <w:t>Toyota Prius</w:t>
      </w:r>
      <w:r w:rsidRPr="00F254AC">
        <w:rPr>
          <w:rStyle w:val="apple-style-span"/>
          <w:rFonts w:cs="Times New Roman"/>
          <w:bCs/>
          <w:color w:val="000000"/>
          <w:szCs w:val="24"/>
        </w:rPr>
        <w:t>. Th</w:t>
      </w:r>
      <w:r w:rsidR="000F4E7D" w:rsidRPr="00F254AC">
        <w:rPr>
          <w:rStyle w:val="apple-style-span"/>
          <w:rFonts w:cs="Times New Roman"/>
          <w:bCs/>
          <w:color w:val="000000"/>
          <w:szCs w:val="24"/>
        </w:rPr>
        <w:t>e</w:t>
      </w:r>
      <w:r w:rsidRPr="00F254AC">
        <w:rPr>
          <w:rStyle w:val="apple-style-span"/>
          <w:rFonts w:cs="Times New Roman"/>
          <w:bCs/>
          <w:color w:val="000000"/>
          <w:szCs w:val="24"/>
        </w:rPr>
        <w:t xml:space="preserve"> software package </w:t>
      </w:r>
      <w:r w:rsidR="00D67E45" w:rsidRPr="00F254AC">
        <w:rPr>
          <w:rStyle w:val="apple-style-span"/>
          <w:rFonts w:cs="Times New Roman"/>
          <w:bCs/>
          <w:color w:val="000000"/>
          <w:szCs w:val="24"/>
        </w:rPr>
        <w:t xml:space="preserve">ADVISOR </w:t>
      </w:r>
      <w:r w:rsidRPr="00F254AC">
        <w:rPr>
          <w:rStyle w:val="apple-style-span"/>
          <w:rFonts w:cs="Times New Roman"/>
          <w:bCs/>
          <w:color w:val="000000"/>
          <w:szCs w:val="24"/>
        </w:rPr>
        <w:t>was</w:t>
      </w:r>
      <w:r w:rsidR="00D67E45" w:rsidRPr="00F254AC">
        <w:rPr>
          <w:rStyle w:val="apple-style-span"/>
          <w:rFonts w:cs="Times New Roman"/>
          <w:bCs/>
          <w:color w:val="000000"/>
          <w:szCs w:val="24"/>
        </w:rPr>
        <w:t xml:space="preserve"> used </w:t>
      </w:r>
      <w:r w:rsidRPr="00F254AC">
        <w:rPr>
          <w:rStyle w:val="apple-style-span"/>
          <w:rFonts w:cs="Times New Roman"/>
          <w:bCs/>
          <w:color w:val="000000"/>
          <w:szCs w:val="24"/>
        </w:rPr>
        <w:t>to perform</w:t>
      </w:r>
      <w:r w:rsidR="00D67E45" w:rsidRPr="00F254AC">
        <w:rPr>
          <w:rStyle w:val="apple-style-span"/>
          <w:rFonts w:cs="Times New Roman"/>
          <w:bCs/>
          <w:color w:val="000000"/>
          <w:szCs w:val="24"/>
        </w:rPr>
        <w:t xml:space="preserve"> calculation</w:t>
      </w:r>
      <w:r w:rsidR="000D6827" w:rsidRPr="00F254AC">
        <w:rPr>
          <w:rStyle w:val="apple-style-span"/>
          <w:rFonts w:cs="Times New Roman"/>
          <w:bCs/>
          <w:color w:val="000000"/>
          <w:szCs w:val="24"/>
        </w:rPr>
        <w:t xml:space="preserve">s </w:t>
      </w:r>
      <w:r w:rsidR="006C13FD" w:rsidRPr="00F254AC">
        <w:rPr>
          <w:rStyle w:val="apple-style-span"/>
          <w:rFonts w:cs="Times New Roman"/>
          <w:bCs/>
          <w:color w:val="000000"/>
          <w:szCs w:val="24"/>
        </w:rPr>
        <w:t>for a</w:t>
      </w:r>
      <w:r w:rsidRPr="00F254AC">
        <w:rPr>
          <w:rStyle w:val="apple-style-span"/>
          <w:rFonts w:cs="Times New Roman"/>
          <w:bCs/>
          <w:color w:val="000000"/>
          <w:szCs w:val="24"/>
        </w:rPr>
        <w:t xml:space="preserve"> model</w:t>
      </w:r>
      <w:r w:rsidR="00D67E45" w:rsidRPr="00F254AC">
        <w:rPr>
          <w:rStyle w:val="apple-style-span"/>
          <w:rFonts w:cs="Times New Roman"/>
          <w:bCs/>
          <w:color w:val="000000"/>
          <w:szCs w:val="24"/>
        </w:rPr>
        <w:t xml:space="preserve"> </w:t>
      </w:r>
      <w:r w:rsidR="00AE5FEE" w:rsidRPr="00F254AC">
        <w:rPr>
          <w:rStyle w:val="apple-style-span"/>
          <w:rFonts w:cs="Times New Roman"/>
          <w:bCs/>
          <w:color w:val="000000"/>
          <w:szCs w:val="24"/>
        </w:rPr>
        <w:t>hybrid electric vehicle</w:t>
      </w:r>
      <w:r w:rsidR="000D6827" w:rsidRPr="00F254AC">
        <w:rPr>
          <w:rStyle w:val="apple-style-span"/>
          <w:rFonts w:cs="Times New Roman"/>
          <w:bCs/>
          <w:color w:val="000000"/>
          <w:szCs w:val="24"/>
        </w:rPr>
        <w:t>;</w:t>
      </w:r>
      <w:r w:rsidRPr="00F254AC">
        <w:rPr>
          <w:rStyle w:val="apple-style-span"/>
          <w:rFonts w:cs="Times New Roman"/>
          <w:bCs/>
          <w:color w:val="000000"/>
          <w:szCs w:val="24"/>
        </w:rPr>
        <w:t xml:space="preserve"> ADVISOR</w:t>
      </w:r>
      <w:r w:rsidR="009747EC" w:rsidRPr="00F254AC">
        <w:rPr>
          <w:rStyle w:val="apple-style-span"/>
          <w:rFonts w:cs="Times New Roman"/>
          <w:bCs/>
          <w:color w:val="000000"/>
          <w:szCs w:val="24"/>
        </w:rPr>
        <w:t xml:space="preserve"> provide</w:t>
      </w:r>
      <w:r w:rsidRPr="00F254AC">
        <w:rPr>
          <w:rStyle w:val="apple-style-span"/>
          <w:rFonts w:cs="Times New Roman"/>
          <w:bCs/>
          <w:color w:val="000000"/>
          <w:szCs w:val="24"/>
        </w:rPr>
        <w:t>s a convenient</w:t>
      </w:r>
      <w:r w:rsidR="009747EC" w:rsidRPr="00F254AC">
        <w:rPr>
          <w:rStyle w:val="apple-style-span"/>
          <w:rFonts w:cs="Times New Roman"/>
          <w:bCs/>
          <w:color w:val="000000"/>
          <w:szCs w:val="24"/>
        </w:rPr>
        <w:t xml:space="preserve"> programming environment to quantify fuel economy, performance and emission</w:t>
      </w:r>
      <w:r w:rsidRPr="00F254AC">
        <w:rPr>
          <w:rStyle w:val="apple-style-span"/>
          <w:rFonts w:cs="Times New Roman"/>
          <w:bCs/>
          <w:color w:val="000000"/>
          <w:szCs w:val="24"/>
        </w:rPr>
        <w:t>s</w:t>
      </w:r>
      <w:r w:rsidR="009747EC" w:rsidRPr="00F254AC">
        <w:rPr>
          <w:rStyle w:val="apple-style-span"/>
          <w:rFonts w:cs="Times New Roman"/>
          <w:bCs/>
          <w:color w:val="000000"/>
          <w:szCs w:val="24"/>
        </w:rPr>
        <w:t xml:space="preserve"> for advanced vehicle modelling </w:t>
      </w:r>
      <w:r w:rsidR="00BF2D05" w:rsidRPr="00F254AC">
        <w:rPr>
          <w:rStyle w:val="apple-style-span"/>
          <w:rFonts w:cs="Times New Roman"/>
          <w:bCs/>
          <w:szCs w:val="24"/>
        </w:rPr>
        <w:t>[8</w:t>
      </w:r>
      <w:r w:rsidR="00D70F34" w:rsidRPr="00F254AC">
        <w:rPr>
          <w:rStyle w:val="apple-style-span"/>
          <w:rFonts w:cs="Times New Roman"/>
          <w:bCs/>
          <w:szCs w:val="24"/>
        </w:rPr>
        <w:t>]</w:t>
      </w:r>
      <w:r w:rsidR="009747EC" w:rsidRPr="00F254AC">
        <w:rPr>
          <w:rStyle w:val="apple-style-span"/>
          <w:rFonts w:cs="Times New Roman"/>
          <w:bCs/>
          <w:color w:val="000000"/>
          <w:szCs w:val="24"/>
        </w:rPr>
        <w:t xml:space="preserve">. </w:t>
      </w:r>
      <w:r w:rsidR="0085262E" w:rsidRPr="00F254AC">
        <w:rPr>
          <w:rStyle w:val="apple-style-span"/>
          <w:rFonts w:cs="Times New Roman"/>
          <w:bCs/>
          <w:color w:val="000000"/>
          <w:szCs w:val="24"/>
        </w:rPr>
        <w:t xml:space="preserve">The </w:t>
      </w:r>
      <w:r w:rsidR="003233AC" w:rsidRPr="00F254AC">
        <w:rPr>
          <w:rStyle w:val="apple-style-span"/>
          <w:rFonts w:cs="Times New Roman"/>
          <w:bCs/>
          <w:color w:val="000000"/>
          <w:szCs w:val="24"/>
        </w:rPr>
        <w:t xml:space="preserve">urban driving cycles </w:t>
      </w:r>
      <w:r w:rsidRPr="00F254AC">
        <w:rPr>
          <w:rStyle w:val="apple-style-span"/>
          <w:rFonts w:cs="Times New Roman"/>
          <w:bCs/>
          <w:color w:val="000000"/>
          <w:szCs w:val="24"/>
        </w:rPr>
        <w:t xml:space="preserve">that </w:t>
      </w:r>
      <w:r w:rsidR="003233AC" w:rsidRPr="00F254AC">
        <w:rPr>
          <w:rStyle w:val="apple-style-span"/>
          <w:rFonts w:cs="Times New Roman"/>
          <w:bCs/>
          <w:color w:val="000000"/>
          <w:szCs w:val="24"/>
        </w:rPr>
        <w:t>are</w:t>
      </w:r>
      <w:r w:rsidR="0085262E" w:rsidRPr="00F254AC">
        <w:rPr>
          <w:rStyle w:val="apple-style-span"/>
          <w:rFonts w:cs="Times New Roman"/>
          <w:bCs/>
          <w:color w:val="000000"/>
          <w:szCs w:val="24"/>
        </w:rPr>
        <w:t xml:space="preserve"> used </w:t>
      </w:r>
      <w:r w:rsidR="00DC43E3" w:rsidRPr="00F254AC">
        <w:rPr>
          <w:rStyle w:val="apple-style-span"/>
          <w:rFonts w:cs="Times New Roman"/>
          <w:bCs/>
          <w:color w:val="000000"/>
          <w:szCs w:val="24"/>
        </w:rPr>
        <w:t>in this study</w:t>
      </w:r>
      <w:r w:rsidR="000D6827" w:rsidRPr="00F254AC">
        <w:rPr>
          <w:rStyle w:val="apple-style-span"/>
          <w:rFonts w:cs="Times New Roman"/>
          <w:bCs/>
          <w:color w:val="000000"/>
          <w:szCs w:val="24"/>
        </w:rPr>
        <w:t xml:space="preserve"> were</w:t>
      </w:r>
      <w:r w:rsidR="003233AC" w:rsidRPr="00F254AC">
        <w:rPr>
          <w:rStyle w:val="apple-style-span"/>
          <w:rFonts w:cs="Times New Roman"/>
          <w:bCs/>
          <w:color w:val="000000"/>
          <w:szCs w:val="24"/>
        </w:rPr>
        <w:t xml:space="preserve"> ECE, NEDC, INDIA URBAN, UDDS and </w:t>
      </w:r>
      <w:r w:rsidR="00FB19E0" w:rsidRPr="00F254AC">
        <w:rPr>
          <w:rStyle w:val="apple-style-span"/>
          <w:rFonts w:cs="Times New Roman"/>
          <w:bCs/>
          <w:color w:val="000000"/>
          <w:szCs w:val="24"/>
        </w:rPr>
        <w:t>FTP. Table 3</w:t>
      </w:r>
      <w:r w:rsidR="003233AC" w:rsidRPr="00F254AC">
        <w:rPr>
          <w:rStyle w:val="apple-style-span"/>
          <w:rFonts w:cs="Times New Roman"/>
          <w:bCs/>
          <w:color w:val="000000"/>
          <w:szCs w:val="24"/>
        </w:rPr>
        <w:t xml:space="preserve"> </w:t>
      </w:r>
      <w:r w:rsidRPr="00F254AC">
        <w:rPr>
          <w:rStyle w:val="apple-style-span"/>
          <w:rFonts w:cs="Times New Roman"/>
          <w:bCs/>
          <w:color w:val="000000"/>
          <w:szCs w:val="24"/>
        </w:rPr>
        <w:t>shows the results obtained</w:t>
      </w:r>
      <w:r w:rsidR="008378F8" w:rsidRPr="00F254AC">
        <w:rPr>
          <w:rStyle w:val="apple-style-span"/>
          <w:rFonts w:cs="Times New Roman"/>
          <w:bCs/>
          <w:color w:val="000000"/>
          <w:szCs w:val="24"/>
        </w:rPr>
        <w:t>.</w:t>
      </w:r>
    </w:p>
    <w:p w:rsidR="00CB792C" w:rsidRDefault="00CB792C" w:rsidP="00D81836">
      <w:pPr>
        <w:rPr>
          <w:rStyle w:val="apple-style-span"/>
          <w:rFonts w:cs="Times New Roman"/>
          <w:bCs/>
          <w:color w:val="000000"/>
          <w:szCs w:val="24"/>
        </w:rPr>
      </w:pPr>
    </w:p>
    <w:p w:rsidR="00CB792C" w:rsidRDefault="00CB792C" w:rsidP="00D81836">
      <w:pPr>
        <w:rPr>
          <w:rStyle w:val="apple-style-span"/>
          <w:rFonts w:cs="Times New Roman"/>
          <w:bCs/>
          <w:color w:val="000000"/>
          <w:szCs w:val="24"/>
        </w:rPr>
      </w:pPr>
    </w:p>
    <w:p w:rsidR="00CB792C" w:rsidRDefault="00CB792C" w:rsidP="00D81836">
      <w:pPr>
        <w:rPr>
          <w:rStyle w:val="apple-style-span"/>
          <w:rFonts w:cs="Times New Roman"/>
          <w:bCs/>
          <w:color w:val="000000"/>
          <w:szCs w:val="24"/>
        </w:rPr>
      </w:pPr>
    </w:p>
    <w:p w:rsidR="00CB792C" w:rsidRPr="00F254AC" w:rsidRDefault="00CB792C" w:rsidP="00D81836">
      <w:pPr>
        <w:rPr>
          <w:rStyle w:val="apple-style-span"/>
          <w:rFonts w:cs="Times New Roman"/>
          <w:bCs/>
          <w:color w:val="000000"/>
          <w:szCs w:val="24"/>
        </w:rPr>
      </w:pPr>
    </w:p>
    <w:p w:rsidR="00F743E7" w:rsidRPr="00F254AC" w:rsidRDefault="00B41A03" w:rsidP="006C5643">
      <w:pPr>
        <w:tabs>
          <w:tab w:val="left" w:pos="1134"/>
        </w:tabs>
        <w:spacing w:after="0"/>
        <w:ind w:firstLine="0"/>
        <w:jc w:val="center"/>
        <w:outlineLvl w:val="0"/>
        <w:rPr>
          <w:rStyle w:val="apple-style-span"/>
          <w:rFonts w:cs="Times New Roman"/>
          <w:bCs/>
          <w:color w:val="000000"/>
          <w:szCs w:val="24"/>
        </w:rPr>
      </w:pPr>
      <w:r w:rsidRPr="00F254AC">
        <w:rPr>
          <w:rStyle w:val="apple-style-span"/>
          <w:rFonts w:cs="Times New Roman"/>
          <w:b/>
          <w:bCs/>
          <w:color w:val="000000"/>
          <w:szCs w:val="24"/>
        </w:rPr>
        <w:lastRenderedPageBreak/>
        <w:t>Table 3</w:t>
      </w:r>
      <w:r w:rsidR="00797DAB" w:rsidRPr="00F254AC">
        <w:rPr>
          <w:rStyle w:val="apple-style-span"/>
          <w:rFonts w:cs="Times New Roman"/>
          <w:bCs/>
          <w:color w:val="000000"/>
          <w:szCs w:val="24"/>
        </w:rPr>
        <w:tab/>
      </w:r>
      <w:r w:rsidR="00F743E7" w:rsidRPr="00F254AC">
        <w:rPr>
          <w:rStyle w:val="apple-style-span"/>
          <w:rFonts w:cs="Times New Roman"/>
          <w:bCs/>
          <w:color w:val="000000"/>
          <w:szCs w:val="24"/>
        </w:rPr>
        <w:t>Percentage of braking energy in different driving cycles</w:t>
      </w:r>
    </w:p>
    <w:p w:rsidR="00B41A03" w:rsidRPr="00F254AC" w:rsidRDefault="00B41A03" w:rsidP="00B41A03">
      <w:pPr>
        <w:spacing w:after="0"/>
        <w:ind w:firstLine="0"/>
        <w:outlineLvl w:val="0"/>
        <w:rPr>
          <w:rStyle w:val="apple-style-span"/>
          <w:rFonts w:cs="Times New Roman"/>
          <w:bCs/>
          <w:color w:val="000000"/>
          <w:szCs w:val="24"/>
        </w:rPr>
      </w:pPr>
    </w:p>
    <w:tbl>
      <w:tblPr>
        <w:tblStyle w:val="LightShading-Accent11"/>
        <w:tblW w:w="5140" w:type="pct"/>
        <w:tblLayout w:type="fixed"/>
        <w:tblLook w:val="04A0"/>
      </w:tblPr>
      <w:tblGrid>
        <w:gridCol w:w="1441"/>
        <w:gridCol w:w="1077"/>
        <w:gridCol w:w="981"/>
        <w:gridCol w:w="863"/>
        <w:gridCol w:w="1484"/>
        <w:gridCol w:w="1075"/>
        <w:gridCol w:w="1075"/>
        <w:gridCol w:w="1382"/>
      </w:tblGrid>
      <w:tr w:rsidR="00F139FE" w:rsidRPr="00F254AC" w:rsidTr="00C10A36">
        <w:trPr>
          <w:cnfStyle w:val="100000000000"/>
        </w:trPr>
        <w:tc>
          <w:tcPr>
            <w:cnfStyle w:val="001000000000"/>
            <w:tcW w:w="769" w:type="pct"/>
            <w:shd w:val="clear" w:color="auto" w:fill="auto"/>
          </w:tcPr>
          <w:p w:rsidR="00F139FE" w:rsidRPr="00F254AC" w:rsidRDefault="00F139FE" w:rsidP="00D81836">
            <w:pPr>
              <w:rPr>
                <w:rStyle w:val="apple-style-span"/>
                <w:rFonts w:cs="Times New Roman"/>
                <w:bCs w:val="0"/>
                <w:color w:val="000000"/>
                <w:szCs w:val="24"/>
              </w:rPr>
            </w:pPr>
          </w:p>
        </w:tc>
        <w:tc>
          <w:tcPr>
            <w:tcW w:w="574" w:type="pct"/>
            <w:shd w:val="clear" w:color="auto" w:fill="auto"/>
          </w:tcPr>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 xml:space="preserve">Max. speed </w:t>
            </w:r>
          </w:p>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km/h)</w:t>
            </w:r>
          </w:p>
        </w:tc>
        <w:tc>
          <w:tcPr>
            <w:tcW w:w="523" w:type="pct"/>
            <w:shd w:val="clear" w:color="auto" w:fill="auto"/>
          </w:tcPr>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Ave. speed</w:t>
            </w:r>
          </w:p>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km/h)</w:t>
            </w:r>
          </w:p>
        </w:tc>
        <w:tc>
          <w:tcPr>
            <w:tcW w:w="460" w:type="pct"/>
            <w:shd w:val="clear" w:color="auto" w:fill="auto"/>
          </w:tcPr>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Max.</w:t>
            </w:r>
          </w:p>
          <w:p w:rsidR="00F139FE" w:rsidRPr="00F254AC" w:rsidRDefault="00260A57"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decel</w:t>
            </w:r>
          </w:p>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m/s</w:t>
            </w:r>
            <w:r w:rsidRPr="00F254AC">
              <w:rPr>
                <w:rStyle w:val="apple-style-span"/>
                <w:rFonts w:ascii="Times New Roman" w:hAnsi="Times New Roman" w:cs="Times New Roman"/>
                <w:bCs w:val="0"/>
                <w:color w:val="000000"/>
                <w:szCs w:val="24"/>
                <w:vertAlign w:val="superscript"/>
              </w:rPr>
              <w:t>2</w:t>
            </w:r>
            <w:r w:rsidRPr="00F254AC">
              <w:rPr>
                <w:rStyle w:val="apple-style-span"/>
                <w:rFonts w:ascii="Times New Roman" w:hAnsi="Times New Roman" w:cs="Times New Roman"/>
                <w:bCs w:val="0"/>
                <w:color w:val="000000"/>
                <w:szCs w:val="24"/>
              </w:rPr>
              <w:t>)</w:t>
            </w:r>
          </w:p>
        </w:tc>
        <w:tc>
          <w:tcPr>
            <w:tcW w:w="791" w:type="pct"/>
            <w:shd w:val="clear" w:color="auto" w:fill="auto"/>
          </w:tcPr>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Travelling</w:t>
            </w:r>
          </w:p>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distance (km)</w:t>
            </w:r>
          </w:p>
        </w:tc>
        <w:tc>
          <w:tcPr>
            <w:tcW w:w="573" w:type="pct"/>
            <w:shd w:val="clear" w:color="auto" w:fill="auto"/>
          </w:tcPr>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Total traction</w:t>
            </w:r>
          </w:p>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energy</w:t>
            </w:r>
          </w:p>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kJ)</w:t>
            </w:r>
          </w:p>
        </w:tc>
        <w:tc>
          <w:tcPr>
            <w:tcW w:w="573" w:type="pct"/>
            <w:shd w:val="clear" w:color="auto" w:fill="auto"/>
          </w:tcPr>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Total braking</w:t>
            </w:r>
          </w:p>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energy</w:t>
            </w:r>
          </w:p>
          <w:p w:rsidR="00F139FE" w:rsidRPr="00F254AC" w:rsidRDefault="00F139FE" w:rsidP="004F7737">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kJ)</w:t>
            </w:r>
          </w:p>
        </w:tc>
        <w:tc>
          <w:tcPr>
            <w:tcW w:w="738" w:type="pct"/>
            <w:shd w:val="clear" w:color="auto" w:fill="auto"/>
          </w:tcPr>
          <w:p w:rsidR="00F139FE" w:rsidRPr="00F254AC" w:rsidRDefault="00822875" w:rsidP="00822875">
            <w:pPr>
              <w:pStyle w:val="DecimalAligned"/>
              <w:ind w:firstLine="0"/>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Ratio of b</w:t>
            </w:r>
            <w:r w:rsidR="00F139FE" w:rsidRPr="00F254AC">
              <w:rPr>
                <w:rStyle w:val="apple-style-span"/>
                <w:rFonts w:ascii="Times New Roman" w:hAnsi="Times New Roman" w:cs="Times New Roman"/>
                <w:bCs w:val="0"/>
                <w:color w:val="000000"/>
                <w:szCs w:val="24"/>
              </w:rPr>
              <w:t>raking energy to traction energy (%)</w:t>
            </w:r>
          </w:p>
        </w:tc>
      </w:tr>
      <w:tr w:rsidR="00F139FE" w:rsidRPr="00F254AC" w:rsidTr="00C10A36">
        <w:trPr>
          <w:cnfStyle w:val="000000100000"/>
        </w:trPr>
        <w:tc>
          <w:tcPr>
            <w:cnfStyle w:val="001000000000"/>
            <w:tcW w:w="769" w:type="pct"/>
            <w:shd w:val="clear" w:color="auto" w:fill="auto"/>
          </w:tcPr>
          <w:p w:rsidR="00F139FE" w:rsidRPr="00F254AC" w:rsidRDefault="00F139FE" w:rsidP="004F7737">
            <w:pPr>
              <w:ind w:firstLine="0"/>
              <w:jc w:val="left"/>
              <w:rPr>
                <w:rStyle w:val="apple-style-span"/>
                <w:rFonts w:cs="Times New Roman"/>
                <w:bCs w:val="0"/>
                <w:color w:val="000000"/>
                <w:szCs w:val="24"/>
              </w:rPr>
            </w:pPr>
            <w:r w:rsidRPr="00F254AC">
              <w:rPr>
                <w:rStyle w:val="apple-style-span"/>
                <w:rFonts w:cs="Times New Roman"/>
                <w:bCs w:val="0"/>
                <w:color w:val="000000"/>
                <w:szCs w:val="24"/>
              </w:rPr>
              <w:t>ECE</w:t>
            </w:r>
          </w:p>
        </w:tc>
        <w:tc>
          <w:tcPr>
            <w:tcW w:w="574"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50</w:t>
            </w:r>
            <w:r w:rsidR="00C10A36" w:rsidRPr="00F254AC">
              <w:rPr>
                <w:rStyle w:val="apple-style-span"/>
                <w:rFonts w:cs="Times New Roman"/>
                <w:bCs/>
                <w:color w:val="000000"/>
                <w:szCs w:val="24"/>
              </w:rPr>
              <w:t>.00</w:t>
            </w:r>
          </w:p>
        </w:tc>
        <w:tc>
          <w:tcPr>
            <w:tcW w:w="523"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18.26</w:t>
            </w:r>
          </w:p>
        </w:tc>
        <w:tc>
          <w:tcPr>
            <w:tcW w:w="460"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0.82</w:t>
            </w:r>
          </w:p>
        </w:tc>
        <w:tc>
          <w:tcPr>
            <w:tcW w:w="791"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0.99</w:t>
            </w:r>
          </w:p>
        </w:tc>
        <w:tc>
          <w:tcPr>
            <w:tcW w:w="573"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151.5</w:t>
            </w:r>
          </w:p>
        </w:tc>
        <w:tc>
          <w:tcPr>
            <w:tcW w:w="573"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90.6</w:t>
            </w:r>
          </w:p>
        </w:tc>
        <w:tc>
          <w:tcPr>
            <w:tcW w:w="738"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59.8</w:t>
            </w:r>
          </w:p>
        </w:tc>
      </w:tr>
      <w:tr w:rsidR="00F139FE" w:rsidRPr="00F254AC" w:rsidTr="00C10A36">
        <w:tc>
          <w:tcPr>
            <w:cnfStyle w:val="001000000000"/>
            <w:tcW w:w="769" w:type="pct"/>
            <w:shd w:val="clear" w:color="auto" w:fill="auto"/>
          </w:tcPr>
          <w:p w:rsidR="00F139FE" w:rsidRPr="00F254AC" w:rsidRDefault="00F139FE" w:rsidP="004F7737">
            <w:pPr>
              <w:ind w:firstLine="0"/>
              <w:jc w:val="left"/>
              <w:rPr>
                <w:rStyle w:val="apple-style-span"/>
                <w:rFonts w:cs="Times New Roman"/>
                <w:bCs w:val="0"/>
                <w:color w:val="000000"/>
                <w:szCs w:val="24"/>
              </w:rPr>
            </w:pPr>
            <w:r w:rsidRPr="00F254AC">
              <w:rPr>
                <w:rStyle w:val="apple-style-span"/>
                <w:rFonts w:cs="Times New Roman"/>
                <w:bCs w:val="0"/>
                <w:color w:val="000000"/>
                <w:szCs w:val="24"/>
              </w:rPr>
              <w:t>NEDC</w:t>
            </w:r>
          </w:p>
        </w:tc>
        <w:tc>
          <w:tcPr>
            <w:tcW w:w="574"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120</w:t>
            </w:r>
            <w:r w:rsidR="00C10A36" w:rsidRPr="00F254AC">
              <w:rPr>
                <w:rStyle w:val="apple-style-span"/>
                <w:rFonts w:cs="Times New Roman"/>
                <w:bCs/>
                <w:color w:val="000000"/>
                <w:szCs w:val="24"/>
              </w:rPr>
              <w:t>.00</w:t>
            </w:r>
          </w:p>
        </w:tc>
        <w:tc>
          <w:tcPr>
            <w:tcW w:w="523"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33.21</w:t>
            </w:r>
          </w:p>
        </w:tc>
        <w:tc>
          <w:tcPr>
            <w:tcW w:w="460"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1.39</w:t>
            </w:r>
          </w:p>
        </w:tc>
        <w:tc>
          <w:tcPr>
            <w:tcW w:w="791"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10.93</w:t>
            </w:r>
          </w:p>
        </w:tc>
        <w:tc>
          <w:tcPr>
            <w:tcW w:w="573"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2571.2</w:t>
            </w:r>
          </w:p>
        </w:tc>
        <w:tc>
          <w:tcPr>
            <w:tcW w:w="573"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694.6</w:t>
            </w:r>
          </w:p>
        </w:tc>
        <w:tc>
          <w:tcPr>
            <w:tcW w:w="738"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27.0</w:t>
            </w:r>
          </w:p>
        </w:tc>
      </w:tr>
      <w:tr w:rsidR="00F139FE" w:rsidRPr="00F254AC" w:rsidTr="00C10A36">
        <w:trPr>
          <w:cnfStyle w:val="000000100000"/>
        </w:trPr>
        <w:tc>
          <w:tcPr>
            <w:cnfStyle w:val="001000000000"/>
            <w:tcW w:w="769" w:type="pct"/>
            <w:shd w:val="clear" w:color="auto" w:fill="auto"/>
          </w:tcPr>
          <w:p w:rsidR="00F139FE" w:rsidRPr="00F254AC" w:rsidRDefault="00F139FE" w:rsidP="004F7737">
            <w:pPr>
              <w:ind w:firstLine="0"/>
              <w:jc w:val="left"/>
              <w:rPr>
                <w:rStyle w:val="apple-style-span"/>
                <w:rFonts w:cs="Times New Roman"/>
                <w:bCs w:val="0"/>
                <w:color w:val="000000"/>
                <w:szCs w:val="24"/>
              </w:rPr>
            </w:pPr>
            <w:r w:rsidRPr="00F254AC">
              <w:rPr>
                <w:rStyle w:val="apple-style-span"/>
                <w:rFonts w:cs="Times New Roman"/>
                <w:bCs w:val="0"/>
                <w:color w:val="000000"/>
                <w:szCs w:val="24"/>
              </w:rPr>
              <w:t>INDIA URBAN</w:t>
            </w:r>
          </w:p>
        </w:tc>
        <w:tc>
          <w:tcPr>
            <w:tcW w:w="574"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62.56</w:t>
            </w:r>
          </w:p>
        </w:tc>
        <w:tc>
          <w:tcPr>
            <w:tcW w:w="523"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23.41</w:t>
            </w:r>
          </w:p>
        </w:tc>
        <w:tc>
          <w:tcPr>
            <w:tcW w:w="460"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2.1</w:t>
            </w:r>
            <w:r w:rsidR="00C10A36" w:rsidRPr="00F254AC">
              <w:rPr>
                <w:rStyle w:val="apple-style-span"/>
                <w:rFonts w:cs="Times New Roman"/>
                <w:bCs/>
                <w:color w:val="000000"/>
                <w:szCs w:val="24"/>
              </w:rPr>
              <w:t>0</w:t>
            </w:r>
          </w:p>
        </w:tc>
        <w:tc>
          <w:tcPr>
            <w:tcW w:w="791"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17.49</w:t>
            </w:r>
          </w:p>
        </w:tc>
        <w:tc>
          <w:tcPr>
            <w:tcW w:w="573"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2721.7</w:t>
            </w:r>
          </w:p>
        </w:tc>
        <w:tc>
          <w:tcPr>
            <w:tcW w:w="573"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1640.3</w:t>
            </w:r>
          </w:p>
        </w:tc>
        <w:tc>
          <w:tcPr>
            <w:tcW w:w="738"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60.3</w:t>
            </w:r>
          </w:p>
        </w:tc>
      </w:tr>
      <w:tr w:rsidR="00F139FE" w:rsidRPr="00F254AC" w:rsidTr="00C10A36">
        <w:tc>
          <w:tcPr>
            <w:cnfStyle w:val="001000000000"/>
            <w:tcW w:w="769" w:type="pct"/>
            <w:shd w:val="clear" w:color="auto" w:fill="auto"/>
          </w:tcPr>
          <w:p w:rsidR="00F139FE" w:rsidRPr="00F254AC" w:rsidRDefault="00F139FE" w:rsidP="004F7737">
            <w:pPr>
              <w:ind w:firstLine="0"/>
              <w:jc w:val="left"/>
              <w:rPr>
                <w:rStyle w:val="apple-style-span"/>
                <w:rFonts w:cs="Times New Roman"/>
                <w:bCs w:val="0"/>
                <w:color w:val="000000"/>
                <w:szCs w:val="24"/>
              </w:rPr>
            </w:pPr>
            <w:r w:rsidRPr="00F254AC">
              <w:rPr>
                <w:rStyle w:val="apple-style-span"/>
                <w:rFonts w:cs="Times New Roman"/>
                <w:bCs w:val="0"/>
                <w:color w:val="000000"/>
                <w:szCs w:val="24"/>
              </w:rPr>
              <w:t>UDDS</w:t>
            </w:r>
          </w:p>
        </w:tc>
        <w:tc>
          <w:tcPr>
            <w:tcW w:w="574"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91.25</w:t>
            </w:r>
          </w:p>
        </w:tc>
        <w:tc>
          <w:tcPr>
            <w:tcW w:w="523"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31.51</w:t>
            </w:r>
          </w:p>
        </w:tc>
        <w:tc>
          <w:tcPr>
            <w:tcW w:w="460"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1.48</w:t>
            </w:r>
          </w:p>
        </w:tc>
        <w:tc>
          <w:tcPr>
            <w:tcW w:w="791"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11.99</w:t>
            </w:r>
          </w:p>
        </w:tc>
        <w:tc>
          <w:tcPr>
            <w:tcW w:w="573"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2276.1</w:t>
            </w:r>
          </w:p>
        </w:tc>
        <w:tc>
          <w:tcPr>
            <w:tcW w:w="573"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1110.6</w:t>
            </w:r>
          </w:p>
        </w:tc>
        <w:tc>
          <w:tcPr>
            <w:tcW w:w="738" w:type="pct"/>
            <w:shd w:val="clear" w:color="auto" w:fill="auto"/>
          </w:tcPr>
          <w:p w:rsidR="00F139FE" w:rsidRPr="00F254AC" w:rsidRDefault="00F139FE" w:rsidP="004F7737">
            <w:pPr>
              <w:ind w:firstLine="0"/>
              <w:jc w:val="center"/>
              <w:cnfStyle w:val="000000000000"/>
              <w:rPr>
                <w:rStyle w:val="apple-style-span"/>
                <w:rFonts w:cs="Times New Roman"/>
                <w:bCs/>
                <w:color w:val="000000"/>
                <w:szCs w:val="24"/>
              </w:rPr>
            </w:pPr>
            <w:r w:rsidRPr="00F254AC">
              <w:rPr>
                <w:rStyle w:val="apple-style-span"/>
                <w:rFonts w:cs="Times New Roman"/>
                <w:bCs/>
                <w:color w:val="000000"/>
                <w:szCs w:val="24"/>
              </w:rPr>
              <w:t>48.8</w:t>
            </w:r>
          </w:p>
        </w:tc>
      </w:tr>
      <w:tr w:rsidR="00F139FE" w:rsidRPr="00F254AC" w:rsidTr="00C10A36">
        <w:trPr>
          <w:cnfStyle w:val="000000100000"/>
        </w:trPr>
        <w:tc>
          <w:tcPr>
            <w:cnfStyle w:val="001000000000"/>
            <w:tcW w:w="769" w:type="pct"/>
            <w:shd w:val="clear" w:color="auto" w:fill="auto"/>
          </w:tcPr>
          <w:p w:rsidR="00F139FE" w:rsidRPr="00F254AC" w:rsidRDefault="00F139FE" w:rsidP="004F7737">
            <w:pPr>
              <w:ind w:firstLine="0"/>
              <w:jc w:val="left"/>
              <w:rPr>
                <w:rStyle w:val="apple-style-span"/>
                <w:rFonts w:cs="Times New Roman"/>
                <w:bCs w:val="0"/>
                <w:color w:val="000000"/>
                <w:szCs w:val="24"/>
              </w:rPr>
            </w:pPr>
            <w:r w:rsidRPr="00F254AC">
              <w:rPr>
                <w:rStyle w:val="apple-style-span"/>
                <w:rFonts w:cs="Times New Roman"/>
                <w:bCs w:val="0"/>
                <w:color w:val="000000"/>
                <w:szCs w:val="24"/>
              </w:rPr>
              <w:t>FTP</w:t>
            </w:r>
          </w:p>
        </w:tc>
        <w:tc>
          <w:tcPr>
            <w:tcW w:w="574"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91.25</w:t>
            </w:r>
          </w:p>
        </w:tc>
        <w:tc>
          <w:tcPr>
            <w:tcW w:w="523"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25.81</w:t>
            </w:r>
          </w:p>
        </w:tc>
        <w:tc>
          <w:tcPr>
            <w:tcW w:w="460"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1.48</w:t>
            </w:r>
          </w:p>
        </w:tc>
        <w:tc>
          <w:tcPr>
            <w:tcW w:w="791"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17.77</w:t>
            </w:r>
          </w:p>
        </w:tc>
        <w:tc>
          <w:tcPr>
            <w:tcW w:w="573"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3577.7</w:t>
            </w:r>
          </w:p>
        </w:tc>
        <w:tc>
          <w:tcPr>
            <w:tcW w:w="573"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1599.5</w:t>
            </w:r>
          </w:p>
        </w:tc>
        <w:tc>
          <w:tcPr>
            <w:tcW w:w="738" w:type="pct"/>
            <w:shd w:val="clear" w:color="auto" w:fill="auto"/>
          </w:tcPr>
          <w:p w:rsidR="00F139FE" w:rsidRPr="00F254AC" w:rsidRDefault="00F139FE" w:rsidP="004F7737">
            <w:pPr>
              <w:ind w:firstLine="0"/>
              <w:jc w:val="center"/>
              <w:cnfStyle w:val="000000100000"/>
              <w:rPr>
                <w:rStyle w:val="apple-style-span"/>
                <w:rFonts w:cs="Times New Roman"/>
                <w:bCs/>
                <w:color w:val="000000"/>
                <w:szCs w:val="24"/>
              </w:rPr>
            </w:pPr>
            <w:r w:rsidRPr="00F254AC">
              <w:rPr>
                <w:rStyle w:val="apple-style-span"/>
                <w:rFonts w:cs="Times New Roman"/>
                <w:bCs/>
                <w:color w:val="000000"/>
                <w:szCs w:val="24"/>
              </w:rPr>
              <w:t>44.7</w:t>
            </w:r>
          </w:p>
        </w:tc>
      </w:tr>
    </w:tbl>
    <w:p w:rsidR="00F743E7" w:rsidRPr="00F254AC" w:rsidRDefault="00F743E7" w:rsidP="00D81836">
      <w:pPr>
        <w:rPr>
          <w:rStyle w:val="apple-style-span"/>
          <w:rFonts w:cs="Times New Roman"/>
          <w:bCs/>
          <w:color w:val="000000"/>
          <w:szCs w:val="24"/>
        </w:rPr>
      </w:pPr>
    </w:p>
    <w:p w:rsidR="0056059A" w:rsidRPr="00F254AC" w:rsidRDefault="00D173C4" w:rsidP="0056059A">
      <w:pPr>
        <w:rPr>
          <w:rStyle w:val="apple-style-span"/>
          <w:rFonts w:cs="Times New Roman"/>
          <w:bCs/>
          <w:color w:val="000000"/>
          <w:szCs w:val="24"/>
        </w:rPr>
      </w:pPr>
      <w:r w:rsidRPr="00F254AC">
        <w:rPr>
          <w:rStyle w:val="apple-style-span"/>
          <w:rFonts w:cs="Times New Roman"/>
          <w:bCs/>
          <w:color w:val="000000"/>
          <w:szCs w:val="24"/>
        </w:rPr>
        <w:t>T</w:t>
      </w:r>
      <w:r w:rsidR="0056059A" w:rsidRPr="00F254AC">
        <w:rPr>
          <w:rStyle w:val="apple-style-span"/>
          <w:rFonts w:cs="Times New Roman"/>
          <w:bCs/>
          <w:color w:val="000000"/>
          <w:szCs w:val="24"/>
        </w:rPr>
        <w:t xml:space="preserve">he minimum braking energy </w:t>
      </w:r>
      <w:r w:rsidR="002C2C2D" w:rsidRPr="00F254AC">
        <w:rPr>
          <w:rStyle w:val="apple-style-span"/>
          <w:rFonts w:cs="Times New Roman"/>
          <w:bCs/>
          <w:color w:val="000000"/>
          <w:szCs w:val="24"/>
        </w:rPr>
        <w:t xml:space="preserve">dissipation </w:t>
      </w:r>
      <w:r w:rsidR="0056059A" w:rsidRPr="00F254AC">
        <w:rPr>
          <w:rStyle w:val="apple-style-span"/>
          <w:rFonts w:cs="Times New Roman"/>
          <w:bCs/>
          <w:color w:val="000000"/>
          <w:szCs w:val="24"/>
        </w:rPr>
        <w:t xml:space="preserve">is in </w:t>
      </w:r>
      <w:r w:rsidR="002C2C2D" w:rsidRPr="00F254AC">
        <w:rPr>
          <w:rStyle w:val="apple-style-span"/>
          <w:rFonts w:cs="Times New Roman"/>
          <w:bCs/>
          <w:color w:val="000000"/>
          <w:szCs w:val="24"/>
        </w:rPr>
        <w:t xml:space="preserve">the </w:t>
      </w:r>
      <w:r w:rsidR="0056059A" w:rsidRPr="00F254AC">
        <w:rPr>
          <w:rStyle w:val="apple-style-span"/>
          <w:rFonts w:cs="Times New Roman"/>
          <w:bCs/>
          <w:color w:val="000000"/>
          <w:szCs w:val="24"/>
        </w:rPr>
        <w:t xml:space="preserve">New European Driving </w:t>
      </w:r>
      <w:r w:rsidR="006C13FD" w:rsidRPr="00F254AC">
        <w:rPr>
          <w:rStyle w:val="apple-style-span"/>
          <w:rFonts w:cs="Times New Roman"/>
          <w:bCs/>
          <w:color w:val="000000"/>
          <w:szCs w:val="24"/>
        </w:rPr>
        <w:t>Cycle (</w:t>
      </w:r>
      <w:r w:rsidRPr="00F254AC">
        <w:rPr>
          <w:rStyle w:val="apple-style-span"/>
          <w:rFonts w:cs="Times New Roman"/>
          <w:bCs/>
          <w:color w:val="000000"/>
          <w:szCs w:val="24"/>
        </w:rPr>
        <w:t>27%</w:t>
      </w:r>
      <w:r w:rsidR="002C2C2D" w:rsidRPr="00F254AC">
        <w:rPr>
          <w:rStyle w:val="apple-style-span"/>
          <w:rFonts w:cs="Times New Roman"/>
          <w:bCs/>
          <w:color w:val="000000"/>
          <w:szCs w:val="24"/>
        </w:rPr>
        <w:t>)</w:t>
      </w:r>
      <w:r w:rsidRPr="00F254AC">
        <w:rPr>
          <w:rStyle w:val="apple-style-span"/>
          <w:rFonts w:cs="Times New Roman"/>
          <w:bCs/>
          <w:color w:val="000000"/>
          <w:szCs w:val="24"/>
        </w:rPr>
        <w:t xml:space="preserve"> </w:t>
      </w:r>
      <w:r w:rsidR="0056059A" w:rsidRPr="00F254AC">
        <w:rPr>
          <w:rStyle w:val="apple-style-span"/>
          <w:rFonts w:cs="Times New Roman"/>
          <w:bCs/>
          <w:color w:val="000000"/>
          <w:szCs w:val="24"/>
        </w:rPr>
        <w:t>and the maximum braking energy</w:t>
      </w:r>
      <w:r w:rsidR="002C2C2D" w:rsidRPr="00F254AC">
        <w:rPr>
          <w:rStyle w:val="apple-style-span"/>
          <w:rFonts w:cs="Times New Roman"/>
          <w:bCs/>
          <w:color w:val="000000"/>
          <w:szCs w:val="24"/>
        </w:rPr>
        <w:t xml:space="preserve"> dissipation comes from</w:t>
      </w:r>
      <w:r w:rsidR="0056059A" w:rsidRPr="00F254AC">
        <w:rPr>
          <w:rStyle w:val="apple-style-span"/>
          <w:rFonts w:cs="Times New Roman"/>
          <w:bCs/>
          <w:color w:val="000000"/>
          <w:szCs w:val="24"/>
        </w:rPr>
        <w:t xml:space="preserve"> heavy traffic</w:t>
      </w:r>
      <w:r w:rsidR="002C2C2D" w:rsidRPr="00F254AC">
        <w:rPr>
          <w:rStyle w:val="apple-style-span"/>
          <w:rFonts w:cs="Times New Roman"/>
          <w:bCs/>
          <w:color w:val="000000"/>
          <w:szCs w:val="24"/>
        </w:rPr>
        <w:t xml:space="preserve"> cycles</w:t>
      </w:r>
      <w:r w:rsidR="00923389" w:rsidRPr="00F254AC">
        <w:rPr>
          <w:rStyle w:val="apple-style-span"/>
          <w:rFonts w:cs="Times New Roman"/>
          <w:bCs/>
          <w:color w:val="000000"/>
          <w:szCs w:val="24"/>
        </w:rPr>
        <w:t xml:space="preserve"> such as</w:t>
      </w:r>
      <w:r w:rsidR="0056059A" w:rsidRPr="00F254AC">
        <w:rPr>
          <w:rStyle w:val="apple-style-span"/>
          <w:rFonts w:cs="Times New Roman"/>
          <w:bCs/>
          <w:color w:val="000000"/>
          <w:szCs w:val="24"/>
        </w:rPr>
        <w:t xml:space="preserve"> ECE</w:t>
      </w:r>
      <w:r w:rsidR="00923389" w:rsidRPr="00F254AC">
        <w:rPr>
          <w:rStyle w:val="apple-style-span"/>
          <w:rFonts w:cs="Times New Roman"/>
          <w:bCs/>
          <w:color w:val="000000"/>
          <w:szCs w:val="24"/>
        </w:rPr>
        <w:t xml:space="preserve"> and India Urban where</w:t>
      </w:r>
      <w:r w:rsidR="003E442B" w:rsidRPr="00F254AC">
        <w:rPr>
          <w:rStyle w:val="apple-style-span"/>
          <w:rFonts w:cs="Times New Roman"/>
          <w:bCs/>
          <w:color w:val="000000"/>
          <w:szCs w:val="24"/>
        </w:rPr>
        <w:t xml:space="preserve"> it has</w:t>
      </w:r>
      <w:r w:rsidR="0056059A" w:rsidRPr="00F254AC">
        <w:rPr>
          <w:rStyle w:val="apple-style-span"/>
          <w:rFonts w:cs="Times New Roman"/>
          <w:bCs/>
          <w:color w:val="000000"/>
          <w:szCs w:val="24"/>
        </w:rPr>
        <w:t xml:space="preserve"> reach</w:t>
      </w:r>
      <w:r w:rsidR="003E442B" w:rsidRPr="00F254AC">
        <w:rPr>
          <w:rStyle w:val="apple-style-span"/>
          <w:rFonts w:cs="Times New Roman"/>
          <w:bCs/>
          <w:color w:val="000000"/>
          <w:szCs w:val="24"/>
        </w:rPr>
        <w:t>ed</w:t>
      </w:r>
      <w:r w:rsidR="0056059A" w:rsidRPr="00F254AC">
        <w:rPr>
          <w:rStyle w:val="apple-style-span"/>
          <w:rFonts w:cs="Times New Roman"/>
          <w:bCs/>
          <w:color w:val="000000"/>
          <w:szCs w:val="24"/>
        </w:rPr>
        <w:t xml:space="preserve"> up to 60%. </w:t>
      </w:r>
      <w:r w:rsidR="00923389" w:rsidRPr="00F254AC">
        <w:rPr>
          <w:rStyle w:val="apple-style-span"/>
          <w:rFonts w:cs="Times New Roman"/>
          <w:bCs/>
          <w:color w:val="000000"/>
          <w:szCs w:val="24"/>
        </w:rPr>
        <w:t>The percentage of total braking energy that can be utilised by re</w:t>
      </w:r>
      <w:r w:rsidR="003E442B" w:rsidRPr="00F254AC">
        <w:rPr>
          <w:rStyle w:val="apple-style-span"/>
          <w:rFonts w:cs="Times New Roman"/>
          <w:bCs/>
          <w:color w:val="000000"/>
          <w:szCs w:val="24"/>
        </w:rPr>
        <w:t>generative braking</w:t>
      </w:r>
      <w:r w:rsidR="00923389" w:rsidRPr="00F254AC">
        <w:rPr>
          <w:rStyle w:val="apple-style-span"/>
          <w:rFonts w:cs="Times New Roman"/>
          <w:bCs/>
          <w:color w:val="000000"/>
          <w:szCs w:val="24"/>
        </w:rPr>
        <w:t xml:space="preserve"> at a front wheel</w:t>
      </w:r>
      <w:r w:rsidR="003E442B" w:rsidRPr="00F254AC">
        <w:rPr>
          <w:rStyle w:val="apple-style-span"/>
          <w:rFonts w:cs="Times New Roman"/>
          <w:bCs/>
          <w:color w:val="000000"/>
          <w:szCs w:val="24"/>
        </w:rPr>
        <w:t xml:space="preserve"> is lower, and</w:t>
      </w:r>
      <w:r w:rsidR="00923389" w:rsidRPr="00F254AC">
        <w:rPr>
          <w:rStyle w:val="apple-style-span"/>
          <w:rFonts w:cs="Times New Roman"/>
          <w:bCs/>
          <w:color w:val="000000"/>
          <w:szCs w:val="24"/>
        </w:rPr>
        <w:t xml:space="preserve"> is </w:t>
      </w:r>
      <w:r w:rsidR="006C13FD" w:rsidRPr="00F254AC">
        <w:rPr>
          <w:rStyle w:val="apple-style-span"/>
          <w:rFonts w:cs="Times New Roman"/>
          <w:bCs/>
          <w:color w:val="000000"/>
          <w:szCs w:val="24"/>
        </w:rPr>
        <w:t>given in</w:t>
      </w:r>
      <w:r w:rsidR="00FB19E0" w:rsidRPr="00F254AC">
        <w:rPr>
          <w:rStyle w:val="apple-style-span"/>
          <w:rFonts w:cs="Times New Roman"/>
          <w:bCs/>
          <w:color w:val="000000"/>
          <w:szCs w:val="24"/>
        </w:rPr>
        <w:t xml:space="preserve"> Table 4</w:t>
      </w:r>
      <w:r w:rsidR="00923389" w:rsidRPr="00F254AC">
        <w:rPr>
          <w:rStyle w:val="apple-style-span"/>
          <w:rFonts w:cs="Times New Roman"/>
          <w:bCs/>
          <w:color w:val="000000"/>
          <w:szCs w:val="24"/>
        </w:rPr>
        <w:t>.</w:t>
      </w:r>
      <w:r w:rsidR="001161B9" w:rsidRPr="00F254AC">
        <w:rPr>
          <w:rStyle w:val="apple-style-span"/>
          <w:rFonts w:cs="Times New Roman"/>
          <w:bCs/>
          <w:color w:val="000000"/>
          <w:szCs w:val="24"/>
        </w:rPr>
        <w:t xml:space="preserve"> </w:t>
      </w:r>
      <w:r w:rsidR="00923389" w:rsidRPr="00F254AC">
        <w:rPr>
          <w:rStyle w:val="apple-style-span"/>
          <w:rFonts w:cs="Times New Roman"/>
          <w:bCs/>
          <w:color w:val="000000"/>
          <w:szCs w:val="24"/>
        </w:rPr>
        <w:t xml:space="preserve">This </w:t>
      </w:r>
      <w:r w:rsidR="001161B9" w:rsidRPr="00F254AC">
        <w:rPr>
          <w:rStyle w:val="apple-style-span"/>
          <w:rFonts w:cs="Times New Roman"/>
          <w:bCs/>
          <w:color w:val="000000"/>
          <w:szCs w:val="24"/>
        </w:rPr>
        <w:t>show</w:t>
      </w:r>
      <w:r w:rsidR="00923389" w:rsidRPr="00F254AC">
        <w:rPr>
          <w:rStyle w:val="apple-style-span"/>
          <w:rFonts w:cs="Times New Roman"/>
          <w:bCs/>
          <w:color w:val="000000"/>
          <w:szCs w:val="24"/>
        </w:rPr>
        <w:t>s</w:t>
      </w:r>
      <w:r w:rsidR="003B4FE7" w:rsidRPr="00F254AC">
        <w:rPr>
          <w:rStyle w:val="apple-style-span"/>
          <w:rFonts w:cs="Times New Roman"/>
          <w:bCs/>
          <w:color w:val="000000"/>
          <w:szCs w:val="24"/>
        </w:rPr>
        <w:t xml:space="preserve"> that the available regenerative braking energy </w:t>
      </w:r>
      <w:r w:rsidR="00CB792C">
        <w:rPr>
          <w:rStyle w:val="apple-style-span"/>
          <w:rFonts w:cs="Times New Roman"/>
          <w:bCs/>
          <w:color w:val="000000"/>
          <w:szCs w:val="24"/>
        </w:rPr>
        <w:t>ranges</w:t>
      </w:r>
      <w:r w:rsidR="003B4FE7" w:rsidRPr="00F254AC">
        <w:rPr>
          <w:rStyle w:val="apple-style-span"/>
          <w:rFonts w:cs="Times New Roman"/>
          <w:bCs/>
          <w:color w:val="000000"/>
          <w:szCs w:val="24"/>
        </w:rPr>
        <w:t xml:space="preserve"> </w:t>
      </w:r>
      <w:r w:rsidR="001161B9" w:rsidRPr="00F254AC">
        <w:rPr>
          <w:rStyle w:val="apple-style-span"/>
          <w:rFonts w:cs="Times New Roman"/>
          <w:bCs/>
          <w:color w:val="000000"/>
          <w:szCs w:val="24"/>
        </w:rPr>
        <w:t xml:space="preserve">from 28% to </w:t>
      </w:r>
      <w:r w:rsidR="003B4FE7" w:rsidRPr="00F254AC">
        <w:rPr>
          <w:rStyle w:val="apple-style-span"/>
          <w:rFonts w:cs="Times New Roman"/>
          <w:bCs/>
          <w:color w:val="000000"/>
          <w:szCs w:val="24"/>
        </w:rPr>
        <w:t xml:space="preserve">43% on each </w:t>
      </w:r>
      <w:r w:rsidR="001161B9" w:rsidRPr="00F254AC">
        <w:rPr>
          <w:rStyle w:val="apple-style-span"/>
          <w:rFonts w:cs="Times New Roman"/>
          <w:bCs/>
          <w:color w:val="000000"/>
          <w:szCs w:val="24"/>
        </w:rPr>
        <w:t>wheel.</w:t>
      </w:r>
    </w:p>
    <w:p w:rsidR="00F139FE" w:rsidRPr="00F254AC" w:rsidRDefault="00F870DB" w:rsidP="006C5643">
      <w:pPr>
        <w:tabs>
          <w:tab w:val="left" w:pos="1134"/>
        </w:tabs>
        <w:spacing w:after="0"/>
        <w:ind w:firstLine="0"/>
        <w:jc w:val="center"/>
        <w:rPr>
          <w:rStyle w:val="apple-style-span"/>
          <w:rFonts w:cs="Times New Roman"/>
          <w:bCs/>
          <w:color w:val="000000"/>
          <w:szCs w:val="24"/>
        </w:rPr>
      </w:pPr>
      <w:r w:rsidRPr="00F254AC">
        <w:rPr>
          <w:rStyle w:val="apple-style-span"/>
          <w:rFonts w:cs="Times New Roman"/>
          <w:b/>
          <w:bCs/>
          <w:color w:val="000000"/>
          <w:szCs w:val="24"/>
        </w:rPr>
        <w:t>Table 4</w:t>
      </w:r>
      <w:r w:rsidR="00797DAB" w:rsidRPr="00F254AC">
        <w:rPr>
          <w:rStyle w:val="apple-style-span"/>
          <w:rFonts w:cs="Times New Roman"/>
          <w:bCs/>
          <w:color w:val="000000"/>
          <w:szCs w:val="24"/>
        </w:rPr>
        <w:tab/>
      </w:r>
      <w:r w:rsidR="00140579" w:rsidRPr="00F254AC">
        <w:rPr>
          <w:rStyle w:val="apple-style-span"/>
          <w:rFonts w:cs="Times New Roman"/>
          <w:bCs/>
          <w:color w:val="000000"/>
          <w:szCs w:val="24"/>
        </w:rPr>
        <w:t>Availab</w:t>
      </w:r>
      <w:r w:rsidR="00DA2BDC" w:rsidRPr="00F254AC">
        <w:rPr>
          <w:rStyle w:val="apple-style-span"/>
          <w:rFonts w:cs="Times New Roman"/>
          <w:bCs/>
          <w:color w:val="000000"/>
          <w:szCs w:val="24"/>
        </w:rPr>
        <w:t xml:space="preserve">le regenerative braking on two front </w:t>
      </w:r>
      <w:r w:rsidR="00C36AC8" w:rsidRPr="00F254AC">
        <w:rPr>
          <w:rStyle w:val="apple-style-span"/>
          <w:rFonts w:cs="Times New Roman"/>
          <w:bCs/>
          <w:color w:val="000000"/>
          <w:szCs w:val="24"/>
        </w:rPr>
        <w:t>wheel</w:t>
      </w:r>
      <w:r w:rsidR="00DA2BDC" w:rsidRPr="00F254AC">
        <w:rPr>
          <w:rStyle w:val="apple-style-span"/>
          <w:rFonts w:cs="Times New Roman"/>
          <w:bCs/>
          <w:color w:val="000000"/>
          <w:szCs w:val="24"/>
        </w:rPr>
        <w:t>s</w:t>
      </w:r>
    </w:p>
    <w:p w:rsidR="00B41A03" w:rsidRPr="00F254AC" w:rsidRDefault="00B41A03" w:rsidP="004F7737">
      <w:pPr>
        <w:spacing w:after="0"/>
        <w:ind w:firstLine="0"/>
        <w:rPr>
          <w:rStyle w:val="apple-style-span"/>
          <w:rFonts w:cs="Times New Roman"/>
          <w:bCs/>
          <w:color w:val="000000"/>
          <w:szCs w:val="24"/>
        </w:rPr>
      </w:pPr>
    </w:p>
    <w:tbl>
      <w:tblPr>
        <w:tblStyle w:val="LightShading-Accent11"/>
        <w:tblW w:w="4675" w:type="pct"/>
        <w:tblLayout w:type="fixed"/>
        <w:tblLook w:val="04A0"/>
      </w:tblPr>
      <w:tblGrid>
        <w:gridCol w:w="2270"/>
        <w:gridCol w:w="1774"/>
        <w:gridCol w:w="2028"/>
        <w:gridCol w:w="2458"/>
      </w:tblGrid>
      <w:tr w:rsidR="00F139FE" w:rsidRPr="00F254AC" w:rsidTr="00C10A36">
        <w:trPr>
          <w:cnfStyle w:val="100000000000"/>
        </w:trPr>
        <w:tc>
          <w:tcPr>
            <w:cnfStyle w:val="001000000000"/>
            <w:tcW w:w="1330" w:type="pct"/>
            <w:shd w:val="clear" w:color="auto" w:fill="auto"/>
          </w:tcPr>
          <w:p w:rsidR="00F139FE" w:rsidRPr="00F254AC" w:rsidRDefault="00F139FE" w:rsidP="00F139FE">
            <w:pPr>
              <w:rPr>
                <w:rStyle w:val="apple-style-span"/>
                <w:rFonts w:cs="Times New Roman"/>
                <w:bCs w:val="0"/>
                <w:color w:val="000000"/>
                <w:szCs w:val="24"/>
              </w:rPr>
            </w:pPr>
          </w:p>
        </w:tc>
        <w:tc>
          <w:tcPr>
            <w:tcW w:w="1040" w:type="pct"/>
            <w:shd w:val="clear" w:color="auto" w:fill="auto"/>
          </w:tcPr>
          <w:p w:rsidR="00F139FE" w:rsidRPr="00F254AC" w:rsidRDefault="00F139FE" w:rsidP="00C10A36">
            <w:pPr>
              <w:pStyle w:val="DecimalAligned"/>
              <w:ind w:firstLine="0"/>
              <w:jc w:val="center"/>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Total braking</w:t>
            </w:r>
          </w:p>
          <w:p w:rsidR="00F139FE" w:rsidRPr="00F254AC" w:rsidRDefault="00F139FE" w:rsidP="00C10A36">
            <w:pPr>
              <w:pStyle w:val="DecimalAligned"/>
              <w:ind w:firstLine="0"/>
              <w:jc w:val="center"/>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energy</w:t>
            </w:r>
          </w:p>
          <w:p w:rsidR="00F139FE" w:rsidRPr="00F254AC" w:rsidRDefault="00F139FE" w:rsidP="00C10A36">
            <w:pPr>
              <w:pStyle w:val="DecimalAligned"/>
              <w:ind w:firstLine="0"/>
              <w:jc w:val="center"/>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kJ)</w:t>
            </w:r>
          </w:p>
        </w:tc>
        <w:tc>
          <w:tcPr>
            <w:tcW w:w="1189" w:type="pct"/>
            <w:shd w:val="clear" w:color="auto" w:fill="auto"/>
          </w:tcPr>
          <w:p w:rsidR="00F139FE" w:rsidRPr="00F254AC" w:rsidRDefault="00F139FE" w:rsidP="00C10A36">
            <w:pPr>
              <w:pStyle w:val="DecimalAligned"/>
              <w:ind w:firstLine="0"/>
              <w:jc w:val="center"/>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Total RB</w:t>
            </w:r>
            <w:r w:rsidR="00D173C4" w:rsidRPr="00F254AC">
              <w:rPr>
                <w:rStyle w:val="apple-style-span"/>
                <w:rFonts w:ascii="Times New Roman" w:hAnsi="Times New Roman" w:cs="Times New Roman"/>
                <w:bCs w:val="0"/>
                <w:color w:val="000000"/>
                <w:szCs w:val="24"/>
              </w:rPr>
              <w:t>S</w:t>
            </w:r>
            <w:r w:rsidR="004F7737" w:rsidRPr="00F254AC">
              <w:rPr>
                <w:rStyle w:val="apple-style-span"/>
                <w:rFonts w:ascii="Times New Roman" w:hAnsi="Times New Roman" w:cs="Times New Roman"/>
                <w:bCs w:val="0"/>
                <w:color w:val="000000"/>
                <w:szCs w:val="24"/>
              </w:rPr>
              <w:t xml:space="preserve"> energy on front wheels </w:t>
            </w:r>
            <w:r w:rsidRPr="00F254AC">
              <w:rPr>
                <w:rStyle w:val="apple-style-span"/>
                <w:rFonts w:ascii="Times New Roman" w:hAnsi="Times New Roman" w:cs="Times New Roman"/>
                <w:bCs w:val="0"/>
                <w:color w:val="000000"/>
                <w:szCs w:val="24"/>
              </w:rPr>
              <w:t>(kJ)</w:t>
            </w:r>
          </w:p>
        </w:tc>
        <w:tc>
          <w:tcPr>
            <w:tcW w:w="1441" w:type="pct"/>
            <w:shd w:val="clear" w:color="auto" w:fill="auto"/>
          </w:tcPr>
          <w:p w:rsidR="00F139FE" w:rsidRPr="00F254AC" w:rsidRDefault="00F139FE" w:rsidP="00C10A36">
            <w:pPr>
              <w:pStyle w:val="DecimalAligned"/>
              <w:ind w:firstLine="0"/>
              <w:jc w:val="center"/>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Available RB</w:t>
            </w:r>
            <w:r w:rsidR="00D173C4" w:rsidRPr="00F254AC">
              <w:rPr>
                <w:rStyle w:val="apple-style-span"/>
                <w:rFonts w:ascii="Times New Roman" w:hAnsi="Times New Roman" w:cs="Times New Roman"/>
                <w:bCs w:val="0"/>
                <w:color w:val="000000"/>
                <w:szCs w:val="24"/>
              </w:rPr>
              <w:t>S</w:t>
            </w:r>
            <w:r w:rsidRPr="00F254AC">
              <w:rPr>
                <w:rStyle w:val="apple-style-span"/>
                <w:rFonts w:ascii="Times New Roman" w:hAnsi="Times New Roman" w:cs="Times New Roman"/>
                <w:bCs w:val="0"/>
                <w:color w:val="000000"/>
                <w:szCs w:val="24"/>
              </w:rPr>
              <w:t xml:space="preserve"> on front wheels to total braking energy (%)</w:t>
            </w:r>
          </w:p>
          <w:p w:rsidR="00B56202" w:rsidRPr="00F254AC" w:rsidRDefault="00B56202" w:rsidP="00C10A36">
            <w:pPr>
              <w:pStyle w:val="DecimalAligned"/>
              <w:ind w:firstLine="0"/>
              <w:jc w:val="center"/>
              <w:cnfStyle w:val="100000000000"/>
              <w:rPr>
                <w:rStyle w:val="apple-style-span"/>
                <w:rFonts w:ascii="Times New Roman" w:hAnsi="Times New Roman" w:cs="Times New Roman"/>
                <w:bCs w:val="0"/>
                <w:color w:val="000000"/>
                <w:szCs w:val="24"/>
              </w:rPr>
            </w:pPr>
            <w:r w:rsidRPr="00F254AC">
              <w:rPr>
                <w:rStyle w:val="apple-style-span"/>
                <w:rFonts w:ascii="Times New Roman" w:hAnsi="Times New Roman" w:cs="Times New Roman"/>
                <w:bCs w:val="0"/>
                <w:color w:val="000000"/>
                <w:szCs w:val="24"/>
              </w:rPr>
              <w:t>(both front wheels)</w:t>
            </w:r>
          </w:p>
        </w:tc>
      </w:tr>
      <w:tr w:rsidR="00F139FE" w:rsidRPr="00F254AC" w:rsidTr="00C10A36">
        <w:trPr>
          <w:cnfStyle w:val="000000100000"/>
        </w:trPr>
        <w:tc>
          <w:tcPr>
            <w:cnfStyle w:val="001000000000"/>
            <w:tcW w:w="1330" w:type="pct"/>
            <w:shd w:val="clear" w:color="auto" w:fill="auto"/>
          </w:tcPr>
          <w:p w:rsidR="00F139FE" w:rsidRPr="00F254AC" w:rsidRDefault="00F139FE" w:rsidP="00F139FE">
            <w:pPr>
              <w:jc w:val="left"/>
              <w:rPr>
                <w:rStyle w:val="apple-style-span"/>
                <w:rFonts w:cs="Times New Roman"/>
                <w:bCs w:val="0"/>
                <w:color w:val="000000"/>
                <w:szCs w:val="24"/>
              </w:rPr>
            </w:pPr>
            <w:r w:rsidRPr="00F254AC">
              <w:rPr>
                <w:rStyle w:val="apple-style-span"/>
                <w:rFonts w:cs="Times New Roman"/>
                <w:bCs w:val="0"/>
                <w:color w:val="000000"/>
                <w:szCs w:val="24"/>
              </w:rPr>
              <w:t>ECE</w:t>
            </w:r>
          </w:p>
        </w:tc>
        <w:tc>
          <w:tcPr>
            <w:tcW w:w="1040" w:type="pct"/>
            <w:shd w:val="clear" w:color="auto" w:fill="auto"/>
          </w:tcPr>
          <w:p w:rsidR="00F139FE" w:rsidRPr="00F254AC" w:rsidRDefault="00F139FE" w:rsidP="00C10A36">
            <w:pPr>
              <w:jc w:val="center"/>
              <w:cnfStyle w:val="000000100000"/>
              <w:rPr>
                <w:rStyle w:val="apple-style-span"/>
                <w:rFonts w:cs="Times New Roman"/>
                <w:bCs/>
                <w:color w:val="000000"/>
                <w:szCs w:val="24"/>
              </w:rPr>
            </w:pPr>
            <w:r w:rsidRPr="00F254AC">
              <w:rPr>
                <w:rStyle w:val="apple-style-span"/>
                <w:rFonts w:cs="Times New Roman"/>
                <w:bCs/>
                <w:color w:val="000000"/>
                <w:szCs w:val="24"/>
              </w:rPr>
              <w:t>90.6</w:t>
            </w:r>
          </w:p>
        </w:tc>
        <w:tc>
          <w:tcPr>
            <w:tcW w:w="1189" w:type="pct"/>
            <w:shd w:val="clear" w:color="auto" w:fill="auto"/>
          </w:tcPr>
          <w:p w:rsidR="00F139FE" w:rsidRPr="00F254AC" w:rsidRDefault="00F139FE" w:rsidP="00F139FE">
            <w:pPr>
              <w:jc w:val="center"/>
              <w:cnfStyle w:val="000000100000"/>
              <w:rPr>
                <w:rStyle w:val="apple-style-span"/>
                <w:rFonts w:cs="Times New Roman"/>
                <w:bCs/>
                <w:color w:val="000000"/>
                <w:szCs w:val="24"/>
              </w:rPr>
            </w:pPr>
            <w:r w:rsidRPr="00F254AC">
              <w:rPr>
                <w:rStyle w:val="apple-style-span"/>
                <w:rFonts w:cs="Times New Roman"/>
                <w:bCs/>
                <w:color w:val="000000"/>
                <w:szCs w:val="24"/>
              </w:rPr>
              <w:t>27.6</w:t>
            </w:r>
          </w:p>
        </w:tc>
        <w:tc>
          <w:tcPr>
            <w:tcW w:w="1441" w:type="pct"/>
            <w:shd w:val="clear" w:color="auto" w:fill="auto"/>
          </w:tcPr>
          <w:p w:rsidR="00F139FE" w:rsidRPr="00F254AC" w:rsidRDefault="00DA2BDC" w:rsidP="00F139FE">
            <w:pPr>
              <w:jc w:val="center"/>
              <w:cnfStyle w:val="000000100000"/>
              <w:rPr>
                <w:rStyle w:val="apple-style-span"/>
                <w:rFonts w:cs="Times New Roman"/>
                <w:bCs/>
                <w:color w:val="000000"/>
                <w:szCs w:val="24"/>
              </w:rPr>
            </w:pPr>
            <w:r w:rsidRPr="00F254AC">
              <w:rPr>
                <w:rStyle w:val="apple-style-span"/>
                <w:rFonts w:cs="Times New Roman"/>
                <w:bCs/>
                <w:color w:val="000000"/>
                <w:szCs w:val="24"/>
              </w:rPr>
              <w:t>61.0</w:t>
            </w:r>
          </w:p>
        </w:tc>
      </w:tr>
      <w:tr w:rsidR="00F139FE" w:rsidRPr="00F254AC" w:rsidTr="00C10A36">
        <w:tc>
          <w:tcPr>
            <w:cnfStyle w:val="001000000000"/>
            <w:tcW w:w="1330" w:type="pct"/>
            <w:shd w:val="clear" w:color="auto" w:fill="auto"/>
          </w:tcPr>
          <w:p w:rsidR="00F139FE" w:rsidRPr="00F254AC" w:rsidRDefault="00F139FE" w:rsidP="00F139FE">
            <w:pPr>
              <w:jc w:val="left"/>
              <w:rPr>
                <w:rStyle w:val="apple-style-span"/>
                <w:rFonts w:cs="Times New Roman"/>
                <w:bCs w:val="0"/>
                <w:color w:val="000000"/>
                <w:szCs w:val="24"/>
              </w:rPr>
            </w:pPr>
            <w:r w:rsidRPr="00F254AC">
              <w:rPr>
                <w:rStyle w:val="apple-style-span"/>
                <w:rFonts w:cs="Times New Roman"/>
                <w:bCs w:val="0"/>
                <w:color w:val="000000"/>
                <w:szCs w:val="24"/>
              </w:rPr>
              <w:t>NEDC</w:t>
            </w:r>
          </w:p>
        </w:tc>
        <w:tc>
          <w:tcPr>
            <w:tcW w:w="1040" w:type="pct"/>
            <w:shd w:val="clear" w:color="auto" w:fill="auto"/>
          </w:tcPr>
          <w:p w:rsidR="00F139FE" w:rsidRPr="00F254AC" w:rsidRDefault="00F139FE" w:rsidP="00C10A36">
            <w:pPr>
              <w:jc w:val="center"/>
              <w:cnfStyle w:val="000000000000"/>
              <w:rPr>
                <w:rStyle w:val="apple-style-span"/>
                <w:rFonts w:cs="Times New Roman"/>
                <w:bCs/>
                <w:color w:val="000000"/>
                <w:szCs w:val="24"/>
              </w:rPr>
            </w:pPr>
            <w:r w:rsidRPr="00F254AC">
              <w:rPr>
                <w:rStyle w:val="apple-style-span"/>
                <w:rFonts w:cs="Times New Roman"/>
                <w:bCs/>
                <w:color w:val="000000"/>
                <w:szCs w:val="24"/>
              </w:rPr>
              <w:t>694.6</w:t>
            </w:r>
          </w:p>
        </w:tc>
        <w:tc>
          <w:tcPr>
            <w:tcW w:w="1189" w:type="pct"/>
            <w:shd w:val="clear" w:color="auto" w:fill="auto"/>
          </w:tcPr>
          <w:p w:rsidR="00F139FE" w:rsidRPr="00F254AC" w:rsidRDefault="00F139FE" w:rsidP="00F139FE">
            <w:pPr>
              <w:jc w:val="center"/>
              <w:cnfStyle w:val="000000000000"/>
              <w:rPr>
                <w:rStyle w:val="apple-style-span"/>
                <w:rFonts w:cs="Times New Roman"/>
                <w:bCs/>
                <w:color w:val="000000"/>
                <w:szCs w:val="24"/>
              </w:rPr>
            </w:pPr>
            <w:r w:rsidRPr="00F254AC">
              <w:rPr>
                <w:rStyle w:val="apple-style-span"/>
                <w:rFonts w:cs="Times New Roman"/>
                <w:bCs/>
                <w:color w:val="000000"/>
                <w:szCs w:val="24"/>
              </w:rPr>
              <w:t>301.5</w:t>
            </w:r>
          </w:p>
        </w:tc>
        <w:tc>
          <w:tcPr>
            <w:tcW w:w="1441" w:type="pct"/>
            <w:shd w:val="clear" w:color="auto" w:fill="auto"/>
          </w:tcPr>
          <w:p w:rsidR="00F139FE" w:rsidRPr="00F254AC" w:rsidRDefault="00DA2BDC" w:rsidP="00F139FE">
            <w:pPr>
              <w:jc w:val="center"/>
              <w:cnfStyle w:val="000000000000"/>
              <w:rPr>
                <w:rStyle w:val="apple-style-span"/>
                <w:rFonts w:cs="Times New Roman"/>
                <w:bCs/>
                <w:color w:val="000000"/>
                <w:szCs w:val="24"/>
              </w:rPr>
            </w:pPr>
            <w:r w:rsidRPr="00F254AC">
              <w:rPr>
                <w:rStyle w:val="apple-style-span"/>
                <w:rFonts w:cs="Times New Roman"/>
                <w:bCs/>
                <w:color w:val="000000"/>
                <w:szCs w:val="24"/>
              </w:rPr>
              <w:t>86.8</w:t>
            </w:r>
          </w:p>
        </w:tc>
      </w:tr>
      <w:tr w:rsidR="00F139FE" w:rsidRPr="00F254AC" w:rsidTr="00C10A36">
        <w:trPr>
          <w:cnfStyle w:val="000000100000"/>
        </w:trPr>
        <w:tc>
          <w:tcPr>
            <w:cnfStyle w:val="001000000000"/>
            <w:tcW w:w="1330" w:type="pct"/>
            <w:shd w:val="clear" w:color="auto" w:fill="auto"/>
          </w:tcPr>
          <w:p w:rsidR="00F139FE" w:rsidRPr="00F254AC" w:rsidRDefault="00F139FE" w:rsidP="00C10A36">
            <w:pPr>
              <w:jc w:val="left"/>
              <w:rPr>
                <w:rStyle w:val="apple-style-span"/>
                <w:rFonts w:cs="Times New Roman"/>
                <w:bCs w:val="0"/>
                <w:color w:val="000000"/>
                <w:szCs w:val="24"/>
              </w:rPr>
            </w:pPr>
            <w:r w:rsidRPr="00F254AC">
              <w:rPr>
                <w:rStyle w:val="apple-style-span"/>
                <w:rFonts w:cs="Times New Roman"/>
                <w:bCs w:val="0"/>
                <w:color w:val="000000"/>
                <w:szCs w:val="24"/>
              </w:rPr>
              <w:t xml:space="preserve">INDIA </w:t>
            </w:r>
            <w:r w:rsidR="00C10A36" w:rsidRPr="00F254AC">
              <w:rPr>
                <w:rStyle w:val="apple-style-span"/>
                <w:rFonts w:cs="Times New Roman"/>
                <w:bCs w:val="0"/>
                <w:color w:val="000000"/>
                <w:szCs w:val="24"/>
              </w:rPr>
              <w:t>U</w:t>
            </w:r>
            <w:r w:rsidRPr="00F254AC">
              <w:rPr>
                <w:rStyle w:val="apple-style-span"/>
                <w:rFonts w:cs="Times New Roman"/>
                <w:bCs w:val="0"/>
                <w:color w:val="000000"/>
                <w:szCs w:val="24"/>
              </w:rPr>
              <w:t>RBAN</w:t>
            </w:r>
          </w:p>
        </w:tc>
        <w:tc>
          <w:tcPr>
            <w:tcW w:w="1040" w:type="pct"/>
            <w:shd w:val="clear" w:color="auto" w:fill="auto"/>
          </w:tcPr>
          <w:p w:rsidR="00F139FE" w:rsidRPr="00F254AC" w:rsidRDefault="00F139FE" w:rsidP="00C10A36">
            <w:pPr>
              <w:jc w:val="center"/>
              <w:cnfStyle w:val="000000100000"/>
              <w:rPr>
                <w:rStyle w:val="apple-style-span"/>
                <w:rFonts w:cs="Times New Roman"/>
                <w:bCs/>
                <w:color w:val="000000"/>
                <w:szCs w:val="24"/>
              </w:rPr>
            </w:pPr>
            <w:r w:rsidRPr="00F254AC">
              <w:rPr>
                <w:rStyle w:val="apple-style-span"/>
                <w:rFonts w:cs="Times New Roman"/>
                <w:bCs/>
                <w:color w:val="000000"/>
                <w:szCs w:val="24"/>
              </w:rPr>
              <w:t>1640.3</w:t>
            </w:r>
          </w:p>
        </w:tc>
        <w:tc>
          <w:tcPr>
            <w:tcW w:w="1189" w:type="pct"/>
            <w:shd w:val="clear" w:color="auto" w:fill="auto"/>
          </w:tcPr>
          <w:p w:rsidR="00F139FE" w:rsidRPr="00F254AC" w:rsidRDefault="00F139FE" w:rsidP="00F139FE">
            <w:pPr>
              <w:jc w:val="center"/>
              <w:cnfStyle w:val="000000100000"/>
              <w:rPr>
                <w:rStyle w:val="apple-style-span"/>
                <w:rFonts w:cs="Times New Roman"/>
                <w:bCs/>
                <w:color w:val="000000"/>
                <w:szCs w:val="24"/>
              </w:rPr>
            </w:pPr>
            <w:r w:rsidRPr="00F254AC">
              <w:rPr>
                <w:rStyle w:val="apple-style-span"/>
                <w:rFonts w:cs="Times New Roman"/>
                <w:bCs/>
                <w:color w:val="000000"/>
                <w:szCs w:val="24"/>
              </w:rPr>
              <w:t>461.2</w:t>
            </w:r>
          </w:p>
        </w:tc>
        <w:tc>
          <w:tcPr>
            <w:tcW w:w="1441" w:type="pct"/>
            <w:shd w:val="clear" w:color="auto" w:fill="auto"/>
          </w:tcPr>
          <w:p w:rsidR="00F139FE" w:rsidRPr="00F254AC" w:rsidRDefault="00DA2BDC" w:rsidP="00F139FE">
            <w:pPr>
              <w:jc w:val="center"/>
              <w:cnfStyle w:val="000000100000"/>
              <w:rPr>
                <w:rStyle w:val="apple-style-span"/>
                <w:rFonts w:cs="Times New Roman"/>
                <w:bCs/>
                <w:color w:val="000000"/>
                <w:szCs w:val="24"/>
              </w:rPr>
            </w:pPr>
            <w:r w:rsidRPr="00F254AC">
              <w:rPr>
                <w:rStyle w:val="apple-style-span"/>
                <w:rFonts w:cs="Times New Roman"/>
                <w:bCs/>
                <w:color w:val="000000"/>
                <w:szCs w:val="24"/>
              </w:rPr>
              <w:t>56.2</w:t>
            </w:r>
          </w:p>
        </w:tc>
      </w:tr>
      <w:tr w:rsidR="00F139FE" w:rsidRPr="00F254AC" w:rsidTr="00C10A36">
        <w:tc>
          <w:tcPr>
            <w:cnfStyle w:val="001000000000"/>
            <w:tcW w:w="1330" w:type="pct"/>
            <w:shd w:val="clear" w:color="auto" w:fill="auto"/>
          </w:tcPr>
          <w:p w:rsidR="00F139FE" w:rsidRPr="00F254AC" w:rsidRDefault="00F139FE" w:rsidP="00F139FE">
            <w:pPr>
              <w:jc w:val="left"/>
              <w:rPr>
                <w:rStyle w:val="apple-style-span"/>
                <w:rFonts w:cs="Times New Roman"/>
                <w:bCs w:val="0"/>
                <w:color w:val="000000"/>
                <w:szCs w:val="24"/>
              </w:rPr>
            </w:pPr>
            <w:r w:rsidRPr="00F254AC">
              <w:rPr>
                <w:rStyle w:val="apple-style-span"/>
                <w:rFonts w:cs="Times New Roman"/>
                <w:bCs w:val="0"/>
                <w:color w:val="000000"/>
                <w:szCs w:val="24"/>
              </w:rPr>
              <w:t>UDDS</w:t>
            </w:r>
          </w:p>
        </w:tc>
        <w:tc>
          <w:tcPr>
            <w:tcW w:w="1040" w:type="pct"/>
            <w:shd w:val="clear" w:color="auto" w:fill="auto"/>
          </w:tcPr>
          <w:p w:rsidR="00F139FE" w:rsidRPr="00F254AC" w:rsidRDefault="00F139FE" w:rsidP="00C10A36">
            <w:pPr>
              <w:jc w:val="center"/>
              <w:cnfStyle w:val="000000000000"/>
              <w:rPr>
                <w:rStyle w:val="apple-style-span"/>
                <w:rFonts w:cs="Times New Roman"/>
                <w:bCs/>
                <w:color w:val="000000"/>
                <w:szCs w:val="24"/>
              </w:rPr>
            </w:pPr>
            <w:r w:rsidRPr="00F254AC">
              <w:rPr>
                <w:rStyle w:val="apple-style-span"/>
                <w:rFonts w:cs="Times New Roman"/>
                <w:bCs/>
                <w:color w:val="000000"/>
                <w:szCs w:val="24"/>
              </w:rPr>
              <w:t>1110.6</w:t>
            </w:r>
          </w:p>
        </w:tc>
        <w:tc>
          <w:tcPr>
            <w:tcW w:w="1189" w:type="pct"/>
            <w:shd w:val="clear" w:color="auto" w:fill="auto"/>
          </w:tcPr>
          <w:p w:rsidR="00F139FE" w:rsidRPr="00F254AC" w:rsidRDefault="00F139FE" w:rsidP="00F139FE">
            <w:pPr>
              <w:jc w:val="center"/>
              <w:cnfStyle w:val="000000000000"/>
              <w:rPr>
                <w:rStyle w:val="apple-style-span"/>
                <w:rFonts w:cs="Times New Roman"/>
                <w:bCs/>
                <w:color w:val="000000"/>
                <w:szCs w:val="24"/>
              </w:rPr>
            </w:pPr>
            <w:r w:rsidRPr="00F254AC">
              <w:rPr>
                <w:rStyle w:val="apple-style-span"/>
                <w:rFonts w:cs="Times New Roman"/>
                <w:bCs/>
                <w:color w:val="000000"/>
                <w:szCs w:val="24"/>
              </w:rPr>
              <w:t>336.3</w:t>
            </w:r>
          </w:p>
        </w:tc>
        <w:tc>
          <w:tcPr>
            <w:tcW w:w="1441" w:type="pct"/>
            <w:shd w:val="clear" w:color="auto" w:fill="auto"/>
          </w:tcPr>
          <w:p w:rsidR="00F139FE" w:rsidRPr="00F254AC" w:rsidRDefault="00DA2BDC" w:rsidP="00F139FE">
            <w:pPr>
              <w:jc w:val="center"/>
              <w:cnfStyle w:val="000000000000"/>
              <w:rPr>
                <w:rStyle w:val="apple-style-span"/>
                <w:rFonts w:cs="Times New Roman"/>
                <w:bCs/>
                <w:color w:val="000000"/>
                <w:szCs w:val="24"/>
              </w:rPr>
            </w:pPr>
            <w:r w:rsidRPr="00F254AC">
              <w:rPr>
                <w:rStyle w:val="apple-style-span"/>
                <w:rFonts w:cs="Times New Roman"/>
                <w:bCs/>
                <w:color w:val="000000"/>
                <w:szCs w:val="24"/>
              </w:rPr>
              <w:t>60.6</w:t>
            </w:r>
          </w:p>
        </w:tc>
      </w:tr>
      <w:tr w:rsidR="00F139FE" w:rsidRPr="00F254AC" w:rsidTr="00C10A36">
        <w:trPr>
          <w:cnfStyle w:val="000000100000"/>
        </w:trPr>
        <w:tc>
          <w:tcPr>
            <w:cnfStyle w:val="001000000000"/>
            <w:tcW w:w="1330" w:type="pct"/>
            <w:shd w:val="clear" w:color="auto" w:fill="auto"/>
          </w:tcPr>
          <w:p w:rsidR="00F139FE" w:rsidRPr="00F254AC" w:rsidRDefault="00F139FE" w:rsidP="00F139FE">
            <w:pPr>
              <w:jc w:val="left"/>
              <w:rPr>
                <w:rStyle w:val="apple-style-span"/>
                <w:rFonts w:cs="Times New Roman"/>
                <w:bCs w:val="0"/>
                <w:color w:val="000000"/>
                <w:szCs w:val="24"/>
              </w:rPr>
            </w:pPr>
            <w:r w:rsidRPr="00F254AC">
              <w:rPr>
                <w:rStyle w:val="apple-style-span"/>
                <w:rFonts w:cs="Times New Roman"/>
                <w:bCs w:val="0"/>
                <w:color w:val="000000"/>
                <w:szCs w:val="24"/>
              </w:rPr>
              <w:t>FTP</w:t>
            </w:r>
          </w:p>
        </w:tc>
        <w:tc>
          <w:tcPr>
            <w:tcW w:w="1040" w:type="pct"/>
            <w:shd w:val="clear" w:color="auto" w:fill="auto"/>
          </w:tcPr>
          <w:p w:rsidR="00F139FE" w:rsidRPr="00F254AC" w:rsidRDefault="00F139FE" w:rsidP="00C10A36">
            <w:pPr>
              <w:jc w:val="center"/>
              <w:cnfStyle w:val="000000100000"/>
              <w:rPr>
                <w:rStyle w:val="apple-style-span"/>
                <w:rFonts w:cs="Times New Roman"/>
                <w:bCs/>
                <w:color w:val="000000"/>
                <w:szCs w:val="24"/>
              </w:rPr>
            </w:pPr>
            <w:r w:rsidRPr="00F254AC">
              <w:rPr>
                <w:rStyle w:val="apple-style-span"/>
                <w:rFonts w:cs="Times New Roman"/>
                <w:bCs/>
                <w:color w:val="000000"/>
                <w:szCs w:val="24"/>
              </w:rPr>
              <w:t>1599.5</w:t>
            </w:r>
          </w:p>
        </w:tc>
        <w:tc>
          <w:tcPr>
            <w:tcW w:w="1189" w:type="pct"/>
            <w:shd w:val="clear" w:color="auto" w:fill="auto"/>
          </w:tcPr>
          <w:p w:rsidR="00F139FE" w:rsidRPr="00F254AC" w:rsidRDefault="00F139FE" w:rsidP="00F139FE">
            <w:pPr>
              <w:jc w:val="center"/>
              <w:cnfStyle w:val="000000100000"/>
              <w:rPr>
                <w:rStyle w:val="apple-style-span"/>
                <w:rFonts w:cs="Times New Roman"/>
                <w:bCs/>
                <w:color w:val="000000"/>
                <w:szCs w:val="24"/>
              </w:rPr>
            </w:pPr>
            <w:r w:rsidRPr="00F254AC">
              <w:rPr>
                <w:rStyle w:val="apple-style-span"/>
                <w:rFonts w:cs="Times New Roman"/>
                <w:bCs/>
                <w:color w:val="000000"/>
                <w:szCs w:val="24"/>
              </w:rPr>
              <w:t>501.5</w:t>
            </w:r>
          </w:p>
        </w:tc>
        <w:tc>
          <w:tcPr>
            <w:tcW w:w="1441" w:type="pct"/>
            <w:shd w:val="clear" w:color="auto" w:fill="auto"/>
          </w:tcPr>
          <w:p w:rsidR="00F139FE" w:rsidRPr="00F254AC" w:rsidRDefault="00DA2BDC" w:rsidP="00F139FE">
            <w:pPr>
              <w:jc w:val="center"/>
              <w:cnfStyle w:val="000000100000"/>
              <w:rPr>
                <w:rStyle w:val="apple-style-span"/>
                <w:rFonts w:cs="Times New Roman"/>
                <w:bCs/>
                <w:color w:val="000000"/>
                <w:szCs w:val="24"/>
              </w:rPr>
            </w:pPr>
            <w:r w:rsidRPr="00F254AC">
              <w:rPr>
                <w:rStyle w:val="apple-style-span"/>
                <w:rFonts w:cs="Times New Roman"/>
                <w:bCs/>
                <w:color w:val="000000"/>
                <w:szCs w:val="24"/>
              </w:rPr>
              <w:t>62.8</w:t>
            </w:r>
          </w:p>
        </w:tc>
      </w:tr>
    </w:tbl>
    <w:p w:rsidR="00A4442B" w:rsidRPr="00F254AC" w:rsidRDefault="00A4442B" w:rsidP="00D81836">
      <w:pPr>
        <w:rPr>
          <w:rStyle w:val="apple-style-span"/>
          <w:rFonts w:cs="Times New Roman"/>
          <w:bCs/>
          <w:color w:val="000000"/>
          <w:szCs w:val="24"/>
        </w:rPr>
      </w:pPr>
    </w:p>
    <w:p w:rsidR="00140579" w:rsidRPr="00F254AC" w:rsidRDefault="00C10A36" w:rsidP="00C10A36">
      <w:pPr>
        <w:ind w:firstLine="0"/>
        <w:rPr>
          <w:rStyle w:val="apple-style-span"/>
          <w:rFonts w:cs="Times New Roman"/>
          <w:b/>
          <w:bCs/>
          <w:color w:val="000000"/>
          <w:szCs w:val="24"/>
        </w:rPr>
      </w:pPr>
      <w:r w:rsidRPr="00F254AC">
        <w:rPr>
          <w:rStyle w:val="apple-style-span"/>
          <w:rFonts w:cs="Times New Roman"/>
          <w:b/>
          <w:bCs/>
          <w:color w:val="000000"/>
          <w:szCs w:val="24"/>
        </w:rPr>
        <w:t xml:space="preserve">4.  </w:t>
      </w:r>
      <w:r w:rsidR="00D0346E" w:rsidRPr="00F254AC">
        <w:rPr>
          <w:rStyle w:val="apple-style-span"/>
          <w:rFonts w:cs="Times New Roman"/>
          <w:b/>
          <w:bCs/>
          <w:color w:val="000000"/>
          <w:szCs w:val="24"/>
        </w:rPr>
        <w:t>Discussion</w:t>
      </w:r>
    </w:p>
    <w:p w:rsidR="001E3A20" w:rsidRPr="00F254AC" w:rsidRDefault="006A5B6A" w:rsidP="009F5763">
      <w:pPr>
        <w:rPr>
          <w:rStyle w:val="apple-style-span"/>
          <w:rFonts w:cs="Times New Roman"/>
          <w:bCs/>
          <w:color w:val="000000"/>
          <w:szCs w:val="24"/>
        </w:rPr>
      </w:pPr>
      <w:r w:rsidRPr="00F254AC">
        <w:rPr>
          <w:rStyle w:val="apple-style-span"/>
          <w:rFonts w:cs="Times New Roman"/>
          <w:bCs/>
          <w:color w:val="000000"/>
          <w:szCs w:val="24"/>
        </w:rPr>
        <w:t>The</w:t>
      </w:r>
      <w:r w:rsidR="00072D8F" w:rsidRPr="00F254AC">
        <w:rPr>
          <w:rStyle w:val="apple-style-span"/>
          <w:rFonts w:cs="Times New Roman"/>
          <w:bCs/>
          <w:color w:val="000000"/>
          <w:szCs w:val="24"/>
        </w:rPr>
        <w:t xml:space="preserve"> calculation</w:t>
      </w:r>
      <w:r w:rsidR="00612C67" w:rsidRPr="00F254AC">
        <w:rPr>
          <w:rStyle w:val="apple-style-span"/>
          <w:rFonts w:cs="Times New Roman"/>
          <w:bCs/>
          <w:color w:val="000000"/>
          <w:szCs w:val="24"/>
        </w:rPr>
        <w:t>s</w:t>
      </w:r>
      <w:r w:rsidR="00072D8F" w:rsidRPr="00F254AC">
        <w:rPr>
          <w:rStyle w:val="apple-style-span"/>
          <w:rFonts w:cs="Times New Roman"/>
          <w:bCs/>
          <w:color w:val="000000"/>
          <w:szCs w:val="24"/>
        </w:rPr>
        <w:t xml:space="preserve"> above provide </w:t>
      </w:r>
      <w:r w:rsidR="00612C67" w:rsidRPr="00F254AC">
        <w:rPr>
          <w:rStyle w:val="apple-style-span"/>
          <w:rFonts w:cs="Times New Roman"/>
          <w:bCs/>
          <w:color w:val="000000"/>
          <w:szCs w:val="24"/>
        </w:rPr>
        <w:t>a basis</w:t>
      </w:r>
      <w:r w:rsidR="00072D8F" w:rsidRPr="00F254AC">
        <w:rPr>
          <w:rStyle w:val="apple-style-span"/>
          <w:rFonts w:cs="Times New Roman"/>
          <w:bCs/>
          <w:color w:val="000000"/>
          <w:szCs w:val="24"/>
        </w:rPr>
        <w:t xml:space="preserve"> for</w:t>
      </w:r>
      <w:r w:rsidR="00CB792C">
        <w:rPr>
          <w:rStyle w:val="apple-style-span"/>
          <w:rFonts w:cs="Times New Roman"/>
          <w:bCs/>
          <w:color w:val="000000"/>
          <w:szCs w:val="24"/>
        </w:rPr>
        <w:t xml:space="preserve"> designing a</w:t>
      </w:r>
      <w:r w:rsidR="00E16D3D" w:rsidRPr="00F254AC">
        <w:rPr>
          <w:rStyle w:val="apple-style-span"/>
          <w:rFonts w:cs="Times New Roman"/>
          <w:bCs/>
          <w:color w:val="000000"/>
          <w:szCs w:val="24"/>
        </w:rPr>
        <w:t xml:space="preserve"> HV braking</w:t>
      </w:r>
      <w:r w:rsidR="00140579" w:rsidRPr="00F254AC">
        <w:rPr>
          <w:rStyle w:val="apple-style-span"/>
          <w:rFonts w:cs="Times New Roman"/>
          <w:bCs/>
          <w:color w:val="000000"/>
          <w:szCs w:val="24"/>
        </w:rPr>
        <w:t xml:space="preserve"> system to </w:t>
      </w:r>
      <w:r w:rsidR="00B41A03" w:rsidRPr="00F254AC">
        <w:rPr>
          <w:rStyle w:val="apple-style-span"/>
          <w:rFonts w:cs="Times New Roman"/>
          <w:bCs/>
          <w:color w:val="000000"/>
          <w:szCs w:val="24"/>
        </w:rPr>
        <w:t>recuperate</w:t>
      </w:r>
      <w:r w:rsidR="00140579" w:rsidRPr="00F254AC">
        <w:rPr>
          <w:rStyle w:val="apple-style-span"/>
          <w:rFonts w:cs="Times New Roman"/>
          <w:bCs/>
          <w:color w:val="000000"/>
          <w:szCs w:val="24"/>
        </w:rPr>
        <w:t xml:space="preserve"> maximum braking en</w:t>
      </w:r>
      <w:r w:rsidR="00515E33" w:rsidRPr="00F254AC">
        <w:rPr>
          <w:rStyle w:val="apple-style-span"/>
          <w:rFonts w:cs="Times New Roman"/>
          <w:bCs/>
          <w:color w:val="000000"/>
          <w:szCs w:val="24"/>
        </w:rPr>
        <w:t xml:space="preserve">ergy </w:t>
      </w:r>
      <w:r w:rsidR="00072D8F" w:rsidRPr="00F254AC">
        <w:rPr>
          <w:rStyle w:val="apple-style-span"/>
          <w:rFonts w:cs="Times New Roman"/>
          <w:bCs/>
          <w:color w:val="000000"/>
          <w:szCs w:val="24"/>
        </w:rPr>
        <w:t>from</w:t>
      </w:r>
      <w:r w:rsidR="00515E33" w:rsidRPr="00F254AC">
        <w:rPr>
          <w:rStyle w:val="apple-style-span"/>
          <w:rFonts w:cs="Times New Roman"/>
          <w:bCs/>
          <w:color w:val="000000"/>
          <w:szCs w:val="24"/>
        </w:rPr>
        <w:t xml:space="preserve"> the front wheels</w:t>
      </w:r>
      <w:r w:rsidR="00072D8F" w:rsidRPr="00F254AC">
        <w:rPr>
          <w:rStyle w:val="apple-style-span"/>
          <w:rFonts w:cs="Times New Roman"/>
          <w:bCs/>
          <w:color w:val="000000"/>
          <w:szCs w:val="24"/>
        </w:rPr>
        <w:t>.</w:t>
      </w:r>
      <w:r w:rsidRPr="00F254AC">
        <w:rPr>
          <w:rStyle w:val="apple-style-span"/>
          <w:rFonts w:cs="Times New Roman"/>
          <w:bCs/>
          <w:color w:val="000000"/>
          <w:szCs w:val="24"/>
        </w:rPr>
        <w:t xml:space="preserve"> </w:t>
      </w:r>
      <w:r w:rsidR="00612C67" w:rsidRPr="00F254AC">
        <w:rPr>
          <w:rStyle w:val="apple-style-span"/>
          <w:rFonts w:cs="Times New Roman"/>
          <w:bCs/>
          <w:color w:val="000000"/>
          <w:szCs w:val="24"/>
        </w:rPr>
        <w:t>T</w:t>
      </w:r>
      <w:r w:rsidR="00140579" w:rsidRPr="00F254AC">
        <w:rPr>
          <w:rStyle w:val="apple-style-span"/>
          <w:rFonts w:cs="Times New Roman"/>
          <w:bCs/>
          <w:color w:val="000000"/>
          <w:szCs w:val="24"/>
        </w:rPr>
        <w:t>he power c</w:t>
      </w:r>
      <w:r w:rsidR="00AE5FEE" w:rsidRPr="00F254AC">
        <w:rPr>
          <w:rStyle w:val="apple-style-span"/>
          <w:rFonts w:cs="Times New Roman"/>
          <w:bCs/>
          <w:color w:val="000000"/>
          <w:szCs w:val="24"/>
        </w:rPr>
        <w:t>apacities of the electric motor</w:t>
      </w:r>
      <w:r w:rsidR="009E6DE2">
        <w:rPr>
          <w:rStyle w:val="apple-style-span"/>
          <w:rFonts w:cs="Times New Roman"/>
          <w:bCs/>
          <w:color w:val="000000"/>
          <w:szCs w:val="24"/>
        </w:rPr>
        <w:t xml:space="preserve"> </w:t>
      </w:r>
      <w:r w:rsidR="00AE5FEE" w:rsidRPr="00F254AC">
        <w:rPr>
          <w:rStyle w:val="apple-style-span"/>
          <w:rFonts w:cs="Times New Roman"/>
          <w:bCs/>
          <w:color w:val="000000"/>
          <w:szCs w:val="24"/>
        </w:rPr>
        <w:t>/</w:t>
      </w:r>
      <w:r w:rsidR="009E6DE2">
        <w:rPr>
          <w:rStyle w:val="apple-style-span"/>
          <w:rFonts w:cs="Times New Roman"/>
          <w:bCs/>
          <w:color w:val="000000"/>
          <w:szCs w:val="24"/>
        </w:rPr>
        <w:t xml:space="preserve"> </w:t>
      </w:r>
      <w:r w:rsidR="00612C67" w:rsidRPr="00F254AC">
        <w:rPr>
          <w:rStyle w:val="apple-style-span"/>
          <w:rFonts w:cs="Times New Roman"/>
          <w:bCs/>
          <w:color w:val="000000"/>
          <w:szCs w:val="24"/>
        </w:rPr>
        <w:t xml:space="preserve">generator </w:t>
      </w:r>
      <w:r w:rsidR="00140579" w:rsidRPr="00F254AC">
        <w:rPr>
          <w:rStyle w:val="apple-style-span"/>
          <w:rFonts w:cs="Times New Roman"/>
          <w:bCs/>
          <w:color w:val="000000"/>
          <w:szCs w:val="24"/>
        </w:rPr>
        <w:t xml:space="preserve">are usually not </w:t>
      </w:r>
      <w:r w:rsidR="00072D8F" w:rsidRPr="00F254AC">
        <w:rPr>
          <w:rStyle w:val="apple-style-span"/>
          <w:rFonts w:cs="Times New Roman"/>
          <w:bCs/>
          <w:color w:val="000000"/>
          <w:szCs w:val="24"/>
        </w:rPr>
        <w:t>sufficient</w:t>
      </w:r>
      <w:r w:rsidR="00C40876" w:rsidRPr="00F254AC">
        <w:rPr>
          <w:rStyle w:val="apple-style-span"/>
          <w:rFonts w:cs="Times New Roman"/>
          <w:bCs/>
          <w:color w:val="000000"/>
          <w:szCs w:val="24"/>
        </w:rPr>
        <w:t xml:space="preserve"> to handle the large</w:t>
      </w:r>
      <w:r w:rsidR="00140579" w:rsidRPr="00F254AC">
        <w:rPr>
          <w:rStyle w:val="apple-style-span"/>
          <w:rFonts w:cs="Times New Roman"/>
          <w:bCs/>
          <w:color w:val="000000"/>
          <w:szCs w:val="24"/>
        </w:rPr>
        <w:t xml:space="preserve"> braking power</w:t>
      </w:r>
      <w:r w:rsidR="00072D8F" w:rsidRPr="00F254AC">
        <w:rPr>
          <w:rStyle w:val="apple-style-span"/>
          <w:rFonts w:cs="Times New Roman"/>
          <w:bCs/>
          <w:color w:val="000000"/>
          <w:szCs w:val="24"/>
        </w:rPr>
        <w:t xml:space="preserve"> when b</w:t>
      </w:r>
      <w:r w:rsidR="00C40876" w:rsidRPr="00F254AC">
        <w:rPr>
          <w:rStyle w:val="apple-style-span"/>
          <w:rFonts w:cs="Times New Roman"/>
          <w:bCs/>
          <w:color w:val="000000"/>
          <w:szCs w:val="24"/>
        </w:rPr>
        <w:t>raking from high speeds, or at high de</w:t>
      </w:r>
      <w:r w:rsidR="00072D8F" w:rsidRPr="00F254AC">
        <w:rPr>
          <w:rStyle w:val="apple-style-span"/>
          <w:rFonts w:cs="Times New Roman"/>
          <w:bCs/>
          <w:color w:val="000000"/>
          <w:szCs w:val="24"/>
        </w:rPr>
        <w:t>celeration</w:t>
      </w:r>
      <w:r w:rsidR="00EF2F19" w:rsidRPr="00F254AC">
        <w:rPr>
          <w:rStyle w:val="apple-style-span"/>
          <w:rFonts w:cs="Times New Roman"/>
          <w:bCs/>
          <w:color w:val="000000"/>
          <w:szCs w:val="24"/>
        </w:rPr>
        <w:t xml:space="preserve">. </w:t>
      </w:r>
      <w:r w:rsidR="00612C67" w:rsidRPr="00F254AC">
        <w:rPr>
          <w:rStyle w:val="apple-style-span"/>
          <w:rFonts w:cs="Times New Roman"/>
          <w:bCs/>
          <w:color w:val="000000"/>
          <w:szCs w:val="24"/>
        </w:rPr>
        <w:t>T</w:t>
      </w:r>
      <w:r w:rsidR="00072D8F" w:rsidRPr="00F254AC">
        <w:rPr>
          <w:rStyle w:val="apple-style-span"/>
          <w:rFonts w:cs="Times New Roman"/>
          <w:bCs/>
          <w:color w:val="000000"/>
          <w:szCs w:val="24"/>
        </w:rPr>
        <w:t>he</w:t>
      </w:r>
      <w:r w:rsidR="00EF2F19" w:rsidRPr="00F254AC">
        <w:rPr>
          <w:rStyle w:val="apple-style-span"/>
          <w:rFonts w:cs="Times New Roman"/>
          <w:bCs/>
          <w:color w:val="000000"/>
          <w:szCs w:val="24"/>
        </w:rPr>
        <w:t xml:space="preserve"> electric motor</w:t>
      </w:r>
      <w:r w:rsidR="00AE5FEE" w:rsidRPr="00F254AC">
        <w:rPr>
          <w:rStyle w:val="apple-style-span"/>
          <w:rFonts w:cs="Times New Roman"/>
          <w:bCs/>
          <w:color w:val="000000"/>
          <w:szCs w:val="24"/>
        </w:rPr>
        <w:t>/</w:t>
      </w:r>
      <w:r w:rsidRPr="00F254AC">
        <w:rPr>
          <w:rStyle w:val="apple-style-span"/>
          <w:rFonts w:cs="Times New Roman"/>
          <w:bCs/>
          <w:color w:val="000000"/>
          <w:szCs w:val="24"/>
        </w:rPr>
        <w:t>generator</w:t>
      </w:r>
      <w:r w:rsidR="00EF2F19" w:rsidRPr="00F254AC">
        <w:rPr>
          <w:rStyle w:val="apple-style-span"/>
          <w:rFonts w:cs="Times New Roman"/>
          <w:bCs/>
          <w:color w:val="000000"/>
          <w:szCs w:val="24"/>
        </w:rPr>
        <w:t xml:space="preserve"> </w:t>
      </w:r>
      <w:r w:rsidR="00CB792C">
        <w:rPr>
          <w:rStyle w:val="apple-style-span"/>
          <w:rFonts w:cs="Times New Roman"/>
          <w:bCs/>
          <w:color w:val="000000"/>
          <w:szCs w:val="24"/>
        </w:rPr>
        <w:t>can provide</w:t>
      </w:r>
      <w:r w:rsidR="00EF2F19" w:rsidRPr="00F254AC">
        <w:rPr>
          <w:rStyle w:val="apple-style-span"/>
          <w:rFonts w:cs="Times New Roman"/>
          <w:bCs/>
          <w:color w:val="000000"/>
          <w:szCs w:val="24"/>
        </w:rPr>
        <w:t xml:space="preserve"> </w:t>
      </w:r>
      <w:r w:rsidR="00AE5FEE" w:rsidRPr="00F254AC">
        <w:rPr>
          <w:rStyle w:val="apple-style-span"/>
          <w:rFonts w:cs="Times New Roman"/>
          <w:bCs/>
          <w:color w:val="000000"/>
          <w:szCs w:val="24"/>
        </w:rPr>
        <w:t xml:space="preserve">up to </w:t>
      </w:r>
      <w:r w:rsidR="00EF2F19" w:rsidRPr="00F254AC">
        <w:rPr>
          <w:rStyle w:val="apple-style-span"/>
          <w:rFonts w:cs="Times New Roman"/>
          <w:bCs/>
          <w:color w:val="000000"/>
          <w:szCs w:val="24"/>
        </w:rPr>
        <w:t>its maximum b</w:t>
      </w:r>
      <w:r w:rsidR="00C40876" w:rsidRPr="00F254AC">
        <w:rPr>
          <w:rStyle w:val="apple-style-span"/>
          <w:rFonts w:cs="Times New Roman"/>
          <w:bCs/>
          <w:color w:val="000000"/>
          <w:szCs w:val="24"/>
        </w:rPr>
        <w:t xml:space="preserve">raking torque and the </w:t>
      </w:r>
      <w:r w:rsidR="00643E12" w:rsidRPr="00F254AC">
        <w:rPr>
          <w:rStyle w:val="apple-style-span"/>
          <w:rFonts w:cs="Times New Roman"/>
          <w:bCs/>
          <w:color w:val="000000"/>
          <w:szCs w:val="24"/>
        </w:rPr>
        <w:t>friction braking</w:t>
      </w:r>
      <w:r w:rsidR="00EF2F19" w:rsidRPr="00F254AC">
        <w:rPr>
          <w:rStyle w:val="apple-style-span"/>
          <w:rFonts w:cs="Times New Roman"/>
          <w:bCs/>
          <w:color w:val="000000"/>
          <w:szCs w:val="24"/>
        </w:rPr>
        <w:t xml:space="preserve"> </w:t>
      </w:r>
      <w:r w:rsidR="00CB792C">
        <w:rPr>
          <w:rStyle w:val="apple-style-span"/>
          <w:rFonts w:cs="Times New Roman"/>
          <w:bCs/>
          <w:color w:val="000000"/>
          <w:szCs w:val="24"/>
        </w:rPr>
        <w:t>can provide</w:t>
      </w:r>
      <w:r w:rsidR="00EF2F19" w:rsidRPr="00F254AC">
        <w:rPr>
          <w:rStyle w:val="apple-style-span"/>
          <w:rFonts w:cs="Times New Roman"/>
          <w:bCs/>
          <w:color w:val="000000"/>
          <w:szCs w:val="24"/>
        </w:rPr>
        <w:t xml:space="preserve"> the remaining</w:t>
      </w:r>
      <w:r w:rsidR="00AE5FEE" w:rsidRPr="00F254AC">
        <w:rPr>
          <w:rStyle w:val="apple-style-span"/>
          <w:rFonts w:cs="Times New Roman"/>
          <w:bCs/>
          <w:color w:val="000000"/>
          <w:szCs w:val="24"/>
        </w:rPr>
        <w:t xml:space="preserve"> braking force demand</w:t>
      </w:r>
      <w:r w:rsidR="00EF2F19" w:rsidRPr="00F254AC">
        <w:rPr>
          <w:rStyle w:val="apple-style-span"/>
          <w:rFonts w:cs="Times New Roman"/>
          <w:bCs/>
          <w:color w:val="000000"/>
          <w:szCs w:val="24"/>
        </w:rPr>
        <w:t xml:space="preserve">. </w:t>
      </w:r>
      <w:r w:rsidR="002C7D35" w:rsidRPr="00F254AC">
        <w:rPr>
          <w:rStyle w:val="apple-style-span"/>
          <w:rFonts w:cs="Times New Roman"/>
          <w:bCs/>
          <w:color w:val="000000"/>
          <w:szCs w:val="24"/>
        </w:rPr>
        <w:t>It has been show</w:t>
      </w:r>
      <w:r w:rsidR="00072D8F" w:rsidRPr="00F254AC">
        <w:rPr>
          <w:rStyle w:val="apple-style-span"/>
          <w:rFonts w:cs="Times New Roman"/>
          <w:bCs/>
          <w:color w:val="000000"/>
          <w:szCs w:val="24"/>
        </w:rPr>
        <w:t>n</w:t>
      </w:r>
      <w:r w:rsidR="002C7D35" w:rsidRPr="00F254AC">
        <w:rPr>
          <w:rStyle w:val="apple-style-span"/>
          <w:rFonts w:cs="Times New Roman"/>
          <w:bCs/>
          <w:color w:val="000000"/>
          <w:szCs w:val="24"/>
        </w:rPr>
        <w:t xml:space="preserve"> that when the vehicle deceleration is less th</w:t>
      </w:r>
      <w:r w:rsidR="007004F5" w:rsidRPr="00F254AC">
        <w:rPr>
          <w:rStyle w:val="apple-style-span"/>
          <w:rFonts w:cs="Times New Roman"/>
          <w:bCs/>
          <w:color w:val="000000"/>
          <w:szCs w:val="24"/>
        </w:rPr>
        <w:t>an 0.4</w:t>
      </w:r>
      <w:r w:rsidR="009E6DE2">
        <w:rPr>
          <w:rStyle w:val="apple-style-span"/>
          <w:rFonts w:cs="Times New Roman"/>
          <w:bCs/>
          <w:color w:val="000000"/>
          <w:szCs w:val="24"/>
        </w:rPr>
        <w:t xml:space="preserve"> </w:t>
      </w:r>
      <w:r w:rsidR="007004F5" w:rsidRPr="00F254AC">
        <w:rPr>
          <w:rStyle w:val="apple-style-span"/>
          <w:rFonts w:cs="Times New Roman"/>
          <w:bCs/>
          <w:color w:val="000000"/>
          <w:szCs w:val="24"/>
        </w:rPr>
        <w:t>g</w:t>
      </w:r>
      <w:r w:rsidR="00072D8F" w:rsidRPr="00F254AC">
        <w:rPr>
          <w:rStyle w:val="apple-style-span"/>
          <w:rFonts w:cs="Times New Roman"/>
          <w:bCs/>
          <w:color w:val="000000"/>
          <w:szCs w:val="24"/>
        </w:rPr>
        <w:t xml:space="preserve"> at low speeds</w:t>
      </w:r>
      <w:r w:rsidR="002C7D35" w:rsidRPr="00F254AC">
        <w:rPr>
          <w:rStyle w:val="apple-style-span"/>
          <w:rFonts w:cs="Times New Roman"/>
          <w:bCs/>
          <w:color w:val="000000"/>
          <w:szCs w:val="24"/>
        </w:rPr>
        <w:t>, the ele</w:t>
      </w:r>
      <w:r w:rsidR="00072D8F" w:rsidRPr="00F254AC">
        <w:rPr>
          <w:rStyle w:val="apple-style-span"/>
          <w:rFonts w:cs="Times New Roman"/>
          <w:bCs/>
          <w:color w:val="000000"/>
          <w:szCs w:val="24"/>
        </w:rPr>
        <w:t xml:space="preserve">ctric motor itself can provide all </w:t>
      </w:r>
      <w:r w:rsidR="00C40876" w:rsidRPr="00F254AC">
        <w:rPr>
          <w:rStyle w:val="apple-style-span"/>
          <w:rFonts w:cs="Times New Roman"/>
          <w:bCs/>
          <w:color w:val="000000"/>
          <w:szCs w:val="24"/>
        </w:rPr>
        <w:t xml:space="preserve">the required </w:t>
      </w:r>
      <w:r w:rsidR="006C13FD" w:rsidRPr="00F254AC">
        <w:rPr>
          <w:rStyle w:val="apple-style-span"/>
          <w:rFonts w:cs="Times New Roman"/>
          <w:bCs/>
          <w:color w:val="000000"/>
          <w:szCs w:val="24"/>
        </w:rPr>
        <w:t>brake torque</w:t>
      </w:r>
      <w:r w:rsidR="002C7D35" w:rsidRPr="00F254AC">
        <w:rPr>
          <w:rStyle w:val="apple-style-span"/>
          <w:rFonts w:cs="Times New Roman"/>
          <w:bCs/>
          <w:color w:val="000000"/>
          <w:szCs w:val="24"/>
        </w:rPr>
        <w:t xml:space="preserve"> and no conventional braking is needed. However, when the </w:t>
      </w:r>
      <w:r w:rsidR="00C40876" w:rsidRPr="00F254AC">
        <w:rPr>
          <w:rStyle w:val="apple-style-span"/>
          <w:rFonts w:cs="Times New Roman"/>
          <w:bCs/>
          <w:color w:val="000000"/>
          <w:szCs w:val="24"/>
        </w:rPr>
        <w:t>required braking deceleration is higher</w:t>
      </w:r>
      <w:r w:rsidR="002C7D35" w:rsidRPr="00F254AC">
        <w:rPr>
          <w:rStyle w:val="apple-style-span"/>
          <w:rFonts w:cs="Times New Roman"/>
          <w:bCs/>
          <w:color w:val="000000"/>
          <w:szCs w:val="24"/>
        </w:rPr>
        <w:t xml:space="preserve"> than 0.4</w:t>
      </w:r>
      <w:r w:rsidR="009E6DE2">
        <w:rPr>
          <w:rStyle w:val="apple-style-span"/>
          <w:rFonts w:cs="Times New Roman"/>
          <w:bCs/>
          <w:color w:val="000000"/>
          <w:szCs w:val="24"/>
        </w:rPr>
        <w:t xml:space="preserve"> </w:t>
      </w:r>
      <w:r w:rsidR="007004F5" w:rsidRPr="00F254AC">
        <w:rPr>
          <w:rStyle w:val="apple-style-span"/>
          <w:rFonts w:cs="Times New Roman"/>
          <w:bCs/>
          <w:color w:val="000000"/>
          <w:szCs w:val="24"/>
        </w:rPr>
        <w:t>g</w:t>
      </w:r>
      <w:r w:rsidR="00277DBC" w:rsidRPr="00F254AC">
        <w:rPr>
          <w:rStyle w:val="apple-style-span"/>
          <w:rFonts w:cs="Times New Roman"/>
          <w:bCs/>
          <w:color w:val="000000"/>
          <w:szCs w:val="24"/>
        </w:rPr>
        <w:t xml:space="preserve"> the required braking torque</w:t>
      </w:r>
      <w:r w:rsidR="002C7D35" w:rsidRPr="00F254AC">
        <w:rPr>
          <w:rStyle w:val="apple-style-span"/>
          <w:rFonts w:cs="Times New Roman"/>
          <w:bCs/>
          <w:color w:val="000000"/>
          <w:szCs w:val="24"/>
        </w:rPr>
        <w:t xml:space="preserve"> for the front wheels is </w:t>
      </w:r>
      <w:r w:rsidR="00612C67" w:rsidRPr="00F254AC">
        <w:rPr>
          <w:rStyle w:val="apple-style-span"/>
          <w:rFonts w:cs="Times New Roman"/>
          <w:bCs/>
          <w:color w:val="000000"/>
          <w:szCs w:val="24"/>
        </w:rPr>
        <w:t>greater</w:t>
      </w:r>
      <w:r w:rsidR="002C7D35" w:rsidRPr="00F254AC">
        <w:rPr>
          <w:rStyle w:val="apple-style-span"/>
          <w:rFonts w:cs="Times New Roman"/>
          <w:bCs/>
          <w:color w:val="000000"/>
          <w:szCs w:val="24"/>
        </w:rPr>
        <w:t xml:space="preserve"> than the electric motor</w:t>
      </w:r>
      <w:r w:rsidR="00277DBC" w:rsidRPr="00F254AC">
        <w:rPr>
          <w:rStyle w:val="apple-style-span"/>
          <w:rFonts w:cs="Times New Roman"/>
          <w:bCs/>
          <w:color w:val="000000"/>
          <w:szCs w:val="24"/>
        </w:rPr>
        <w:t xml:space="preserve"> / generator</w:t>
      </w:r>
      <w:r w:rsidR="002C7D35" w:rsidRPr="00F254AC">
        <w:rPr>
          <w:rStyle w:val="apple-style-span"/>
          <w:rFonts w:cs="Times New Roman"/>
          <w:bCs/>
          <w:color w:val="000000"/>
          <w:szCs w:val="24"/>
        </w:rPr>
        <w:t xml:space="preserve"> can </w:t>
      </w:r>
      <w:r w:rsidR="007C00BA" w:rsidRPr="00F254AC">
        <w:rPr>
          <w:rStyle w:val="apple-style-span"/>
          <w:rFonts w:cs="Times New Roman"/>
          <w:bCs/>
          <w:color w:val="000000"/>
          <w:szCs w:val="24"/>
        </w:rPr>
        <w:t>provide</w:t>
      </w:r>
      <w:r w:rsidR="002C7D35" w:rsidRPr="00F254AC">
        <w:rPr>
          <w:rStyle w:val="apple-style-span"/>
          <w:rFonts w:cs="Times New Roman"/>
          <w:bCs/>
          <w:color w:val="000000"/>
          <w:szCs w:val="24"/>
        </w:rPr>
        <w:t>. In this case the conventional brake has to apply a</w:t>
      </w:r>
      <w:r w:rsidR="00D173C4" w:rsidRPr="00F254AC">
        <w:rPr>
          <w:rStyle w:val="apple-style-span"/>
          <w:rFonts w:cs="Times New Roman"/>
          <w:bCs/>
          <w:color w:val="000000"/>
          <w:szCs w:val="24"/>
        </w:rPr>
        <w:t xml:space="preserve">dditional braking </w:t>
      </w:r>
      <w:r w:rsidR="00D173C4" w:rsidRPr="00F254AC">
        <w:rPr>
          <w:rStyle w:val="apple-style-span"/>
          <w:rFonts w:cs="Times New Roman"/>
          <w:bCs/>
          <w:color w:val="000000"/>
          <w:szCs w:val="24"/>
        </w:rPr>
        <w:lastRenderedPageBreak/>
        <w:t xml:space="preserve">force to </w:t>
      </w:r>
      <w:r w:rsidR="007C00BA" w:rsidRPr="00F254AC">
        <w:rPr>
          <w:rStyle w:val="apple-style-span"/>
          <w:rFonts w:cs="Times New Roman"/>
          <w:bCs/>
          <w:color w:val="000000"/>
          <w:szCs w:val="24"/>
        </w:rPr>
        <w:t>provide</w:t>
      </w:r>
      <w:r w:rsidR="002C7D35" w:rsidRPr="00F254AC">
        <w:rPr>
          <w:rStyle w:val="apple-style-span"/>
          <w:rFonts w:cs="Times New Roman"/>
          <w:bCs/>
          <w:color w:val="000000"/>
          <w:szCs w:val="24"/>
        </w:rPr>
        <w:t xml:space="preserve"> the remaining force.</w:t>
      </w:r>
      <w:r w:rsidR="00B73C78" w:rsidRPr="00F254AC">
        <w:rPr>
          <w:rStyle w:val="apple-style-span"/>
          <w:rFonts w:cs="Times New Roman"/>
          <w:bCs/>
          <w:color w:val="000000"/>
          <w:szCs w:val="24"/>
        </w:rPr>
        <w:t xml:space="preserve"> From the calculation</w:t>
      </w:r>
      <w:r w:rsidR="007C00BA" w:rsidRPr="00F254AC">
        <w:rPr>
          <w:rStyle w:val="apple-style-span"/>
          <w:rFonts w:cs="Times New Roman"/>
          <w:bCs/>
          <w:color w:val="000000"/>
          <w:szCs w:val="24"/>
        </w:rPr>
        <w:t>s</w:t>
      </w:r>
      <w:r w:rsidR="00B73C78" w:rsidRPr="00F254AC">
        <w:rPr>
          <w:rStyle w:val="apple-style-span"/>
          <w:rFonts w:cs="Times New Roman"/>
          <w:bCs/>
          <w:color w:val="000000"/>
          <w:szCs w:val="24"/>
        </w:rPr>
        <w:t xml:space="preserve"> and simulation resu</w:t>
      </w:r>
      <w:r w:rsidR="00D173C4" w:rsidRPr="00F254AC">
        <w:rPr>
          <w:rStyle w:val="apple-style-span"/>
          <w:rFonts w:cs="Times New Roman"/>
          <w:bCs/>
          <w:color w:val="000000"/>
          <w:szCs w:val="24"/>
        </w:rPr>
        <w:t xml:space="preserve">lts, </w:t>
      </w:r>
      <w:r w:rsidR="00B41A03" w:rsidRPr="00F254AC">
        <w:rPr>
          <w:rStyle w:val="apple-style-span"/>
          <w:rFonts w:cs="Times New Roman"/>
          <w:bCs/>
          <w:color w:val="000000"/>
          <w:szCs w:val="24"/>
        </w:rPr>
        <w:t xml:space="preserve">the </w:t>
      </w:r>
      <w:r w:rsidR="007C00BA" w:rsidRPr="00F254AC">
        <w:rPr>
          <w:rStyle w:val="apple-style-span"/>
          <w:rFonts w:cs="Times New Roman"/>
          <w:bCs/>
          <w:color w:val="000000"/>
          <w:szCs w:val="24"/>
        </w:rPr>
        <w:t>use of</w:t>
      </w:r>
      <w:r w:rsidR="00B73C78" w:rsidRPr="00F254AC">
        <w:rPr>
          <w:rStyle w:val="apple-style-span"/>
          <w:rFonts w:cs="Times New Roman"/>
          <w:bCs/>
          <w:color w:val="000000"/>
          <w:szCs w:val="24"/>
        </w:rPr>
        <w:t xml:space="preserve"> </w:t>
      </w:r>
      <w:r w:rsidR="00AE5FEE" w:rsidRPr="00F254AC">
        <w:rPr>
          <w:rStyle w:val="apple-style-span"/>
          <w:rFonts w:cs="Times New Roman"/>
          <w:bCs/>
          <w:color w:val="000000"/>
          <w:szCs w:val="24"/>
        </w:rPr>
        <w:t xml:space="preserve">regenerative braking </w:t>
      </w:r>
      <w:r w:rsidR="00B73C78" w:rsidRPr="00F254AC">
        <w:rPr>
          <w:rStyle w:val="apple-style-span"/>
          <w:rFonts w:cs="Times New Roman"/>
          <w:bCs/>
          <w:color w:val="000000"/>
          <w:szCs w:val="24"/>
        </w:rPr>
        <w:t xml:space="preserve">in </w:t>
      </w:r>
      <w:r w:rsidR="00D173C4" w:rsidRPr="00F254AC">
        <w:rPr>
          <w:rStyle w:val="apple-style-span"/>
          <w:rFonts w:cs="Times New Roman"/>
          <w:bCs/>
          <w:color w:val="000000"/>
          <w:szCs w:val="24"/>
        </w:rPr>
        <w:t xml:space="preserve">hybrid </w:t>
      </w:r>
      <w:r w:rsidR="00B73C78" w:rsidRPr="00F254AC">
        <w:rPr>
          <w:rStyle w:val="apple-style-span"/>
          <w:rFonts w:cs="Times New Roman"/>
          <w:bCs/>
          <w:color w:val="000000"/>
          <w:szCs w:val="24"/>
        </w:rPr>
        <w:t>car</w:t>
      </w:r>
      <w:r w:rsidR="007C00BA" w:rsidRPr="00F254AC">
        <w:rPr>
          <w:rStyle w:val="apple-style-span"/>
          <w:rFonts w:cs="Times New Roman"/>
          <w:bCs/>
          <w:color w:val="000000"/>
          <w:szCs w:val="24"/>
        </w:rPr>
        <w:t>s allows</w:t>
      </w:r>
      <w:r w:rsidR="00A23423" w:rsidRPr="00F254AC">
        <w:rPr>
          <w:rStyle w:val="apple-style-span"/>
          <w:rFonts w:cs="Times New Roman"/>
          <w:bCs/>
          <w:color w:val="000000"/>
          <w:szCs w:val="24"/>
        </w:rPr>
        <w:t xml:space="preserve"> the braking energy dissipated </w:t>
      </w:r>
      <w:r w:rsidR="00B41A03" w:rsidRPr="00F254AC">
        <w:rPr>
          <w:rStyle w:val="apple-style-span"/>
          <w:rFonts w:cs="Times New Roman"/>
          <w:bCs/>
          <w:color w:val="000000"/>
          <w:szCs w:val="24"/>
        </w:rPr>
        <w:t xml:space="preserve">by </w:t>
      </w:r>
      <w:r w:rsidR="00643E12" w:rsidRPr="00F254AC">
        <w:rPr>
          <w:rStyle w:val="apple-style-span"/>
          <w:rFonts w:cs="Times New Roman"/>
          <w:bCs/>
          <w:color w:val="000000"/>
          <w:szCs w:val="24"/>
        </w:rPr>
        <w:t>friction braking</w:t>
      </w:r>
      <w:r w:rsidR="00B41A03" w:rsidRPr="00F254AC">
        <w:rPr>
          <w:rStyle w:val="apple-style-span"/>
          <w:rFonts w:cs="Times New Roman"/>
          <w:bCs/>
          <w:color w:val="000000"/>
          <w:szCs w:val="24"/>
        </w:rPr>
        <w:t xml:space="preserve"> </w:t>
      </w:r>
      <w:r w:rsidR="00A23423" w:rsidRPr="00F254AC">
        <w:rPr>
          <w:rStyle w:val="apple-style-span"/>
          <w:rFonts w:cs="Times New Roman"/>
          <w:bCs/>
          <w:color w:val="000000"/>
          <w:szCs w:val="24"/>
        </w:rPr>
        <w:t>at</w:t>
      </w:r>
      <w:r w:rsidR="007C00BA" w:rsidRPr="00F254AC">
        <w:rPr>
          <w:rStyle w:val="apple-style-span"/>
          <w:rFonts w:cs="Times New Roman"/>
          <w:bCs/>
          <w:color w:val="000000"/>
          <w:szCs w:val="24"/>
        </w:rPr>
        <w:t xml:space="preserve"> the</w:t>
      </w:r>
      <w:r w:rsidR="00B73C78" w:rsidRPr="00F254AC">
        <w:rPr>
          <w:rStyle w:val="apple-style-span"/>
          <w:rFonts w:cs="Times New Roman"/>
          <w:bCs/>
          <w:color w:val="000000"/>
          <w:szCs w:val="24"/>
        </w:rPr>
        <w:t xml:space="preserve"> front whee</w:t>
      </w:r>
      <w:r w:rsidR="007C00BA" w:rsidRPr="00F254AC">
        <w:rPr>
          <w:rStyle w:val="apple-style-span"/>
          <w:rFonts w:cs="Times New Roman"/>
          <w:bCs/>
          <w:color w:val="000000"/>
          <w:szCs w:val="24"/>
        </w:rPr>
        <w:t>ls to</w:t>
      </w:r>
      <w:r w:rsidR="00B3404B" w:rsidRPr="00F254AC">
        <w:rPr>
          <w:rStyle w:val="apple-style-span"/>
          <w:rFonts w:cs="Times New Roman"/>
          <w:bCs/>
          <w:color w:val="000000"/>
          <w:szCs w:val="24"/>
        </w:rPr>
        <w:t xml:space="preserve"> be reduced between 30% and</w:t>
      </w:r>
      <w:r w:rsidR="00B73C78" w:rsidRPr="00F254AC">
        <w:rPr>
          <w:rStyle w:val="apple-style-span"/>
          <w:rFonts w:cs="Times New Roman"/>
          <w:bCs/>
          <w:color w:val="000000"/>
          <w:szCs w:val="24"/>
        </w:rPr>
        <w:t xml:space="preserve"> 45%. T</w:t>
      </w:r>
      <w:r w:rsidR="007C00BA" w:rsidRPr="00F254AC">
        <w:rPr>
          <w:rStyle w:val="apple-style-span"/>
          <w:rFonts w:cs="Times New Roman"/>
          <w:bCs/>
          <w:color w:val="000000"/>
          <w:szCs w:val="24"/>
        </w:rPr>
        <w:t>his shows that</w:t>
      </w:r>
      <w:r w:rsidR="00B73C78" w:rsidRPr="00F254AC">
        <w:rPr>
          <w:rStyle w:val="apple-style-span"/>
          <w:rFonts w:cs="Times New Roman"/>
          <w:bCs/>
          <w:color w:val="000000"/>
          <w:szCs w:val="24"/>
        </w:rPr>
        <w:t xml:space="preserve"> using </w:t>
      </w:r>
      <w:r w:rsidR="00AE5FEE" w:rsidRPr="00F254AC">
        <w:rPr>
          <w:rStyle w:val="apple-style-span"/>
          <w:rFonts w:cs="Times New Roman"/>
          <w:bCs/>
          <w:color w:val="000000"/>
          <w:szCs w:val="24"/>
        </w:rPr>
        <w:t xml:space="preserve">regenerative braking </w:t>
      </w:r>
      <w:r w:rsidR="00B73C78" w:rsidRPr="00F254AC">
        <w:rPr>
          <w:rStyle w:val="apple-style-span"/>
          <w:rFonts w:cs="Times New Roman"/>
          <w:bCs/>
          <w:color w:val="000000"/>
          <w:szCs w:val="24"/>
        </w:rPr>
        <w:t>in passenger car</w:t>
      </w:r>
      <w:r w:rsidR="00612C67" w:rsidRPr="00F254AC">
        <w:rPr>
          <w:rStyle w:val="apple-style-span"/>
          <w:rFonts w:cs="Times New Roman"/>
          <w:bCs/>
          <w:color w:val="000000"/>
          <w:szCs w:val="24"/>
        </w:rPr>
        <w:t>s gives a</w:t>
      </w:r>
      <w:r w:rsidR="00B73C78" w:rsidRPr="00F254AC">
        <w:rPr>
          <w:rStyle w:val="apple-style-span"/>
          <w:rFonts w:cs="Times New Roman"/>
          <w:bCs/>
          <w:color w:val="000000"/>
          <w:szCs w:val="24"/>
        </w:rPr>
        <w:t xml:space="preserve"> </w:t>
      </w:r>
      <w:r w:rsidR="007C00BA" w:rsidRPr="00F254AC">
        <w:rPr>
          <w:rStyle w:val="apple-style-span"/>
          <w:rFonts w:cs="Times New Roman"/>
          <w:bCs/>
          <w:color w:val="000000"/>
          <w:szCs w:val="24"/>
        </w:rPr>
        <w:t xml:space="preserve">lower </w:t>
      </w:r>
      <w:r w:rsidR="00C40876" w:rsidRPr="00F254AC">
        <w:rPr>
          <w:rStyle w:val="apple-style-span"/>
          <w:rFonts w:cs="Times New Roman"/>
          <w:bCs/>
          <w:color w:val="000000"/>
          <w:szCs w:val="24"/>
        </w:rPr>
        <w:t>duty requirement</w:t>
      </w:r>
      <w:r w:rsidR="00612C67" w:rsidRPr="00F254AC">
        <w:rPr>
          <w:rStyle w:val="apple-style-span"/>
          <w:rFonts w:cs="Times New Roman"/>
          <w:bCs/>
          <w:color w:val="000000"/>
          <w:szCs w:val="24"/>
        </w:rPr>
        <w:t xml:space="preserve"> to the</w:t>
      </w:r>
      <w:r w:rsidR="00B73C78" w:rsidRPr="00F254AC">
        <w:rPr>
          <w:rStyle w:val="apple-style-span"/>
          <w:rFonts w:cs="Times New Roman"/>
          <w:bCs/>
          <w:color w:val="000000"/>
          <w:szCs w:val="24"/>
        </w:rPr>
        <w:t xml:space="preserve"> friction </w:t>
      </w:r>
      <w:r w:rsidR="007C00BA" w:rsidRPr="00F254AC">
        <w:rPr>
          <w:rStyle w:val="apple-style-span"/>
          <w:rFonts w:cs="Times New Roman"/>
          <w:bCs/>
          <w:color w:val="000000"/>
          <w:szCs w:val="24"/>
        </w:rPr>
        <w:t>brake,</w:t>
      </w:r>
      <w:r w:rsidR="00B73C78" w:rsidRPr="00F254AC">
        <w:rPr>
          <w:rStyle w:val="apple-style-span"/>
          <w:rFonts w:cs="Times New Roman"/>
          <w:bCs/>
          <w:color w:val="000000"/>
          <w:szCs w:val="24"/>
        </w:rPr>
        <w:t xml:space="preserve"> and </w:t>
      </w:r>
      <w:r w:rsidR="00C40876" w:rsidRPr="00F254AC">
        <w:rPr>
          <w:rStyle w:val="apple-style-span"/>
          <w:rFonts w:cs="Times New Roman"/>
          <w:bCs/>
          <w:color w:val="000000"/>
          <w:szCs w:val="24"/>
        </w:rPr>
        <w:t>the use of a lightweight brake is possible</w:t>
      </w:r>
      <w:r w:rsidR="00B73C78" w:rsidRPr="00F254AC">
        <w:rPr>
          <w:rStyle w:val="apple-style-span"/>
          <w:rFonts w:cs="Times New Roman"/>
          <w:bCs/>
          <w:color w:val="000000"/>
          <w:szCs w:val="24"/>
        </w:rPr>
        <w:t>.</w:t>
      </w:r>
    </w:p>
    <w:p w:rsidR="002059BD" w:rsidRPr="00F254AC" w:rsidRDefault="00C10A36" w:rsidP="00AB7DC7">
      <w:pPr>
        <w:ind w:firstLine="0"/>
        <w:outlineLvl w:val="0"/>
        <w:rPr>
          <w:rFonts w:cs="Times New Roman"/>
          <w:b/>
          <w:szCs w:val="24"/>
        </w:rPr>
      </w:pPr>
      <w:r w:rsidRPr="00F254AC">
        <w:rPr>
          <w:rFonts w:cs="Times New Roman"/>
          <w:b/>
          <w:szCs w:val="24"/>
        </w:rPr>
        <w:t xml:space="preserve">5.  </w:t>
      </w:r>
      <w:r w:rsidR="00375B68" w:rsidRPr="00F254AC">
        <w:rPr>
          <w:rFonts w:cs="Times New Roman"/>
          <w:b/>
          <w:szCs w:val="24"/>
        </w:rPr>
        <w:t>Lightweight brake design concepts</w:t>
      </w:r>
    </w:p>
    <w:p w:rsidR="004812DA" w:rsidRPr="00F254AC" w:rsidRDefault="00E13B7E" w:rsidP="009F5763">
      <w:pPr>
        <w:rPr>
          <w:rFonts w:cs="Times New Roman"/>
          <w:szCs w:val="24"/>
        </w:rPr>
      </w:pPr>
      <w:r w:rsidRPr="00F254AC">
        <w:rPr>
          <w:rFonts w:cs="Times New Roman"/>
          <w:szCs w:val="24"/>
        </w:rPr>
        <w:t xml:space="preserve">The conventional design for a </w:t>
      </w:r>
      <w:r w:rsidR="00E16D3D" w:rsidRPr="00F254AC">
        <w:rPr>
          <w:rFonts w:cs="Times New Roman"/>
          <w:szCs w:val="24"/>
        </w:rPr>
        <w:t>front brake disc for</w:t>
      </w:r>
      <w:r w:rsidR="00914747" w:rsidRPr="00F254AC">
        <w:rPr>
          <w:rFonts w:cs="Times New Roman"/>
          <w:szCs w:val="24"/>
        </w:rPr>
        <w:t xml:space="preserve"> a passenger car is </w:t>
      </w:r>
      <w:r w:rsidRPr="00F254AC">
        <w:rPr>
          <w:rFonts w:cs="Times New Roman"/>
          <w:szCs w:val="24"/>
        </w:rPr>
        <w:t xml:space="preserve">a </w:t>
      </w:r>
      <w:r w:rsidR="002059BD" w:rsidRPr="00F254AC">
        <w:rPr>
          <w:rFonts w:cs="Times New Roman"/>
          <w:szCs w:val="24"/>
        </w:rPr>
        <w:t xml:space="preserve">ventilated </w:t>
      </w:r>
      <w:r w:rsidR="00C36AC8" w:rsidRPr="00F254AC">
        <w:rPr>
          <w:rFonts w:cs="Times New Roman"/>
          <w:szCs w:val="24"/>
        </w:rPr>
        <w:t xml:space="preserve">disc </w:t>
      </w:r>
      <w:r w:rsidR="000F3B8B" w:rsidRPr="00F254AC">
        <w:rPr>
          <w:rFonts w:cs="Times New Roman"/>
          <w:szCs w:val="24"/>
        </w:rPr>
        <w:t xml:space="preserve">made from cast iron. </w:t>
      </w:r>
      <w:r w:rsidR="00C36AC8" w:rsidRPr="00F254AC">
        <w:rPr>
          <w:rFonts w:cs="Times New Roman"/>
          <w:szCs w:val="24"/>
        </w:rPr>
        <w:t>Auto</w:t>
      </w:r>
      <w:r w:rsidRPr="00F254AC">
        <w:rPr>
          <w:rFonts w:cs="Times New Roman"/>
          <w:szCs w:val="24"/>
        </w:rPr>
        <w:t>motive manufacturers</w:t>
      </w:r>
      <w:r w:rsidR="00C36AC8" w:rsidRPr="00F254AC">
        <w:rPr>
          <w:rFonts w:cs="Times New Roman"/>
          <w:szCs w:val="24"/>
        </w:rPr>
        <w:t xml:space="preserve"> </w:t>
      </w:r>
      <w:r w:rsidR="00914747" w:rsidRPr="00F254AC">
        <w:rPr>
          <w:rFonts w:cs="Times New Roman"/>
          <w:szCs w:val="24"/>
        </w:rPr>
        <w:t>could fit</w:t>
      </w:r>
      <w:r w:rsidR="00C36AC8" w:rsidRPr="00F254AC">
        <w:rPr>
          <w:rFonts w:cs="Times New Roman"/>
          <w:szCs w:val="24"/>
        </w:rPr>
        <w:t xml:space="preserve"> new hybrid car model</w:t>
      </w:r>
      <w:r w:rsidRPr="00F254AC">
        <w:rPr>
          <w:rFonts w:cs="Times New Roman"/>
          <w:szCs w:val="24"/>
        </w:rPr>
        <w:t>s</w:t>
      </w:r>
      <w:r w:rsidR="00C36AC8" w:rsidRPr="00F254AC">
        <w:rPr>
          <w:rFonts w:cs="Times New Roman"/>
          <w:szCs w:val="24"/>
        </w:rPr>
        <w:t xml:space="preserve"> </w:t>
      </w:r>
      <w:r w:rsidR="00AE5FEE" w:rsidRPr="00F254AC">
        <w:rPr>
          <w:rFonts w:cs="Times New Roman"/>
          <w:szCs w:val="24"/>
        </w:rPr>
        <w:t>with</w:t>
      </w:r>
      <w:r w:rsidR="000F3B8B" w:rsidRPr="00F254AC">
        <w:rPr>
          <w:rFonts w:cs="Times New Roman"/>
          <w:szCs w:val="24"/>
        </w:rPr>
        <w:t xml:space="preserve"> lightweight component</w:t>
      </w:r>
      <w:r w:rsidRPr="00F254AC">
        <w:rPr>
          <w:rFonts w:cs="Times New Roman"/>
          <w:szCs w:val="24"/>
        </w:rPr>
        <w:t>s</w:t>
      </w:r>
      <w:r w:rsidR="000F3B8B" w:rsidRPr="00F254AC">
        <w:rPr>
          <w:rFonts w:cs="Times New Roman"/>
          <w:szCs w:val="24"/>
        </w:rPr>
        <w:t xml:space="preserve"> </w:t>
      </w:r>
      <w:r w:rsidR="00C36AC8" w:rsidRPr="00F254AC">
        <w:rPr>
          <w:rFonts w:cs="Times New Roman"/>
          <w:szCs w:val="24"/>
        </w:rPr>
        <w:t>to increase the</w:t>
      </w:r>
      <w:r w:rsidRPr="00F254AC">
        <w:rPr>
          <w:rFonts w:cs="Times New Roman"/>
          <w:szCs w:val="24"/>
        </w:rPr>
        <w:t>ir</w:t>
      </w:r>
      <w:r w:rsidR="00C36AC8" w:rsidRPr="00F254AC">
        <w:rPr>
          <w:rFonts w:cs="Times New Roman"/>
          <w:szCs w:val="24"/>
        </w:rPr>
        <w:t xml:space="preserve"> efficiency </w:t>
      </w:r>
      <w:r w:rsidRPr="00F254AC">
        <w:rPr>
          <w:rFonts w:cs="Times New Roman"/>
          <w:szCs w:val="24"/>
        </w:rPr>
        <w:t>and performance</w:t>
      </w:r>
      <w:r w:rsidR="00914747" w:rsidRPr="00F254AC">
        <w:rPr>
          <w:rFonts w:cs="Times New Roman"/>
          <w:szCs w:val="24"/>
        </w:rPr>
        <w:t>, for example replacing conventional</w:t>
      </w:r>
      <w:r w:rsidR="004E2BF9" w:rsidRPr="00F254AC">
        <w:rPr>
          <w:rFonts w:cs="Times New Roman"/>
          <w:szCs w:val="24"/>
        </w:rPr>
        <w:t xml:space="preserve"> cast iron brake rotor</w:t>
      </w:r>
      <w:r w:rsidRPr="00F254AC">
        <w:rPr>
          <w:rFonts w:cs="Times New Roman"/>
          <w:szCs w:val="24"/>
        </w:rPr>
        <w:t>s</w:t>
      </w:r>
      <w:r w:rsidR="00602FBB">
        <w:rPr>
          <w:rFonts w:cs="Times New Roman"/>
          <w:szCs w:val="24"/>
        </w:rPr>
        <w:t xml:space="preserve"> with </w:t>
      </w:r>
      <w:r w:rsidRPr="00F254AC">
        <w:rPr>
          <w:rFonts w:cs="Times New Roman"/>
          <w:szCs w:val="24"/>
        </w:rPr>
        <w:t xml:space="preserve">a </w:t>
      </w:r>
      <w:r w:rsidR="00B41A03" w:rsidRPr="00F254AC">
        <w:rPr>
          <w:rFonts w:cs="Times New Roman"/>
          <w:szCs w:val="24"/>
        </w:rPr>
        <w:t>thinner</w:t>
      </w:r>
      <w:r w:rsidRPr="00F254AC">
        <w:rPr>
          <w:rFonts w:cs="Times New Roman"/>
          <w:szCs w:val="24"/>
        </w:rPr>
        <w:t xml:space="preserve"> solid disc of</w:t>
      </w:r>
      <w:r w:rsidR="00B41A03" w:rsidRPr="00F254AC">
        <w:rPr>
          <w:rFonts w:cs="Times New Roman"/>
          <w:szCs w:val="24"/>
        </w:rPr>
        <w:t xml:space="preserve"> appropriate material</w:t>
      </w:r>
      <w:r w:rsidR="00914747" w:rsidRPr="00F254AC">
        <w:rPr>
          <w:rFonts w:cs="Times New Roman"/>
          <w:szCs w:val="24"/>
        </w:rPr>
        <w:t>.</w:t>
      </w:r>
      <w:r w:rsidR="004E2BF9" w:rsidRPr="00F254AC">
        <w:rPr>
          <w:rFonts w:cs="Times New Roman"/>
          <w:szCs w:val="24"/>
        </w:rPr>
        <w:t xml:space="preserve"> </w:t>
      </w:r>
      <w:r w:rsidR="00914747" w:rsidRPr="00F254AC">
        <w:rPr>
          <w:rFonts w:cs="Times New Roman"/>
          <w:szCs w:val="24"/>
        </w:rPr>
        <w:t>This would reduce</w:t>
      </w:r>
      <w:r w:rsidR="000F3B8B" w:rsidRPr="00F254AC">
        <w:rPr>
          <w:rFonts w:cs="Times New Roman"/>
          <w:szCs w:val="24"/>
        </w:rPr>
        <w:t xml:space="preserve"> vehicle mass</w:t>
      </w:r>
      <w:r w:rsidR="00914747" w:rsidRPr="00F254AC">
        <w:rPr>
          <w:rFonts w:cs="Times New Roman"/>
          <w:szCs w:val="24"/>
        </w:rPr>
        <w:t xml:space="preserve">, help </w:t>
      </w:r>
      <w:r w:rsidR="00382576" w:rsidRPr="00F254AC">
        <w:rPr>
          <w:rFonts w:cs="Times New Roman"/>
          <w:szCs w:val="24"/>
        </w:rPr>
        <w:t xml:space="preserve">reduce </w:t>
      </w:r>
      <w:r w:rsidR="00914747" w:rsidRPr="00F254AC">
        <w:rPr>
          <w:rFonts w:cs="Times New Roman"/>
          <w:szCs w:val="24"/>
        </w:rPr>
        <w:t>fuel consumption</w:t>
      </w:r>
      <w:r w:rsidR="000F3B8B" w:rsidRPr="00F254AC">
        <w:rPr>
          <w:rFonts w:cs="Times New Roman"/>
          <w:szCs w:val="24"/>
        </w:rPr>
        <w:t xml:space="preserve"> and </w:t>
      </w:r>
      <w:r w:rsidR="00AE5FEE" w:rsidRPr="00F254AC">
        <w:rPr>
          <w:rFonts w:cs="Times New Roman"/>
          <w:szCs w:val="24"/>
        </w:rPr>
        <w:t>thu</w:t>
      </w:r>
      <w:r w:rsidR="00914747" w:rsidRPr="00F254AC">
        <w:rPr>
          <w:rFonts w:cs="Times New Roman"/>
          <w:szCs w:val="24"/>
        </w:rPr>
        <w:t xml:space="preserve">s </w:t>
      </w:r>
      <w:r w:rsidR="009B787A" w:rsidRPr="00F254AC">
        <w:rPr>
          <w:rFonts w:cs="Times New Roman"/>
          <w:szCs w:val="24"/>
        </w:rPr>
        <w:t>meet vehicle legislation in terms of</w:t>
      </w:r>
      <w:r w:rsidR="000F3B8B" w:rsidRPr="00F254AC">
        <w:rPr>
          <w:rFonts w:cs="Times New Roman"/>
          <w:szCs w:val="24"/>
        </w:rPr>
        <w:t xml:space="preserve"> vehicle emissions of CO</w:t>
      </w:r>
      <w:r w:rsidR="000F3B8B" w:rsidRPr="00F254AC">
        <w:rPr>
          <w:rFonts w:cs="Times New Roman"/>
          <w:szCs w:val="24"/>
          <w:vertAlign w:val="subscript"/>
        </w:rPr>
        <w:t>2</w:t>
      </w:r>
      <w:r w:rsidR="000F3B8B" w:rsidRPr="00F254AC">
        <w:rPr>
          <w:rFonts w:cs="Times New Roman"/>
          <w:szCs w:val="24"/>
        </w:rPr>
        <w:t>, HC, and NO</w:t>
      </w:r>
      <w:r w:rsidR="000F3B8B" w:rsidRPr="00F254AC">
        <w:rPr>
          <w:rFonts w:cs="Times New Roman"/>
          <w:szCs w:val="24"/>
          <w:vertAlign w:val="subscript"/>
        </w:rPr>
        <w:t>x</w:t>
      </w:r>
      <w:r w:rsidR="00BF2D05" w:rsidRPr="00F254AC">
        <w:rPr>
          <w:rFonts w:cs="Times New Roman"/>
          <w:szCs w:val="24"/>
        </w:rPr>
        <w:t xml:space="preserve"> [9</w:t>
      </w:r>
      <w:r w:rsidR="00715DD8" w:rsidRPr="00F254AC">
        <w:rPr>
          <w:rFonts w:cs="Times New Roman"/>
          <w:szCs w:val="24"/>
        </w:rPr>
        <w:t>]</w:t>
      </w:r>
      <w:r w:rsidR="004E2BF9" w:rsidRPr="00F254AC">
        <w:rPr>
          <w:rFonts w:cs="Times New Roman"/>
          <w:szCs w:val="24"/>
        </w:rPr>
        <w:t xml:space="preserve">. </w:t>
      </w:r>
      <w:r w:rsidR="00914747" w:rsidRPr="00F254AC">
        <w:rPr>
          <w:rFonts w:cs="Times New Roman"/>
          <w:szCs w:val="24"/>
        </w:rPr>
        <w:t>FEA has been used to estimate</w:t>
      </w:r>
      <w:r w:rsidR="00CD3611" w:rsidRPr="00F254AC">
        <w:rPr>
          <w:rFonts w:cs="Times New Roman"/>
          <w:szCs w:val="24"/>
        </w:rPr>
        <w:t xml:space="preserve"> the disc temper</w:t>
      </w:r>
      <w:r w:rsidR="00914747" w:rsidRPr="00F254AC">
        <w:rPr>
          <w:rFonts w:cs="Times New Roman"/>
          <w:szCs w:val="24"/>
        </w:rPr>
        <w:t>ature during vehicle braking [10, 11, 12, 13</w:t>
      </w:r>
      <w:r w:rsidR="00715DD8" w:rsidRPr="00F254AC">
        <w:rPr>
          <w:rFonts w:cs="Times New Roman"/>
          <w:szCs w:val="24"/>
        </w:rPr>
        <w:t>]</w:t>
      </w:r>
      <w:r w:rsidR="00AE5FEE" w:rsidRPr="00F254AC">
        <w:rPr>
          <w:rFonts w:cs="Times New Roman"/>
          <w:szCs w:val="24"/>
        </w:rPr>
        <w:t>, and t</w:t>
      </w:r>
      <w:r w:rsidR="007E278E" w:rsidRPr="00F254AC">
        <w:rPr>
          <w:rFonts w:cs="Times New Roman"/>
          <w:szCs w:val="24"/>
        </w:rPr>
        <w:t xml:space="preserve">he </w:t>
      </w:r>
      <w:r w:rsidR="00B41A03" w:rsidRPr="00F254AC">
        <w:rPr>
          <w:rFonts w:cs="Times New Roman"/>
          <w:szCs w:val="24"/>
        </w:rPr>
        <w:t>results presented next</w:t>
      </w:r>
      <w:r w:rsidR="00914747" w:rsidRPr="00F254AC">
        <w:rPr>
          <w:rFonts w:cs="Times New Roman"/>
          <w:szCs w:val="24"/>
        </w:rPr>
        <w:t xml:space="preserve"> investigate a </w:t>
      </w:r>
      <w:r w:rsidR="001E2182" w:rsidRPr="00F254AC">
        <w:rPr>
          <w:rFonts w:cs="Times New Roman"/>
          <w:szCs w:val="24"/>
        </w:rPr>
        <w:t xml:space="preserve">design </w:t>
      </w:r>
      <w:r w:rsidR="00914747" w:rsidRPr="00F254AC">
        <w:rPr>
          <w:rFonts w:cs="Times New Roman"/>
          <w:szCs w:val="24"/>
        </w:rPr>
        <w:t>for</w:t>
      </w:r>
      <w:r w:rsidR="00302ED8" w:rsidRPr="00F254AC">
        <w:rPr>
          <w:rFonts w:cs="Times New Roman"/>
          <w:szCs w:val="24"/>
        </w:rPr>
        <w:t xml:space="preserve"> a lightweight brake</w:t>
      </w:r>
      <w:r w:rsidR="00914747" w:rsidRPr="00F254AC">
        <w:rPr>
          <w:rFonts w:cs="Times New Roman"/>
          <w:szCs w:val="24"/>
        </w:rPr>
        <w:t xml:space="preserve"> </w:t>
      </w:r>
      <w:r w:rsidR="007E278E" w:rsidRPr="00F254AC">
        <w:rPr>
          <w:rFonts w:cs="Times New Roman"/>
          <w:szCs w:val="24"/>
        </w:rPr>
        <w:t>disc</w:t>
      </w:r>
      <w:r w:rsidR="00914747" w:rsidRPr="00F254AC">
        <w:rPr>
          <w:rFonts w:cs="Times New Roman"/>
          <w:szCs w:val="24"/>
        </w:rPr>
        <w:t xml:space="preserve"> </w:t>
      </w:r>
      <w:r w:rsidR="007E278E" w:rsidRPr="00F254AC">
        <w:rPr>
          <w:rFonts w:cs="Times New Roman"/>
          <w:szCs w:val="24"/>
        </w:rPr>
        <w:t>for</w:t>
      </w:r>
      <w:r w:rsidR="007D5A83" w:rsidRPr="00F254AC">
        <w:rPr>
          <w:rFonts w:cs="Times New Roman"/>
          <w:szCs w:val="24"/>
        </w:rPr>
        <w:t xml:space="preserve"> the front </w:t>
      </w:r>
      <w:r w:rsidR="00914747" w:rsidRPr="00F254AC">
        <w:rPr>
          <w:rFonts w:cs="Times New Roman"/>
          <w:szCs w:val="24"/>
        </w:rPr>
        <w:t>axle</w:t>
      </w:r>
      <w:r w:rsidR="007D5A83" w:rsidRPr="00F254AC">
        <w:rPr>
          <w:rFonts w:cs="Times New Roman"/>
          <w:szCs w:val="24"/>
        </w:rPr>
        <w:t xml:space="preserve"> of</w:t>
      </w:r>
      <w:r w:rsidR="007E278E" w:rsidRPr="00F254AC">
        <w:rPr>
          <w:rFonts w:cs="Times New Roman"/>
          <w:szCs w:val="24"/>
        </w:rPr>
        <w:t xml:space="preserve"> a</w:t>
      </w:r>
      <w:r w:rsidR="007D5A83" w:rsidRPr="00F254AC">
        <w:rPr>
          <w:rFonts w:cs="Times New Roman"/>
          <w:szCs w:val="24"/>
        </w:rPr>
        <w:t xml:space="preserve"> hybrid car. </w:t>
      </w:r>
    </w:p>
    <w:p w:rsidR="009F5763" w:rsidRPr="00F254AC" w:rsidRDefault="00C87413" w:rsidP="00AB7DC7">
      <w:pPr>
        <w:ind w:firstLine="0"/>
        <w:outlineLvl w:val="0"/>
        <w:rPr>
          <w:rFonts w:cs="Times New Roman"/>
          <w:b/>
          <w:szCs w:val="24"/>
        </w:rPr>
      </w:pPr>
      <w:r w:rsidRPr="00F254AC">
        <w:rPr>
          <w:rFonts w:cs="Times New Roman"/>
          <w:b/>
          <w:szCs w:val="24"/>
        </w:rPr>
        <w:t xml:space="preserve">6.  </w:t>
      </w:r>
      <w:r w:rsidR="00D50ABD" w:rsidRPr="00F254AC">
        <w:rPr>
          <w:rFonts w:cs="Times New Roman"/>
          <w:b/>
          <w:szCs w:val="24"/>
        </w:rPr>
        <w:t>Lightweight</w:t>
      </w:r>
      <w:r w:rsidR="009F5763" w:rsidRPr="00F254AC">
        <w:rPr>
          <w:rFonts w:cs="Times New Roman"/>
          <w:b/>
          <w:szCs w:val="24"/>
        </w:rPr>
        <w:t xml:space="preserve"> brake disc</w:t>
      </w:r>
      <w:r w:rsidR="00D50ABD" w:rsidRPr="00F254AC">
        <w:rPr>
          <w:rFonts w:cs="Times New Roman"/>
          <w:b/>
          <w:szCs w:val="24"/>
        </w:rPr>
        <w:t xml:space="preserve"> design</w:t>
      </w:r>
    </w:p>
    <w:p w:rsidR="009F5763" w:rsidRPr="00F254AC" w:rsidRDefault="00914747" w:rsidP="009F5763">
      <w:pPr>
        <w:rPr>
          <w:rFonts w:cs="Times New Roman"/>
          <w:szCs w:val="24"/>
        </w:rPr>
      </w:pPr>
      <w:r w:rsidRPr="00F254AC">
        <w:rPr>
          <w:rFonts w:cs="Times New Roman"/>
          <w:szCs w:val="24"/>
        </w:rPr>
        <w:t xml:space="preserve">One area in which lightweight discs are well developed is the motorcycle. Although motorcycles are much lighter (in term of gross weight vehicle mass) </w:t>
      </w:r>
      <w:r w:rsidR="00BF7781" w:rsidRPr="00F254AC">
        <w:rPr>
          <w:rFonts w:cs="Times New Roman"/>
          <w:szCs w:val="24"/>
        </w:rPr>
        <w:t xml:space="preserve">than cars, the </w:t>
      </w:r>
      <w:r w:rsidR="00602FBB">
        <w:rPr>
          <w:rFonts w:cs="Times New Roman"/>
          <w:szCs w:val="24"/>
        </w:rPr>
        <w:t xml:space="preserve">design </w:t>
      </w:r>
      <w:r w:rsidR="00BF7781" w:rsidRPr="00F254AC">
        <w:rPr>
          <w:rFonts w:cs="Times New Roman"/>
          <w:szCs w:val="24"/>
        </w:rPr>
        <w:t>duty level of a motorcycle front disc brake is surprisingly high, largely because of the high speed performance required.</w:t>
      </w:r>
      <w:r w:rsidRPr="00F254AC">
        <w:rPr>
          <w:rFonts w:cs="Times New Roman"/>
          <w:szCs w:val="24"/>
        </w:rPr>
        <w:t xml:space="preserve"> </w:t>
      </w:r>
      <w:r w:rsidR="00657379" w:rsidRPr="00F254AC">
        <w:rPr>
          <w:rFonts w:cs="Times New Roman"/>
          <w:szCs w:val="24"/>
        </w:rPr>
        <w:t>The rot</w:t>
      </w:r>
      <w:r w:rsidR="00522AC1" w:rsidRPr="00F254AC">
        <w:rPr>
          <w:rFonts w:cs="Times New Roman"/>
          <w:szCs w:val="24"/>
        </w:rPr>
        <w:t xml:space="preserve">or is designed to withstand </w:t>
      </w:r>
      <w:r w:rsidR="00657379" w:rsidRPr="00F254AC">
        <w:rPr>
          <w:rFonts w:cs="Times New Roman"/>
          <w:szCs w:val="24"/>
        </w:rPr>
        <w:t xml:space="preserve">possible emergency braking from </w:t>
      </w:r>
      <w:r w:rsidR="00522AC1" w:rsidRPr="00F254AC">
        <w:rPr>
          <w:rFonts w:cs="Times New Roman"/>
          <w:szCs w:val="24"/>
        </w:rPr>
        <w:t xml:space="preserve">a </w:t>
      </w:r>
      <w:r w:rsidR="00657379" w:rsidRPr="00F254AC">
        <w:rPr>
          <w:rFonts w:cs="Times New Roman"/>
          <w:szCs w:val="24"/>
        </w:rPr>
        <w:t>high speed</w:t>
      </w:r>
      <w:r w:rsidR="00522AC1" w:rsidRPr="00F254AC">
        <w:rPr>
          <w:rFonts w:cs="Times New Roman"/>
          <w:szCs w:val="24"/>
        </w:rPr>
        <w:t xml:space="preserve"> of 200 km/h and could reach a</w:t>
      </w:r>
      <w:r w:rsidR="00657379" w:rsidRPr="00F254AC">
        <w:rPr>
          <w:rFonts w:cs="Times New Roman"/>
          <w:szCs w:val="24"/>
        </w:rPr>
        <w:t xml:space="preserve"> total kinetic energy of 231.8 kJ for a motorcycle wei</w:t>
      </w:r>
      <w:r w:rsidR="00AE5FEE" w:rsidRPr="00F254AC">
        <w:rPr>
          <w:rFonts w:cs="Times New Roman"/>
          <w:szCs w:val="24"/>
        </w:rPr>
        <w:t>ght of 300 kg including the</w:t>
      </w:r>
      <w:r w:rsidR="00522AC1" w:rsidRPr="00F254AC">
        <w:rPr>
          <w:rFonts w:cs="Times New Roman"/>
          <w:szCs w:val="24"/>
        </w:rPr>
        <w:t xml:space="preserve"> rider</w:t>
      </w:r>
      <w:r w:rsidR="00657379" w:rsidRPr="00F254AC">
        <w:rPr>
          <w:rFonts w:cs="Times New Roman"/>
          <w:szCs w:val="24"/>
        </w:rPr>
        <w:t xml:space="preserve">. </w:t>
      </w:r>
      <w:r w:rsidR="004415B0" w:rsidRPr="00F254AC">
        <w:rPr>
          <w:rFonts w:cs="Times New Roman"/>
          <w:szCs w:val="24"/>
        </w:rPr>
        <w:t xml:space="preserve">Itoh </w:t>
      </w:r>
      <w:r w:rsidR="009F5763" w:rsidRPr="00F254AC">
        <w:rPr>
          <w:rFonts w:cs="Times New Roman"/>
          <w:szCs w:val="24"/>
        </w:rPr>
        <w:t>discussed the early design of motorcycle brake disc</w:t>
      </w:r>
      <w:r w:rsidR="00A23423" w:rsidRPr="00F254AC">
        <w:rPr>
          <w:rFonts w:cs="Times New Roman"/>
          <w:szCs w:val="24"/>
        </w:rPr>
        <w:t>s</w:t>
      </w:r>
      <w:r w:rsidR="009F5763" w:rsidRPr="00F254AC">
        <w:rPr>
          <w:rFonts w:cs="Times New Roman"/>
          <w:szCs w:val="24"/>
        </w:rPr>
        <w:t xml:space="preserve"> and the</w:t>
      </w:r>
      <w:r w:rsidR="00DE5164" w:rsidRPr="00F254AC">
        <w:rPr>
          <w:rFonts w:cs="Times New Roman"/>
          <w:szCs w:val="24"/>
        </w:rPr>
        <w:t xml:space="preserve"> likely</w:t>
      </w:r>
      <w:r w:rsidR="009F5763" w:rsidRPr="00F254AC">
        <w:rPr>
          <w:rFonts w:cs="Times New Roman"/>
          <w:szCs w:val="24"/>
        </w:rPr>
        <w:t xml:space="preserve"> development of lightweight b</w:t>
      </w:r>
      <w:r w:rsidR="00302ED8" w:rsidRPr="00F254AC">
        <w:rPr>
          <w:rFonts w:cs="Times New Roman"/>
          <w:szCs w:val="24"/>
        </w:rPr>
        <w:t>rake disc</w:t>
      </w:r>
      <w:r w:rsidR="00A23423" w:rsidRPr="00F254AC">
        <w:rPr>
          <w:rFonts w:cs="Times New Roman"/>
          <w:szCs w:val="24"/>
        </w:rPr>
        <w:t>s</w:t>
      </w:r>
      <w:r w:rsidR="00302ED8" w:rsidRPr="00F254AC">
        <w:rPr>
          <w:rFonts w:cs="Times New Roman"/>
          <w:szCs w:val="24"/>
        </w:rPr>
        <w:t xml:space="preserve"> in the future. </w:t>
      </w:r>
      <w:r w:rsidR="00AE5FEE" w:rsidRPr="00F254AC">
        <w:rPr>
          <w:rFonts w:cs="Times New Roman"/>
          <w:szCs w:val="24"/>
        </w:rPr>
        <w:t>A</w:t>
      </w:r>
      <w:r w:rsidR="00DE5164" w:rsidRPr="00F254AC">
        <w:rPr>
          <w:rFonts w:cs="Times New Roman"/>
          <w:szCs w:val="24"/>
        </w:rPr>
        <w:t xml:space="preserve"> m</w:t>
      </w:r>
      <w:r w:rsidR="009F5763" w:rsidRPr="00F254AC">
        <w:rPr>
          <w:rFonts w:cs="Times New Roman"/>
          <w:szCs w:val="24"/>
        </w:rPr>
        <w:t>otorcycle disc brake wa</w:t>
      </w:r>
      <w:r w:rsidR="00DE5164" w:rsidRPr="00F254AC">
        <w:rPr>
          <w:rFonts w:cs="Times New Roman"/>
          <w:szCs w:val="24"/>
        </w:rPr>
        <w:t>s developed in 1969</w:t>
      </w:r>
      <w:r w:rsidR="009F5763" w:rsidRPr="00F254AC">
        <w:rPr>
          <w:rFonts w:cs="Times New Roman"/>
          <w:szCs w:val="24"/>
        </w:rPr>
        <w:t xml:space="preserve"> by Tokico using</w:t>
      </w:r>
      <w:r w:rsidR="00DE5164" w:rsidRPr="00F254AC">
        <w:rPr>
          <w:rFonts w:cs="Times New Roman"/>
          <w:szCs w:val="24"/>
        </w:rPr>
        <w:t xml:space="preserve"> a</w:t>
      </w:r>
      <w:r w:rsidR="009F5763" w:rsidRPr="00F254AC">
        <w:rPr>
          <w:rFonts w:cs="Times New Roman"/>
          <w:szCs w:val="24"/>
        </w:rPr>
        <w:t xml:space="preserve"> one piece </w:t>
      </w:r>
      <w:r w:rsidR="00DE5164" w:rsidRPr="00F254AC">
        <w:rPr>
          <w:rFonts w:cs="Times New Roman"/>
          <w:szCs w:val="24"/>
        </w:rPr>
        <w:t>stainless steel disc with an</w:t>
      </w:r>
      <w:r w:rsidR="009F5763" w:rsidRPr="00F254AC">
        <w:rPr>
          <w:rFonts w:cs="Times New Roman"/>
          <w:szCs w:val="24"/>
        </w:rPr>
        <w:t xml:space="preserve"> aluminium </w:t>
      </w:r>
      <w:r w:rsidR="00BF7781" w:rsidRPr="00F254AC">
        <w:rPr>
          <w:rFonts w:cs="Times New Roman"/>
          <w:szCs w:val="24"/>
        </w:rPr>
        <w:t>ca</w:t>
      </w:r>
      <w:r w:rsidR="00DE5164" w:rsidRPr="00F254AC">
        <w:rPr>
          <w:rFonts w:cs="Times New Roman"/>
          <w:szCs w:val="24"/>
        </w:rPr>
        <w:t>liper. The trend of disc brake development has</w:t>
      </w:r>
      <w:r w:rsidR="009F5763" w:rsidRPr="00F254AC">
        <w:rPr>
          <w:rFonts w:cs="Times New Roman"/>
          <w:szCs w:val="24"/>
        </w:rPr>
        <w:t xml:space="preserve"> generally concentrated on weight reduction and pad mater</w:t>
      </w:r>
      <w:r w:rsidR="004415B0" w:rsidRPr="00F254AC">
        <w:rPr>
          <w:rFonts w:cs="Times New Roman"/>
          <w:szCs w:val="24"/>
        </w:rPr>
        <w:t xml:space="preserve">ial improvement. Current </w:t>
      </w:r>
      <w:r w:rsidR="009F5763" w:rsidRPr="00F254AC">
        <w:rPr>
          <w:rFonts w:cs="Times New Roman"/>
          <w:szCs w:val="24"/>
        </w:rPr>
        <w:t>disc brake</w:t>
      </w:r>
      <w:r w:rsidR="00DE5164" w:rsidRPr="00F254AC">
        <w:rPr>
          <w:rFonts w:cs="Times New Roman"/>
          <w:szCs w:val="24"/>
        </w:rPr>
        <w:t xml:space="preserve">s </w:t>
      </w:r>
      <w:r w:rsidR="00695208" w:rsidRPr="00F254AC">
        <w:rPr>
          <w:rFonts w:cs="Times New Roman"/>
          <w:szCs w:val="24"/>
        </w:rPr>
        <w:t>for motorcycle</w:t>
      </w:r>
      <w:r w:rsidR="00AE5FEE" w:rsidRPr="00F254AC">
        <w:rPr>
          <w:rFonts w:cs="Times New Roman"/>
          <w:szCs w:val="24"/>
        </w:rPr>
        <w:t>s</w:t>
      </w:r>
      <w:r w:rsidR="00695208" w:rsidRPr="00F254AC">
        <w:rPr>
          <w:rFonts w:cs="Times New Roman"/>
          <w:szCs w:val="24"/>
        </w:rPr>
        <w:t xml:space="preserve"> </w:t>
      </w:r>
      <w:r w:rsidR="00DE5164" w:rsidRPr="00F254AC">
        <w:rPr>
          <w:rFonts w:cs="Times New Roman"/>
          <w:szCs w:val="24"/>
        </w:rPr>
        <w:t>mostly use</w:t>
      </w:r>
      <w:r w:rsidR="004415B0" w:rsidRPr="00F254AC">
        <w:rPr>
          <w:rFonts w:cs="Times New Roman"/>
          <w:szCs w:val="24"/>
        </w:rPr>
        <w:t xml:space="preserve"> stainless steel </w:t>
      </w:r>
      <w:r w:rsidR="00612C67" w:rsidRPr="00F254AC">
        <w:rPr>
          <w:rFonts w:cs="Times New Roman"/>
          <w:szCs w:val="24"/>
        </w:rPr>
        <w:t>with</w:t>
      </w:r>
      <w:r w:rsidR="009F5763" w:rsidRPr="00F254AC">
        <w:rPr>
          <w:rFonts w:cs="Times New Roman"/>
          <w:szCs w:val="24"/>
        </w:rPr>
        <w:t xml:space="preserve"> </w:t>
      </w:r>
      <w:r w:rsidR="00AE5FEE" w:rsidRPr="00F254AC">
        <w:rPr>
          <w:rFonts w:cs="Times New Roman"/>
          <w:szCs w:val="24"/>
        </w:rPr>
        <w:t xml:space="preserve">an </w:t>
      </w:r>
      <w:r w:rsidR="009F5763" w:rsidRPr="00F254AC">
        <w:rPr>
          <w:rFonts w:cs="Times New Roman"/>
          <w:szCs w:val="24"/>
        </w:rPr>
        <w:t>alumini</w:t>
      </w:r>
      <w:r w:rsidR="00282493" w:rsidRPr="00F254AC">
        <w:rPr>
          <w:rFonts w:cs="Times New Roman"/>
          <w:szCs w:val="24"/>
        </w:rPr>
        <w:t xml:space="preserve">um </w:t>
      </w:r>
      <w:r w:rsidR="00AE5FEE" w:rsidRPr="00F254AC">
        <w:rPr>
          <w:rFonts w:cs="Times New Roman"/>
          <w:szCs w:val="24"/>
        </w:rPr>
        <w:t xml:space="preserve">alloy </w:t>
      </w:r>
      <w:r w:rsidR="00282493" w:rsidRPr="00F254AC">
        <w:rPr>
          <w:rFonts w:cs="Times New Roman"/>
          <w:szCs w:val="24"/>
        </w:rPr>
        <w:t>casting for the rotor and ca</w:t>
      </w:r>
      <w:r w:rsidR="009F5763" w:rsidRPr="00F254AC">
        <w:rPr>
          <w:rFonts w:cs="Times New Roman"/>
          <w:szCs w:val="24"/>
        </w:rPr>
        <w:t>liper body</w:t>
      </w:r>
      <w:r w:rsidR="00612C67" w:rsidRPr="00F254AC">
        <w:rPr>
          <w:rFonts w:cs="Times New Roman"/>
          <w:szCs w:val="24"/>
        </w:rPr>
        <w:t xml:space="preserve"> respectively. </w:t>
      </w:r>
      <w:r w:rsidR="00DE5164" w:rsidRPr="00F254AC">
        <w:rPr>
          <w:rFonts w:cs="Times New Roman"/>
          <w:szCs w:val="24"/>
        </w:rPr>
        <w:t xml:space="preserve"> </w:t>
      </w:r>
      <w:r w:rsidR="00612C67" w:rsidRPr="00F254AC">
        <w:rPr>
          <w:rFonts w:cs="Times New Roman"/>
          <w:szCs w:val="24"/>
        </w:rPr>
        <w:t>P</w:t>
      </w:r>
      <w:r w:rsidR="00DE5164" w:rsidRPr="00F254AC">
        <w:rPr>
          <w:rFonts w:cs="Times New Roman"/>
          <w:szCs w:val="24"/>
        </w:rPr>
        <w:t>rogress</w:t>
      </w:r>
      <w:r w:rsidR="00612C67" w:rsidRPr="00F254AC">
        <w:rPr>
          <w:rFonts w:cs="Times New Roman"/>
          <w:szCs w:val="24"/>
        </w:rPr>
        <w:t xml:space="preserve"> has been made</w:t>
      </w:r>
      <w:r w:rsidR="00DE5164" w:rsidRPr="00F254AC">
        <w:rPr>
          <w:rFonts w:cs="Times New Roman"/>
          <w:szCs w:val="24"/>
        </w:rPr>
        <w:t xml:space="preserve"> on a lightweight disc brake</w:t>
      </w:r>
      <w:r w:rsidR="009F5763" w:rsidRPr="00F254AC">
        <w:rPr>
          <w:rFonts w:cs="Times New Roman"/>
          <w:szCs w:val="24"/>
        </w:rPr>
        <w:t xml:space="preserve"> using</w:t>
      </w:r>
      <w:r w:rsidR="00DE5164" w:rsidRPr="00F254AC">
        <w:rPr>
          <w:rFonts w:cs="Times New Roman"/>
          <w:szCs w:val="24"/>
        </w:rPr>
        <w:t xml:space="preserve"> </w:t>
      </w:r>
      <w:r w:rsidR="00AE5FEE" w:rsidRPr="00F254AC">
        <w:rPr>
          <w:rFonts w:cs="Times New Roman"/>
          <w:szCs w:val="24"/>
        </w:rPr>
        <w:t>a</w:t>
      </w:r>
      <w:r w:rsidR="009F5763" w:rsidRPr="00F254AC">
        <w:rPr>
          <w:rFonts w:cs="Times New Roman"/>
          <w:szCs w:val="24"/>
        </w:rPr>
        <w:t xml:space="preserve"> carbon </w:t>
      </w:r>
      <w:r w:rsidR="00AE5FEE" w:rsidRPr="00F254AC">
        <w:rPr>
          <w:rFonts w:cs="Times New Roman"/>
          <w:szCs w:val="24"/>
        </w:rPr>
        <w:t xml:space="preserve">composite </w:t>
      </w:r>
      <w:r w:rsidR="00DA5127" w:rsidRPr="00F254AC">
        <w:rPr>
          <w:rFonts w:cs="Times New Roman"/>
          <w:szCs w:val="24"/>
        </w:rPr>
        <w:t xml:space="preserve">rotor </w:t>
      </w:r>
      <w:r w:rsidR="009F5763" w:rsidRPr="00F254AC">
        <w:rPr>
          <w:rFonts w:cs="Times New Roman"/>
          <w:szCs w:val="24"/>
        </w:rPr>
        <w:t xml:space="preserve">and </w:t>
      </w:r>
      <w:r w:rsidR="00AE5FEE" w:rsidRPr="00F254AC">
        <w:rPr>
          <w:rFonts w:cs="Times New Roman"/>
          <w:szCs w:val="24"/>
        </w:rPr>
        <w:t xml:space="preserve">a </w:t>
      </w:r>
      <w:r w:rsidR="009F5763" w:rsidRPr="00F254AC">
        <w:rPr>
          <w:rFonts w:cs="Times New Roman"/>
          <w:szCs w:val="24"/>
        </w:rPr>
        <w:t xml:space="preserve">magnesium forging </w:t>
      </w:r>
      <w:r w:rsidR="00DE5164" w:rsidRPr="00F254AC">
        <w:rPr>
          <w:rFonts w:cs="Times New Roman"/>
          <w:szCs w:val="24"/>
        </w:rPr>
        <w:t xml:space="preserve">for </w:t>
      </w:r>
      <w:r w:rsidR="00AE5FEE" w:rsidRPr="00F254AC">
        <w:rPr>
          <w:rFonts w:cs="Times New Roman"/>
          <w:szCs w:val="24"/>
        </w:rPr>
        <w:t>the cal</w:t>
      </w:r>
      <w:r w:rsidR="004415B0" w:rsidRPr="00F254AC">
        <w:rPr>
          <w:rFonts w:cs="Times New Roman"/>
          <w:szCs w:val="24"/>
        </w:rPr>
        <w:t>iper body [14]</w:t>
      </w:r>
      <w:r w:rsidR="009F5763" w:rsidRPr="00F254AC">
        <w:rPr>
          <w:rFonts w:cs="Times New Roman"/>
          <w:szCs w:val="24"/>
        </w:rPr>
        <w:t>. It was found that t</w:t>
      </w:r>
      <w:r w:rsidR="00DE5164" w:rsidRPr="00F254AC">
        <w:rPr>
          <w:rFonts w:cs="Times New Roman"/>
          <w:szCs w:val="24"/>
        </w:rPr>
        <w:t xml:space="preserve">he performance of brakes using </w:t>
      </w:r>
      <w:r w:rsidR="009F5763" w:rsidRPr="00F254AC">
        <w:rPr>
          <w:rFonts w:cs="Times New Roman"/>
          <w:szCs w:val="24"/>
        </w:rPr>
        <w:t>advance</w:t>
      </w:r>
      <w:r w:rsidR="00DE5164" w:rsidRPr="00F254AC">
        <w:rPr>
          <w:rFonts w:cs="Times New Roman"/>
          <w:szCs w:val="24"/>
        </w:rPr>
        <w:t>d lightweight materials can be</w:t>
      </w:r>
      <w:r w:rsidR="009F5763" w:rsidRPr="00F254AC">
        <w:rPr>
          <w:rFonts w:cs="Times New Roman"/>
          <w:szCs w:val="24"/>
        </w:rPr>
        <w:t xml:space="preserve"> </w:t>
      </w:r>
      <w:r w:rsidR="00DE5164" w:rsidRPr="00F254AC">
        <w:rPr>
          <w:rFonts w:cs="Times New Roman"/>
          <w:szCs w:val="24"/>
        </w:rPr>
        <w:t xml:space="preserve">very competitive, but </w:t>
      </w:r>
      <w:r w:rsidR="00695208" w:rsidRPr="00F254AC">
        <w:rPr>
          <w:rFonts w:cs="Times New Roman"/>
          <w:szCs w:val="24"/>
        </w:rPr>
        <w:t>are</w:t>
      </w:r>
      <w:r w:rsidR="009F5763" w:rsidRPr="00F254AC">
        <w:rPr>
          <w:rFonts w:cs="Times New Roman"/>
          <w:szCs w:val="24"/>
        </w:rPr>
        <w:t xml:space="preserve"> too expensive for </w:t>
      </w:r>
      <w:r w:rsidR="00695208" w:rsidRPr="00F254AC">
        <w:rPr>
          <w:rFonts w:cs="Times New Roman"/>
          <w:szCs w:val="24"/>
        </w:rPr>
        <w:t>road</w:t>
      </w:r>
      <w:r w:rsidR="009F5763" w:rsidRPr="00F254AC">
        <w:rPr>
          <w:rFonts w:cs="Times New Roman"/>
          <w:szCs w:val="24"/>
        </w:rPr>
        <w:t xml:space="preserve"> use</w:t>
      </w:r>
      <w:r w:rsidR="00695208" w:rsidRPr="00F254AC">
        <w:rPr>
          <w:rFonts w:cs="Times New Roman"/>
          <w:szCs w:val="24"/>
        </w:rPr>
        <w:t>. S</w:t>
      </w:r>
      <w:r w:rsidR="009F5763" w:rsidRPr="00F254AC">
        <w:rPr>
          <w:rFonts w:cs="Times New Roman"/>
          <w:szCs w:val="24"/>
        </w:rPr>
        <w:t xml:space="preserve">tainless steel </w:t>
      </w:r>
      <w:r w:rsidR="00695208" w:rsidRPr="00F254AC">
        <w:rPr>
          <w:rFonts w:cs="Times New Roman"/>
          <w:szCs w:val="24"/>
        </w:rPr>
        <w:t xml:space="preserve">has been adopted </w:t>
      </w:r>
      <w:r w:rsidR="009F5763" w:rsidRPr="00F254AC">
        <w:rPr>
          <w:rFonts w:cs="Times New Roman"/>
          <w:szCs w:val="24"/>
        </w:rPr>
        <w:t xml:space="preserve">for </w:t>
      </w:r>
      <w:r w:rsidR="00695208" w:rsidRPr="00F254AC">
        <w:rPr>
          <w:rFonts w:cs="Times New Roman"/>
          <w:szCs w:val="24"/>
        </w:rPr>
        <w:t xml:space="preserve">motorcycle </w:t>
      </w:r>
      <w:r w:rsidR="009F5763" w:rsidRPr="00F254AC">
        <w:rPr>
          <w:rFonts w:cs="Times New Roman"/>
          <w:szCs w:val="24"/>
        </w:rPr>
        <w:t xml:space="preserve">brake </w:t>
      </w:r>
      <w:r w:rsidR="001901AC" w:rsidRPr="00F254AC">
        <w:rPr>
          <w:rFonts w:cs="Times New Roman"/>
          <w:szCs w:val="24"/>
        </w:rPr>
        <w:t>disc</w:t>
      </w:r>
      <w:r w:rsidR="00DE5164" w:rsidRPr="00F254AC">
        <w:rPr>
          <w:rFonts w:cs="Times New Roman"/>
          <w:szCs w:val="24"/>
        </w:rPr>
        <w:t>s</w:t>
      </w:r>
      <w:r w:rsidR="00695208" w:rsidRPr="00F254AC">
        <w:rPr>
          <w:rFonts w:cs="Times New Roman"/>
          <w:szCs w:val="24"/>
        </w:rPr>
        <w:t xml:space="preserve"> apparently for mainly cosmetic reason</w:t>
      </w:r>
      <w:r w:rsidR="001901AC" w:rsidRPr="00F254AC">
        <w:rPr>
          <w:rFonts w:cs="Times New Roman"/>
          <w:szCs w:val="24"/>
        </w:rPr>
        <w:t>; many researcher</w:t>
      </w:r>
      <w:r w:rsidR="00695208" w:rsidRPr="00F254AC">
        <w:rPr>
          <w:rFonts w:cs="Times New Roman"/>
          <w:szCs w:val="24"/>
        </w:rPr>
        <w:t>s e.g.</w:t>
      </w:r>
      <w:r w:rsidR="0016391E" w:rsidRPr="00F254AC">
        <w:rPr>
          <w:rFonts w:cs="Times New Roman"/>
          <w:szCs w:val="24"/>
        </w:rPr>
        <w:t xml:space="preserve"> Boniardi [1</w:t>
      </w:r>
      <w:r w:rsidR="00BF2D05" w:rsidRPr="00F254AC">
        <w:rPr>
          <w:rFonts w:cs="Times New Roman"/>
          <w:szCs w:val="24"/>
        </w:rPr>
        <w:t>5</w:t>
      </w:r>
      <w:r w:rsidR="00C87413" w:rsidRPr="00F254AC">
        <w:rPr>
          <w:rFonts w:cs="Times New Roman"/>
          <w:szCs w:val="24"/>
        </w:rPr>
        <w:t>]</w:t>
      </w:r>
      <w:r w:rsidR="001901AC" w:rsidRPr="00F254AC">
        <w:rPr>
          <w:rFonts w:cs="Times New Roman"/>
          <w:szCs w:val="24"/>
        </w:rPr>
        <w:t xml:space="preserve"> investigate</w:t>
      </w:r>
      <w:r w:rsidR="00DE5164" w:rsidRPr="00F254AC">
        <w:rPr>
          <w:rFonts w:cs="Times New Roman"/>
          <w:szCs w:val="24"/>
        </w:rPr>
        <w:t>d</w:t>
      </w:r>
      <w:r w:rsidR="001901AC" w:rsidRPr="00F254AC">
        <w:rPr>
          <w:rFonts w:cs="Times New Roman"/>
          <w:szCs w:val="24"/>
        </w:rPr>
        <w:t xml:space="preserve"> </w:t>
      </w:r>
      <w:r w:rsidR="00DE5164" w:rsidRPr="00F254AC">
        <w:rPr>
          <w:rFonts w:cs="Times New Roman"/>
          <w:szCs w:val="24"/>
        </w:rPr>
        <w:t>the lifespan of</w:t>
      </w:r>
      <w:r w:rsidR="00695208" w:rsidRPr="00F254AC">
        <w:rPr>
          <w:rFonts w:cs="Times New Roman"/>
          <w:szCs w:val="24"/>
        </w:rPr>
        <w:t xml:space="preserve"> stai</w:t>
      </w:r>
      <w:r w:rsidR="00522AC1" w:rsidRPr="00F254AC">
        <w:rPr>
          <w:rFonts w:cs="Times New Roman"/>
          <w:szCs w:val="24"/>
        </w:rPr>
        <w:t xml:space="preserve">nless steel brake discs and </w:t>
      </w:r>
      <w:r w:rsidR="009F5763" w:rsidRPr="00F254AC">
        <w:rPr>
          <w:rFonts w:cs="Times New Roman"/>
          <w:szCs w:val="24"/>
        </w:rPr>
        <w:t>found that small cracks</w:t>
      </w:r>
      <w:r w:rsidR="00DE5164" w:rsidRPr="00F254AC">
        <w:rPr>
          <w:rFonts w:cs="Times New Roman"/>
          <w:szCs w:val="24"/>
        </w:rPr>
        <w:t xml:space="preserve"> can </w:t>
      </w:r>
      <w:r w:rsidR="009F5763" w:rsidRPr="00F254AC">
        <w:rPr>
          <w:rFonts w:cs="Times New Roman"/>
          <w:szCs w:val="24"/>
        </w:rPr>
        <w:t>occur</w:t>
      </w:r>
      <w:r w:rsidR="00DE5164" w:rsidRPr="00F254AC">
        <w:rPr>
          <w:rFonts w:cs="Times New Roman"/>
          <w:szCs w:val="24"/>
        </w:rPr>
        <w:t xml:space="preserve"> after a few thousand miles of use, usually located near to</w:t>
      </w:r>
      <w:r w:rsidR="009F5763" w:rsidRPr="00F254AC">
        <w:rPr>
          <w:rFonts w:cs="Times New Roman"/>
          <w:szCs w:val="24"/>
        </w:rPr>
        <w:t xml:space="preserve"> the </w:t>
      </w:r>
      <w:r w:rsidR="00DE5164" w:rsidRPr="00F254AC">
        <w:rPr>
          <w:rFonts w:cs="Times New Roman"/>
          <w:szCs w:val="24"/>
        </w:rPr>
        <w:t xml:space="preserve">fixing </w:t>
      </w:r>
      <w:r w:rsidR="009F5763" w:rsidRPr="00F254AC">
        <w:rPr>
          <w:rFonts w:cs="Times New Roman"/>
          <w:szCs w:val="24"/>
        </w:rPr>
        <w:t xml:space="preserve">holes on </w:t>
      </w:r>
      <w:r w:rsidR="00DE5164" w:rsidRPr="00F254AC">
        <w:rPr>
          <w:rFonts w:cs="Times New Roman"/>
          <w:szCs w:val="24"/>
        </w:rPr>
        <w:t xml:space="preserve">the </w:t>
      </w:r>
      <w:r w:rsidR="009F5763" w:rsidRPr="00F254AC">
        <w:rPr>
          <w:rFonts w:cs="Times New Roman"/>
          <w:szCs w:val="24"/>
        </w:rPr>
        <w:t>flange</w:t>
      </w:r>
      <w:r w:rsidR="007E07C8" w:rsidRPr="00F254AC">
        <w:rPr>
          <w:rFonts w:cs="Times New Roman"/>
          <w:szCs w:val="24"/>
        </w:rPr>
        <w:t>.</w:t>
      </w:r>
      <w:r w:rsidR="009F5763" w:rsidRPr="00F254AC">
        <w:rPr>
          <w:rFonts w:cs="Times New Roman"/>
          <w:szCs w:val="24"/>
        </w:rPr>
        <w:t xml:space="preserve"> The cracks were </w:t>
      </w:r>
      <w:r w:rsidR="007E07C8" w:rsidRPr="00F254AC">
        <w:rPr>
          <w:rFonts w:cs="Times New Roman"/>
          <w:szCs w:val="24"/>
        </w:rPr>
        <w:t>found to be caused by</w:t>
      </w:r>
      <w:r w:rsidR="009F5763" w:rsidRPr="00F254AC">
        <w:rPr>
          <w:rFonts w:cs="Times New Roman"/>
          <w:szCs w:val="24"/>
        </w:rPr>
        <w:t xml:space="preserve"> thermal cyclic stra</w:t>
      </w:r>
      <w:r w:rsidR="00695208" w:rsidRPr="00F254AC">
        <w:rPr>
          <w:rFonts w:cs="Times New Roman"/>
          <w:szCs w:val="24"/>
        </w:rPr>
        <w:t xml:space="preserve">in during brake action. Boniardi </w:t>
      </w:r>
      <w:r w:rsidR="00C87413" w:rsidRPr="00F254AC">
        <w:rPr>
          <w:rFonts w:cs="Times New Roman"/>
          <w:szCs w:val="24"/>
        </w:rPr>
        <w:t>used</w:t>
      </w:r>
      <w:r w:rsidR="009F5763" w:rsidRPr="00F254AC">
        <w:rPr>
          <w:rFonts w:cs="Times New Roman"/>
          <w:szCs w:val="24"/>
        </w:rPr>
        <w:t xml:space="preserve"> two types of brake discs made</w:t>
      </w:r>
      <w:r w:rsidR="007E07C8" w:rsidRPr="00F254AC">
        <w:rPr>
          <w:rFonts w:cs="Times New Roman"/>
          <w:szCs w:val="24"/>
        </w:rPr>
        <w:t xml:space="preserve"> from</w:t>
      </w:r>
      <w:r w:rsidR="009F5763" w:rsidRPr="00F254AC">
        <w:rPr>
          <w:rFonts w:cs="Times New Roman"/>
          <w:szCs w:val="24"/>
        </w:rPr>
        <w:t xml:space="preserve"> martensitic stain</w:t>
      </w:r>
      <w:r w:rsidR="00695208" w:rsidRPr="00F254AC">
        <w:rPr>
          <w:rFonts w:cs="Times New Roman"/>
          <w:szCs w:val="24"/>
        </w:rPr>
        <w:t xml:space="preserve">less steel. Each disc had </w:t>
      </w:r>
      <w:r w:rsidR="007E07C8" w:rsidRPr="00F254AC">
        <w:rPr>
          <w:rFonts w:cs="Times New Roman"/>
          <w:szCs w:val="24"/>
        </w:rPr>
        <w:t>a</w:t>
      </w:r>
      <w:r w:rsidR="009F5763" w:rsidRPr="00F254AC">
        <w:rPr>
          <w:rFonts w:cs="Times New Roman"/>
          <w:szCs w:val="24"/>
        </w:rPr>
        <w:t xml:space="preserve"> </w:t>
      </w:r>
      <w:r w:rsidR="007E07C8" w:rsidRPr="00F254AC">
        <w:rPr>
          <w:rFonts w:cs="Times New Roman"/>
          <w:szCs w:val="24"/>
        </w:rPr>
        <w:t>different chemical composition (</w:t>
      </w:r>
      <w:r w:rsidR="009F5763" w:rsidRPr="00F254AC">
        <w:rPr>
          <w:rFonts w:cs="Times New Roman"/>
          <w:szCs w:val="24"/>
        </w:rPr>
        <w:t>type A and type B discs</w:t>
      </w:r>
      <w:r w:rsidR="007E07C8" w:rsidRPr="00F254AC">
        <w:rPr>
          <w:rFonts w:cs="Times New Roman"/>
          <w:szCs w:val="24"/>
        </w:rPr>
        <w:t>); these discs were then assessed against</w:t>
      </w:r>
      <w:r w:rsidR="009F5763" w:rsidRPr="00F254AC">
        <w:rPr>
          <w:rFonts w:cs="Times New Roman"/>
          <w:szCs w:val="24"/>
        </w:rPr>
        <w:t xml:space="preserve"> AISI 410 standards. The results show that the </w:t>
      </w:r>
      <w:bookmarkStart w:id="0" w:name="OLE_LINK1"/>
      <w:bookmarkStart w:id="1" w:name="OLE_LINK2"/>
      <w:r w:rsidR="00602FBB">
        <w:rPr>
          <w:rFonts w:cs="Times New Roman"/>
          <w:szCs w:val="24"/>
        </w:rPr>
        <w:t>life</w:t>
      </w:r>
      <w:r w:rsidR="009F5763" w:rsidRPr="00F254AC">
        <w:rPr>
          <w:rFonts w:cs="Times New Roman"/>
          <w:szCs w:val="24"/>
        </w:rPr>
        <w:t xml:space="preserve"> of</w:t>
      </w:r>
      <w:r w:rsidR="007E07C8" w:rsidRPr="00F254AC">
        <w:rPr>
          <w:rFonts w:cs="Times New Roman"/>
          <w:szCs w:val="24"/>
        </w:rPr>
        <w:t xml:space="preserve"> a</w:t>
      </w:r>
      <w:r w:rsidR="009F5763" w:rsidRPr="00F254AC">
        <w:rPr>
          <w:rFonts w:cs="Times New Roman"/>
          <w:szCs w:val="24"/>
        </w:rPr>
        <w:t xml:space="preserve"> brake disc</w:t>
      </w:r>
      <w:bookmarkEnd w:id="0"/>
      <w:bookmarkEnd w:id="1"/>
      <w:r w:rsidR="009F5763" w:rsidRPr="00F254AC">
        <w:rPr>
          <w:rFonts w:cs="Times New Roman"/>
          <w:szCs w:val="24"/>
        </w:rPr>
        <w:t xml:space="preserve"> depends </w:t>
      </w:r>
      <w:r w:rsidR="007E07C8" w:rsidRPr="00F254AC">
        <w:rPr>
          <w:rFonts w:cs="Times New Roman"/>
          <w:szCs w:val="24"/>
        </w:rPr>
        <w:t>up</w:t>
      </w:r>
      <w:r w:rsidR="009F5763" w:rsidRPr="00F254AC">
        <w:rPr>
          <w:rFonts w:cs="Times New Roman"/>
          <w:szCs w:val="24"/>
        </w:rPr>
        <w:t xml:space="preserve">on the position of </w:t>
      </w:r>
      <w:r w:rsidR="00695208" w:rsidRPr="00F254AC">
        <w:rPr>
          <w:rFonts w:cs="Times New Roman"/>
          <w:szCs w:val="24"/>
        </w:rPr>
        <w:t>the ventilation hole in the disc</w:t>
      </w:r>
      <w:r w:rsidR="009F5763" w:rsidRPr="00F254AC">
        <w:rPr>
          <w:rFonts w:cs="Times New Roman"/>
          <w:szCs w:val="24"/>
        </w:rPr>
        <w:t>,</w:t>
      </w:r>
      <w:r w:rsidR="00695208" w:rsidRPr="00F254AC">
        <w:rPr>
          <w:rFonts w:cs="Times New Roman"/>
          <w:szCs w:val="24"/>
        </w:rPr>
        <w:t xml:space="preserve"> the </w:t>
      </w:r>
      <w:r w:rsidR="009F5763" w:rsidRPr="00F254AC">
        <w:rPr>
          <w:rFonts w:cs="Times New Roman"/>
          <w:szCs w:val="24"/>
        </w:rPr>
        <w:t xml:space="preserve">shape of </w:t>
      </w:r>
      <w:r w:rsidR="00695208" w:rsidRPr="00F254AC">
        <w:rPr>
          <w:rFonts w:cs="Times New Roman"/>
          <w:szCs w:val="24"/>
        </w:rPr>
        <w:t xml:space="preserve">the </w:t>
      </w:r>
      <w:r w:rsidR="009F5763" w:rsidRPr="00F254AC">
        <w:rPr>
          <w:rFonts w:cs="Times New Roman"/>
          <w:szCs w:val="24"/>
        </w:rPr>
        <w:t>spokes and the material properties at high temperature.  The cracks</w:t>
      </w:r>
      <w:r w:rsidR="007E07C8" w:rsidRPr="00F254AC">
        <w:rPr>
          <w:rFonts w:cs="Times New Roman"/>
          <w:szCs w:val="24"/>
        </w:rPr>
        <w:t xml:space="preserve"> that were found had</w:t>
      </w:r>
      <w:r w:rsidR="009F5763" w:rsidRPr="00F254AC">
        <w:rPr>
          <w:rFonts w:cs="Times New Roman"/>
          <w:szCs w:val="24"/>
        </w:rPr>
        <w:t xml:space="preserve"> possibly developed from excessiv</w:t>
      </w:r>
      <w:r w:rsidR="007E07C8" w:rsidRPr="00F254AC">
        <w:rPr>
          <w:rFonts w:cs="Times New Roman"/>
          <w:szCs w:val="24"/>
        </w:rPr>
        <w:t>e tempering of martensite at the</w:t>
      </w:r>
      <w:r w:rsidR="009F5763" w:rsidRPr="00F254AC">
        <w:rPr>
          <w:rFonts w:cs="Times New Roman"/>
          <w:szCs w:val="24"/>
        </w:rPr>
        <w:t xml:space="preserve"> high</w:t>
      </w:r>
      <w:r w:rsidR="007E07C8" w:rsidRPr="00F254AC">
        <w:rPr>
          <w:rFonts w:cs="Times New Roman"/>
          <w:szCs w:val="24"/>
        </w:rPr>
        <w:t xml:space="preserve"> working</w:t>
      </w:r>
      <w:r w:rsidR="009F5763" w:rsidRPr="00F254AC">
        <w:rPr>
          <w:rFonts w:cs="Times New Roman"/>
          <w:szCs w:val="24"/>
        </w:rPr>
        <w:t xml:space="preserve"> temperatures. </w:t>
      </w:r>
      <w:r w:rsidR="007E07C8" w:rsidRPr="00F254AC">
        <w:rPr>
          <w:rFonts w:cs="Times New Roman"/>
          <w:szCs w:val="24"/>
        </w:rPr>
        <w:t xml:space="preserve">The </w:t>
      </w:r>
      <w:r w:rsidR="00AE5FEE" w:rsidRPr="00F254AC">
        <w:rPr>
          <w:rFonts w:cs="Times New Roman"/>
          <w:szCs w:val="24"/>
        </w:rPr>
        <w:t>t</w:t>
      </w:r>
      <w:r w:rsidR="009F5763" w:rsidRPr="00F254AC">
        <w:rPr>
          <w:rFonts w:cs="Times New Roman"/>
          <w:szCs w:val="24"/>
        </w:rPr>
        <w:t>ype A disc</w:t>
      </w:r>
      <w:r w:rsidR="00695208" w:rsidRPr="00F254AC">
        <w:rPr>
          <w:rFonts w:cs="Times New Roman"/>
          <w:szCs w:val="24"/>
        </w:rPr>
        <w:t>, which contained</w:t>
      </w:r>
      <w:r w:rsidR="009F5763" w:rsidRPr="00F254AC">
        <w:rPr>
          <w:rFonts w:cs="Times New Roman"/>
          <w:szCs w:val="24"/>
        </w:rPr>
        <w:t xml:space="preserve"> greater amount</w:t>
      </w:r>
      <w:r w:rsidR="00695208" w:rsidRPr="00F254AC">
        <w:rPr>
          <w:rFonts w:cs="Times New Roman"/>
          <w:szCs w:val="24"/>
        </w:rPr>
        <w:t>s</w:t>
      </w:r>
      <w:r w:rsidR="009F5763" w:rsidRPr="00F254AC">
        <w:rPr>
          <w:rFonts w:cs="Times New Roman"/>
          <w:szCs w:val="24"/>
        </w:rPr>
        <w:t xml:space="preserve"> of vanadium and molybdenum</w:t>
      </w:r>
      <w:r w:rsidR="007E07C8" w:rsidRPr="00F254AC">
        <w:rPr>
          <w:rFonts w:cs="Times New Roman"/>
          <w:szCs w:val="24"/>
        </w:rPr>
        <w:t>,</w:t>
      </w:r>
      <w:r w:rsidR="00695208" w:rsidRPr="00F254AC">
        <w:rPr>
          <w:rFonts w:cs="Times New Roman"/>
          <w:szCs w:val="24"/>
        </w:rPr>
        <w:t xml:space="preserve"> was preferred</w:t>
      </w:r>
      <w:r w:rsidR="009F5763" w:rsidRPr="00F254AC">
        <w:rPr>
          <w:rFonts w:cs="Times New Roman"/>
          <w:szCs w:val="24"/>
        </w:rPr>
        <w:t xml:space="preserve"> because </w:t>
      </w:r>
      <w:r w:rsidR="007E07C8" w:rsidRPr="00F254AC">
        <w:rPr>
          <w:rFonts w:cs="Times New Roman"/>
          <w:szCs w:val="24"/>
        </w:rPr>
        <w:t xml:space="preserve">it </w:t>
      </w:r>
      <w:r w:rsidR="00695208" w:rsidRPr="00F254AC">
        <w:rPr>
          <w:rFonts w:cs="Times New Roman"/>
          <w:szCs w:val="24"/>
        </w:rPr>
        <w:t>was</w:t>
      </w:r>
      <w:r w:rsidR="007E07C8" w:rsidRPr="00F254AC">
        <w:rPr>
          <w:rFonts w:cs="Times New Roman"/>
          <w:szCs w:val="24"/>
        </w:rPr>
        <w:t xml:space="preserve"> more</w:t>
      </w:r>
      <w:r w:rsidR="009F5763" w:rsidRPr="00F254AC">
        <w:rPr>
          <w:rFonts w:cs="Times New Roman"/>
          <w:szCs w:val="24"/>
        </w:rPr>
        <w:t xml:space="preserve"> resistant to high temperature.</w:t>
      </w:r>
    </w:p>
    <w:p w:rsidR="009F5763" w:rsidRPr="00F254AC" w:rsidRDefault="009F5763" w:rsidP="009F5763">
      <w:pPr>
        <w:rPr>
          <w:rFonts w:cs="Times New Roman"/>
          <w:szCs w:val="24"/>
        </w:rPr>
      </w:pPr>
      <w:r w:rsidRPr="00F254AC">
        <w:rPr>
          <w:rFonts w:cs="Times New Roman"/>
          <w:szCs w:val="24"/>
        </w:rPr>
        <w:lastRenderedPageBreak/>
        <w:t>A prediction method was</w:t>
      </w:r>
      <w:r w:rsidR="0016391E" w:rsidRPr="00F254AC">
        <w:rPr>
          <w:rFonts w:cs="Times New Roman"/>
          <w:szCs w:val="24"/>
        </w:rPr>
        <w:t xml:space="preserve"> proposed by Yuasa [1</w:t>
      </w:r>
      <w:r w:rsidR="00BF2D05" w:rsidRPr="00F254AC">
        <w:rPr>
          <w:rFonts w:cs="Times New Roman"/>
          <w:szCs w:val="24"/>
        </w:rPr>
        <w:t>6</w:t>
      </w:r>
      <w:r w:rsidR="00C87413" w:rsidRPr="00F254AC">
        <w:rPr>
          <w:rFonts w:cs="Times New Roman"/>
          <w:szCs w:val="24"/>
        </w:rPr>
        <w:t>]</w:t>
      </w:r>
      <w:r w:rsidRPr="00F254AC">
        <w:rPr>
          <w:rFonts w:cs="Times New Roman"/>
          <w:szCs w:val="24"/>
        </w:rPr>
        <w:t xml:space="preserve"> for crack initiation in motorcycle brake disc</w:t>
      </w:r>
      <w:r w:rsidR="007E07C8" w:rsidRPr="00F254AC">
        <w:rPr>
          <w:rFonts w:cs="Times New Roman"/>
          <w:szCs w:val="24"/>
        </w:rPr>
        <w:t>s</w:t>
      </w:r>
      <w:r w:rsidRPr="00F254AC">
        <w:rPr>
          <w:rFonts w:cs="Times New Roman"/>
          <w:szCs w:val="24"/>
        </w:rPr>
        <w:t xml:space="preserve"> under extreme braking conditions. The tests were conducted at a constant braking torque using one-piece type brake disc</w:t>
      </w:r>
      <w:r w:rsidR="007E07C8" w:rsidRPr="00F254AC">
        <w:rPr>
          <w:rFonts w:cs="Times New Roman"/>
          <w:szCs w:val="24"/>
        </w:rPr>
        <w:t>s</w:t>
      </w:r>
      <w:r w:rsidRPr="00F254AC">
        <w:rPr>
          <w:rFonts w:cs="Times New Roman"/>
          <w:szCs w:val="24"/>
        </w:rPr>
        <w:t xml:space="preserve"> made of SUS410DB.</w:t>
      </w:r>
      <w:r w:rsidR="00695208" w:rsidRPr="00F254AC">
        <w:rPr>
          <w:rFonts w:cs="Times New Roman"/>
          <w:szCs w:val="24"/>
        </w:rPr>
        <w:t xml:space="preserve"> These brake discs had</w:t>
      </w:r>
      <w:r w:rsidRPr="00F254AC">
        <w:rPr>
          <w:rFonts w:cs="Times New Roman"/>
          <w:szCs w:val="24"/>
        </w:rPr>
        <w:t xml:space="preserve"> several </w:t>
      </w:r>
      <w:r w:rsidR="007E07C8" w:rsidRPr="00F254AC">
        <w:rPr>
          <w:rFonts w:cs="Times New Roman"/>
          <w:szCs w:val="24"/>
        </w:rPr>
        <w:t xml:space="preserve">ventilation </w:t>
      </w:r>
      <w:r w:rsidRPr="00F254AC">
        <w:rPr>
          <w:rFonts w:cs="Times New Roman"/>
          <w:szCs w:val="24"/>
        </w:rPr>
        <w:t xml:space="preserve">holes to dissipate heat </w:t>
      </w:r>
      <w:r w:rsidR="007E07C8" w:rsidRPr="00F254AC">
        <w:rPr>
          <w:rFonts w:cs="Times New Roman"/>
          <w:szCs w:val="24"/>
        </w:rPr>
        <w:t>and to</w:t>
      </w:r>
      <w:r w:rsidRPr="00F254AC">
        <w:rPr>
          <w:rFonts w:cs="Times New Roman"/>
          <w:szCs w:val="24"/>
        </w:rPr>
        <w:t xml:space="preserve"> refresh the pad surface</w:t>
      </w:r>
      <w:r w:rsidR="00A351D0" w:rsidRPr="00F254AC">
        <w:rPr>
          <w:rFonts w:cs="Times New Roman"/>
          <w:szCs w:val="24"/>
        </w:rPr>
        <w:t xml:space="preserve"> from extreme high temperature</w:t>
      </w:r>
      <w:r w:rsidRPr="00F254AC">
        <w:rPr>
          <w:rFonts w:cs="Times New Roman"/>
          <w:szCs w:val="24"/>
        </w:rPr>
        <w:t>. Temperature distributions were meas</w:t>
      </w:r>
      <w:r w:rsidR="00695208" w:rsidRPr="00F254AC">
        <w:rPr>
          <w:rFonts w:cs="Times New Roman"/>
          <w:szCs w:val="24"/>
        </w:rPr>
        <w:t xml:space="preserve">ured using thermocouples at </w:t>
      </w:r>
      <w:r w:rsidRPr="00F254AC">
        <w:rPr>
          <w:rFonts w:cs="Times New Roman"/>
          <w:szCs w:val="24"/>
        </w:rPr>
        <w:t xml:space="preserve">the locations where the disc temperature </w:t>
      </w:r>
      <w:r w:rsidR="007E07C8" w:rsidRPr="00F254AC">
        <w:rPr>
          <w:rFonts w:cs="Times New Roman"/>
          <w:szCs w:val="24"/>
        </w:rPr>
        <w:t>was</w:t>
      </w:r>
      <w:r w:rsidR="00695208" w:rsidRPr="00F254AC">
        <w:rPr>
          <w:rFonts w:cs="Times New Roman"/>
          <w:szCs w:val="24"/>
        </w:rPr>
        <w:t xml:space="preserve"> expected to be</w:t>
      </w:r>
      <w:r w:rsidR="007E07C8" w:rsidRPr="00F254AC">
        <w:rPr>
          <w:rFonts w:cs="Times New Roman"/>
          <w:szCs w:val="24"/>
        </w:rPr>
        <w:t xml:space="preserve"> highest</w:t>
      </w:r>
      <w:r w:rsidRPr="00F254AC">
        <w:rPr>
          <w:rFonts w:cs="Times New Roman"/>
          <w:szCs w:val="24"/>
        </w:rPr>
        <w:t>. Strain ga</w:t>
      </w:r>
      <w:r w:rsidR="007E07C8" w:rsidRPr="00F254AC">
        <w:rPr>
          <w:rFonts w:cs="Times New Roman"/>
          <w:szCs w:val="24"/>
        </w:rPr>
        <w:t>u</w:t>
      </w:r>
      <w:r w:rsidRPr="00F254AC">
        <w:rPr>
          <w:rFonts w:cs="Times New Roman"/>
          <w:szCs w:val="24"/>
        </w:rPr>
        <w:t>ge</w:t>
      </w:r>
      <w:r w:rsidR="00612C67" w:rsidRPr="00F254AC">
        <w:rPr>
          <w:rFonts w:cs="Times New Roman"/>
          <w:szCs w:val="24"/>
        </w:rPr>
        <w:t>s</w:t>
      </w:r>
      <w:r w:rsidRPr="00F254AC">
        <w:rPr>
          <w:rFonts w:cs="Times New Roman"/>
          <w:szCs w:val="24"/>
        </w:rPr>
        <w:t xml:space="preserve"> </w:t>
      </w:r>
      <w:r w:rsidR="007E07C8" w:rsidRPr="00F254AC">
        <w:rPr>
          <w:rFonts w:cs="Times New Roman"/>
          <w:szCs w:val="24"/>
        </w:rPr>
        <w:t xml:space="preserve">were </w:t>
      </w:r>
      <w:r w:rsidRPr="00F254AC">
        <w:rPr>
          <w:rFonts w:cs="Times New Roman"/>
          <w:szCs w:val="24"/>
        </w:rPr>
        <w:t>located at</w:t>
      </w:r>
      <w:r w:rsidR="007E07C8" w:rsidRPr="00F254AC">
        <w:rPr>
          <w:rFonts w:cs="Times New Roman"/>
          <w:szCs w:val="24"/>
        </w:rPr>
        <w:t xml:space="preserve"> fixing</w:t>
      </w:r>
      <w:r w:rsidRPr="00F254AC">
        <w:rPr>
          <w:rFonts w:cs="Times New Roman"/>
          <w:szCs w:val="24"/>
        </w:rPr>
        <w:t xml:space="preserve"> hole</w:t>
      </w:r>
      <w:r w:rsidR="007E07C8" w:rsidRPr="00F254AC">
        <w:rPr>
          <w:rFonts w:cs="Times New Roman"/>
          <w:szCs w:val="24"/>
        </w:rPr>
        <w:t>s to</w:t>
      </w:r>
      <w:r w:rsidRPr="00F254AC">
        <w:rPr>
          <w:rFonts w:cs="Times New Roman"/>
          <w:szCs w:val="24"/>
        </w:rPr>
        <w:t xml:space="preserve"> measur</w:t>
      </w:r>
      <w:r w:rsidR="007E07C8" w:rsidRPr="00F254AC">
        <w:rPr>
          <w:rFonts w:cs="Times New Roman"/>
          <w:szCs w:val="24"/>
        </w:rPr>
        <w:t>e changes where cracks were expected to initiate. A</w:t>
      </w:r>
      <w:r w:rsidRPr="00F254AC">
        <w:rPr>
          <w:rFonts w:cs="Times New Roman"/>
          <w:szCs w:val="24"/>
        </w:rPr>
        <w:t xml:space="preserve"> method to</w:t>
      </w:r>
      <w:r w:rsidR="007E07C8" w:rsidRPr="00F254AC">
        <w:rPr>
          <w:rFonts w:cs="Times New Roman"/>
          <w:szCs w:val="24"/>
        </w:rPr>
        <w:t xml:space="preserve"> predict the fatigue life of a</w:t>
      </w:r>
      <w:r w:rsidRPr="00F254AC">
        <w:rPr>
          <w:rFonts w:cs="Times New Roman"/>
          <w:szCs w:val="24"/>
        </w:rPr>
        <w:t xml:space="preserve"> disc was prop</w:t>
      </w:r>
      <w:r w:rsidR="00BF2D05" w:rsidRPr="00F254AC">
        <w:rPr>
          <w:rFonts w:cs="Times New Roman"/>
          <w:szCs w:val="24"/>
        </w:rPr>
        <w:t>osed by Ichikawa [17</w:t>
      </w:r>
      <w:r w:rsidR="00C87413" w:rsidRPr="00F254AC">
        <w:rPr>
          <w:rFonts w:cs="Times New Roman"/>
          <w:szCs w:val="24"/>
        </w:rPr>
        <w:t>]</w:t>
      </w:r>
      <w:r w:rsidRPr="00F254AC">
        <w:rPr>
          <w:rFonts w:cs="Times New Roman"/>
          <w:szCs w:val="24"/>
        </w:rPr>
        <w:t xml:space="preserve"> </w:t>
      </w:r>
      <w:r w:rsidR="00A351D0" w:rsidRPr="00F254AC">
        <w:rPr>
          <w:rFonts w:cs="Times New Roman"/>
          <w:szCs w:val="24"/>
        </w:rPr>
        <w:t>using an S-N curve to find the structural damage when a material is subject to cyclic loading.</w:t>
      </w:r>
      <w:r w:rsidR="00A351D0" w:rsidRPr="00F254AC">
        <w:rPr>
          <w:rStyle w:val="apple-style-span"/>
          <w:rFonts w:cs="Times New Roman"/>
          <w:color w:val="FF0000"/>
          <w:szCs w:val="24"/>
        </w:rPr>
        <w:t xml:space="preserve"> </w:t>
      </w:r>
      <w:r w:rsidRPr="00F254AC">
        <w:rPr>
          <w:rFonts w:cs="Times New Roman"/>
          <w:szCs w:val="24"/>
        </w:rPr>
        <w:t>From the equatio</w:t>
      </w:r>
      <w:r w:rsidR="00612C67" w:rsidRPr="00F254AC">
        <w:rPr>
          <w:rFonts w:cs="Times New Roman"/>
          <w:szCs w:val="24"/>
        </w:rPr>
        <w:t>n of damage (Miner’s law)</w:t>
      </w:r>
      <w:r w:rsidR="00C87413" w:rsidRPr="00F254AC">
        <w:rPr>
          <w:rFonts w:cs="Times New Roman"/>
          <w:szCs w:val="24"/>
        </w:rPr>
        <w:t xml:space="preserve"> he</w:t>
      </w:r>
      <w:r w:rsidRPr="00F254AC">
        <w:rPr>
          <w:rFonts w:cs="Times New Roman"/>
          <w:szCs w:val="24"/>
        </w:rPr>
        <w:t xml:space="preserve"> calculated damage at each strain level, </w:t>
      </w:r>
      <w:r w:rsidRPr="00F254AC">
        <w:rPr>
          <w:rFonts w:cs="Times New Roman"/>
          <w:i/>
          <w:szCs w:val="24"/>
        </w:rPr>
        <w:t>D</w:t>
      </w:r>
      <w:r w:rsidRPr="00F254AC">
        <w:rPr>
          <w:rFonts w:cs="Times New Roman"/>
          <w:i/>
          <w:szCs w:val="24"/>
          <w:vertAlign w:val="subscript"/>
        </w:rPr>
        <w:t>i</w:t>
      </w:r>
      <w:r w:rsidRPr="00F254AC">
        <w:rPr>
          <w:rFonts w:cs="Times New Roman"/>
          <w:i/>
          <w:szCs w:val="24"/>
        </w:rPr>
        <w:t xml:space="preserve"> = n</w:t>
      </w:r>
      <w:r w:rsidRPr="00F254AC">
        <w:rPr>
          <w:rFonts w:cs="Times New Roman"/>
          <w:i/>
          <w:szCs w:val="24"/>
          <w:vertAlign w:val="subscript"/>
        </w:rPr>
        <w:t xml:space="preserve">i </w:t>
      </w:r>
      <w:r w:rsidRPr="00F254AC">
        <w:rPr>
          <w:rFonts w:cs="Times New Roman"/>
          <w:i/>
          <w:szCs w:val="24"/>
        </w:rPr>
        <w:t xml:space="preserve">/ </w:t>
      </w:r>
      <w:r w:rsidR="00602FBB">
        <w:rPr>
          <w:rFonts w:cs="Times New Roman"/>
          <w:i/>
          <w:szCs w:val="24"/>
        </w:rPr>
        <w:t>n</w:t>
      </w:r>
      <w:r w:rsidR="00602FBB">
        <w:rPr>
          <w:rFonts w:cs="Times New Roman"/>
          <w:i/>
          <w:szCs w:val="24"/>
          <w:vertAlign w:val="subscript"/>
        </w:rPr>
        <w:t>fi</w:t>
      </w:r>
      <w:r w:rsidRPr="00F254AC">
        <w:rPr>
          <w:rFonts w:cs="Times New Roman"/>
          <w:szCs w:val="24"/>
        </w:rPr>
        <w:t xml:space="preserve">. The results </w:t>
      </w:r>
      <w:r w:rsidR="00612C67" w:rsidRPr="00F254AC">
        <w:rPr>
          <w:rFonts w:cs="Times New Roman"/>
          <w:szCs w:val="24"/>
        </w:rPr>
        <w:t xml:space="preserve">agree </w:t>
      </w:r>
      <w:r w:rsidRPr="00F254AC">
        <w:rPr>
          <w:rFonts w:cs="Times New Roman"/>
          <w:szCs w:val="24"/>
        </w:rPr>
        <w:t xml:space="preserve">reasonably </w:t>
      </w:r>
      <w:r w:rsidR="00695208" w:rsidRPr="00F254AC">
        <w:rPr>
          <w:rFonts w:cs="Times New Roman"/>
          <w:szCs w:val="24"/>
        </w:rPr>
        <w:t xml:space="preserve">well </w:t>
      </w:r>
      <w:r w:rsidRPr="00F254AC">
        <w:rPr>
          <w:rFonts w:cs="Times New Roman"/>
          <w:szCs w:val="24"/>
        </w:rPr>
        <w:t xml:space="preserve">with the experimental life. </w:t>
      </w:r>
      <w:r w:rsidR="00522AC1" w:rsidRPr="00F254AC">
        <w:rPr>
          <w:rFonts w:cs="Times New Roman"/>
          <w:szCs w:val="24"/>
        </w:rPr>
        <w:t xml:space="preserve">This type of analysis would be necessary if lightweight brake discs were to be designed in this form </w:t>
      </w:r>
      <w:r w:rsidR="00032392" w:rsidRPr="00F254AC">
        <w:rPr>
          <w:rFonts w:cs="Times New Roman"/>
          <w:szCs w:val="24"/>
        </w:rPr>
        <w:t xml:space="preserve">because crack propagation leading to failure may be </w:t>
      </w:r>
      <w:r w:rsidR="00AE5FEE" w:rsidRPr="00F254AC">
        <w:rPr>
          <w:rFonts w:cs="Times New Roman"/>
          <w:szCs w:val="24"/>
        </w:rPr>
        <w:t xml:space="preserve">the </w:t>
      </w:r>
      <w:r w:rsidR="00032392" w:rsidRPr="00F254AC">
        <w:rPr>
          <w:rFonts w:cs="Times New Roman"/>
          <w:szCs w:val="24"/>
        </w:rPr>
        <w:t>limiting life parameter.</w:t>
      </w:r>
    </w:p>
    <w:p w:rsidR="00253C23" w:rsidRPr="00F254AC" w:rsidRDefault="00C87413" w:rsidP="00AB7DC7">
      <w:pPr>
        <w:ind w:firstLine="0"/>
        <w:outlineLvl w:val="0"/>
        <w:rPr>
          <w:rFonts w:cs="Times New Roman"/>
          <w:b/>
          <w:szCs w:val="24"/>
        </w:rPr>
      </w:pPr>
      <w:r w:rsidRPr="00F254AC">
        <w:rPr>
          <w:rFonts w:cs="Times New Roman"/>
          <w:b/>
          <w:szCs w:val="24"/>
        </w:rPr>
        <w:t xml:space="preserve">7.  </w:t>
      </w:r>
      <w:r w:rsidR="00253C23" w:rsidRPr="00F254AC">
        <w:rPr>
          <w:rFonts w:cs="Times New Roman"/>
          <w:b/>
          <w:szCs w:val="24"/>
        </w:rPr>
        <w:t>Finite element models</w:t>
      </w:r>
    </w:p>
    <w:p w:rsidR="00B25EEE" w:rsidRPr="00F254AC" w:rsidRDefault="00032392" w:rsidP="00B25EEE">
      <w:pPr>
        <w:spacing w:before="108"/>
        <w:rPr>
          <w:rFonts w:cs="Times New Roman"/>
          <w:spacing w:val="-3"/>
          <w:szCs w:val="24"/>
        </w:rPr>
      </w:pPr>
      <w:r w:rsidRPr="00F254AC">
        <w:rPr>
          <w:rFonts w:cs="Times New Roman"/>
          <w:szCs w:val="24"/>
        </w:rPr>
        <w:t>3-D f</w:t>
      </w:r>
      <w:r w:rsidR="003B01F8" w:rsidRPr="00F254AC">
        <w:rPr>
          <w:rFonts w:cs="Times New Roman"/>
          <w:szCs w:val="24"/>
        </w:rPr>
        <w:t xml:space="preserve">inite element models </w:t>
      </w:r>
      <w:r w:rsidRPr="00F254AC">
        <w:rPr>
          <w:rFonts w:cs="Times New Roman"/>
          <w:szCs w:val="24"/>
        </w:rPr>
        <w:t xml:space="preserve">of two brake discs </w:t>
      </w:r>
      <w:r w:rsidR="008152AF" w:rsidRPr="00F254AC">
        <w:rPr>
          <w:rFonts w:cs="Times New Roman"/>
          <w:szCs w:val="24"/>
        </w:rPr>
        <w:t>were developed</w:t>
      </w:r>
      <w:r w:rsidR="003B01F8" w:rsidRPr="00F254AC">
        <w:rPr>
          <w:rFonts w:cs="Times New Roman"/>
          <w:szCs w:val="24"/>
        </w:rPr>
        <w:t xml:space="preserve"> using</w:t>
      </w:r>
      <w:r w:rsidR="008152AF" w:rsidRPr="00F254AC">
        <w:rPr>
          <w:rFonts w:cs="Times New Roman"/>
          <w:szCs w:val="24"/>
        </w:rPr>
        <w:t xml:space="preserve"> the</w:t>
      </w:r>
      <w:r w:rsidR="003B01F8" w:rsidRPr="00F254AC">
        <w:rPr>
          <w:rFonts w:cs="Times New Roman"/>
          <w:szCs w:val="24"/>
        </w:rPr>
        <w:t xml:space="preserve"> ABAQUS / CAE 6.8 software packa</w:t>
      </w:r>
      <w:r w:rsidRPr="00F254AC">
        <w:rPr>
          <w:rFonts w:cs="Times New Roman"/>
          <w:szCs w:val="24"/>
        </w:rPr>
        <w:t xml:space="preserve">ge. The two types of disc </w:t>
      </w:r>
      <w:r w:rsidR="008152AF" w:rsidRPr="00F254AC">
        <w:rPr>
          <w:rFonts w:cs="Times New Roman"/>
          <w:szCs w:val="24"/>
        </w:rPr>
        <w:t>modelle</w:t>
      </w:r>
      <w:r w:rsidR="00AE5FEE" w:rsidRPr="00F254AC">
        <w:rPr>
          <w:rFonts w:cs="Times New Roman"/>
          <w:szCs w:val="24"/>
        </w:rPr>
        <w:t>d were</w:t>
      </w:r>
      <w:r w:rsidR="00695208" w:rsidRPr="00F254AC">
        <w:rPr>
          <w:rFonts w:cs="Times New Roman"/>
          <w:szCs w:val="24"/>
        </w:rPr>
        <w:t xml:space="preserve"> </w:t>
      </w:r>
      <w:r w:rsidR="008152AF" w:rsidRPr="00F254AC">
        <w:rPr>
          <w:rFonts w:cs="Times New Roman"/>
          <w:szCs w:val="24"/>
        </w:rPr>
        <w:t>a</w:t>
      </w:r>
      <w:r w:rsidR="003B01F8" w:rsidRPr="00F254AC">
        <w:rPr>
          <w:rFonts w:cs="Times New Roman"/>
          <w:szCs w:val="24"/>
        </w:rPr>
        <w:t xml:space="preserve"> ventilated</w:t>
      </w:r>
      <w:r w:rsidR="008826F4" w:rsidRPr="00F254AC">
        <w:rPr>
          <w:rFonts w:cs="Times New Roman"/>
          <w:szCs w:val="24"/>
        </w:rPr>
        <w:t xml:space="preserve"> </w:t>
      </w:r>
      <w:r w:rsidR="003B01F8" w:rsidRPr="00F254AC">
        <w:rPr>
          <w:rFonts w:cs="Times New Roman"/>
          <w:szCs w:val="24"/>
        </w:rPr>
        <w:t>disc</w:t>
      </w:r>
      <w:r w:rsidR="008152AF" w:rsidRPr="00F254AC">
        <w:rPr>
          <w:rFonts w:cs="Times New Roman"/>
          <w:szCs w:val="24"/>
        </w:rPr>
        <w:t xml:space="preserve"> and a</w:t>
      </w:r>
      <w:r w:rsidR="003B01F8" w:rsidRPr="00F254AC">
        <w:rPr>
          <w:rFonts w:cs="Times New Roman"/>
          <w:szCs w:val="24"/>
        </w:rPr>
        <w:t xml:space="preserve"> solid disc</w:t>
      </w:r>
      <w:r w:rsidR="008152AF" w:rsidRPr="00F254AC">
        <w:rPr>
          <w:rFonts w:cs="Times New Roman"/>
          <w:szCs w:val="24"/>
        </w:rPr>
        <w:t>.</w:t>
      </w:r>
      <w:r w:rsidR="003B01F8" w:rsidRPr="00F254AC">
        <w:rPr>
          <w:rFonts w:cs="Times New Roman"/>
          <w:szCs w:val="24"/>
        </w:rPr>
        <w:t xml:space="preserve"> </w:t>
      </w:r>
      <w:r w:rsidR="008152AF" w:rsidRPr="00F254AC">
        <w:rPr>
          <w:rFonts w:cs="Times New Roman"/>
          <w:szCs w:val="24"/>
        </w:rPr>
        <w:t>P</w:t>
      </w:r>
      <w:r w:rsidR="003B01F8" w:rsidRPr="00F254AC">
        <w:rPr>
          <w:rFonts w:cs="Times New Roman"/>
          <w:szCs w:val="24"/>
        </w:rPr>
        <w:t>ads and piston</w:t>
      </w:r>
      <w:r w:rsidR="00B3404B" w:rsidRPr="00F254AC">
        <w:rPr>
          <w:rFonts w:cs="Times New Roman"/>
          <w:szCs w:val="24"/>
        </w:rPr>
        <w:t xml:space="preserve"> assembl</w:t>
      </w:r>
      <w:r w:rsidR="008152AF" w:rsidRPr="00F254AC">
        <w:rPr>
          <w:rFonts w:cs="Times New Roman"/>
          <w:szCs w:val="24"/>
        </w:rPr>
        <w:t>ies</w:t>
      </w:r>
      <w:r w:rsidR="00B3404B" w:rsidRPr="00F254AC">
        <w:rPr>
          <w:rFonts w:cs="Times New Roman"/>
          <w:szCs w:val="24"/>
        </w:rPr>
        <w:t xml:space="preserve"> </w:t>
      </w:r>
      <w:r w:rsidR="00E43DEE" w:rsidRPr="00F254AC">
        <w:rPr>
          <w:rFonts w:cs="Times New Roman"/>
          <w:szCs w:val="24"/>
        </w:rPr>
        <w:t>w</w:t>
      </w:r>
      <w:r w:rsidR="001202A8" w:rsidRPr="00F254AC">
        <w:rPr>
          <w:rFonts w:cs="Times New Roman"/>
          <w:szCs w:val="24"/>
        </w:rPr>
        <w:t>ere</w:t>
      </w:r>
      <w:r w:rsidR="00E43DEE" w:rsidRPr="00F254AC">
        <w:rPr>
          <w:rFonts w:cs="Times New Roman"/>
          <w:szCs w:val="24"/>
        </w:rPr>
        <w:t xml:space="preserve"> </w:t>
      </w:r>
      <w:r w:rsidR="008826F4" w:rsidRPr="00F254AC">
        <w:rPr>
          <w:rFonts w:cs="Times New Roman"/>
          <w:szCs w:val="24"/>
        </w:rPr>
        <w:t>modelled</w:t>
      </w:r>
      <w:r w:rsidR="00E43DEE" w:rsidRPr="00F254AC">
        <w:rPr>
          <w:rFonts w:cs="Times New Roman"/>
          <w:szCs w:val="24"/>
        </w:rPr>
        <w:t xml:space="preserve"> using</w:t>
      </w:r>
      <w:r w:rsidR="001202A8" w:rsidRPr="00F254AC">
        <w:rPr>
          <w:rFonts w:cs="Times New Roman"/>
          <w:szCs w:val="24"/>
        </w:rPr>
        <w:t xml:space="preserve"> 8-node coupled temperature</w:t>
      </w:r>
      <w:r w:rsidR="008152AF" w:rsidRPr="00F254AC">
        <w:rPr>
          <w:rFonts w:cs="Times New Roman"/>
          <w:szCs w:val="24"/>
        </w:rPr>
        <w:t xml:space="preserve"> and</w:t>
      </w:r>
      <w:r w:rsidR="001202A8" w:rsidRPr="00F254AC">
        <w:rPr>
          <w:rFonts w:cs="Times New Roman"/>
          <w:szCs w:val="24"/>
        </w:rPr>
        <w:t xml:space="preserve"> displacement</w:t>
      </w:r>
      <w:r w:rsidR="008152AF" w:rsidRPr="00F254AC">
        <w:rPr>
          <w:rFonts w:cs="Times New Roman"/>
          <w:szCs w:val="24"/>
        </w:rPr>
        <w:t xml:space="preserve"> elements</w:t>
      </w:r>
      <w:r w:rsidR="001202A8" w:rsidRPr="00F254AC">
        <w:rPr>
          <w:rFonts w:cs="Times New Roman"/>
          <w:szCs w:val="24"/>
        </w:rPr>
        <w:t xml:space="preserve"> </w:t>
      </w:r>
      <w:r w:rsidR="008826F4" w:rsidRPr="00F254AC">
        <w:rPr>
          <w:rFonts w:cs="Times New Roman"/>
          <w:szCs w:val="24"/>
        </w:rPr>
        <w:t xml:space="preserve">in </w:t>
      </w:r>
      <w:r w:rsidR="008152AF" w:rsidRPr="00F254AC">
        <w:rPr>
          <w:rFonts w:cs="Times New Roman"/>
          <w:szCs w:val="24"/>
        </w:rPr>
        <w:t>a cylindrical coordinate system</w:t>
      </w:r>
      <w:r w:rsidR="001E3A20" w:rsidRPr="00F254AC">
        <w:rPr>
          <w:rFonts w:cs="Times New Roman"/>
          <w:szCs w:val="24"/>
        </w:rPr>
        <w:t>.</w:t>
      </w:r>
      <w:bookmarkStart w:id="2" w:name="OLE_LINK3"/>
      <w:bookmarkStart w:id="3" w:name="OLE_LINK4"/>
      <w:r w:rsidR="008152AF" w:rsidRPr="00F254AC">
        <w:rPr>
          <w:rFonts w:cs="Times New Roman"/>
          <w:szCs w:val="24"/>
        </w:rPr>
        <w:t xml:space="preserve"> The</w:t>
      </w:r>
      <w:r w:rsidR="008826F4" w:rsidRPr="00F254AC">
        <w:rPr>
          <w:rFonts w:cs="Times New Roman"/>
          <w:szCs w:val="24"/>
        </w:rPr>
        <w:t xml:space="preserve"> ventilated disc had</w:t>
      </w:r>
      <w:r w:rsidR="006E729D" w:rsidRPr="00F254AC">
        <w:rPr>
          <w:rFonts w:cs="Times New Roman"/>
          <w:szCs w:val="24"/>
        </w:rPr>
        <w:t xml:space="preserve"> a total of 2175 elements with 3128 </w:t>
      </w:r>
      <w:r w:rsidR="00642A68" w:rsidRPr="00F254AC">
        <w:rPr>
          <w:rFonts w:cs="Times New Roman"/>
          <w:szCs w:val="24"/>
        </w:rPr>
        <w:t>nodes</w:t>
      </w:r>
      <w:r w:rsidRPr="00F254AC">
        <w:rPr>
          <w:rFonts w:cs="Times New Roman"/>
          <w:szCs w:val="24"/>
        </w:rPr>
        <w:t>,</w:t>
      </w:r>
      <w:r w:rsidR="00642A68" w:rsidRPr="00F254AC">
        <w:rPr>
          <w:rFonts w:cs="Times New Roman"/>
          <w:szCs w:val="24"/>
        </w:rPr>
        <w:t xml:space="preserve"> </w:t>
      </w:r>
      <w:bookmarkEnd w:id="2"/>
      <w:bookmarkEnd w:id="3"/>
      <w:r w:rsidR="00612C67" w:rsidRPr="00F254AC">
        <w:rPr>
          <w:rFonts w:cs="Times New Roman"/>
          <w:szCs w:val="24"/>
        </w:rPr>
        <w:t>and the</w:t>
      </w:r>
      <w:r w:rsidR="00642A68" w:rsidRPr="00F254AC">
        <w:rPr>
          <w:rFonts w:cs="Times New Roman"/>
          <w:szCs w:val="24"/>
        </w:rPr>
        <w:t xml:space="preserve"> solid</w:t>
      </w:r>
      <w:r w:rsidR="008826F4" w:rsidRPr="00F254AC">
        <w:rPr>
          <w:rFonts w:cs="Times New Roman"/>
          <w:szCs w:val="24"/>
        </w:rPr>
        <w:t xml:space="preserve"> disc had</w:t>
      </w:r>
      <w:r w:rsidR="006E729D" w:rsidRPr="00F254AC">
        <w:rPr>
          <w:rFonts w:cs="Times New Roman"/>
          <w:szCs w:val="24"/>
        </w:rPr>
        <w:t xml:space="preserve"> a total of 1188 </w:t>
      </w:r>
      <w:r w:rsidR="00642A68" w:rsidRPr="00F254AC">
        <w:rPr>
          <w:rFonts w:cs="Times New Roman"/>
          <w:szCs w:val="24"/>
        </w:rPr>
        <w:t>ele</w:t>
      </w:r>
      <w:r w:rsidR="00CB2404" w:rsidRPr="00F254AC">
        <w:rPr>
          <w:rFonts w:cs="Times New Roman"/>
          <w:szCs w:val="24"/>
        </w:rPr>
        <w:t>ments with 172</w:t>
      </w:r>
      <w:r w:rsidR="006E729D" w:rsidRPr="00F254AC">
        <w:rPr>
          <w:rFonts w:cs="Times New Roman"/>
          <w:szCs w:val="24"/>
        </w:rPr>
        <w:t xml:space="preserve">8 </w:t>
      </w:r>
      <w:r w:rsidR="00642A68" w:rsidRPr="00F254AC">
        <w:rPr>
          <w:rFonts w:cs="Times New Roman"/>
          <w:szCs w:val="24"/>
        </w:rPr>
        <w:t>nodes (</w:t>
      </w:r>
      <w:r w:rsidR="004021BB" w:rsidRPr="00F254AC">
        <w:rPr>
          <w:rFonts w:cs="Times New Roman"/>
          <w:szCs w:val="24"/>
        </w:rPr>
        <w:t>Fig.</w:t>
      </w:r>
      <w:r w:rsidR="00F870DB" w:rsidRPr="00F254AC">
        <w:rPr>
          <w:rFonts w:cs="Times New Roman"/>
          <w:szCs w:val="24"/>
        </w:rPr>
        <w:t xml:space="preserve"> 10</w:t>
      </w:r>
      <w:r w:rsidR="00642A68" w:rsidRPr="00F254AC">
        <w:rPr>
          <w:rFonts w:cs="Times New Roman"/>
          <w:szCs w:val="24"/>
        </w:rPr>
        <w:t>)</w:t>
      </w:r>
      <w:r w:rsidR="001202A8" w:rsidRPr="00F254AC">
        <w:rPr>
          <w:rFonts w:cs="Times New Roman"/>
          <w:szCs w:val="24"/>
        </w:rPr>
        <w:t xml:space="preserve">. </w:t>
      </w:r>
      <w:r w:rsidR="00B25EEE" w:rsidRPr="00F254AC">
        <w:rPr>
          <w:rFonts w:cs="Times New Roman"/>
          <w:spacing w:val="1"/>
          <w:szCs w:val="24"/>
        </w:rPr>
        <w:t>The contact surface frictional behaviour was simulated with a wheel rotational speed of 74 rad/s</w:t>
      </w:r>
      <w:r w:rsidR="00B56202" w:rsidRPr="00F254AC">
        <w:rPr>
          <w:rFonts w:cs="Times New Roman"/>
          <w:spacing w:val="1"/>
          <w:szCs w:val="24"/>
        </w:rPr>
        <w:t xml:space="preserve"> </w:t>
      </w:r>
      <w:r w:rsidR="00922FD8" w:rsidRPr="00F254AC">
        <w:rPr>
          <w:rFonts w:cs="Times New Roman"/>
          <w:spacing w:val="1"/>
          <w:szCs w:val="24"/>
        </w:rPr>
        <w:t xml:space="preserve">(the average maximum speed based on </w:t>
      </w:r>
      <w:r w:rsidR="002A6D00" w:rsidRPr="00F254AC">
        <w:rPr>
          <w:rFonts w:cs="Times New Roman"/>
          <w:spacing w:val="1"/>
          <w:szCs w:val="24"/>
        </w:rPr>
        <w:t>single</w:t>
      </w:r>
      <w:r w:rsidR="00922FD8" w:rsidRPr="00F254AC">
        <w:rPr>
          <w:rFonts w:cs="Times New Roman"/>
          <w:spacing w:val="1"/>
          <w:szCs w:val="24"/>
        </w:rPr>
        <w:t xml:space="preserve"> stop braking) </w:t>
      </w:r>
      <w:r w:rsidR="00B25EEE" w:rsidRPr="00F254AC">
        <w:rPr>
          <w:rFonts w:cs="Times New Roman"/>
          <w:spacing w:val="-1"/>
          <w:szCs w:val="24"/>
        </w:rPr>
        <w:t xml:space="preserve">with an initial disc temperature of 20°C. Frictional heat was generated by pressing the pads against the disc </w:t>
      </w:r>
      <w:r w:rsidR="00B25EEE" w:rsidRPr="00F254AC">
        <w:rPr>
          <w:rFonts w:cs="Times New Roman"/>
          <w:spacing w:val="-3"/>
          <w:szCs w:val="24"/>
        </w:rPr>
        <w:t xml:space="preserve">with a uniform pressure of 6 MPa on the piston </w:t>
      </w:r>
      <w:r w:rsidRPr="00F254AC">
        <w:rPr>
          <w:rFonts w:cs="Times New Roman"/>
          <w:spacing w:val="-3"/>
          <w:szCs w:val="24"/>
        </w:rPr>
        <w:t>side</w:t>
      </w:r>
      <w:r w:rsidR="00B25EEE" w:rsidRPr="00F254AC">
        <w:rPr>
          <w:rFonts w:cs="Times New Roman"/>
          <w:spacing w:val="-3"/>
          <w:szCs w:val="24"/>
        </w:rPr>
        <w:t xml:space="preserve"> of the discs.</w:t>
      </w:r>
    </w:p>
    <w:p w:rsidR="008826F4" w:rsidRPr="00F254AC" w:rsidRDefault="008826F4" w:rsidP="008C51F6">
      <w:pPr>
        <w:spacing w:before="108"/>
        <w:ind w:firstLine="0"/>
        <w:rPr>
          <w:rFonts w:cs="Times New Roman"/>
          <w:szCs w:val="24"/>
        </w:rPr>
      </w:pPr>
    </w:p>
    <w:tbl>
      <w:tblPr>
        <w:tblStyle w:val="TableGrid"/>
        <w:tblW w:w="8046" w:type="dxa"/>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219"/>
        <w:gridCol w:w="3827"/>
      </w:tblGrid>
      <w:tr w:rsidR="00011633" w:rsidRPr="00F254AC" w:rsidTr="00B93059">
        <w:trPr>
          <w:trHeight w:val="2787"/>
          <w:jc w:val="center"/>
        </w:trPr>
        <w:tc>
          <w:tcPr>
            <w:tcW w:w="4219" w:type="dxa"/>
          </w:tcPr>
          <w:p w:rsidR="00011633" w:rsidRPr="00F254AC" w:rsidRDefault="004A42C2" w:rsidP="00642A68">
            <w:pPr>
              <w:rPr>
                <w:rFonts w:cs="Times New Roman"/>
                <w:sz w:val="24"/>
                <w:szCs w:val="24"/>
              </w:rPr>
            </w:pPr>
            <w:r w:rsidRPr="004A42C2">
              <w:rPr>
                <w:rFonts w:cs="Times New Roman"/>
                <w:noProof/>
                <w:szCs w:val="24"/>
                <w:lang w:eastAsia="en-GB"/>
              </w:rPr>
              <w:pict>
                <v:group id="_x0000_s1279" style="position:absolute;left:0;text-align:left;margin-left:18.4pt;margin-top:-29.1pt;width:359.85pt;height:76.25pt;z-index:252579840" coordorigin="2636,10962" coordsize="7197,1525">
                  <v:group id="_x0000_s1280" style="position:absolute;left:2636;top:10962;width:3390;height:1391" coordorigin="2636,10962" coordsize="3390,1391">
                    <v:shape id="_x0000_s1281" type="#_x0000_t202" style="position:absolute;left:3557;top:10962;width:1467;height:530;v-text-anchor:middle" filled="f" stroked="f">
                      <v:textbox inset="0,0,0,0">
                        <w:txbxContent>
                          <w:p w:rsidR="006D5CE7" w:rsidRDefault="006D5CE7" w:rsidP="00657379">
                            <w:pPr>
                              <w:jc w:val="left"/>
                            </w:pPr>
                            <w:r>
                              <w:sym w:font="Symbol" w:char="F0C6"/>
                            </w:r>
                            <w:r>
                              <w:t xml:space="preserve"> 258 mm</w:t>
                            </w:r>
                          </w:p>
                        </w:txbxContent>
                      </v:textbox>
                    </v:shape>
                    <v:shape id="_x0000_s1282" type="#_x0000_t32" style="position:absolute;left:2636;top:11291;width:0;height:1046;flip:y" o:connectortype="straight"/>
                    <v:shape id="_x0000_s1283" type="#_x0000_t32" style="position:absolute;left:6026;top:11307;width:0;height:1046;flip:y" o:connectortype="straight"/>
                    <v:shape id="_x0000_s1284" type="#_x0000_t32" style="position:absolute;left:2636;top:11397;width:3390;height:0" o:connectortype="straight">
                      <v:stroke startarrow="classic" startarrowwidth="narrow" startarrowlength="long" endarrow="classic" endarrowwidth="narrow" endarrowlength="long"/>
                    </v:shape>
                  </v:group>
                  <v:group id="_x0000_s1285" style="position:absolute;left:6779;top:10978;width:3054;height:1509" coordorigin="6779,10978" coordsize="3054,1509">
                    <v:shape id="_x0000_s1286" type="#_x0000_t202" style="position:absolute;left:7549;top:10978;width:1467;height:530;v-text-anchor:middle" filled="f" stroked="f">
                      <v:textbox inset="0,0,0,0">
                        <w:txbxContent>
                          <w:p w:rsidR="006D5CE7" w:rsidRDefault="006D5CE7" w:rsidP="00657379">
                            <w:pPr>
                              <w:jc w:val="left"/>
                            </w:pPr>
                            <w:r>
                              <w:sym w:font="Symbol" w:char="F0C6"/>
                            </w:r>
                            <w:r>
                              <w:t xml:space="preserve"> 258 mm</w:t>
                            </w:r>
                          </w:p>
                        </w:txbxContent>
                      </v:textbox>
                    </v:shape>
                    <v:shape id="_x0000_s1287" type="#_x0000_t32" style="position:absolute;left:6779;top:11307;width:0;height:1164;flip:y" o:connectortype="straight"/>
                    <v:shape id="_x0000_s1288" type="#_x0000_t32" style="position:absolute;left:9833;top:11323;width:0;height:1164;flip:y" o:connectortype="straight"/>
                    <v:shape id="_x0000_s1289" type="#_x0000_t32" style="position:absolute;left:6779;top:11410;width:3054;height:0" o:connectortype="straight">
                      <v:stroke startarrow="classic" startarrowwidth="narrow" startarrowlength="long" endarrow="classic" endarrowwidth="narrow" endarrowlength="long"/>
                    </v:shape>
                  </v:group>
                </v:group>
              </w:pict>
            </w:r>
            <w:r w:rsidR="008826F4" w:rsidRPr="00F254AC">
              <w:rPr>
                <w:rFonts w:cs="Times New Roman"/>
                <w:sz w:val="24"/>
                <w:szCs w:val="24"/>
              </w:rPr>
              <w:object w:dxaOrig="8910" w:dyaOrig="55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7.95pt;height:112.1pt" o:ole="">
                  <v:imagedata r:id="rId14" o:title=""/>
                </v:shape>
                <o:OLEObject Type="Embed" ProgID="PBrush" ShapeID="_x0000_i1025" DrawAspect="Content" ObjectID="_1395257583" r:id="rId15"/>
              </w:object>
            </w:r>
          </w:p>
          <w:p w:rsidR="00011633" w:rsidRPr="00F254AC" w:rsidRDefault="00011633" w:rsidP="00642A68">
            <w:pPr>
              <w:jc w:val="center"/>
              <w:rPr>
                <w:rFonts w:cs="Times New Roman"/>
                <w:sz w:val="24"/>
                <w:szCs w:val="24"/>
              </w:rPr>
            </w:pPr>
            <w:r w:rsidRPr="00F254AC">
              <w:rPr>
                <w:rFonts w:cs="Times New Roman"/>
                <w:sz w:val="24"/>
                <w:szCs w:val="24"/>
              </w:rPr>
              <w:t>(a)</w:t>
            </w:r>
          </w:p>
        </w:tc>
        <w:tc>
          <w:tcPr>
            <w:tcW w:w="3827" w:type="dxa"/>
          </w:tcPr>
          <w:p w:rsidR="00011633" w:rsidRPr="00F254AC" w:rsidRDefault="004021BB" w:rsidP="004021BB">
            <w:pPr>
              <w:jc w:val="left"/>
              <w:rPr>
                <w:rFonts w:cs="Times New Roman"/>
                <w:sz w:val="24"/>
                <w:szCs w:val="24"/>
              </w:rPr>
            </w:pPr>
            <w:r w:rsidRPr="00F254AC">
              <w:rPr>
                <w:rFonts w:cs="Times New Roman"/>
                <w:sz w:val="24"/>
                <w:szCs w:val="24"/>
              </w:rPr>
              <w:object w:dxaOrig="7980" w:dyaOrig="4770">
                <v:shape id="_x0000_i1026" type="#_x0000_t75" style="width:153.5pt;height:110.7pt" o:ole="">
                  <v:imagedata r:id="rId16" o:title=""/>
                </v:shape>
                <o:OLEObject Type="Embed" ProgID="PBrush" ShapeID="_x0000_i1026" DrawAspect="Content" ObjectID="_1395257584" r:id="rId17"/>
              </w:object>
            </w:r>
          </w:p>
          <w:p w:rsidR="00011633" w:rsidRPr="00F254AC" w:rsidRDefault="00011633" w:rsidP="00642A68">
            <w:pPr>
              <w:jc w:val="center"/>
              <w:rPr>
                <w:rFonts w:cs="Times New Roman"/>
                <w:sz w:val="24"/>
                <w:szCs w:val="24"/>
              </w:rPr>
            </w:pPr>
            <w:r w:rsidRPr="00F254AC">
              <w:rPr>
                <w:rFonts w:cs="Times New Roman"/>
                <w:sz w:val="24"/>
                <w:szCs w:val="24"/>
              </w:rPr>
              <w:t>(b)</w:t>
            </w:r>
          </w:p>
        </w:tc>
      </w:tr>
      <w:tr w:rsidR="00011633" w:rsidRPr="00F254AC" w:rsidTr="00B93059">
        <w:trPr>
          <w:trHeight w:val="529"/>
          <w:jc w:val="center"/>
        </w:trPr>
        <w:tc>
          <w:tcPr>
            <w:tcW w:w="4219" w:type="dxa"/>
          </w:tcPr>
          <w:p w:rsidR="00032392" w:rsidRPr="00F254AC" w:rsidRDefault="00D63805" w:rsidP="00032392">
            <w:pPr>
              <w:ind w:firstLine="0"/>
              <w:rPr>
                <w:rFonts w:cs="Times New Roman"/>
                <w:sz w:val="24"/>
                <w:szCs w:val="24"/>
              </w:rPr>
            </w:pPr>
            <w:r w:rsidRPr="00F254AC">
              <w:rPr>
                <w:rFonts w:cs="Times New Roman"/>
                <w:b/>
                <w:sz w:val="24"/>
                <w:szCs w:val="24"/>
              </w:rPr>
              <w:t>Fig.</w:t>
            </w:r>
            <w:r w:rsidR="00F870DB" w:rsidRPr="00F254AC">
              <w:rPr>
                <w:rFonts w:cs="Times New Roman"/>
                <w:b/>
                <w:sz w:val="24"/>
                <w:szCs w:val="24"/>
              </w:rPr>
              <w:t xml:space="preserve"> 10</w:t>
            </w:r>
            <w:r w:rsidR="00032392" w:rsidRPr="00F254AC">
              <w:rPr>
                <w:rFonts w:cs="Times New Roman"/>
                <w:sz w:val="24"/>
                <w:szCs w:val="24"/>
              </w:rPr>
              <w:t xml:space="preserve">   </w:t>
            </w:r>
            <w:r w:rsidR="00011633" w:rsidRPr="00F254AC">
              <w:rPr>
                <w:rFonts w:cs="Times New Roman"/>
                <w:sz w:val="24"/>
                <w:szCs w:val="24"/>
              </w:rPr>
              <w:t xml:space="preserve">(a) FE model of </w:t>
            </w:r>
            <w:r w:rsidR="00032392" w:rsidRPr="00F254AC">
              <w:rPr>
                <w:rFonts w:cs="Times New Roman"/>
                <w:sz w:val="24"/>
                <w:szCs w:val="24"/>
              </w:rPr>
              <w:t>standard</w:t>
            </w:r>
            <w:r w:rsidR="00F761D0" w:rsidRPr="00F254AC">
              <w:rPr>
                <w:rFonts w:cs="Times New Roman"/>
                <w:sz w:val="24"/>
                <w:szCs w:val="24"/>
              </w:rPr>
              <w:t xml:space="preserve"> </w:t>
            </w:r>
            <w:r w:rsidR="00032392" w:rsidRPr="00F254AC">
              <w:rPr>
                <w:rFonts w:cs="Times New Roman"/>
                <w:sz w:val="24"/>
                <w:szCs w:val="24"/>
              </w:rPr>
              <w:t xml:space="preserve">   </w:t>
            </w:r>
          </w:p>
          <w:p w:rsidR="00032392" w:rsidRPr="00F254AC" w:rsidRDefault="00032392" w:rsidP="00032392">
            <w:pPr>
              <w:ind w:firstLine="0"/>
              <w:rPr>
                <w:rFonts w:cs="Times New Roman"/>
                <w:sz w:val="24"/>
                <w:szCs w:val="24"/>
              </w:rPr>
            </w:pPr>
            <w:r w:rsidRPr="00F254AC">
              <w:rPr>
                <w:rFonts w:cs="Times New Roman"/>
                <w:sz w:val="24"/>
                <w:szCs w:val="24"/>
              </w:rPr>
              <w:t xml:space="preserve">              </w:t>
            </w:r>
            <w:r w:rsidR="00011633" w:rsidRPr="00F254AC">
              <w:rPr>
                <w:rFonts w:cs="Times New Roman"/>
                <w:sz w:val="24"/>
                <w:szCs w:val="24"/>
              </w:rPr>
              <w:t>ventilated disc</w:t>
            </w:r>
            <w:r w:rsidR="008826F4" w:rsidRPr="00F254AC">
              <w:rPr>
                <w:rFonts w:cs="Times New Roman"/>
                <w:sz w:val="24"/>
                <w:szCs w:val="24"/>
              </w:rPr>
              <w:t xml:space="preserve">. Total mass </w:t>
            </w:r>
            <w:r w:rsidR="006E729D" w:rsidRPr="00F254AC">
              <w:rPr>
                <w:rFonts w:cs="Times New Roman"/>
                <w:sz w:val="24"/>
                <w:szCs w:val="24"/>
              </w:rPr>
              <w:t xml:space="preserve">is </w:t>
            </w:r>
            <w:r w:rsidRPr="00F254AC">
              <w:rPr>
                <w:rFonts w:cs="Times New Roman"/>
                <w:sz w:val="24"/>
                <w:szCs w:val="24"/>
              </w:rPr>
              <w:t xml:space="preserve"> </w:t>
            </w:r>
          </w:p>
          <w:p w:rsidR="00011633" w:rsidRPr="00F254AC" w:rsidRDefault="00032392" w:rsidP="00032392">
            <w:pPr>
              <w:ind w:firstLine="0"/>
              <w:rPr>
                <w:rFonts w:cs="Times New Roman"/>
                <w:sz w:val="24"/>
                <w:szCs w:val="24"/>
              </w:rPr>
            </w:pPr>
            <w:r w:rsidRPr="00F254AC">
              <w:rPr>
                <w:rFonts w:cs="Times New Roman"/>
                <w:sz w:val="24"/>
                <w:szCs w:val="24"/>
              </w:rPr>
              <w:t xml:space="preserve">              </w:t>
            </w:r>
            <w:r w:rsidR="006E729D" w:rsidRPr="00F254AC">
              <w:rPr>
                <w:rFonts w:cs="Times New Roman"/>
                <w:sz w:val="24"/>
                <w:szCs w:val="24"/>
              </w:rPr>
              <w:t>5.71</w:t>
            </w:r>
            <w:r w:rsidR="006B30FE" w:rsidRPr="00F254AC">
              <w:rPr>
                <w:rFonts w:cs="Times New Roman"/>
                <w:sz w:val="24"/>
                <w:szCs w:val="24"/>
              </w:rPr>
              <w:t xml:space="preserve"> kg</w:t>
            </w:r>
          </w:p>
        </w:tc>
        <w:tc>
          <w:tcPr>
            <w:tcW w:w="3827" w:type="dxa"/>
          </w:tcPr>
          <w:p w:rsidR="00011633" w:rsidRPr="00F254AC" w:rsidRDefault="00011633" w:rsidP="00032392">
            <w:pPr>
              <w:ind w:firstLine="0"/>
              <w:rPr>
                <w:rFonts w:cs="Times New Roman"/>
                <w:sz w:val="24"/>
                <w:szCs w:val="24"/>
              </w:rPr>
            </w:pPr>
            <w:r w:rsidRPr="00F254AC">
              <w:rPr>
                <w:rFonts w:cs="Times New Roman"/>
                <w:sz w:val="24"/>
                <w:szCs w:val="24"/>
              </w:rPr>
              <w:t xml:space="preserve">(b) FE model of </w:t>
            </w:r>
            <w:r w:rsidR="00032392" w:rsidRPr="00F254AC">
              <w:rPr>
                <w:rFonts w:cs="Times New Roman"/>
                <w:sz w:val="24"/>
                <w:szCs w:val="24"/>
              </w:rPr>
              <w:t>lightweight</w:t>
            </w:r>
            <w:r w:rsidR="00F761D0" w:rsidRPr="00F254AC">
              <w:rPr>
                <w:rFonts w:cs="Times New Roman"/>
                <w:sz w:val="24"/>
                <w:szCs w:val="24"/>
              </w:rPr>
              <w:t xml:space="preserve"> </w:t>
            </w:r>
            <w:r w:rsidRPr="00F254AC">
              <w:rPr>
                <w:rFonts w:cs="Times New Roman"/>
                <w:sz w:val="24"/>
                <w:szCs w:val="24"/>
              </w:rPr>
              <w:t>solid disc</w:t>
            </w:r>
            <w:r w:rsidR="008826F4" w:rsidRPr="00F254AC">
              <w:rPr>
                <w:rFonts w:cs="Times New Roman"/>
                <w:sz w:val="24"/>
                <w:szCs w:val="24"/>
              </w:rPr>
              <w:t xml:space="preserve"> with hub adapter. Total mass </w:t>
            </w:r>
            <w:r w:rsidR="006B30FE" w:rsidRPr="00F254AC">
              <w:rPr>
                <w:rFonts w:cs="Times New Roman"/>
                <w:sz w:val="24"/>
                <w:szCs w:val="24"/>
              </w:rPr>
              <w:t xml:space="preserve">is </w:t>
            </w:r>
            <w:r w:rsidR="006E729D" w:rsidRPr="00F254AC">
              <w:rPr>
                <w:rFonts w:cs="Times New Roman"/>
                <w:sz w:val="24"/>
                <w:szCs w:val="24"/>
              </w:rPr>
              <w:t>3.75</w:t>
            </w:r>
            <w:r w:rsidR="00A00D96">
              <w:rPr>
                <w:rFonts w:cs="Times New Roman"/>
                <w:sz w:val="24"/>
                <w:szCs w:val="24"/>
              </w:rPr>
              <w:t xml:space="preserve"> </w:t>
            </w:r>
            <w:r w:rsidR="00DF3E1D" w:rsidRPr="00F254AC">
              <w:rPr>
                <w:rFonts w:cs="Times New Roman"/>
                <w:sz w:val="24"/>
                <w:szCs w:val="24"/>
              </w:rPr>
              <w:t>kg</w:t>
            </w:r>
          </w:p>
        </w:tc>
      </w:tr>
    </w:tbl>
    <w:p w:rsidR="004021BB" w:rsidRPr="00F254AC" w:rsidRDefault="004021BB" w:rsidP="004021BB">
      <w:pPr>
        <w:ind w:firstLine="0"/>
        <w:rPr>
          <w:rFonts w:cs="Times New Roman"/>
          <w:b/>
          <w:szCs w:val="24"/>
        </w:rPr>
      </w:pPr>
    </w:p>
    <w:p w:rsidR="005B0189" w:rsidRPr="00F254AC" w:rsidRDefault="004021BB" w:rsidP="004021BB">
      <w:pPr>
        <w:ind w:firstLine="0"/>
        <w:rPr>
          <w:rFonts w:cs="Times New Roman"/>
          <w:i/>
          <w:szCs w:val="24"/>
        </w:rPr>
      </w:pPr>
      <w:r w:rsidRPr="00F254AC">
        <w:rPr>
          <w:rFonts w:cs="Times New Roman"/>
          <w:i/>
          <w:szCs w:val="24"/>
        </w:rPr>
        <w:t xml:space="preserve">7.1. </w:t>
      </w:r>
      <w:r w:rsidR="00032392" w:rsidRPr="00F254AC">
        <w:rPr>
          <w:rFonts w:cs="Times New Roman"/>
          <w:i/>
          <w:szCs w:val="24"/>
        </w:rPr>
        <w:t>Calculation of</w:t>
      </w:r>
      <w:r w:rsidR="005B0189" w:rsidRPr="00F254AC">
        <w:rPr>
          <w:rFonts w:cs="Times New Roman"/>
          <w:i/>
          <w:szCs w:val="24"/>
        </w:rPr>
        <w:t xml:space="preserve"> </w:t>
      </w:r>
      <w:r w:rsidR="00BA573B" w:rsidRPr="00F254AC">
        <w:rPr>
          <w:rFonts w:cs="Times New Roman"/>
          <w:i/>
          <w:szCs w:val="24"/>
        </w:rPr>
        <w:t xml:space="preserve">braking </w:t>
      </w:r>
      <w:r w:rsidR="005B0189" w:rsidRPr="00F254AC">
        <w:rPr>
          <w:rFonts w:cs="Times New Roman"/>
          <w:i/>
          <w:szCs w:val="24"/>
        </w:rPr>
        <w:t>temperature</w:t>
      </w:r>
      <w:r w:rsidR="00BA573B" w:rsidRPr="00F254AC">
        <w:rPr>
          <w:rFonts w:cs="Times New Roman"/>
          <w:i/>
          <w:szCs w:val="24"/>
        </w:rPr>
        <w:t xml:space="preserve">s </w:t>
      </w:r>
      <w:r w:rsidR="00354167" w:rsidRPr="00F254AC">
        <w:rPr>
          <w:rFonts w:cs="Times New Roman"/>
          <w:i/>
          <w:szCs w:val="24"/>
        </w:rPr>
        <w:t>during single stop</w:t>
      </w:r>
      <w:r w:rsidR="00032392" w:rsidRPr="00F254AC">
        <w:rPr>
          <w:rFonts w:cs="Times New Roman"/>
          <w:i/>
          <w:szCs w:val="24"/>
        </w:rPr>
        <w:t xml:space="preserve"> braking</w:t>
      </w:r>
    </w:p>
    <w:p w:rsidR="008C51F6" w:rsidRPr="00F254AC" w:rsidRDefault="00BA573B" w:rsidP="000950D2">
      <w:pPr>
        <w:rPr>
          <w:rFonts w:cs="Times New Roman"/>
          <w:szCs w:val="24"/>
        </w:rPr>
      </w:pPr>
      <w:r w:rsidRPr="00F254AC">
        <w:rPr>
          <w:rFonts w:cs="Times New Roman"/>
          <w:szCs w:val="24"/>
        </w:rPr>
        <w:t xml:space="preserve">The geometries of the </w:t>
      </w:r>
      <w:r w:rsidR="00032392" w:rsidRPr="00F254AC">
        <w:rPr>
          <w:rFonts w:cs="Times New Roman"/>
          <w:szCs w:val="24"/>
        </w:rPr>
        <w:t xml:space="preserve">lightweight </w:t>
      </w:r>
      <w:r w:rsidRPr="00F254AC">
        <w:rPr>
          <w:rFonts w:cs="Times New Roman"/>
          <w:szCs w:val="24"/>
        </w:rPr>
        <w:t xml:space="preserve">solid disc and the </w:t>
      </w:r>
      <w:r w:rsidR="00032392" w:rsidRPr="00F254AC">
        <w:rPr>
          <w:rFonts w:cs="Times New Roman"/>
          <w:szCs w:val="24"/>
        </w:rPr>
        <w:t xml:space="preserve">standard </w:t>
      </w:r>
      <w:r w:rsidRPr="00F254AC">
        <w:rPr>
          <w:rFonts w:cs="Times New Roman"/>
          <w:szCs w:val="24"/>
        </w:rPr>
        <w:t xml:space="preserve">ventilated </w:t>
      </w:r>
      <w:r w:rsidR="00CE73E2" w:rsidRPr="00F254AC">
        <w:rPr>
          <w:rFonts w:cs="Times New Roman"/>
          <w:szCs w:val="24"/>
        </w:rPr>
        <w:t>disc</w:t>
      </w:r>
      <w:r w:rsidRPr="00F254AC">
        <w:rPr>
          <w:rFonts w:cs="Times New Roman"/>
          <w:szCs w:val="24"/>
        </w:rPr>
        <w:t xml:space="preserve"> are given in </w:t>
      </w:r>
      <w:r w:rsidR="00FB19E0" w:rsidRPr="00F254AC">
        <w:rPr>
          <w:rFonts w:cs="Times New Roman"/>
          <w:szCs w:val="24"/>
        </w:rPr>
        <w:t>Table 5</w:t>
      </w:r>
      <w:r w:rsidR="00AE5FEE" w:rsidRPr="00F254AC">
        <w:rPr>
          <w:rFonts w:cs="Times New Roman"/>
          <w:szCs w:val="24"/>
        </w:rPr>
        <w:t>, and t</w:t>
      </w:r>
      <w:r w:rsidRPr="00F254AC">
        <w:rPr>
          <w:rFonts w:cs="Times New Roman"/>
          <w:szCs w:val="24"/>
        </w:rPr>
        <w:t>he properties of th</w:t>
      </w:r>
      <w:r w:rsidR="00032392" w:rsidRPr="00F254AC">
        <w:rPr>
          <w:rFonts w:cs="Times New Roman"/>
          <w:szCs w:val="24"/>
        </w:rPr>
        <w:t xml:space="preserve">e materials </w:t>
      </w:r>
      <w:r w:rsidR="00AE5FEE" w:rsidRPr="00F254AC">
        <w:rPr>
          <w:rFonts w:cs="Times New Roman"/>
          <w:szCs w:val="24"/>
        </w:rPr>
        <w:t>for</w:t>
      </w:r>
      <w:r w:rsidRPr="00F254AC">
        <w:rPr>
          <w:rFonts w:cs="Times New Roman"/>
          <w:szCs w:val="24"/>
        </w:rPr>
        <w:t xml:space="preserve"> the two discs are given in Table </w:t>
      </w:r>
      <w:r w:rsidR="00FB19E0" w:rsidRPr="00F254AC">
        <w:rPr>
          <w:rFonts w:cs="Times New Roman"/>
          <w:szCs w:val="24"/>
        </w:rPr>
        <w:t>6</w:t>
      </w:r>
      <w:r w:rsidRPr="00F254AC">
        <w:rPr>
          <w:rFonts w:cs="Times New Roman"/>
          <w:szCs w:val="24"/>
        </w:rPr>
        <w:t>. FEA simulation</w:t>
      </w:r>
      <w:r w:rsidR="00CB0ACC" w:rsidRPr="00F254AC">
        <w:rPr>
          <w:rFonts w:cs="Times New Roman"/>
          <w:szCs w:val="24"/>
        </w:rPr>
        <w:t xml:space="preserve"> of </w:t>
      </w:r>
      <w:r w:rsidR="00CE73E2" w:rsidRPr="00F254AC">
        <w:rPr>
          <w:rFonts w:cs="Times New Roman"/>
          <w:szCs w:val="24"/>
        </w:rPr>
        <w:t xml:space="preserve">single </w:t>
      </w:r>
      <w:r w:rsidR="00CB0ACC" w:rsidRPr="00F254AC">
        <w:rPr>
          <w:rFonts w:cs="Times New Roman"/>
          <w:szCs w:val="24"/>
        </w:rPr>
        <w:t xml:space="preserve">stop braking was used to </w:t>
      </w:r>
      <w:r w:rsidR="007703EE" w:rsidRPr="00F254AC">
        <w:rPr>
          <w:rFonts w:cs="Times New Roman"/>
          <w:szCs w:val="24"/>
        </w:rPr>
        <w:t>determine</w:t>
      </w:r>
      <w:r w:rsidR="00CB0ACC" w:rsidRPr="00F254AC">
        <w:rPr>
          <w:rFonts w:cs="Times New Roman"/>
          <w:szCs w:val="24"/>
        </w:rPr>
        <w:t xml:space="preserve"> the effect of </w:t>
      </w:r>
      <w:r w:rsidR="007703EE" w:rsidRPr="00F254AC">
        <w:rPr>
          <w:rFonts w:cs="Times New Roman"/>
          <w:szCs w:val="24"/>
        </w:rPr>
        <w:t>t</w:t>
      </w:r>
      <w:r w:rsidR="005A14E9" w:rsidRPr="00F254AC">
        <w:rPr>
          <w:rFonts w:cs="Times New Roman"/>
          <w:szCs w:val="24"/>
        </w:rPr>
        <w:t xml:space="preserve">he </w:t>
      </w:r>
      <w:r w:rsidR="00CB0ACC" w:rsidRPr="00F254AC">
        <w:rPr>
          <w:rFonts w:cs="Times New Roman"/>
          <w:szCs w:val="24"/>
        </w:rPr>
        <w:t>vehicle mass</w:t>
      </w:r>
      <w:r w:rsidR="007703EE" w:rsidRPr="00F254AC">
        <w:rPr>
          <w:rFonts w:cs="Times New Roman"/>
          <w:szCs w:val="24"/>
        </w:rPr>
        <w:t xml:space="preserve"> on </w:t>
      </w:r>
      <w:r w:rsidR="007703EE" w:rsidRPr="00F254AC">
        <w:rPr>
          <w:rFonts w:cs="Times New Roman"/>
          <w:szCs w:val="24"/>
        </w:rPr>
        <w:lastRenderedPageBreak/>
        <w:t>front brake temperatures</w:t>
      </w:r>
      <w:r w:rsidR="00CE73E2" w:rsidRPr="00F254AC">
        <w:rPr>
          <w:rFonts w:cs="Times New Roman"/>
          <w:szCs w:val="24"/>
        </w:rPr>
        <w:t xml:space="preserve"> in term</w:t>
      </w:r>
      <w:r w:rsidR="00AE5FEE" w:rsidRPr="00F254AC">
        <w:rPr>
          <w:rFonts w:cs="Times New Roman"/>
          <w:szCs w:val="24"/>
        </w:rPr>
        <w:t>s</w:t>
      </w:r>
      <w:r w:rsidR="00CE73E2" w:rsidRPr="00F254AC">
        <w:rPr>
          <w:rFonts w:cs="Times New Roman"/>
          <w:szCs w:val="24"/>
        </w:rPr>
        <w:t xml:space="preserve"> of </w:t>
      </w:r>
      <w:r w:rsidR="005A14E9" w:rsidRPr="00F254AC">
        <w:rPr>
          <w:rFonts w:cs="Times New Roman"/>
          <w:szCs w:val="24"/>
        </w:rPr>
        <w:t>the local temperatures and stress</w:t>
      </w:r>
      <w:r w:rsidR="00CE73E2" w:rsidRPr="00F254AC">
        <w:rPr>
          <w:rFonts w:cs="Times New Roman"/>
          <w:szCs w:val="24"/>
        </w:rPr>
        <w:t xml:space="preserve">. </w:t>
      </w:r>
      <w:r w:rsidR="00C63A32" w:rsidRPr="00F254AC">
        <w:rPr>
          <w:rFonts w:cs="Times New Roman"/>
          <w:szCs w:val="24"/>
        </w:rPr>
        <w:t xml:space="preserve">Thermal conduction and </w:t>
      </w:r>
      <w:r w:rsidR="00D75380" w:rsidRPr="00F254AC">
        <w:rPr>
          <w:rFonts w:cs="Times New Roman"/>
          <w:szCs w:val="24"/>
        </w:rPr>
        <w:t xml:space="preserve">convective heat transfer </w:t>
      </w:r>
      <w:r w:rsidR="00C63A32" w:rsidRPr="00F254AC">
        <w:rPr>
          <w:rFonts w:cs="Times New Roman"/>
          <w:szCs w:val="24"/>
        </w:rPr>
        <w:t xml:space="preserve">were the two modes </w:t>
      </w:r>
      <w:r w:rsidR="007703EE" w:rsidRPr="00F254AC">
        <w:rPr>
          <w:rFonts w:cs="Times New Roman"/>
          <w:szCs w:val="24"/>
        </w:rPr>
        <w:t>of heat transfer considered. A</w:t>
      </w:r>
      <w:r w:rsidR="00C63A32" w:rsidRPr="00F254AC">
        <w:rPr>
          <w:rFonts w:cs="Times New Roman"/>
          <w:szCs w:val="24"/>
        </w:rPr>
        <w:t xml:space="preserve"> convection heat transfer </w:t>
      </w:r>
      <w:r w:rsidR="00032392" w:rsidRPr="00F254AC">
        <w:rPr>
          <w:rFonts w:cs="Times New Roman"/>
          <w:szCs w:val="24"/>
        </w:rPr>
        <w:t>coefficient</w:t>
      </w:r>
      <w:r w:rsidR="007703EE" w:rsidRPr="00F254AC">
        <w:rPr>
          <w:rFonts w:cs="Times New Roman"/>
          <w:szCs w:val="24"/>
        </w:rPr>
        <w:t xml:space="preserve"> of</w:t>
      </w:r>
      <w:r w:rsidR="00D75380" w:rsidRPr="00F254AC">
        <w:rPr>
          <w:rFonts w:cs="Times New Roman"/>
          <w:szCs w:val="24"/>
        </w:rPr>
        <w:t xml:space="preserve"> 100 W/m</w:t>
      </w:r>
      <w:r w:rsidR="00D75380" w:rsidRPr="00F254AC">
        <w:rPr>
          <w:rFonts w:cs="Times New Roman"/>
          <w:szCs w:val="24"/>
          <w:vertAlign w:val="superscript"/>
        </w:rPr>
        <w:t>2</w:t>
      </w:r>
      <w:r w:rsidR="002C26E0">
        <w:rPr>
          <w:rFonts w:cs="Times New Roman"/>
          <w:szCs w:val="24"/>
        </w:rPr>
        <w:t xml:space="preserve"> </w:t>
      </w:r>
      <w:r w:rsidR="00D75380" w:rsidRPr="00F254AC">
        <w:rPr>
          <w:rFonts w:cs="Times New Roman"/>
          <w:szCs w:val="24"/>
        </w:rPr>
        <w:t>K was assume</w:t>
      </w:r>
      <w:r w:rsidR="007703EE" w:rsidRPr="00F254AC">
        <w:rPr>
          <w:rFonts w:cs="Times New Roman"/>
          <w:szCs w:val="24"/>
        </w:rPr>
        <w:t>d</w:t>
      </w:r>
      <w:r w:rsidR="00D75380" w:rsidRPr="00F254AC">
        <w:rPr>
          <w:rFonts w:cs="Times New Roman"/>
          <w:szCs w:val="24"/>
        </w:rPr>
        <w:t xml:space="preserve"> over all </w:t>
      </w:r>
      <w:r w:rsidR="00CE73E2" w:rsidRPr="00F254AC">
        <w:rPr>
          <w:rFonts w:cs="Times New Roman"/>
          <w:szCs w:val="24"/>
        </w:rPr>
        <w:t xml:space="preserve">exposed </w:t>
      </w:r>
      <w:r w:rsidR="00D75380" w:rsidRPr="00F254AC">
        <w:rPr>
          <w:rFonts w:cs="Times New Roman"/>
          <w:szCs w:val="24"/>
        </w:rPr>
        <w:t>surfaces</w:t>
      </w:r>
      <w:r w:rsidR="00E606BF" w:rsidRPr="00F254AC">
        <w:rPr>
          <w:rFonts w:cs="Times New Roman"/>
          <w:szCs w:val="24"/>
        </w:rPr>
        <w:t xml:space="preserve"> and</w:t>
      </w:r>
      <w:r w:rsidR="00CE73E2" w:rsidRPr="00F254AC">
        <w:rPr>
          <w:rFonts w:cs="Times New Roman"/>
          <w:szCs w:val="24"/>
        </w:rPr>
        <w:t xml:space="preserve"> </w:t>
      </w:r>
      <w:r w:rsidR="00E606BF" w:rsidRPr="00F254AC">
        <w:rPr>
          <w:rFonts w:cs="Times New Roman"/>
          <w:szCs w:val="24"/>
        </w:rPr>
        <w:t xml:space="preserve">radiative heat transfer was </w:t>
      </w:r>
      <w:r w:rsidR="00CE73E2" w:rsidRPr="00F254AC">
        <w:rPr>
          <w:rFonts w:cs="Times New Roman"/>
          <w:szCs w:val="24"/>
        </w:rPr>
        <w:t>assumed negligible</w:t>
      </w:r>
      <w:r w:rsidR="00E606BF" w:rsidRPr="00F254AC">
        <w:rPr>
          <w:rFonts w:cs="Times New Roman"/>
          <w:szCs w:val="24"/>
        </w:rPr>
        <w:t xml:space="preserve">. </w:t>
      </w:r>
      <w:r w:rsidR="00C43BB2" w:rsidRPr="00F254AC">
        <w:rPr>
          <w:rFonts w:cs="Times New Roman"/>
          <w:szCs w:val="24"/>
        </w:rPr>
        <w:t xml:space="preserve">This </w:t>
      </w:r>
      <w:r w:rsidR="00AB10CF" w:rsidRPr="00F254AC">
        <w:rPr>
          <w:rFonts w:cs="Times New Roman"/>
          <w:szCs w:val="24"/>
        </w:rPr>
        <w:t>is</w:t>
      </w:r>
      <w:r w:rsidR="00C43BB2" w:rsidRPr="00F254AC">
        <w:rPr>
          <w:rFonts w:cs="Times New Roman"/>
          <w:szCs w:val="24"/>
        </w:rPr>
        <w:t xml:space="preserve"> a </w:t>
      </w:r>
      <w:r w:rsidR="00CE73E2" w:rsidRPr="00F254AC">
        <w:rPr>
          <w:rFonts w:cs="Times New Roman"/>
          <w:szCs w:val="24"/>
        </w:rPr>
        <w:t>realistic</w:t>
      </w:r>
      <w:r w:rsidR="00C43BB2" w:rsidRPr="00F254AC">
        <w:rPr>
          <w:rFonts w:cs="Times New Roman"/>
          <w:szCs w:val="24"/>
        </w:rPr>
        <w:t xml:space="preserve"> approximation </w:t>
      </w:r>
      <w:r w:rsidR="00AB10CF" w:rsidRPr="00F254AC">
        <w:rPr>
          <w:rFonts w:cs="Times New Roman"/>
          <w:szCs w:val="24"/>
        </w:rPr>
        <w:t>as radiative transfer o</w:t>
      </w:r>
      <w:r w:rsidR="00032392" w:rsidRPr="00F254AC">
        <w:rPr>
          <w:rFonts w:cs="Times New Roman"/>
          <w:szCs w:val="24"/>
        </w:rPr>
        <w:t xml:space="preserve">nly becomes significant at </w:t>
      </w:r>
      <w:r w:rsidR="00AB10CF" w:rsidRPr="00F254AC">
        <w:rPr>
          <w:rFonts w:cs="Times New Roman"/>
          <w:szCs w:val="24"/>
        </w:rPr>
        <w:t>higher temper</w:t>
      </w:r>
      <w:r w:rsidR="00A23423" w:rsidRPr="00F254AC">
        <w:rPr>
          <w:rFonts w:cs="Times New Roman"/>
          <w:szCs w:val="24"/>
        </w:rPr>
        <w:t xml:space="preserve">atures than those involved here </w:t>
      </w:r>
      <w:r w:rsidR="00BF2D05" w:rsidRPr="00F254AC">
        <w:rPr>
          <w:rFonts w:cs="Times New Roman"/>
          <w:szCs w:val="24"/>
        </w:rPr>
        <w:t>[18</w:t>
      </w:r>
      <w:r w:rsidR="004021BB" w:rsidRPr="00F254AC">
        <w:rPr>
          <w:rFonts w:cs="Times New Roman"/>
          <w:szCs w:val="24"/>
        </w:rPr>
        <w:t>]</w:t>
      </w:r>
      <w:r w:rsidR="00C43BB2" w:rsidRPr="00F254AC">
        <w:rPr>
          <w:rFonts w:cs="Times New Roman"/>
          <w:szCs w:val="24"/>
        </w:rPr>
        <w:t xml:space="preserve">. </w:t>
      </w:r>
      <w:r w:rsidR="007703EE" w:rsidRPr="00F254AC">
        <w:rPr>
          <w:rFonts w:cs="Times New Roman"/>
          <w:szCs w:val="24"/>
        </w:rPr>
        <w:t>Both discs had a heat flux</w:t>
      </w:r>
      <w:r w:rsidR="00C63A32" w:rsidRPr="00F254AC">
        <w:rPr>
          <w:rFonts w:cs="Times New Roman"/>
          <w:szCs w:val="24"/>
        </w:rPr>
        <w:t xml:space="preserve"> applied</w:t>
      </w:r>
      <w:r w:rsidR="007703EE" w:rsidRPr="00F254AC">
        <w:rPr>
          <w:rFonts w:cs="Times New Roman"/>
          <w:szCs w:val="24"/>
        </w:rPr>
        <w:t xml:space="preserve"> </w:t>
      </w:r>
      <w:r w:rsidR="00CE73E2" w:rsidRPr="00F254AC">
        <w:rPr>
          <w:rFonts w:cs="Times New Roman"/>
          <w:szCs w:val="24"/>
        </w:rPr>
        <w:t>at</w:t>
      </w:r>
      <w:r w:rsidR="007703EE" w:rsidRPr="00F254AC">
        <w:rPr>
          <w:rFonts w:cs="Times New Roman"/>
          <w:szCs w:val="24"/>
        </w:rPr>
        <w:t xml:space="preserve"> the interface with the pad, this interface moved as different parts of the disc came</w:t>
      </w:r>
      <w:r w:rsidR="00032392" w:rsidRPr="00F254AC">
        <w:rPr>
          <w:rFonts w:cs="Times New Roman"/>
          <w:szCs w:val="24"/>
        </w:rPr>
        <w:t xml:space="preserve"> into contact with the pads</w:t>
      </w:r>
      <w:r w:rsidR="007703EE" w:rsidRPr="00F254AC">
        <w:rPr>
          <w:rFonts w:cs="Times New Roman"/>
          <w:szCs w:val="24"/>
        </w:rPr>
        <w:t>.</w:t>
      </w:r>
      <w:r w:rsidR="00C63A32" w:rsidRPr="00F254AC">
        <w:rPr>
          <w:rFonts w:cs="Times New Roman"/>
          <w:szCs w:val="24"/>
        </w:rPr>
        <w:t xml:space="preserve"> </w:t>
      </w:r>
      <w:r w:rsidR="00BF2D05" w:rsidRPr="00F254AC">
        <w:rPr>
          <w:rFonts w:cs="Times New Roman"/>
          <w:szCs w:val="24"/>
        </w:rPr>
        <w:t>Reference [9</w:t>
      </w:r>
      <w:r w:rsidR="007703EE" w:rsidRPr="00F254AC">
        <w:rPr>
          <w:rFonts w:cs="Times New Roman"/>
          <w:szCs w:val="24"/>
        </w:rPr>
        <w:t>] gives an</w:t>
      </w:r>
      <w:r w:rsidR="00FA5AD2" w:rsidRPr="00F254AC">
        <w:rPr>
          <w:rFonts w:cs="Times New Roman"/>
          <w:szCs w:val="24"/>
        </w:rPr>
        <w:t xml:space="preserve"> </w:t>
      </w:r>
      <w:r w:rsidR="00C63A32" w:rsidRPr="00F254AC">
        <w:rPr>
          <w:rFonts w:cs="Times New Roman"/>
          <w:szCs w:val="24"/>
        </w:rPr>
        <w:t>equation</w:t>
      </w:r>
      <w:r w:rsidR="00F761D0" w:rsidRPr="00F254AC">
        <w:rPr>
          <w:rFonts w:cs="Times New Roman"/>
          <w:szCs w:val="24"/>
        </w:rPr>
        <w:t xml:space="preserve"> </w:t>
      </w:r>
      <w:r w:rsidR="00FA5AD2" w:rsidRPr="00F254AC">
        <w:rPr>
          <w:rFonts w:cs="Times New Roman"/>
          <w:szCs w:val="24"/>
        </w:rPr>
        <w:t>describing</w:t>
      </w:r>
      <w:r w:rsidR="007703EE" w:rsidRPr="00F254AC">
        <w:rPr>
          <w:rFonts w:cs="Times New Roman"/>
          <w:szCs w:val="24"/>
        </w:rPr>
        <w:t xml:space="preserve"> average</w:t>
      </w:r>
      <w:r w:rsidR="00FA5AD2" w:rsidRPr="00F254AC">
        <w:rPr>
          <w:rFonts w:cs="Times New Roman"/>
          <w:szCs w:val="24"/>
        </w:rPr>
        <w:t xml:space="preserve"> heat flux</w:t>
      </w:r>
      <w:r w:rsidR="007703EE" w:rsidRPr="00F254AC">
        <w:rPr>
          <w:rFonts w:cs="Times New Roman"/>
          <w:szCs w:val="24"/>
        </w:rPr>
        <w:t xml:space="preserve"> for </w:t>
      </w:r>
      <w:r w:rsidR="00CE73E2" w:rsidRPr="00F254AC">
        <w:rPr>
          <w:rFonts w:cs="Times New Roman"/>
          <w:szCs w:val="24"/>
        </w:rPr>
        <w:t xml:space="preserve">single </w:t>
      </w:r>
      <w:r w:rsidR="007703EE" w:rsidRPr="00F254AC">
        <w:rPr>
          <w:rFonts w:cs="Times New Roman"/>
          <w:szCs w:val="24"/>
        </w:rPr>
        <w:t>stop braking</w:t>
      </w:r>
      <w:r w:rsidR="00032392" w:rsidRPr="00F254AC">
        <w:rPr>
          <w:rFonts w:cs="Times New Roman"/>
          <w:szCs w:val="24"/>
        </w:rPr>
        <w:t>.</w:t>
      </w:r>
      <w:r w:rsidR="007703EE" w:rsidRPr="00F254AC">
        <w:rPr>
          <w:rFonts w:cs="Times New Roman"/>
          <w:szCs w:val="24"/>
        </w:rPr>
        <w:t xml:space="preserve"> </w:t>
      </w:r>
    </w:p>
    <w:p w:rsidR="008C51F6" w:rsidRDefault="004A42C2" w:rsidP="000950D2">
      <w:pPr>
        <w:jc w:val="right"/>
        <w:rPr>
          <w:rFonts w:eastAsiaTheme="minorEastAsia" w:cs="Times New Roman"/>
          <w:szCs w:val="24"/>
        </w:rPr>
      </w:pPr>
      <m:oMathPara>
        <m:oMathParaPr>
          <m:jc m:val="right"/>
        </m:oMathParaPr>
        <m:oMath>
          <m:acc>
            <m:accPr>
              <m:chr m:val="̇"/>
              <m:ctrlPr>
                <w:rPr>
                  <w:rFonts w:ascii="Cambria Math" w:hAnsi="Cambria Math" w:cs="Times New Roman"/>
                  <w:i/>
                  <w:szCs w:val="24"/>
                </w:rPr>
              </m:ctrlPr>
            </m:accPr>
            <m:e>
              <m:r>
                <w:rPr>
                  <w:rFonts w:ascii="Cambria Math" w:hAnsi="Cambria Math" w:cs="Times New Roman"/>
                  <w:szCs w:val="24"/>
                </w:rPr>
                <m:t>Q</m:t>
              </m:r>
            </m:e>
          </m:acc>
          <m:r>
            <w:rPr>
              <w:rFonts w:ascii="Cambria Math" w:cs="Times New Roman"/>
              <w:szCs w:val="24"/>
            </w:rPr>
            <m:t>=</m:t>
          </m:r>
          <m:f>
            <m:fPr>
              <m:ctrlPr>
                <w:rPr>
                  <w:rFonts w:ascii="Cambria Math" w:hAnsi="Cambria Math" w:cs="Times New Roman"/>
                  <w:i/>
                  <w:szCs w:val="24"/>
                </w:rPr>
              </m:ctrlPr>
            </m:fPr>
            <m:num>
              <m:r>
                <w:rPr>
                  <w:rFonts w:ascii="Cambria Math" w:hAnsi="Cambria Math" w:cs="Times New Roman"/>
                  <w:szCs w:val="24"/>
                </w:rPr>
                <m:t>M</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o</m:t>
                      </m:r>
                    </m:sub>
                  </m:sSub>
                  <m:r>
                    <w:rPr>
                      <w:rFonts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cs="Times New Roman"/>
                          <w:szCs w:val="24"/>
                        </w:rPr>
                        <m:t>1</m:t>
                      </m:r>
                    </m:sub>
                  </m:sSub>
                </m:e>
              </m:d>
              <m:r>
                <w:rPr>
                  <w:rFonts w:ascii="Cambria Math" w:hAnsi="Cambria Math" w:cs="Times New Roman"/>
                  <w:szCs w:val="24"/>
                </w:rPr>
                <m:t>S</m:t>
              </m:r>
              <m:d>
                <m:dPr>
                  <m:ctrlPr>
                    <w:rPr>
                      <w:rFonts w:ascii="Cambria Math" w:hAnsi="Cambria Math" w:cs="Times New Roman"/>
                      <w:i/>
                      <w:szCs w:val="24"/>
                    </w:rPr>
                  </m:ctrlPr>
                </m:dPr>
                <m:e>
                  <m:r>
                    <w:rPr>
                      <w:rFonts w:ascii="Cambria Math" w:cs="Times New Roman"/>
                      <w:szCs w:val="24"/>
                    </w:rPr>
                    <m:t>1</m:t>
                  </m:r>
                  <m:r>
                    <w:rPr>
                      <w:rFonts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p</m:t>
                      </m:r>
                    </m:sub>
                  </m:sSub>
                </m:e>
              </m:d>
              <m:r>
                <w:rPr>
                  <w:rFonts w:ascii="Cambria Math" w:cs="Times New Roman"/>
                  <w:szCs w:val="24"/>
                </w:rPr>
                <m:t>(1</m:t>
              </m:r>
              <m:r>
                <w:rPr>
                  <w:rFonts w:cs="Times New Roman"/>
                  <w:szCs w:val="24"/>
                </w:rPr>
                <m:t>-</m:t>
              </m:r>
              <m:r>
                <w:rPr>
                  <w:rFonts w:ascii="Cambria Math" w:hAnsi="Cambria Math" w:cs="Times New Roman"/>
                  <w:szCs w:val="24"/>
                </w:rPr>
                <m:t>d</m:t>
              </m:r>
              <m:r>
                <w:rPr>
                  <w:rFonts w:ascii="Cambria Math" w:cs="Times New Roman"/>
                  <w:szCs w:val="24"/>
                </w:rPr>
                <m:t>)</m:t>
              </m:r>
            </m:num>
            <m:den>
              <m:r>
                <w:rPr>
                  <w:rFonts w:ascii="Cambria Math" w:hAnsi="Cambria Math" w:cs="Times New Roman"/>
                  <w:szCs w:val="24"/>
                </w:rPr>
                <m:t>A</m:t>
              </m:r>
              <m:sSup>
                <m:sSupPr>
                  <m:ctrlPr>
                    <w:rPr>
                      <w:rFonts w:ascii="Cambria Math" w:hAnsi="Cambria Math" w:cs="Times New Roman"/>
                      <w:i/>
                      <w:szCs w:val="24"/>
                    </w:rPr>
                  </m:ctrlPr>
                </m:sSupPr>
                <m:e>
                  <m:r>
                    <w:rPr>
                      <w:rFonts w:ascii="Cambria Math" w:hAnsi="Cambria Math" w:cs="Times New Roman"/>
                      <w:szCs w:val="24"/>
                    </w:rPr>
                    <m:t>t</m:t>
                  </m:r>
                </m:e>
                <m:sup>
                  <m:r>
                    <w:rPr>
                      <w:rFonts w:ascii="Cambria Math" w:cs="Times New Roman"/>
                      <w:szCs w:val="24"/>
                    </w:rPr>
                    <m:t>2</m:t>
                  </m:r>
                </m:sup>
              </m:sSup>
            </m:den>
          </m:f>
          <m:r>
            <m:rPr>
              <m:sty m:val="p"/>
            </m:rPr>
            <w:rPr>
              <w:rFonts w:ascii="Cambria Math" w:eastAsiaTheme="minorEastAsia" w:cs="Times New Roman"/>
              <w:szCs w:val="24"/>
            </w:rPr>
            <m:t xml:space="preserve">                                                 (4)</m:t>
          </m:r>
        </m:oMath>
      </m:oMathPara>
    </w:p>
    <w:p w:rsidR="00A00D96" w:rsidRPr="00F254AC" w:rsidRDefault="00A00D96" w:rsidP="000950D2">
      <w:pPr>
        <w:jc w:val="right"/>
        <w:rPr>
          <w:rFonts w:eastAsiaTheme="minorEastAsia" w:cs="Times New Roman"/>
          <w:szCs w:val="24"/>
        </w:rPr>
      </w:pPr>
    </w:p>
    <w:p w:rsidR="00542359" w:rsidRPr="00F254AC" w:rsidRDefault="00F870DB" w:rsidP="006C5643">
      <w:pPr>
        <w:tabs>
          <w:tab w:val="left" w:pos="1134"/>
        </w:tabs>
        <w:spacing w:after="0"/>
        <w:ind w:firstLine="0"/>
        <w:jc w:val="center"/>
        <w:outlineLvl w:val="0"/>
        <w:rPr>
          <w:rFonts w:cs="Times New Roman"/>
          <w:szCs w:val="24"/>
        </w:rPr>
      </w:pPr>
      <w:r w:rsidRPr="00F254AC">
        <w:rPr>
          <w:rFonts w:cs="Times New Roman"/>
          <w:b/>
          <w:szCs w:val="24"/>
        </w:rPr>
        <w:t>Table 5</w:t>
      </w:r>
      <w:r w:rsidR="00797DAB" w:rsidRPr="00F254AC">
        <w:rPr>
          <w:rFonts w:cs="Times New Roman"/>
          <w:szCs w:val="24"/>
        </w:rPr>
        <w:tab/>
      </w:r>
      <w:r w:rsidR="00F03430" w:rsidRPr="00F254AC">
        <w:rPr>
          <w:rFonts w:cs="Times New Roman"/>
          <w:szCs w:val="24"/>
        </w:rPr>
        <w:t>Brake disc comparison</w:t>
      </w:r>
    </w:p>
    <w:p w:rsidR="00F03430" w:rsidRPr="00F254AC" w:rsidRDefault="00F03430" w:rsidP="00F03430">
      <w:pPr>
        <w:spacing w:after="0"/>
        <w:ind w:firstLine="0"/>
        <w:outlineLvl w:val="0"/>
        <w:rPr>
          <w:rFonts w:cs="Times New Roman"/>
          <w:szCs w:val="24"/>
        </w:rPr>
      </w:pPr>
    </w:p>
    <w:tbl>
      <w:tblPr>
        <w:tblStyle w:val="LightShading-Accent11"/>
        <w:tblW w:w="0" w:type="auto"/>
        <w:tblLook w:val="04A0"/>
      </w:tblPr>
      <w:tblGrid>
        <w:gridCol w:w="1402"/>
        <w:gridCol w:w="1402"/>
        <w:gridCol w:w="1402"/>
        <w:gridCol w:w="1402"/>
        <w:gridCol w:w="1403"/>
        <w:gridCol w:w="1403"/>
      </w:tblGrid>
      <w:tr w:rsidR="00542359" w:rsidRPr="00F254AC" w:rsidTr="004021BB">
        <w:trPr>
          <w:cnfStyle w:val="100000000000"/>
        </w:trPr>
        <w:tc>
          <w:tcPr>
            <w:cnfStyle w:val="001000000000"/>
            <w:tcW w:w="1402" w:type="dxa"/>
            <w:shd w:val="clear" w:color="auto" w:fill="auto"/>
          </w:tcPr>
          <w:p w:rsidR="00542359" w:rsidRPr="00F254AC" w:rsidRDefault="00542359" w:rsidP="006A5B6A">
            <w:pPr>
              <w:rPr>
                <w:rFonts w:cs="Times New Roman"/>
                <w:sz w:val="24"/>
                <w:szCs w:val="24"/>
              </w:rPr>
            </w:pPr>
          </w:p>
        </w:tc>
        <w:tc>
          <w:tcPr>
            <w:tcW w:w="1402" w:type="dxa"/>
            <w:shd w:val="clear" w:color="auto" w:fill="auto"/>
          </w:tcPr>
          <w:p w:rsidR="00542359" w:rsidRPr="00F254AC" w:rsidRDefault="00542359" w:rsidP="004021BB">
            <w:pPr>
              <w:ind w:firstLine="0"/>
              <w:cnfStyle w:val="100000000000"/>
              <w:rPr>
                <w:rFonts w:cs="Times New Roman"/>
                <w:sz w:val="24"/>
                <w:szCs w:val="24"/>
              </w:rPr>
            </w:pPr>
            <w:r w:rsidRPr="00F254AC">
              <w:rPr>
                <w:rFonts w:cs="Times New Roman"/>
                <w:sz w:val="24"/>
                <w:szCs w:val="24"/>
              </w:rPr>
              <w:t>Thickness (mm)</w:t>
            </w:r>
          </w:p>
        </w:tc>
        <w:tc>
          <w:tcPr>
            <w:tcW w:w="1402" w:type="dxa"/>
            <w:shd w:val="clear" w:color="auto" w:fill="auto"/>
          </w:tcPr>
          <w:p w:rsidR="00542359" w:rsidRPr="00F254AC" w:rsidRDefault="00542359" w:rsidP="004021BB">
            <w:pPr>
              <w:ind w:firstLine="0"/>
              <w:cnfStyle w:val="100000000000"/>
              <w:rPr>
                <w:rFonts w:cs="Times New Roman"/>
                <w:sz w:val="24"/>
                <w:szCs w:val="24"/>
              </w:rPr>
            </w:pPr>
            <w:r w:rsidRPr="00F254AC">
              <w:rPr>
                <w:rFonts w:cs="Times New Roman"/>
                <w:sz w:val="24"/>
                <w:szCs w:val="24"/>
              </w:rPr>
              <w:t>Disc diameter (mm)</w:t>
            </w:r>
          </w:p>
        </w:tc>
        <w:tc>
          <w:tcPr>
            <w:tcW w:w="1402" w:type="dxa"/>
            <w:shd w:val="clear" w:color="auto" w:fill="auto"/>
          </w:tcPr>
          <w:p w:rsidR="00542359" w:rsidRPr="00F254AC" w:rsidRDefault="00542359" w:rsidP="004021BB">
            <w:pPr>
              <w:ind w:firstLine="0"/>
              <w:cnfStyle w:val="100000000000"/>
              <w:rPr>
                <w:rFonts w:cs="Times New Roman"/>
                <w:sz w:val="24"/>
                <w:szCs w:val="24"/>
              </w:rPr>
            </w:pPr>
            <w:r w:rsidRPr="00F254AC">
              <w:rPr>
                <w:rFonts w:cs="Times New Roman"/>
                <w:sz w:val="24"/>
                <w:szCs w:val="24"/>
              </w:rPr>
              <w:t>Effective radius (mm)</w:t>
            </w:r>
          </w:p>
        </w:tc>
        <w:tc>
          <w:tcPr>
            <w:tcW w:w="1403" w:type="dxa"/>
            <w:shd w:val="clear" w:color="auto" w:fill="auto"/>
          </w:tcPr>
          <w:p w:rsidR="00542359" w:rsidRPr="00F254AC" w:rsidRDefault="00542359" w:rsidP="004021BB">
            <w:pPr>
              <w:ind w:firstLine="0"/>
              <w:cnfStyle w:val="100000000000"/>
              <w:rPr>
                <w:rFonts w:cs="Times New Roman"/>
                <w:sz w:val="24"/>
                <w:szCs w:val="24"/>
              </w:rPr>
            </w:pPr>
            <w:r w:rsidRPr="00F254AC">
              <w:rPr>
                <w:rFonts w:cs="Times New Roman"/>
                <w:sz w:val="24"/>
                <w:szCs w:val="24"/>
              </w:rPr>
              <w:t>Friction</w:t>
            </w:r>
          </w:p>
        </w:tc>
        <w:tc>
          <w:tcPr>
            <w:tcW w:w="1403" w:type="dxa"/>
            <w:shd w:val="clear" w:color="auto" w:fill="auto"/>
          </w:tcPr>
          <w:p w:rsidR="00542359" w:rsidRPr="00F254AC" w:rsidRDefault="00542359" w:rsidP="004021BB">
            <w:pPr>
              <w:ind w:firstLine="0"/>
              <w:cnfStyle w:val="100000000000"/>
              <w:rPr>
                <w:rFonts w:cs="Times New Roman"/>
                <w:sz w:val="24"/>
                <w:szCs w:val="24"/>
              </w:rPr>
            </w:pPr>
            <w:r w:rsidRPr="00F254AC">
              <w:rPr>
                <w:rFonts w:cs="Times New Roman"/>
                <w:sz w:val="24"/>
                <w:szCs w:val="24"/>
              </w:rPr>
              <w:t>Piston diameter (mm)</w:t>
            </w:r>
          </w:p>
        </w:tc>
      </w:tr>
      <w:tr w:rsidR="00542359" w:rsidRPr="00F254AC" w:rsidTr="004021BB">
        <w:trPr>
          <w:cnfStyle w:val="000000100000"/>
        </w:trPr>
        <w:tc>
          <w:tcPr>
            <w:cnfStyle w:val="001000000000"/>
            <w:tcW w:w="1402" w:type="dxa"/>
            <w:shd w:val="clear" w:color="auto" w:fill="auto"/>
          </w:tcPr>
          <w:p w:rsidR="00542359" w:rsidRPr="00F254AC" w:rsidRDefault="00F03430" w:rsidP="004021BB">
            <w:pPr>
              <w:ind w:firstLine="0"/>
              <w:rPr>
                <w:rFonts w:cs="Times New Roman"/>
                <w:sz w:val="24"/>
                <w:szCs w:val="24"/>
              </w:rPr>
            </w:pPr>
            <w:r w:rsidRPr="00F254AC">
              <w:rPr>
                <w:rFonts w:cs="Times New Roman"/>
                <w:sz w:val="24"/>
                <w:szCs w:val="24"/>
              </w:rPr>
              <w:t>Standard ventilated</w:t>
            </w:r>
            <w:r w:rsidR="00D54F43" w:rsidRPr="00F254AC">
              <w:rPr>
                <w:rFonts w:cs="Times New Roman"/>
                <w:sz w:val="24"/>
                <w:szCs w:val="24"/>
              </w:rPr>
              <w:t xml:space="preserve"> disc</w:t>
            </w:r>
          </w:p>
        </w:tc>
        <w:tc>
          <w:tcPr>
            <w:tcW w:w="1402" w:type="dxa"/>
            <w:shd w:val="clear" w:color="auto" w:fill="auto"/>
          </w:tcPr>
          <w:p w:rsidR="00542359" w:rsidRPr="00F254AC" w:rsidRDefault="00542359" w:rsidP="004021BB">
            <w:pPr>
              <w:cnfStyle w:val="000000100000"/>
              <w:rPr>
                <w:rFonts w:cs="Times New Roman"/>
                <w:sz w:val="24"/>
                <w:szCs w:val="24"/>
              </w:rPr>
            </w:pPr>
            <w:r w:rsidRPr="00F254AC">
              <w:rPr>
                <w:rFonts w:cs="Times New Roman"/>
                <w:sz w:val="24"/>
                <w:szCs w:val="24"/>
              </w:rPr>
              <w:t>22</w:t>
            </w:r>
          </w:p>
        </w:tc>
        <w:tc>
          <w:tcPr>
            <w:tcW w:w="1402" w:type="dxa"/>
            <w:shd w:val="clear" w:color="auto" w:fill="auto"/>
          </w:tcPr>
          <w:p w:rsidR="00542359" w:rsidRPr="00F254AC" w:rsidRDefault="00542359" w:rsidP="004021BB">
            <w:pPr>
              <w:cnfStyle w:val="000000100000"/>
              <w:rPr>
                <w:rFonts w:cs="Times New Roman"/>
                <w:sz w:val="24"/>
                <w:szCs w:val="24"/>
              </w:rPr>
            </w:pPr>
            <w:r w:rsidRPr="00F254AC">
              <w:rPr>
                <w:rFonts w:cs="Times New Roman"/>
                <w:sz w:val="24"/>
                <w:szCs w:val="24"/>
              </w:rPr>
              <w:t>258</w:t>
            </w:r>
          </w:p>
        </w:tc>
        <w:tc>
          <w:tcPr>
            <w:tcW w:w="1402" w:type="dxa"/>
            <w:shd w:val="clear" w:color="auto" w:fill="auto"/>
          </w:tcPr>
          <w:p w:rsidR="00542359" w:rsidRPr="00F254AC" w:rsidRDefault="00542359" w:rsidP="004021BB">
            <w:pPr>
              <w:cnfStyle w:val="000000100000"/>
              <w:rPr>
                <w:rFonts w:cs="Times New Roman"/>
                <w:sz w:val="24"/>
                <w:szCs w:val="24"/>
              </w:rPr>
            </w:pPr>
            <w:r w:rsidRPr="00F254AC">
              <w:rPr>
                <w:rFonts w:cs="Times New Roman"/>
                <w:sz w:val="24"/>
                <w:szCs w:val="24"/>
              </w:rPr>
              <w:t>101</w:t>
            </w:r>
          </w:p>
        </w:tc>
        <w:tc>
          <w:tcPr>
            <w:tcW w:w="1403" w:type="dxa"/>
            <w:shd w:val="clear" w:color="auto" w:fill="auto"/>
          </w:tcPr>
          <w:p w:rsidR="00542359" w:rsidRPr="00F254AC" w:rsidRDefault="00542359" w:rsidP="004021BB">
            <w:pPr>
              <w:cnfStyle w:val="000000100000"/>
              <w:rPr>
                <w:rFonts w:cs="Times New Roman"/>
                <w:sz w:val="24"/>
                <w:szCs w:val="24"/>
              </w:rPr>
            </w:pPr>
            <w:r w:rsidRPr="00F254AC">
              <w:rPr>
                <w:rFonts w:cs="Times New Roman"/>
                <w:sz w:val="24"/>
                <w:szCs w:val="24"/>
              </w:rPr>
              <w:t>0.4</w:t>
            </w:r>
          </w:p>
        </w:tc>
        <w:tc>
          <w:tcPr>
            <w:tcW w:w="1403" w:type="dxa"/>
            <w:shd w:val="clear" w:color="auto" w:fill="auto"/>
          </w:tcPr>
          <w:p w:rsidR="00542359" w:rsidRPr="00F254AC" w:rsidRDefault="00542359" w:rsidP="004021BB">
            <w:pPr>
              <w:cnfStyle w:val="000000100000"/>
              <w:rPr>
                <w:rFonts w:cs="Times New Roman"/>
                <w:sz w:val="24"/>
                <w:szCs w:val="24"/>
              </w:rPr>
            </w:pPr>
            <w:r w:rsidRPr="00F254AC">
              <w:rPr>
                <w:rFonts w:cs="Times New Roman"/>
                <w:sz w:val="24"/>
                <w:szCs w:val="24"/>
              </w:rPr>
              <w:t>53.8</w:t>
            </w:r>
          </w:p>
        </w:tc>
      </w:tr>
      <w:tr w:rsidR="00542359" w:rsidRPr="00F254AC" w:rsidTr="004021BB">
        <w:tc>
          <w:tcPr>
            <w:cnfStyle w:val="001000000000"/>
            <w:tcW w:w="1402" w:type="dxa"/>
            <w:shd w:val="clear" w:color="auto" w:fill="auto"/>
          </w:tcPr>
          <w:p w:rsidR="00542359" w:rsidRPr="00F254AC" w:rsidRDefault="00D54F43" w:rsidP="004021BB">
            <w:pPr>
              <w:ind w:firstLine="0"/>
              <w:rPr>
                <w:rFonts w:cs="Times New Roman"/>
                <w:sz w:val="24"/>
                <w:szCs w:val="24"/>
              </w:rPr>
            </w:pPr>
            <w:r w:rsidRPr="00F254AC">
              <w:rPr>
                <w:rFonts w:cs="Times New Roman"/>
                <w:sz w:val="24"/>
                <w:szCs w:val="24"/>
              </w:rPr>
              <w:t>S</w:t>
            </w:r>
            <w:r w:rsidR="00542359" w:rsidRPr="00F254AC">
              <w:rPr>
                <w:rFonts w:cs="Times New Roman"/>
                <w:sz w:val="24"/>
                <w:szCs w:val="24"/>
              </w:rPr>
              <w:t xml:space="preserve">olid </w:t>
            </w:r>
            <w:r w:rsidRPr="00F254AC">
              <w:rPr>
                <w:rFonts w:cs="Times New Roman"/>
                <w:sz w:val="24"/>
                <w:szCs w:val="24"/>
              </w:rPr>
              <w:t xml:space="preserve">lightweight </w:t>
            </w:r>
            <w:r w:rsidR="00542359" w:rsidRPr="00F254AC">
              <w:rPr>
                <w:rFonts w:cs="Times New Roman"/>
                <w:sz w:val="24"/>
                <w:szCs w:val="24"/>
              </w:rPr>
              <w:t>disc</w:t>
            </w:r>
          </w:p>
          <w:p w:rsidR="00542359" w:rsidRPr="00F254AC" w:rsidRDefault="00542359" w:rsidP="004021BB">
            <w:pPr>
              <w:ind w:firstLine="0"/>
              <w:rPr>
                <w:rFonts w:cs="Times New Roman"/>
                <w:sz w:val="24"/>
                <w:szCs w:val="24"/>
              </w:rPr>
            </w:pPr>
          </w:p>
        </w:tc>
        <w:tc>
          <w:tcPr>
            <w:tcW w:w="1402" w:type="dxa"/>
            <w:shd w:val="clear" w:color="auto" w:fill="auto"/>
          </w:tcPr>
          <w:p w:rsidR="00542359" w:rsidRPr="00F254AC" w:rsidRDefault="00542359" w:rsidP="004021BB">
            <w:pPr>
              <w:cnfStyle w:val="000000000000"/>
              <w:rPr>
                <w:rFonts w:cs="Times New Roman"/>
                <w:sz w:val="24"/>
                <w:szCs w:val="24"/>
              </w:rPr>
            </w:pPr>
            <w:r w:rsidRPr="00F254AC">
              <w:rPr>
                <w:rFonts w:cs="Times New Roman"/>
                <w:sz w:val="24"/>
                <w:szCs w:val="24"/>
              </w:rPr>
              <w:t>7</w:t>
            </w:r>
          </w:p>
        </w:tc>
        <w:tc>
          <w:tcPr>
            <w:tcW w:w="1402" w:type="dxa"/>
            <w:shd w:val="clear" w:color="auto" w:fill="auto"/>
          </w:tcPr>
          <w:p w:rsidR="00542359" w:rsidRPr="00F254AC" w:rsidRDefault="00542359" w:rsidP="004021BB">
            <w:pPr>
              <w:cnfStyle w:val="000000000000"/>
              <w:rPr>
                <w:rFonts w:cs="Times New Roman"/>
                <w:sz w:val="24"/>
                <w:szCs w:val="24"/>
              </w:rPr>
            </w:pPr>
            <w:r w:rsidRPr="00F254AC">
              <w:rPr>
                <w:rFonts w:cs="Times New Roman"/>
                <w:sz w:val="24"/>
                <w:szCs w:val="24"/>
              </w:rPr>
              <w:t>258</w:t>
            </w:r>
          </w:p>
        </w:tc>
        <w:tc>
          <w:tcPr>
            <w:tcW w:w="1402" w:type="dxa"/>
            <w:shd w:val="clear" w:color="auto" w:fill="auto"/>
          </w:tcPr>
          <w:p w:rsidR="00542359" w:rsidRPr="00F254AC" w:rsidRDefault="00542359" w:rsidP="004021BB">
            <w:pPr>
              <w:cnfStyle w:val="000000000000"/>
              <w:rPr>
                <w:rFonts w:cs="Times New Roman"/>
                <w:sz w:val="24"/>
                <w:szCs w:val="24"/>
              </w:rPr>
            </w:pPr>
            <w:r w:rsidRPr="00F254AC">
              <w:rPr>
                <w:rFonts w:cs="Times New Roman"/>
                <w:sz w:val="24"/>
                <w:szCs w:val="24"/>
              </w:rPr>
              <w:t>101</w:t>
            </w:r>
          </w:p>
        </w:tc>
        <w:tc>
          <w:tcPr>
            <w:tcW w:w="1403" w:type="dxa"/>
            <w:shd w:val="clear" w:color="auto" w:fill="auto"/>
          </w:tcPr>
          <w:p w:rsidR="00542359" w:rsidRPr="00F254AC" w:rsidRDefault="00542359" w:rsidP="004021BB">
            <w:pPr>
              <w:cnfStyle w:val="000000000000"/>
              <w:rPr>
                <w:rFonts w:cs="Times New Roman"/>
                <w:sz w:val="24"/>
                <w:szCs w:val="24"/>
              </w:rPr>
            </w:pPr>
            <w:r w:rsidRPr="00F254AC">
              <w:rPr>
                <w:rFonts w:cs="Times New Roman"/>
                <w:sz w:val="24"/>
                <w:szCs w:val="24"/>
              </w:rPr>
              <w:t>0.4</w:t>
            </w:r>
          </w:p>
        </w:tc>
        <w:tc>
          <w:tcPr>
            <w:tcW w:w="1403" w:type="dxa"/>
            <w:shd w:val="clear" w:color="auto" w:fill="auto"/>
          </w:tcPr>
          <w:p w:rsidR="00542359" w:rsidRPr="00F254AC" w:rsidRDefault="00542359" w:rsidP="004021BB">
            <w:pPr>
              <w:cnfStyle w:val="000000000000"/>
              <w:rPr>
                <w:rFonts w:cs="Times New Roman"/>
                <w:sz w:val="24"/>
                <w:szCs w:val="24"/>
              </w:rPr>
            </w:pPr>
            <w:r w:rsidRPr="00F254AC">
              <w:rPr>
                <w:rFonts w:cs="Times New Roman"/>
                <w:sz w:val="24"/>
                <w:szCs w:val="24"/>
              </w:rPr>
              <w:t>53.8</w:t>
            </w:r>
          </w:p>
        </w:tc>
      </w:tr>
    </w:tbl>
    <w:p w:rsidR="004021BB" w:rsidRPr="00F254AC" w:rsidRDefault="004021BB" w:rsidP="004021BB">
      <w:pPr>
        <w:ind w:firstLine="0"/>
        <w:rPr>
          <w:rFonts w:cs="Times New Roman"/>
          <w:b/>
          <w:szCs w:val="24"/>
        </w:rPr>
      </w:pPr>
    </w:p>
    <w:p w:rsidR="001F69FC" w:rsidRPr="00F254AC" w:rsidRDefault="00F870DB" w:rsidP="00797DAB">
      <w:pPr>
        <w:spacing w:after="0"/>
        <w:ind w:left="1134" w:hanging="1134"/>
        <w:outlineLvl w:val="0"/>
        <w:rPr>
          <w:rFonts w:cs="Times New Roman"/>
          <w:szCs w:val="24"/>
        </w:rPr>
      </w:pPr>
      <w:r w:rsidRPr="00F254AC">
        <w:rPr>
          <w:rFonts w:cs="Times New Roman"/>
          <w:b/>
          <w:szCs w:val="24"/>
        </w:rPr>
        <w:t>Table 6</w:t>
      </w:r>
      <w:r w:rsidR="00797DAB" w:rsidRPr="00F254AC">
        <w:rPr>
          <w:rFonts w:cs="Times New Roman"/>
          <w:szCs w:val="24"/>
        </w:rPr>
        <w:tab/>
      </w:r>
      <w:r w:rsidR="001F69FC" w:rsidRPr="00F254AC">
        <w:rPr>
          <w:rFonts w:cs="Times New Roman"/>
          <w:szCs w:val="24"/>
        </w:rPr>
        <w:t xml:space="preserve">Material properties used in </w:t>
      </w:r>
      <w:r w:rsidR="00F03430" w:rsidRPr="00F254AC">
        <w:rPr>
          <w:rFonts w:cs="Times New Roman"/>
          <w:szCs w:val="24"/>
        </w:rPr>
        <w:t xml:space="preserve">the </w:t>
      </w:r>
      <w:r w:rsidR="00D54F43" w:rsidRPr="00F254AC">
        <w:rPr>
          <w:rFonts w:cs="Times New Roman"/>
          <w:szCs w:val="24"/>
        </w:rPr>
        <w:t>FE</w:t>
      </w:r>
      <w:r w:rsidR="001F69FC" w:rsidRPr="00F254AC">
        <w:rPr>
          <w:rFonts w:cs="Times New Roman"/>
          <w:szCs w:val="24"/>
        </w:rPr>
        <w:t xml:space="preserve"> mo</w:t>
      </w:r>
      <w:r w:rsidR="00797DAB" w:rsidRPr="00F254AC">
        <w:rPr>
          <w:rFonts w:cs="Times New Roman"/>
          <w:szCs w:val="24"/>
        </w:rPr>
        <w:t xml:space="preserve">dels for solid disc (steel) and </w:t>
      </w:r>
      <w:r w:rsidR="001F69FC" w:rsidRPr="00F254AC">
        <w:rPr>
          <w:rFonts w:cs="Times New Roman"/>
          <w:szCs w:val="24"/>
        </w:rPr>
        <w:t>ventilated disc (cast iron)</w:t>
      </w:r>
    </w:p>
    <w:p w:rsidR="00F03430" w:rsidRPr="00F254AC" w:rsidRDefault="00F03430" w:rsidP="00F03430">
      <w:pPr>
        <w:spacing w:after="0"/>
        <w:ind w:left="720" w:firstLine="720"/>
        <w:outlineLvl w:val="0"/>
        <w:rPr>
          <w:rFonts w:cs="Times New Roman"/>
          <w:szCs w:val="24"/>
        </w:rPr>
      </w:pPr>
    </w:p>
    <w:tbl>
      <w:tblPr>
        <w:tblStyle w:val="LightShading-Accent11"/>
        <w:tblW w:w="0" w:type="auto"/>
        <w:tblLook w:val="04A0"/>
      </w:tblPr>
      <w:tblGrid>
        <w:gridCol w:w="1395"/>
        <w:gridCol w:w="1543"/>
        <w:gridCol w:w="1117"/>
        <w:gridCol w:w="1680"/>
        <w:gridCol w:w="1399"/>
        <w:gridCol w:w="1399"/>
      </w:tblGrid>
      <w:tr w:rsidR="001F69FC" w:rsidRPr="00F254AC" w:rsidTr="004021BB">
        <w:trPr>
          <w:cnfStyle w:val="100000000000"/>
        </w:trPr>
        <w:tc>
          <w:tcPr>
            <w:cnfStyle w:val="001000000000"/>
            <w:tcW w:w="1395" w:type="dxa"/>
            <w:shd w:val="clear" w:color="auto" w:fill="auto"/>
          </w:tcPr>
          <w:p w:rsidR="001F69FC" w:rsidRPr="00F254AC" w:rsidRDefault="001F69FC" w:rsidP="006A5B6A">
            <w:pPr>
              <w:rPr>
                <w:rFonts w:cs="Times New Roman"/>
                <w:sz w:val="24"/>
                <w:szCs w:val="24"/>
              </w:rPr>
            </w:pPr>
          </w:p>
        </w:tc>
        <w:tc>
          <w:tcPr>
            <w:tcW w:w="1424" w:type="dxa"/>
            <w:shd w:val="clear" w:color="auto" w:fill="auto"/>
          </w:tcPr>
          <w:p w:rsidR="001F69FC" w:rsidRPr="00F254AC" w:rsidRDefault="001F69FC" w:rsidP="004021BB">
            <w:pPr>
              <w:ind w:firstLine="0"/>
              <w:cnfStyle w:val="100000000000"/>
              <w:rPr>
                <w:rFonts w:cs="Times New Roman"/>
                <w:sz w:val="24"/>
                <w:szCs w:val="24"/>
              </w:rPr>
            </w:pPr>
            <w:r w:rsidRPr="00F254AC">
              <w:rPr>
                <w:rFonts w:cs="Times New Roman"/>
                <w:sz w:val="24"/>
                <w:szCs w:val="24"/>
              </w:rPr>
              <w:t xml:space="preserve">Thermal conductivity, </w:t>
            </w:r>
            <w:r w:rsidRPr="00F254AC">
              <w:rPr>
                <w:rFonts w:cs="Times New Roman"/>
                <w:i/>
                <w:sz w:val="24"/>
                <w:szCs w:val="24"/>
              </w:rPr>
              <w:t>k</w:t>
            </w:r>
            <w:r w:rsidR="002C26E0">
              <w:rPr>
                <w:rFonts w:cs="Times New Roman"/>
                <w:sz w:val="24"/>
                <w:szCs w:val="24"/>
              </w:rPr>
              <w:t xml:space="preserve"> (W/m </w:t>
            </w:r>
            <w:r w:rsidRPr="00F254AC">
              <w:rPr>
                <w:rFonts w:cs="Times New Roman"/>
                <w:sz w:val="24"/>
                <w:szCs w:val="24"/>
              </w:rPr>
              <w:t>K)</w:t>
            </w:r>
          </w:p>
        </w:tc>
        <w:tc>
          <w:tcPr>
            <w:tcW w:w="1117" w:type="dxa"/>
            <w:shd w:val="clear" w:color="auto" w:fill="auto"/>
          </w:tcPr>
          <w:p w:rsidR="007A1F2D" w:rsidRPr="00F254AC" w:rsidRDefault="001F69FC" w:rsidP="004021BB">
            <w:pPr>
              <w:ind w:firstLine="0"/>
              <w:cnfStyle w:val="100000000000"/>
              <w:rPr>
                <w:rFonts w:cs="Times New Roman"/>
                <w:sz w:val="24"/>
                <w:szCs w:val="24"/>
              </w:rPr>
            </w:pPr>
            <w:r w:rsidRPr="00F254AC">
              <w:rPr>
                <w:rFonts w:cs="Times New Roman"/>
                <w:sz w:val="24"/>
                <w:szCs w:val="24"/>
              </w:rPr>
              <w:t>Specific</w:t>
            </w:r>
          </w:p>
          <w:p w:rsidR="001F69FC" w:rsidRPr="00F254AC" w:rsidRDefault="001F69FC" w:rsidP="004021BB">
            <w:pPr>
              <w:ind w:firstLine="0"/>
              <w:cnfStyle w:val="100000000000"/>
              <w:rPr>
                <w:rFonts w:cs="Times New Roman"/>
                <w:sz w:val="24"/>
                <w:szCs w:val="24"/>
              </w:rPr>
            </w:pPr>
            <w:r w:rsidRPr="00F254AC">
              <w:rPr>
                <w:rFonts w:cs="Times New Roman"/>
                <w:sz w:val="24"/>
                <w:szCs w:val="24"/>
              </w:rPr>
              <w:t>heat,</w:t>
            </w:r>
            <w:r w:rsidR="007A1F2D" w:rsidRPr="00F254AC">
              <w:rPr>
                <w:rFonts w:cs="Times New Roman"/>
                <w:sz w:val="24"/>
                <w:szCs w:val="24"/>
              </w:rPr>
              <w:t xml:space="preserve"> </w:t>
            </w:r>
            <w:r w:rsidRPr="00F254AC">
              <w:rPr>
                <w:rFonts w:cs="Times New Roman"/>
                <w:i/>
                <w:sz w:val="24"/>
                <w:szCs w:val="24"/>
              </w:rPr>
              <w:t>Cp</w:t>
            </w:r>
            <w:r w:rsidRPr="00F254AC">
              <w:rPr>
                <w:rFonts w:cs="Times New Roman"/>
                <w:sz w:val="24"/>
                <w:szCs w:val="24"/>
              </w:rPr>
              <w:t xml:space="preserve"> (</w:t>
            </w:r>
            <w:r w:rsidR="002C26E0">
              <w:rPr>
                <w:rFonts w:cs="Times New Roman"/>
                <w:sz w:val="24"/>
                <w:szCs w:val="24"/>
              </w:rPr>
              <w:t xml:space="preserve">J/kg </w:t>
            </w:r>
            <w:r w:rsidR="007A1F2D" w:rsidRPr="00F254AC">
              <w:rPr>
                <w:rFonts w:cs="Times New Roman"/>
                <w:sz w:val="24"/>
                <w:szCs w:val="24"/>
              </w:rPr>
              <w:t>K)</w:t>
            </w:r>
          </w:p>
        </w:tc>
        <w:tc>
          <w:tcPr>
            <w:tcW w:w="1680" w:type="dxa"/>
            <w:shd w:val="clear" w:color="auto" w:fill="auto"/>
          </w:tcPr>
          <w:p w:rsidR="007A1F2D" w:rsidRPr="00F254AC" w:rsidRDefault="007A1F2D" w:rsidP="004021BB">
            <w:pPr>
              <w:ind w:firstLine="0"/>
              <w:cnfStyle w:val="100000000000"/>
              <w:rPr>
                <w:rFonts w:cs="Times New Roman"/>
                <w:sz w:val="24"/>
                <w:szCs w:val="24"/>
              </w:rPr>
            </w:pPr>
            <w:r w:rsidRPr="00F254AC">
              <w:rPr>
                <w:rFonts w:cs="Times New Roman"/>
                <w:sz w:val="24"/>
                <w:szCs w:val="24"/>
              </w:rPr>
              <w:t xml:space="preserve">Mass density, </w:t>
            </w:r>
          </w:p>
          <w:p w:rsidR="001F69FC" w:rsidRPr="00F254AC" w:rsidRDefault="007A1F2D" w:rsidP="004021BB">
            <w:pPr>
              <w:ind w:firstLine="0"/>
              <w:cnfStyle w:val="100000000000"/>
              <w:rPr>
                <w:rFonts w:cs="Times New Roman"/>
                <w:sz w:val="24"/>
                <w:szCs w:val="24"/>
              </w:rPr>
            </w:pPr>
            <w:r w:rsidRPr="00F254AC">
              <w:rPr>
                <w:rFonts w:cs="Times New Roman"/>
                <w:i/>
                <w:sz w:val="24"/>
                <w:szCs w:val="24"/>
              </w:rPr>
              <w:sym w:font="Symbol" w:char="F072"/>
            </w:r>
            <w:r w:rsidRPr="00F254AC">
              <w:rPr>
                <w:rFonts w:cs="Times New Roman"/>
                <w:i/>
                <w:sz w:val="24"/>
                <w:szCs w:val="24"/>
              </w:rPr>
              <w:t xml:space="preserve"> </w:t>
            </w:r>
            <w:r w:rsidRPr="00F254AC">
              <w:rPr>
                <w:rFonts w:cs="Times New Roman"/>
                <w:sz w:val="24"/>
                <w:szCs w:val="24"/>
              </w:rPr>
              <w:t>(kg/m</w:t>
            </w:r>
            <w:r w:rsidRPr="00F254AC">
              <w:rPr>
                <w:rFonts w:cs="Times New Roman"/>
                <w:sz w:val="24"/>
                <w:szCs w:val="24"/>
                <w:vertAlign w:val="superscript"/>
              </w:rPr>
              <w:t>3</w:t>
            </w:r>
            <w:r w:rsidRPr="00F254AC">
              <w:rPr>
                <w:rFonts w:cs="Times New Roman"/>
                <w:sz w:val="24"/>
                <w:szCs w:val="24"/>
              </w:rPr>
              <w:t>)</w:t>
            </w:r>
          </w:p>
        </w:tc>
        <w:tc>
          <w:tcPr>
            <w:tcW w:w="1399" w:type="dxa"/>
            <w:shd w:val="clear" w:color="auto" w:fill="auto"/>
          </w:tcPr>
          <w:p w:rsidR="001F69FC" w:rsidRPr="00F254AC" w:rsidRDefault="007A1F2D" w:rsidP="004021BB">
            <w:pPr>
              <w:ind w:firstLine="0"/>
              <w:cnfStyle w:val="100000000000"/>
              <w:rPr>
                <w:rFonts w:cs="Times New Roman"/>
                <w:sz w:val="24"/>
                <w:szCs w:val="24"/>
              </w:rPr>
            </w:pPr>
            <w:r w:rsidRPr="00F254AC">
              <w:rPr>
                <w:rFonts w:cs="Times New Roman"/>
                <w:sz w:val="24"/>
                <w:szCs w:val="24"/>
              </w:rPr>
              <w:t xml:space="preserve">Young’s modulus, </w:t>
            </w:r>
            <w:r w:rsidRPr="00F254AC">
              <w:rPr>
                <w:rFonts w:cs="Times New Roman"/>
                <w:i/>
                <w:sz w:val="24"/>
                <w:szCs w:val="24"/>
              </w:rPr>
              <w:t>E</w:t>
            </w:r>
            <w:r w:rsidRPr="00F254AC">
              <w:rPr>
                <w:rFonts w:cs="Times New Roman"/>
                <w:sz w:val="24"/>
                <w:szCs w:val="24"/>
              </w:rPr>
              <w:t xml:space="preserve"> (GPa)</w:t>
            </w:r>
          </w:p>
        </w:tc>
        <w:tc>
          <w:tcPr>
            <w:tcW w:w="1399" w:type="dxa"/>
            <w:shd w:val="clear" w:color="auto" w:fill="auto"/>
          </w:tcPr>
          <w:p w:rsidR="001F69FC" w:rsidRPr="00F254AC" w:rsidRDefault="007A1F2D" w:rsidP="002F2F18">
            <w:pPr>
              <w:ind w:firstLine="0"/>
              <w:cnfStyle w:val="100000000000"/>
              <w:rPr>
                <w:rFonts w:cs="Times New Roman"/>
                <w:sz w:val="24"/>
                <w:szCs w:val="24"/>
              </w:rPr>
            </w:pPr>
            <w:r w:rsidRPr="00F254AC">
              <w:rPr>
                <w:rFonts w:cs="Times New Roman"/>
                <w:sz w:val="24"/>
                <w:szCs w:val="24"/>
              </w:rPr>
              <w:t xml:space="preserve">Poisson’s ratio, </w:t>
            </w:r>
            <w:r w:rsidR="002F2F18" w:rsidRPr="00F254AC">
              <w:rPr>
                <w:rFonts w:cs="Times New Roman"/>
                <w:sz w:val="24"/>
                <w:szCs w:val="24"/>
              </w:rPr>
              <w:sym w:font="Symbol" w:char="F075"/>
            </w:r>
            <w:r w:rsidRPr="00F254AC">
              <w:rPr>
                <w:rFonts w:cs="Times New Roman"/>
                <w:i/>
                <w:sz w:val="24"/>
                <w:szCs w:val="24"/>
              </w:rPr>
              <w:t xml:space="preserve"> </w:t>
            </w:r>
          </w:p>
        </w:tc>
      </w:tr>
      <w:tr w:rsidR="001F69FC" w:rsidRPr="00F254AC" w:rsidTr="004021BB">
        <w:trPr>
          <w:cnfStyle w:val="000000100000"/>
        </w:trPr>
        <w:tc>
          <w:tcPr>
            <w:cnfStyle w:val="001000000000"/>
            <w:tcW w:w="1395" w:type="dxa"/>
            <w:shd w:val="clear" w:color="auto" w:fill="auto"/>
          </w:tcPr>
          <w:p w:rsidR="001F69FC" w:rsidRPr="00F254AC" w:rsidRDefault="001F69FC" w:rsidP="004021BB">
            <w:pPr>
              <w:ind w:firstLine="0"/>
              <w:rPr>
                <w:rFonts w:cs="Times New Roman"/>
                <w:sz w:val="24"/>
                <w:szCs w:val="24"/>
              </w:rPr>
            </w:pPr>
            <w:r w:rsidRPr="00F254AC">
              <w:rPr>
                <w:rFonts w:cs="Times New Roman"/>
                <w:sz w:val="24"/>
                <w:szCs w:val="24"/>
              </w:rPr>
              <w:t>Cast iron</w:t>
            </w:r>
          </w:p>
        </w:tc>
        <w:tc>
          <w:tcPr>
            <w:tcW w:w="1424" w:type="dxa"/>
            <w:shd w:val="clear" w:color="auto" w:fill="auto"/>
          </w:tcPr>
          <w:p w:rsidR="001F69FC" w:rsidRPr="00F254AC" w:rsidRDefault="007A1F2D" w:rsidP="004021BB">
            <w:pPr>
              <w:cnfStyle w:val="000000100000"/>
              <w:rPr>
                <w:rFonts w:cs="Times New Roman"/>
                <w:sz w:val="24"/>
                <w:szCs w:val="24"/>
              </w:rPr>
            </w:pPr>
            <w:r w:rsidRPr="00F254AC">
              <w:rPr>
                <w:rFonts w:cs="Times New Roman"/>
                <w:sz w:val="24"/>
                <w:szCs w:val="24"/>
              </w:rPr>
              <w:t>43</w:t>
            </w:r>
          </w:p>
        </w:tc>
        <w:tc>
          <w:tcPr>
            <w:tcW w:w="1117" w:type="dxa"/>
            <w:shd w:val="clear" w:color="auto" w:fill="auto"/>
          </w:tcPr>
          <w:p w:rsidR="001F69FC" w:rsidRPr="00F254AC" w:rsidRDefault="007A1F2D" w:rsidP="004021BB">
            <w:pPr>
              <w:cnfStyle w:val="000000100000"/>
              <w:rPr>
                <w:rFonts w:cs="Times New Roman"/>
                <w:sz w:val="24"/>
                <w:szCs w:val="24"/>
              </w:rPr>
            </w:pPr>
            <w:r w:rsidRPr="00F254AC">
              <w:rPr>
                <w:rFonts w:cs="Times New Roman"/>
                <w:sz w:val="24"/>
                <w:szCs w:val="24"/>
              </w:rPr>
              <w:t>500</w:t>
            </w:r>
          </w:p>
        </w:tc>
        <w:tc>
          <w:tcPr>
            <w:tcW w:w="1680" w:type="dxa"/>
            <w:shd w:val="clear" w:color="auto" w:fill="auto"/>
          </w:tcPr>
          <w:p w:rsidR="001F69FC" w:rsidRPr="00F254AC" w:rsidRDefault="007A1F2D" w:rsidP="004021BB">
            <w:pPr>
              <w:cnfStyle w:val="000000100000"/>
              <w:rPr>
                <w:rFonts w:cs="Times New Roman"/>
                <w:sz w:val="24"/>
                <w:szCs w:val="24"/>
              </w:rPr>
            </w:pPr>
            <w:r w:rsidRPr="00F254AC">
              <w:rPr>
                <w:rFonts w:cs="Times New Roman"/>
                <w:sz w:val="24"/>
                <w:szCs w:val="24"/>
              </w:rPr>
              <w:t>7200</w:t>
            </w:r>
          </w:p>
        </w:tc>
        <w:tc>
          <w:tcPr>
            <w:tcW w:w="1399" w:type="dxa"/>
            <w:shd w:val="clear" w:color="auto" w:fill="auto"/>
          </w:tcPr>
          <w:p w:rsidR="001F69FC" w:rsidRPr="00F254AC" w:rsidRDefault="007A1F2D" w:rsidP="004021BB">
            <w:pPr>
              <w:cnfStyle w:val="000000100000"/>
              <w:rPr>
                <w:rFonts w:cs="Times New Roman"/>
                <w:sz w:val="24"/>
                <w:szCs w:val="24"/>
              </w:rPr>
            </w:pPr>
            <w:r w:rsidRPr="00F254AC">
              <w:rPr>
                <w:rFonts w:cs="Times New Roman"/>
                <w:sz w:val="24"/>
                <w:szCs w:val="24"/>
              </w:rPr>
              <w:t>116</w:t>
            </w:r>
          </w:p>
        </w:tc>
        <w:tc>
          <w:tcPr>
            <w:tcW w:w="1399" w:type="dxa"/>
            <w:shd w:val="clear" w:color="auto" w:fill="auto"/>
          </w:tcPr>
          <w:p w:rsidR="001F69FC" w:rsidRPr="00F254AC" w:rsidRDefault="007A1F2D" w:rsidP="004021BB">
            <w:pPr>
              <w:cnfStyle w:val="000000100000"/>
              <w:rPr>
                <w:rFonts w:cs="Times New Roman"/>
                <w:sz w:val="24"/>
                <w:szCs w:val="24"/>
              </w:rPr>
            </w:pPr>
            <w:r w:rsidRPr="00F254AC">
              <w:rPr>
                <w:rFonts w:cs="Times New Roman"/>
                <w:sz w:val="24"/>
                <w:szCs w:val="24"/>
              </w:rPr>
              <w:t>0.25</w:t>
            </w:r>
          </w:p>
        </w:tc>
      </w:tr>
      <w:tr w:rsidR="001F69FC" w:rsidRPr="00F254AC" w:rsidTr="004021BB">
        <w:tc>
          <w:tcPr>
            <w:cnfStyle w:val="001000000000"/>
            <w:tcW w:w="1395" w:type="dxa"/>
            <w:shd w:val="clear" w:color="auto" w:fill="auto"/>
          </w:tcPr>
          <w:p w:rsidR="001F69FC" w:rsidRPr="00F254AC" w:rsidRDefault="009E6DE2" w:rsidP="009E6DE2">
            <w:pPr>
              <w:ind w:firstLine="0"/>
              <w:rPr>
                <w:rFonts w:cs="Times New Roman"/>
                <w:sz w:val="24"/>
                <w:szCs w:val="24"/>
              </w:rPr>
            </w:pPr>
            <w:r>
              <w:rPr>
                <w:rFonts w:cs="Times New Roman"/>
                <w:sz w:val="24"/>
                <w:szCs w:val="24"/>
              </w:rPr>
              <w:t>Stainless s</w:t>
            </w:r>
            <w:r w:rsidR="001F69FC" w:rsidRPr="00F254AC">
              <w:rPr>
                <w:rFonts w:cs="Times New Roman"/>
                <w:sz w:val="24"/>
                <w:szCs w:val="24"/>
              </w:rPr>
              <w:t>teel</w:t>
            </w:r>
          </w:p>
        </w:tc>
        <w:tc>
          <w:tcPr>
            <w:tcW w:w="1424" w:type="dxa"/>
            <w:shd w:val="clear" w:color="auto" w:fill="auto"/>
          </w:tcPr>
          <w:p w:rsidR="001F69FC" w:rsidRPr="00F254AC" w:rsidRDefault="007A1F2D" w:rsidP="004021BB">
            <w:pPr>
              <w:cnfStyle w:val="000000000000"/>
              <w:rPr>
                <w:rFonts w:cs="Times New Roman"/>
                <w:sz w:val="24"/>
                <w:szCs w:val="24"/>
              </w:rPr>
            </w:pPr>
            <w:r w:rsidRPr="00F254AC">
              <w:rPr>
                <w:rFonts w:cs="Times New Roman"/>
                <w:sz w:val="24"/>
                <w:szCs w:val="24"/>
              </w:rPr>
              <w:t>25</w:t>
            </w:r>
          </w:p>
        </w:tc>
        <w:tc>
          <w:tcPr>
            <w:tcW w:w="1117" w:type="dxa"/>
            <w:shd w:val="clear" w:color="auto" w:fill="auto"/>
          </w:tcPr>
          <w:p w:rsidR="001F69FC" w:rsidRPr="00F254AC" w:rsidRDefault="007A1F2D" w:rsidP="004021BB">
            <w:pPr>
              <w:cnfStyle w:val="000000000000"/>
              <w:rPr>
                <w:rFonts w:cs="Times New Roman"/>
                <w:sz w:val="24"/>
                <w:szCs w:val="24"/>
              </w:rPr>
            </w:pPr>
            <w:r w:rsidRPr="00F254AC">
              <w:rPr>
                <w:rFonts w:cs="Times New Roman"/>
                <w:sz w:val="24"/>
                <w:szCs w:val="24"/>
              </w:rPr>
              <w:t>460</w:t>
            </w:r>
          </w:p>
        </w:tc>
        <w:tc>
          <w:tcPr>
            <w:tcW w:w="1680" w:type="dxa"/>
            <w:shd w:val="clear" w:color="auto" w:fill="auto"/>
          </w:tcPr>
          <w:p w:rsidR="001F69FC" w:rsidRPr="00F254AC" w:rsidRDefault="007A1F2D" w:rsidP="004021BB">
            <w:pPr>
              <w:cnfStyle w:val="000000000000"/>
              <w:rPr>
                <w:rFonts w:cs="Times New Roman"/>
                <w:sz w:val="24"/>
                <w:szCs w:val="24"/>
              </w:rPr>
            </w:pPr>
            <w:r w:rsidRPr="00F254AC">
              <w:rPr>
                <w:rFonts w:cs="Times New Roman"/>
                <w:sz w:val="24"/>
                <w:szCs w:val="24"/>
              </w:rPr>
              <w:t>7800</w:t>
            </w:r>
          </w:p>
        </w:tc>
        <w:tc>
          <w:tcPr>
            <w:tcW w:w="1399" w:type="dxa"/>
            <w:shd w:val="clear" w:color="auto" w:fill="auto"/>
          </w:tcPr>
          <w:p w:rsidR="001F69FC" w:rsidRPr="00F254AC" w:rsidRDefault="007A1F2D" w:rsidP="004021BB">
            <w:pPr>
              <w:cnfStyle w:val="000000000000"/>
              <w:rPr>
                <w:rFonts w:cs="Times New Roman"/>
                <w:sz w:val="24"/>
                <w:szCs w:val="24"/>
              </w:rPr>
            </w:pPr>
            <w:r w:rsidRPr="00F254AC">
              <w:rPr>
                <w:rFonts w:cs="Times New Roman"/>
                <w:sz w:val="24"/>
                <w:szCs w:val="24"/>
              </w:rPr>
              <w:t>200</w:t>
            </w:r>
          </w:p>
        </w:tc>
        <w:tc>
          <w:tcPr>
            <w:tcW w:w="1399" w:type="dxa"/>
            <w:shd w:val="clear" w:color="auto" w:fill="auto"/>
          </w:tcPr>
          <w:p w:rsidR="001F69FC" w:rsidRPr="00F254AC" w:rsidRDefault="007A1F2D" w:rsidP="004021BB">
            <w:pPr>
              <w:cnfStyle w:val="000000000000"/>
              <w:rPr>
                <w:rFonts w:cs="Times New Roman"/>
                <w:sz w:val="24"/>
                <w:szCs w:val="24"/>
              </w:rPr>
            </w:pPr>
            <w:r w:rsidRPr="00F254AC">
              <w:rPr>
                <w:rFonts w:cs="Times New Roman"/>
                <w:sz w:val="24"/>
                <w:szCs w:val="24"/>
              </w:rPr>
              <w:t>0.3</w:t>
            </w:r>
            <w:r w:rsidR="002060E3" w:rsidRPr="00F254AC">
              <w:rPr>
                <w:rFonts w:cs="Times New Roman"/>
                <w:sz w:val="24"/>
                <w:szCs w:val="24"/>
              </w:rPr>
              <w:t>0</w:t>
            </w:r>
          </w:p>
        </w:tc>
      </w:tr>
    </w:tbl>
    <w:p w:rsidR="008C51F6" w:rsidRPr="00F254AC" w:rsidRDefault="008C51F6" w:rsidP="00D81836">
      <w:pPr>
        <w:rPr>
          <w:rFonts w:cs="Times New Roman"/>
          <w:szCs w:val="24"/>
        </w:rPr>
      </w:pPr>
    </w:p>
    <w:p w:rsidR="003D2251" w:rsidRPr="00F254AC" w:rsidRDefault="00354167" w:rsidP="00D81836">
      <w:pPr>
        <w:rPr>
          <w:rFonts w:cs="Times New Roman"/>
          <w:szCs w:val="24"/>
        </w:rPr>
      </w:pPr>
      <w:r w:rsidRPr="00F254AC">
        <w:rPr>
          <w:rFonts w:cs="Times New Roman"/>
          <w:szCs w:val="24"/>
        </w:rPr>
        <w:t>Temperature</w:t>
      </w:r>
      <w:r w:rsidR="00F03430" w:rsidRPr="00F254AC">
        <w:rPr>
          <w:rFonts w:cs="Times New Roman"/>
          <w:szCs w:val="24"/>
        </w:rPr>
        <w:t>s</w:t>
      </w:r>
      <w:r w:rsidRPr="00F254AC">
        <w:rPr>
          <w:rFonts w:cs="Times New Roman"/>
          <w:szCs w:val="24"/>
        </w:rPr>
        <w:t xml:space="preserve"> during single stop br</w:t>
      </w:r>
      <w:r w:rsidR="00FA5AD2" w:rsidRPr="00F254AC">
        <w:rPr>
          <w:rFonts w:cs="Times New Roman"/>
          <w:szCs w:val="24"/>
        </w:rPr>
        <w:t xml:space="preserve">aking </w:t>
      </w:r>
      <w:r w:rsidR="00F03430" w:rsidRPr="00F254AC">
        <w:rPr>
          <w:rFonts w:cs="Times New Roman"/>
          <w:szCs w:val="24"/>
        </w:rPr>
        <w:t>were predicted for</w:t>
      </w:r>
      <w:r w:rsidR="00FA5AD2" w:rsidRPr="00F254AC">
        <w:rPr>
          <w:rFonts w:cs="Times New Roman"/>
          <w:szCs w:val="24"/>
        </w:rPr>
        <w:t xml:space="preserve"> both discs using FEA simulations </w:t>
      </w:r>
      <w:r w:rsidR="00F03430" w:rsidRPr="00F254AC">
        <w:rPr>
          <w:rFonts w:cs="Times New Roman"/>
          <w:szCs w:val="24"/>
        </w:rPr>
        <w:t>for</w:t>
      </w:r>
      <w:r w:rsidR="00FA5AD2" w:rsidRPr="00F254AC">
        <w:rPr>
          <w:rFonts w:cs="Times New Roman"/>
          <w:szCs w:val="24"/>
        </w:rPr>
        <w:t xml:space="preserve"> vehicle mass</w:t>
      </w:r>
      <w:r w:rsidR="00D54F43" w:rsidRPr="00F254AC">
        <w:rPr>
          <w:rFonts w:cs="Times New Roman"/>
          <w:szCs w:val="24"/>
        </w:rPr>
        <w:t>es</w:t>
      </w:r>
      <w:r w:rsidR="00FA5AD2" w:rsidRPr="00F254AC">
        <w:rPr>
          <w:rFonts w:cs="Times New Roman"/>
          <w:szCs w:val="24"/>
        </w:rPr>
        <w:t xml:space="preserve"> </w:t>
      </w:r>
      <w:r w:rsidR="00983D82" w:rsidRPr="00F254AC">
        <w:rPr>
          <w:rFonts w:cs="Times New Roman"/>
          <w:szCs w:val="24"/>
        </w:rPr>
        <w:t>of 1000</w:t>
      </w:r>
      <w:r w:rsidR="009E6DE2">
        <w:rPr>
          <w:rFonts w:cs="Times New Roman"/>
          <w:szCs w:val="24"/>
        </w:rPr>
        <w:t xml:space="preserve"> </w:t>
      </w:r>
      <w:r w:rsidR="00983D82" w:rsidRPr="00F254AC">
        <w:rPr>
          <w:rFonts w:cs="Times New Roman"/>
          <w:szCs w:val="24"/>
        </w:rPr>
        <w:t>kg, 1500</w:t>
      </w:r>
      <w:r w:rsidR="009E6DE2">
        <w:rPr>
          <w:rFonts w:cs="Times New Roman"/>
          <w:szCs w:val="24"/>
        </w:rPr>
        <w:t xml:space="preserve"> </w:t>
      </w:r>
      <w:r w:rsidR="00983D82" w:rsidRPr="00F254AC">
        <w:rPr>
          <w:rFonts w:cs="Times New Roman"/>
          <w:szCs w:val="24"/>
        </w:rPr>
        <w:t>kg and 2000</w:t>
      </w:r>
      <w:r w:rsidR="009E6DE2">
        <w:rPr>
          <w:rFonts w:cs="Times New Roman"/>
          <w:szCs w:val="24"/>
        </w:rPr>
        <w:t xml:space="preserve"> </w:t>
      </w:r>
      <w:r w:rsidR="00983D82" w:rsidRPr="00F254AC">
        <w:rPr>
          <w:rFonts w:cs="Times New Roman"/>
          <w:szCs w:val="24"/>
        </w:rPr>
        <w:t>kg</w:t>
      </w:r>
      <w:r w:rsidR="00922FD8" w:rsidRPr="00F254AC">
        <w:rPr>
          <w:rFonts w:cs="Times New Roman"/>
          <w:szCs w:val="24"/>
        </w:rPr>
        <w:t xml:space="preserve">. </w:t>
      </w:r>
      <w:r w:rsidR="004021BB" w:rsidRPr="00F254AC">
        <w:rPr>
          <w:rFonts w:cs="Times New Roman"/>
          <w:szCs w:val="24"/>
        </w:rPr>
        <w:t>Fig.</w:t>
      </w:r>
      <w:r w:rsidR="00F870DB" w:rsidRPr="00F254AC">
        <w:rPr>
          <w:rFonts w:cs="Times New Roman"/>
          <w:szCs w:val="24"/>
        </w:rPr>
        <w:t xml:space="preserve"> 11</w:t>
      </w:r>
      <w:r w:rsidR="002060E3" w:rsidRPr="00F254AC">
        <w:rPr>
          <w:rFonts w:cs="Times New Roman"/>
          <w:szCs w:val="24"/>
        </w:rPr>
        <w:t xml:space="preserve"> show</w:t>
      </w:r>
      <w:r w:rsidR="000C7611" w:rsidRPr="00F254AC">
        <w:rPr>
          <w:rFonts w:cs="Times New Roman"/>
          <w:szCs w:val="24"/>
        </w:rPr>
        <w:t>s</w:t>
      </w:r>
      <w:r w:rsidR="00CE73E2" w:rsidRPr="00F254AC">
        <w:rPr>
          <w:rFonts w:cs="Times New Roman"/>
          <w:szCs w:val="24"/>
        </w:rPr>
        <w:t xml:space="preserve"> </w:t>
      </w:r>
      <w:r w:rsidR="000C7611" w:rsidRPr="00F254AC">
        <w:rPr>
          <w:rFonts w:cs="Times New Roman"/>
          <w:szCs w:val="24"/>
        </w:rPr>
        <w:t xml:space="preserve">the </w:t>
      </w:r>
      <w:r w:rsidR="00CE73E2" w:rsidRPr="00F254AC">
        <w:rPr>
          <w:rFonts w:cs="Times New Roman"/>
          <w:szCs w:val="24"/>
        </w:rPr>
        <w:t xml:space="preserve">predicted </w:t>
      </w:r>
      <w:r w:rsidR="000C7611" w:rsidRPr="00F254AC">
        <w:rPr>
          <w:rFonts w:cs="Times New Roman"/>
          <w:szCs w:val="24"/>
        </w:rPr>
        <w:t>temperature profiles</w:t>
      </w:r>
      <w:r w:rsidR="00DB0748" w:rsidRPr="00F254AC">
        <w:rPr>
          <w:rFonts w:cs="Times New Roman"/>
          <w:szCs w:val="24"/>
        </w:rPr>
        <w:t xml:space="preserve"> at a point on the</w:t>
      </w:r>
      <w:r w:rsidR="00F03430" w:rsidRPr="00F254AC">
        <w:rPr>
          <w:rFonts w:cs="Times New Roman"/>
          <w:szCs w:val="24"/>
        </w:rPr>
        <w:t xml:space="preserve"> rubbing</w:t>
      </w:r>
      <w:r w:rsidR="000C7611" w:rsidRPr="00F254AC">
        <w:rPr>
          <w:rFonts w:cs="Times New Roman"/>
          <w:szCs w:val="24"/>
        </w:rPr>
        <w:t xml:space="preserve"> surface of </w:t>
      </w:r>
      <w:r w:rsidR="00F03430" w:rsidRPr="00F254AC">
        <w:rPr>
          <w:rFonts w:cs="Times New Roman"/>
          <w:szCs w:val="24"/>
        </w:rPr>
        <w:t>each disc</w:t>
      </w:r>
      <w:r w:rsidR="00DB0748" w:rsidRPr="00F254AC">
        <w:rPr>
          <w:rFonts w:cs="Times New Roman"/>
          <w:szCs w:val="24"/>
        </w:rPr>
        <w:t xml:space="preserve"> </w:t>
      </w:r>
      <w:r w:rsidR="000C7611" w:rsidRPr="00F254AC">
        <w:rPr>
          <w:rFonts w:cs="Times New Roman"/>
          <w:szCs w:val="24"/>
        </w:rPr>
        <w:t>without</w:t>
      </w:r>
      <w:r w:rsidR="00F03430" w:rsidRPr="00F254AC">
        <w:rPr>
          <w:rFonts w:cs="Times New Roman"/>
          <w:szCs w:val="24"/>
        </w:rPr>
        <w:t xml:space="preserve"> </w:t>
      </w:r>
      <w:r w:rsidR="00DB0748" w:rsidRPr="00F254AC">
        <w:rPr>
          <w:rFonts w:cs="Times New Roman"/>
          <w:szCs w:val="24"/>
        </w:rPr>
        <w:t xml:space="preserve">any </w:t>
      </w:r>
      <w:r w:rsidR="000C7611" w:rsidRPr="00F254AC">
        <w:rPr>
          <w:rFonts w:cs="Times New Roman"/>
          <w:szCs w:val="24"/>
        </w:rPr>
        <w:t>reg</w:t>
      </w:r>
      <w:r w:rsidR="004021BB" w:rsidRPr="00F254AC">
        <w:rPr>
          <w:rFonts w:cs="Times New Roman"/>
          <w:szCs w:val="24"/>
        </w:rPr>
        <w:t>enerative braking</w:t>
      </w:r>
      <w:r w:rsidR="00F03430" w:rsidRPr="00F254AC">
        <w:rPr>
          <w:rFonts w:cs="Times New Roman"/>
          <w:szCs w:val="24"/>
        </w:rPr>
        <w:t xml:space="preserve"> (100% duty level on both discs)</w:t>
      </w:r>
      <w:r w:rsidR="004021BB" w:rsidRPr="00F254AC">
        <w:rPr>
          <w:rFonts w:cs="Times New Roman"/>
          <w:szCs w:val="24"/>
        </w:rPr>
        <w:t>. Fig.</w:t>
      </w:r>
      <w:r w:rsidR="007A19FB" w:rsidRPr="00F254AC">
        <w:rPr>
          <w:rFonts w:cs="Times New Roman"/>
          <w:szCs w:val="24"/>
        </w:rPr>
        <w:t xml:space="preserve"> </w:t>
      </w:r>
      <w:r w:rsidR="00F870DB" w:rsidRPr="00F254AC">
        <w:rPr>
          <w:rFonts w:cs="Times New Roman"/>
          <w:szCs w:val="24"/>
        </w:rPr>
        <w:t>12</w:t>
      </w:r>
      <w:r w:rsidR="007A19FB" w:rsidRPr="00F254AC">
        <w:rPr>
          <w:rFonts w:cs="Times New Roman"/>
          <w:szCs w:val="24"/>
        </w:rPr>
        <w:t xml:space="preserve"> shows</w:t>
      </w:r>
      <w:r w:rsidR="000C7611" w:rsidRPr="00F254AC">
        <w:rPr>
          <w:rFonts w:cs="Times New Roman"/>
          <w:szCs w:val="24"/>
        </w:rPr>
        <w:t xml:space="preserve"> the </w:t>
      </w:r>
      <w:r w:rsidR="00091931" w:rsidRPr="00F254AC">
        <w:rPr>
          <w:rFonts w:cs="Times New Roman"/>
          <w:szCs w:val="24"/>
        </w:rPr>
        <w:t>corresponding results</w:t>
      </w:r>
      <w:r w:rsidR="00CE73E2" w:rsidRPr="00F254AC">
        <w:rPr>
          <w:rFonts w:cs="Times New Roman"/>
          <w:szCs w:val="24"/>
        </w:rPr>
        <w:t xml:space="preserve"> where </w:t>
      </w:r>
      <w:r w:rsidR="00091931" w:rsidRPr="00F254AC">
        <w:rPr>
          <w:rFonts w:cs="Times New Roman"/>
          <w:szCs w:val="24"/>
        </w:rPr>
        <w:t>30% of the</w:t>
      </w:r>
      <w:r w:rsidR="003B4497" w:rsidRPr="00F254AC">
        <w:rPr>
          <w:rFonts w:cs="Times New Roman"/>
          <w:szCs w:val="24"/>
        </w:rPr>
        <w:t xml:space="preserve"> </w:t>
      </w:r>
      <w:r w:rsidR="000C7611" w:rsidRPr="00F254AC">
        <w:rPr>
          <w:rFonts w:cs="Times New Roman"/>
          <w:szCs w:val="24"/>
        </w:rPr>
        <w:t xml:space="preserve">braking energy </w:t>
      </w:r>
      <w:r w:rsidR="00091931" w:rsidRPr="00F254AC">
        <w:rPr>
          <w:rFonts w:cs="Times New Roman"/>
          <w:szCs w:val="24"/>
        </w:rPr>
        <w:t>has</w:t>
      </w:r>
      <w:r w:rsidR="003D2251" w:rsidRPr="00F254AC">
        <w:rPr>
          <w:rFonts w:cs="Times New Roman"/>
          <w:szCs w:val="24"/>
        </w:rPr>
        <w:t xml:space="preserve"> been </w:t>
      </w:r>
      <w:r w:rsidR="00F03430" w:rsidRPr="00F254AC">
        <w:rPr>
          <w:rFonts w:cs="Times New Roman"/>
          <w:szCs w:val="24"/>
        </w:rPr>
        <w:t>absorbed</w:t>
      </w:r>
      <w:r w:rsidR="000C7611" w:rsidRPr="00F254AC">
        <w:rPr>
          <w:rFonts w:cs="Times New Roman"/>
          <w:szCs w:val="24"/>
        </w:rPr>
        <w:t xml:space="preserve"> by regenerative braking. </w:t>
      </w:r>
      <w:r w:rsidR="00091931" w:rsidRPr="00F254AC">
        <w:rPr>
          <w:rFonts w:cs="Times New Roman"/>
          <w:szCs w:val="24"/>
        </w:rPr>
        <w:t xml:space="preserve">A peak is seen </w:t>
      </w:r>
      <w:r w:rsidR="00F03430" w:rsidRPr="00F254AC">
        <w:rPr>
          <w:rFonts w:cs="Times New Roman"/>
          <w:szCs w:val="24"/>
        </w:rPr>
        <w:t xml:space="preserve">at </w:t>
      </w:r>
      <w:r w:rsidR="00091931" w:rsidRPr="00F254AC">
        <w:rPr>
          <w:rFonts w:cs="Times New Roman"/>
          <w:szCs w:val="24"/>
        </w:rPr>
        <w:t>every revolution on all curves as the measurement point moves past the friction pad.</w:t>
      </w:r>
      <w:r w:rsidR="00AB10CF" w:rsidRPr="00F254AC">
        <w:rPr>
          <w:rFonts w:cs="Times New Roman"/>
          <w:szCs w:val="24"/>
        </w:rPr>
        <w:t xml:space="preserve"> </w:t>
      </w:r>
      <w:r w:rsidR="00091931" w:rsidRPr="00F254AC">
        <w:rPr>
          <w:rFonts w:cs="Times New Roman"/>
          <w:szCs w:val="24"/>
        </w:rPr>
        <w:t>I</w:t>
      </w:r>
      <w:r w:rsidR="00F03430" w:rsidRPr="00F254AC">
        <w:rPr>
          <w:rFonts w:cs="Times New Roman"/>
          <w:szCs w:val="24"/>
        </w:rPr>
        <w:t>n both cases the ventilated disc</w:t>
      </w:r>
      <w:r w:rsidR="00091931" w:rsidRPr="00F254AC">
        <w:rPr>
          <w:rFonts w:cs="Times New Roman"/>
          <w:szCs w:val="24"/>
        </w:rPr>
        <w:t xml:space="preserve">s remain cooler than the solid discs, by approximately </w:t>
      </w:r>
      <w:r w:rsidR="00F03430" w:rsidRPr="00F254AC">
        <w:rPr>
          <w:rFonts w:cs="Times New Roman"/>
          <w:szCs w:val="24"/>
        </w:rPr>
        <w:t>50</w:t>
      </w:r>
      <w:r w:rsidR="00287EBC" w:rsidRPr="00F254AC">
        <w:rPr>
          <w:rFonts w:cs="Times New Roman"/>
          <w:szCs w:val="24"/>
        </w:rPr>
        <w:sym w:font="Symbol" w:char="F0B0"/>
      </w:r>
      <w:r w:rsidR="00287EBC" w:rsidRPr="00F254AC">
        <w:rPr>
          <w:rFonts w:cs="Times New Roman"/>
          <w:szCs w:val="24"/>
        </w:rPr>
        <w:t xml:space="preserve">C. </w:t>
      </w:r>
      <w:r w:rsidR="00F03430" w:rsidRPr="00F254AC">
        <w:rPr>
          <w:rFonts w:cs="Times New Roman"/>
          <w:szCs w:val="24"/>
        </w:rPr>
        <w:t xml:space="preserve">The high speed </w:t>
      </w:r>
      <w:r w:rsidR="003D2251" w:rsidRPr="00F254AC">
        <w:rPr>
          <w:rFonts w:cs="Times New Roman"/>
          <w:szCs w:val="24"/>
        </w:rPr>
        <w:t xml:space="preserve">stop results </w:t>
      </w:r>
      <w:r w:rsidR="00091931" w:rsidRPr="00F254AC">
        <w:rPr>
          <w:rFonts w:cs="Times New Roman"/>
          <w:szCs w:val="24"/>
        </w:rPr>
        <w:t xml:space="preserve">are </w:t>
      </w:r>
      <w:r w:rsidR="003D2251" w:rsidRPr="00F254AC">
        <w:rPr>
          <w:rFonts w:cs="Times New Roman"/>
          <w:szCs w:val="24"/>
        </w:rPr>
        <w:t>show</w:t>
      </w:r>
      <w:r w:rsidR="00091931" w:rsidRPr="00F254AC">
        <w:rPr>
          <w:rFonts w:cs="Times New Roman"/>
          <w:szCs w:val="24"/>
        </w:rPr>
        <w:t>n</w:t>
      </w:r>
      <w:r w:rsidR="003D2251" w:rsidRPr="00F254AC">
        <w:rPr>
          <w:rFonts w:cs="Times New Roman"/>
          <w:szCs w:val="24"/>
        </w:rPr>
        <w:t xml:space="preserve"> </w:t>
      </w:r>
      <w:r w:rsidR="004021BB" w:rsidRPr="00F254AC">
        <w:rPr>
          <w:rFonts w:cs="Times New Roman"/>
          <w:szCs w:val="24"/>
        </w:rPr>
        <w:t>in Fig.</w:t>
      </w:r>
      <w:r w:rsidR="00F870DB" w:rsidRPr="00F254AC">
        <w:rPr>
          <w:rFonts w:cs="Times New Roman"/>
          <w:szCs w:val="24"/>
        </w:rPr>
        <w:t xml:space="preserve"> 13</w:t>
      </w:r>
      <w:r w:rsidR="00091931" w:rsidRPr="00F254AC">
        <w:rPr>
          <w:rFonts w:cs="Times New Roman"/>
          <w:szCs w:val="24"/>
        </w:rPr>
        <w:t>;</w:t>
      </w:r>
      <w:r w:rsidR="007A1447" w:rsidRPr="00F254AC">
        <w:rPr>
          <w:rFonts w:cs="Times New Roman"/>
          <w:szCs w:val="24"/>
        </w:rPr>
        <w:t xml:space="preserve"> t</w:t>
      </w:r>
      <w:r w:rsidR="003D2251" w:rsidRPr="00F254AC">
        <w:rPr>
          <w:rFonts w:cs="Times New Roman"/>
          <w:szCs w:val="24"/>
        </w:rPr>
        <w:t>he vehicle equipped</w:t>
      </w:r>
      <w:r w:rsidR="00091931" w:rsidRPr="00F254AC">
        <w:rPr>
          <w:rFonts w:cs="Times New Roman"/>
          <w:szCs w:val="24"/>
        </w:rPr>
        <w:t xml:space="preserve"> with </w:t>
      </w:r>
      <w:r w:rsidR="00091931" w:rsidRPr="00F254AC">
        <w:rPr>
          <w:rFonts w:cs="Times New Roman"/>
          <w:szCs w:val="24"/>
        </w:rPr>
        <w:lastRenderedPageBreak/>
        <w:t>regenerative braking</w:t>
      </w:r>
      <w:r w:rsidR="003D2251" w:rsidRPr="00F254AC">
        <w:rPr>
          <w:rFonts w:cs="Times New Roman"/>
          <w:szCs w:val="24"/>
        </w:rPr>
        <w:t xml:space="preserve"> </w:t>
      </w:r>
      <w:r w:rsidR="00091931" w:rsidRPr="00F254AC">
        <w:rPr>
          <w:rFonts w:cs="Times New Roman"/>
          <w:szCs w:val="24"/>
        </w:rPr>
        <w:t xml:space="preserve">has a solid disc but has a much </w:t>
      </w:r>
      <w:r w:rsidR="003D2251" w:rsidRPr="00F254AC">
        <w:rPr>
          <w:rFonts w:cs="Times New Roman"/>
          <w:szCs w:val="24"/>
        </w:rPr>
        <w:t>reduce</w:t>
      </w:r>
      <w:r w:rsidR="00091931" w:rsidRPr="00F254AC">
        <w:rPr>
          <w:rFonts w:cs="Times New Roman"/>
          <w:szCs w:val="24"/>
        </w:rPr>
        <w:t>d peak temperature compared with the solid disc without regenerative braking</w:t>
      </w:r>
      <w:r w:rsidR="007A1447" w:rsidRPr="00F254AC">
        <w:rPr>
          <w:rFonts w:cs="Times New Roman"/>
          <w:szCs w:val="24"/>
        </w:rPr>
        <w:t>. T</w:t>
      </w:r>
      <w:r w:rsidR="003D2251" w:rsidRPr="00F254AC">
        <w:rPr>
          <w:rFonts w:cs="Times New Roman"/>
          <w:szCs w:val="24"/>
        </w:rPr>
        <w:t xml:space="preserve">his </w:t>
      </w:r>
      <w:r w:rsidR="00091931" w:rsidRPr="00F254AC">
        <w:rPr>
          <w:rFonts w:cs="Times New Roman"/>
          <w:szCs w:val="24"/>
        </w:rPr>
        <w:t>suggests</w:t>
      </w:r>
      <w:r w:rsidR="003D2251" w:rsidRPr="00F254AC">
        <w:rPr>
          <w:rFonts w:cs="Times New Roman"/>
          <w:szCs w:val="24"/>
        </w:rPr>
        <w:t xml:space="preserve"> that a lightweight brake </w:t>
      </w:r>
      <w:r w:rsidR="00CE73E2" w:rsidRPr="00F254AC">
        <w:rPr>
          <w:rFonts w:cs="Times New Roman"/>
          <w:szCs w:val="24"/>
        </w:rPr>
        <w:t xml:space="preserve">could </w:t>
      </w:r>
      <w:r w:rsidR="007A1447" w:rsidRPr="00F254AC">
        <w:rPr>
          <w:rFonts w:cs="Times New Roman"/>
          <w:szCs w:val="24"/>
        </w:rPr>
        <w:t>be used in</w:t>
      </w:r>
      <w:r w:rsidR="00091931" w:rsidRPr="00F254AC">
        <w:rPr>
          <w:rFonts w:cs="Times New Roman"/>
          <w:szCs w:val="24"/>
        </w:rPr>
        <w:t xml:space="preserve"> a</w:t>
      </w:r>
      <w:r w:rsidR="00CE73E2" w:rsidRPr="00F254AC">
        <w:rPr>
          <w:rFonts w:cs="Times New Roman"/>
          <w:szCs w:val="24"/>
        </w:rPr>
        <w:t xml:space="preserve"> hybrid car even though</w:t>
      </w:r>
      <w:r w:rsidR="007A1447" w:rsidRPr="00F254AC">
        <w:rPr>
          <w:rFonts w:cs="Times New Roman"/>
          <w:szCs w:val="24"/>
        </w:rPr>
        <w:t xml:space="preserve"> the </w:t>
      </w:r>
      <w:r w:rsidR="00F03430" w:rsidRPr="00F254AC">
        <w:rPr>
          <w:rFonts w:cs="Times New Roman"/>
          <w:szCs w:val="24"/>
        </w:rPr>
        <w:t xml:space="preserve">brake disc </w:t>
      </w:r>
      <w:r w:rsidR="007A1447" w:rsidRPr="00F254AC">
        <w:rPr>
          <w:rFonts w:cs="Times New Roman"/>
          <w:szCs w:val="24"/>
        </w:rPr>
        <w:t xml:space="preserve">mass </w:t>
      </w:r>
      <w:r w:rsidR="00F03430" w:rsidRPr="00F254AC">
        <w:rPr>
          <w:rFonts w:cs="Times New Roman"/>
          <w:szCs w:val="24"/>
        </w:rPr>
        <w:t xml:space="preserve">is reduced (from </w:t>
      </w:r>
      <w:r w:rsidR="00287EBC" w:rsidRPr="00F254AC">
        <w:rPr>
          <w:rFonts w:cs="Times New Roman"/>
          <w:szCs w:val="24"/>
        </w:rPr>
        <w:t>approximately 5.25</w:t>
      </w:r>
      <w:r w:rsidR="009E6DE2">
        <w:rPr>
          <w:rFonts w:cs="Times New Roman"/>
          <w:szCs w:val="24"/>
        </w:rPr>
        <w:t xml:space="preserve"> </w:t>
      </w:r>
      <w:r w:rsidR="00287EBC" w:rsidRPr="00F254AC">
        <w:rPr>
          <w:rFonts w:cs="Times New Roman"/>
          <w:szCs w:val="24"/>
        </w:rPr>
        <w:t xml:space="preserve">kg </w:t>
      </w:r>
      <w:r w:rsidR="00F03430" w:rsidRPr="00F254AC">
        <w:rPr>
          <w:rFonts w:cs="Times New Roman"/>
          <w:szCs w:val="24"/>
        </w:rPr>
        <w:t xml:space="preserve">to </w:t>
      </w:r>
      <w:r w:rsidR="00DB7CA0" w:rsidRPr="00F254AC">
        <w:rPr>
          <w:rFonts w:cs="Times New Roman"/>
          <w:szCs w:val="24"/>
        </w:rPr>
        <w:t>3.75</w:t>
      </w:r>
      <w:r w:rsidR="009E6DE2">
        <w:rPr>
          <w:rFonts w:cs="Times New Roman"/>
          <w:szCs w:val="24"/>
        </w:rPr>
        <w:t xml:space="preserve"> </w:t>
      </w:r>
      <w:r w:rsidR="007A1447" w:rsidRPr="00F254AC">
        <w:rPr>
          <w:rFonts w:cs="Times New Roman"/>
          <w:szCs w:val="24"/>
        </w:rPr>
        <w:t>kg</w:t>
      </w:r>
      <w:r w:rsidR="00F03430" w:rsidRPr="00F254AC">
        <w:rPr>
          <w:rFonts w:cs="Times New Roman"/>
          <w:szCs w:val="24"/>
        </w:rPr>
        <w:t>)</w:t>
      </w:r>
      <w:r w:rsidR="007A1447" w:rsidRPr="00F254AC">
        <w:rPr>
          <w:rFonts w:cs="Times New Roman"/>
          <w:szCs w:val="24"/>
        </w:rPr>
        <w:t xml:space="preserve">. </w:t>
      </w:r>
      <w:r w:rsidR="000E69B0" w:rsidRPr="00F254AC">
        <w:rPr>
          <w:rFonts w:cs="Times New Roman"/>
          <w:szCs w:val="24"/>
        </w:rPr>
        <w:t xml:space="preserve">The temperature of </w:t>
      </w:r>
      <w:r w:rsidR="003B4497" w:rsidRPr="00F254AC">
        <w:rPr>
          <w:rFonts w:cs="Times New Roman"/>
          <w:szCs w:val="24"/>
        </w:rPr>
        <w:t xml:space="preserve">a </w:t>
      </w:r>
      <w:r w:rsidR="000E69B0" w:rsidRPr="00F254AC">
        <w:rPr>
          <w:rFonts w:cs="Times New Roman"/>
          <w:szCs w:val="24"/>
        </w:rPr>
        <w:t xml:space="preserve">solid disc with regenerative braking could </w:t>
      </w:r>
      <w:r w:rsidR="00983610" w:rsidRPr="00F254AC">
        <w:rPr>
          <w:rFonts w:cs="Times New Roman"/>
          <w:szCs w:val="24"/>
        </w:rPr>
        <w:t xml:space="preserve">possibly </w:t>
      </w:r>
      <w:r w:rsidR="000E69B0" w:rsidRPr="00F254AC">
        <w:rPr>
          <w:rFonts w:cs="Times New Roman"/>
          <w:szCs w:val="24"/>
        </w:rPr>
        <w:t>be</w:t>
      </w:r>
      <w:r w:rsidR="003B4497" w:rsidRPr="00F254AC">
        <w:rPr>
          <w:rFonts w:cs="Times New Roman"/>
          <w:szCs w:val="24"/>
        </w:rPr>
        <w:t xml:space="preserve"> further </w:t>
      </w:r>
      <w:r w:rsidR="000E69B0" w:rsidRPr="00F254AC">
        <w:rPr>
          <w:rFonts w:cs="Times New Roman"/>
          <w:szCs w:val="24"/>
        </w:rPr>
        <w:t xml:space="preserve">reduced by </w:t>
      </w:r>
      <w:r w:rsidR="00F03430" w:rsidRPr="00F254AC">
        <w:rPr>
          <w:rFonts w:cs="Times New Roman"/>
          <w:szCs w:val="24"/>
        </w:rPr>
        <w:t>additional d</w:t>
      </w:r>
      <w:r w:rsidR="000E69B0" w:rsidRPr="00F254AC">
        <w:rPr>
          <w:rFonts w:cs="Times New Roman"/>
          <w:szCs w:val="24"/>
        </w:rPr>
        <w:t xml:space="preserve">esign </w:t>
      </w:r>
      <w:r w:rsidR="00F03430" w:rsidRPr="00F254AC">
        <w:rPr>
          <w:rFonts w:cs="Times New Roman"/>
          <w:szCs w:val="24"/>
        </w:rPr>
        <w:t xml:space="preserve">improvements </w:t>
      </w:r>
      <w:r w:rsidR="000E69B0" w:rsidRPr="00F254AC">
        <w:rPr>
          <w:rFonts w:cs="Times New Roman"/>
          <w:szCs w:val="24"/>
        </w:rPr>
        <w:t>or by providing</w:t>
      </w:r>
      <w:r w:rsidR="00F03430" w:rsidRPr="00F254AC">
        <w:rPr>
          <w:rFonts w:cs="Times New Roman"/>
          <w:szCs w:val="24"/>
        </w:rPr>
        <w:t xml:space="preserve"> an extra</w:t>
      </w:r>
      <w:r w:rsidR="000E69B0" w:rsidRPr="00F254AC">
        <w:rPr>
          <w:rFonts w:cs="Times New Roman"/>
          <w:szCs w:val="24"/>
        </w:rPr>
        <w:t xml:space="preserve"> cooling system </w:t>
      </w:r>
      <w:r w:rsidR="003B4497" w:rsidRPr="00F254AC">
        <w:rPr>
          <w:rFonts w:cs="Times New Roman"/>
          <w:szCs w:val="24"/>
        </w:rPr>
        <w:t>for the disc surface</w:t>
      </w:r>
      <w:r w:rsidR="000E69B0" w:rsidRPr="00F254AC">
        <w:rPr>
          <w:rFonts w:cs="Times New Roman"/>
          <w:szCs w:val="24"/>
        </w:rPr>
        <w:t>.</w:t>
      </w:r>
    </w:p>
    <w:p w:rsidR="00743DAB" w:rsidRPr="00F254AC" w:rsidRDefault="00C30788" w:rsidP="002B5815">
      <w:pPr>
        <w:jc w:val="center"/>
        <w:rPr>
          <w:rFonts w:cs="Times New Roman"/>
          <w:szCs w:val="24"/>
        </w:rPr>
      </w:pPr>
      <w:r w:rsidRPr="00F254AC">
        <w:rPr>
          <w:rFonts w:cs="Times New Roman"/>
          <w:noProof/>
          <w:szCs w:val="24"/>
          <w:lang w:val="en-US"/>
        </w:rPr>
        <w:drawing>
          <wp:inline distT="0" distB="0" distL="0" distR="0">
            <wp:extent cx="4949765" cy="2700068"/>
            <wp:effectExtent l="19050" t="0" r="22285" b="5032"/>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060E3" w:rsidRPr="00F254AC" w:rsidRDefault="005456D6" w:rsidP="00797DAB">
      <w:pPr>
        <w:ind w:left="1276" w:hanging="992"/>
        <w:jc w:val="left"/>
        <w:rPr>
          <w:rFonts w:cs="Times New Roman"/>
          <w:szCs w:val="24"/>
        </w:rPr>
      </w:pPr>
      <w:r w:rsidRPr="00F254AC">
        <w:rPr>
          <w:rFonts w:cs="Times New Roman"/>
          <w:b/>
          <w:szCs w:val="24"/>
        </w:rPr>
        <w:t>Fig. 11</w:t>
      </w:r>
      <w:r w:rsidR="00797DAB" w:rsidRPr="00F254AC">
        <w:rPr>
          <w:rFonts w:cs="Times New Roman"/>
          <w:szCs w:val="24"/>
        </w:rPr>
        <w:tab/>
      </w:r>
      <w:r w:rsidR="00CF1ED1" w:rsidRPr="00F254AC">
        <w:rPr>
          <w:rFonts w:cs="Times New Roman"/>
          <w:szCs w:val="24"/>
        </w:rPr>
        <w:t>Temperature profiles of ventilated and solid disc</w:t>
      </w:r>
      <w:r w:rsidR="003B4497" w:rsidRPr="00F254AC">
        <w:rPr>
          <w:rFonts w:cs="Times New Roman"/>
          <w:szCs w:val="24"/>
        </w:rPr>
        <w:t>s</w:t>
      </w:r>
      <w:r w:rsidR="00797DAB" w:rsidRPr="00F254AC">
        <w:rPr>
          <w:rFonts w:cs="Times New Roman"/>
          <w:szCs w:val="24"/>
        </w:rPr>
        <w:t xml:space="preserve"> without regenerative </w:t>
      </w:r>
      <w:r w:rsidR="00CF1ED1" w:rsidRPr="00F254AC">
        <w:rPr>
          <w:rFonts w:cs="Times New Roman"/>
          <w:szCs w:val="24"/>
        </w:rPr>
        <w:t>braking</w:t>
      </w:r>
      <w:r w:rsidRPr="00F254AC">
        <w:rPr>
          <w:rFonts w:cs="Times New Roman"/>
          <w:szCs w:val="24"/>
        </w:rPr>
        <w:t xml:space="preserve"> (100% braking duty level for both)</w:t>
      </w:r>
    </w:p>
    <w:p w:rsidR="00743DAB" w:rsidRPr="00F254AC" w:rsidRDefault="00C30788" w:rsidP="002B5815">
      <w:pPr>
        <w:jc w:val="center"/>
        <w:rPr>
          <w:rFonts w:cs="Times New Roman"/>
          <w:szCs w:val="24"/>
        </w:rPr>
      </w:pPr>
      <w:r w:rsidRPr="00F254AC">
        <w:rPr>
          <w:rFonts w:cs="Times New Roman"/>
          <w:noProof/>
          <w:szCs w:val="24"/>
          <w:lang w:val="en-US"/>
        </w:rPr>
        <w:drawing>
          <wp:inline distT="0" distB="0" distL="0" distR="0">
            <wp:extent cx="4970672" cy="3131388"/>
            <wp:effectExtent l="19050" t="0" r="20428"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060E3" w:rsidRPr="00F254AC" w:rsidRDefault="00F870DB" w:rsidP="00797DAB">
      <w:pPr>
        <w:ind w:left="1276" w:hanging="992"/>
        <w:jc w:val="left"/>
        <w:rPr>
          <w:rFonts w:cs="Times New Roman"/>
          <w:szCs w:val="24"/>
        </w:rPr>
      </w:pPr>
      <w:r w:rsidRPr="00F254AC">
        <w:rPr>
          <w:rFonts w:cs="Times New Roman"/>
          <w:b/>
          <w:szCs w:val="24"/>
        </w:rPr>
        <w:t>Fig. 12</w:t>
      </w:r>
      <w:r w:rsidR="00797DAB" w:rsidRPr="00F254AC">
        <w:rPr>
          <w:rFonts w:cs="Times New Roman"/>
          <w:szCs w:val="24"/>
        </w:rPr>
        <w:tab/>
      </w:r>
      <w:r w:rsidR="00CF1ED1" w:rsidRPr="00F254AC">
        <w:rPr>
          <w:rFonts w:cs="Times New Roman"/>
          <w:szCs w:val="24"/>
        </w:rPr>
        <w:t xml:space="preserve">Temperature profiles of ventilated disc </w:t>
      </w:r>
      <w:r w:rsidR="005456D6" w:rsidRPr="00F254AC">
        <w:rPr>
          <w:rFonts w:cs="Times New Roman"/>
          <w:szCs w:val="24"/>
        </w:rPr>
        <w:t xml:space="preserve">(100% duty level) </w:t>
      </w:r>
      <w:r w:rsidR="00CF1ED1" w:rsidRPr="00F254AC">
        <w:rPr>
          <w:rFonts w:cs="Times New Roman"/>
          <w:szCs w:val="24"/>
        </w:rPr>
        <w:t xml:space="preserve">and solid disc with regenerative braking </w:t>
      </w:r>
      <w:r w:rsidR="005456D6" w:rsidRPr="00F254AC">
        <w:rPr>
          <w:rFonts w:cs="Times New Roman"/>
          <w:szCs w:val="24"/>
        </w:rPr>
        <w:t>(70% duty level)</w:t>
      </w:r>
    </w:p>
    <w:p w:rsidR="00743DAB" w:rsidRPr="00F254AC" w:rsidRDefault="002F35F8" w:rsidP="002B5815">
      <w:pPr>
        <w:jc w:val="center"/>
        <w:rPr>
          <w:rFonts w:cs="Times New Roman"/>
          <w:szCs w:val="24"/>
        </w:rPr>
      </w:pPr>
      <w:r w:rsidRPr="00F254AC">
        <w:rPr>
          <w:rFonts w:cs="Times New Roman"/>
          <w:noProof/>
          <w:szCs w:val="24"/>
          <w:lang w:val="en-US"/>
        </w:rPr>
        <w:lastRenderedPageBreak/>
        <w:drawing>
          <wp:inline distT="0" distB="0" distL="0" distR="0">
            <wp:extent cx="4742731" cy="2225615"/>
            <wp:effectExtent l="19050" t="0" r="19769" b="3235"/>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C51F6" w:rsidRPr="00F254AC" w:rsidRDefault="00F870DB" w:rsidP="00797DAB">
      <w:pPr>
        <w:ind w:left="1276" w:hanging="992"/>
        <w:jc w:val="left"/>
        <w:rPr>
          <w:rFonts w:cs="Times New Roman"/>
          <w:szCs w:val="24"/>
        </w:rPr>
      </w:pPr>
      <w:r w:rsidRPr="00F254AC">
        <w:rPr>
          <w:rFonts w:cs="Times New Roman"/>
          <w:b/>
          <w:szCs w:val="24"/>
        </w:rPr>
        <w:t>Fig. 13</w:t>
      </w:r>
      <w:r w:rsidR="00797DAB" w:rsidRPr="00F254AC">
        <w:rPr>
          <w:rFonts w:cs="Times New Roman"/>
          <w:szCs w:val="24"/>
        </w:rPr>
        <w:tab/>
      </w:r>
      <w:r w:rsidR="003B4497" w:rsidRPr="00F254AC">
        <w:rPr>
          <w:rFonts w:cs="Times New Roman"/>
          <w:szCs w:val="24"/>
        </w:rPr>
        <w:t>C</w:t>
      </w:r>
      <w:r w:rsidR="00CF1ED1" w:rsidRPr="00F254AC">
        <w:rPr>
          <w:rFonts w:cs="Times New Roman"/>
          <w:szCs w:val="24"/>
        </w:rPr>
        <w:t>omparison</w:t>
      </w:r>
      <w:r w:rsidR="003B4497" w:rsidRPr="00F254AC">
        <w:rPr>
          <w:rFonts w:cs="Times New Roman"/>
          <w:szCs w:val="24"/>
        </w:rPr>
        <w:t xml:space="preserve"> of peak temperatures</w:t>
      </w:r>
      <w:r w:rsidR="00CF1ED1" w:rsidRPr="00F254AC">
        <w:rPr>
          <w:rFonts w:cs="Times New Roman"/>
          <w:szCs w:val="24"/>
        </w:rPr>
        <w:t xml:space="preserve"> </w:t>
      </w:r>
      <w:r w:rsidR="003B4497" w:rsidRPr="00F254AC">
        <w:rPr>
          <w:rFonts w:cs="Times New Roman"/>
          <w:szCs w:val="24"/>
        </w:rPr>
        <w:t>on ventilated and solid discs, and the solid disc with regenerative braking</w:t>
      </w:r>
      <w:r w:rsidR="005456D6" w:rsidRPr="00F254AC">
        <w:rPr>
          <w:rFonts w:cs="Times New Roman"/>
          <w:szCs w:val="24"/>
        </w:rPr>
        <w:t xml:space="preserve"> for single stop braking</w:t>
      </w:r>
    </w:p>
    <w:p w:rsidR="000E69B0" w:rsidRPr="00F254AC" w:rsidRDefault="004021BB" w:rsidP="00AB7DC7">
      <w:pPr>
        <w:ind w:firstLine="0"/>
        <w:outlineLvl w:val="0"/>
        <w:rPr>
          <w:rFonts w:cs="Times New Roman"/>
          <w:b/>
          <w:szCs w:val="24"/>
        </w:rPr>
      </w:pPr>
      <w:r w:rsidRPr="00F254AC">
        <w:rPr>
          <w:rFonts w:cs="Times New Roman"/>
          <w:b/>
          <w:szCs w:val="24"/>
        </w:rPr>
        <w:t xml:space="preserve">8.  </w:t>
      </w:r>
      <w:r w:rsidR="00983610" w:rsidRPr="00F254AC">
        <w:rPr>
          <w:rFonts w:cs="Times New Roman"/>
          <w:b/>
          <w:szCs w:val="24"/>
        </w:rPr>
        <w:t>Summary, conclusion and f</w:t>
      </w:r>
      <w:r w:rsidR="000E69B0" w:rsidRPr="00F254AC">
        <w:rPr>
          <w:rFonts w:cs="Times New Roman"/>
          <w:b/>
          <w:szCs w:val="24"/>
        </w:rPr>
        <w:t>urther work</w:t>
      </w:r>
    </w:p>
    <w:p w:rsidR="0050142C" w:rsidRPr="00F254AC" w:rsidRDefault="00D54F43" w:rsidP="0050142C">
      <w:pPr>
        <w:rPr>
          <w:rFonts w:cs="Times New Roman"/>
          <w:szCs w:val="24"/>
        </w:rPr>
      </w:pPr>
      <w:r w:rsidRPr="00F254AC">
        <w:rPr>
          <w:rFonts w:cs="Times New Roman"/>
          <w:szCs w:val="24"/>
        </w:rPr>
        <w:t>An a</w:t>
      </w:r>
      <w:r w:rsidR="0050142C" w:rsidRPr="00F254AC">
        <w:rPr>
          <w:rFonts w:cs="Times New Roman"/>
          <w:szCs w:val="24"/>
        </w:rPr>
        <w:t xml:space="preserve">nalysis </w:t>
      </w:r>
      <w:r w:rsidRPr="00F254AC">
        <w:rPr>
          <w:rFonts w:cs="Times New Roman"/>
          <w:szCs w:val="24"/>
        </w:rPr>
        <w:t xml:space="preserve">method </w:t>
      </w:r>
      <w:r w:rsidR="0050142C" w:rsidRPr="00F254AC">
        <w:rPr>
          <w:rFonts w:cs="Times New Roman"/>
          <w:szCs w:val="24"/>
        </w:rPr>
        <w:t xml:space="preserve">has been presented </w:t>
      </w:r>
      <w:r w:rsidRPr="00F254AC">
        <w:rPr>
          <w:rFonts w:cs="Times New Roman"/>
          <w:szCs w:val="24"/>
        </w:rPr>
        <w:t>which</w:t>
      </w:r>
      <w:r w:rsidR="0050142C" w:rsidRPr="00F254AC">
        <w:rPr>
          <w:rFonts w:cs="Times New Roman"/>
          <w:szCs w:val="24"/>
        </w:rPr>
        <w:t xml:space="preserve"> calculate</w:t>
      </w:r>
      <w:r w:rsidRPr="00F254AC">
        <w:rPr>
          <w:rFonts w:cs="Times New Roman"/>
          <w:szCs w:val="24"/>
        </w:rPr>
        <w:t>s</w:t>
      </w:r>
      <w:r w:rsidR="0050142C" w:rsidRPr="00F254AC">
        <w:rPr>
          <w:rFonts w:cs="Times New Roman"/>
          <w:szCs w:val="24"/>
        </w:rPr>
        <w:t xml:space="preserve"> the effect of </w:t>
      </w:r>
      <w:r w:rsidRPr="00F254AC">
        <w:rPr>
          <w:rFonts w:cs="Times New Roman"/>
          <w:szCs w:val="24"/>
        </w:rPr>
        <w:t xml:space="preserve">regenerative braking </w:t>
      </w:r>
      <w:r w:rsidR="0050142C" w:rsidRPr="00F254AC">
        <w:rPr>
          <w:rFonts w:cs="Times New Roman"/>
          <w:szCs w:val="24"/>
        </w:rPr>
        <w:t xml:space="preserve">and </w:t>
      </w:r>
      <w:r w:rsidR="00643E12" w:rsidRPr="00F254AC">
        <w:rPr>
          <w:rFonts w:cs="Times New Roman"/>
          <w:szCs w:val="24"/>
        </w:rPr>
        <w:t>friction braking</w:t>
      </w:r>
      <w:r w:rsidR="0050142C" w:rsidRPr="00F254AC">
        <w:rPr>
          <w:rFonts w:cs="Times New Roman"/>
          <w:szCs w:val="24"/>
        </w:rPr>
        <w:t xml:space="preserve"> on </w:t>
      </w:r>
      <w:r w:rsidR="00425AFF" w:rsidRPr="00F254AC">
        <w:rPr>
          <w:rFonts w:cs="Times New Roman"/>
          <w:szCs w:val="24"/>
        </w:rPr>
        <w:t xml:space="preserve">a </w:t>
      </w:r>
      <w:r w:rsidR="0050142C" w:rsidRPr="00F254AC">
        <w:rPr>
          <w:rFonts w:cs="Times New Roman"/>
          <w:szCs w:val="24"/>
        </w:rPr>
        <w:t xml:space="preserve">small car. The regenerative braking energy during </w:t>
      </w:r>
      <w:r w:rsidR="00425AFF" w:rsidRPr="00F254AC">
        <w:rPr>
          <w:rFonts w:cs="Times New Roman"/>
          <w:szCs w:val="24"/>
        </w:rPr>
        <w:t xml:space="preserve">single </w:t>
      </w:r>
      <w:r w:rsidR="0050142C" w:rsidRPr="00F254AC">
        <w:rPr>
          <w:rFonts w:cs="Times New Roman"/>
          <w:szCs w:val="24"/>
        </w:rPr>
        <w:t xml:space="preserve">stop braking was </w:t>
      </w:r>
      <w:r w:rsidR="00425AFF" w:rsidRPr="00F254AC">
        <w:rPr>
          <w:rFonts w:cs="Times New Roman"/>
          <w:szCs w:val="24"/>
        </w:rPr>
        <w:t xml:space="preserve">analysed using ADVISOR, which </w:t>
      </w:r>
      <w:r w:rsidR="0050142C" w:rsidRPr="00F254AC">
        <w:rPr>
          <w:rFonts w:cs="Times New Roman"/>
          <w:szCs w:val="24"/>
        </w:rPr>
        <w:t>was also used to analyse potential regener</w:t>
      </w:r>
      <w:r w:rsidR="00425AFF" w:rsidRPr="00F254AC">
        <w:rPr>
          <w:rFonts w:cs="Times New Roman"/>
          <w:szCs w:val="24"/>
        </w:rPr>
        <w:t xml:space="preserve">ative braking energy in selected </w:t>
      </w:r>
      <w:r w:rsidR="0050142C" w:rsidRPr="00F254AC">
        <w:rPr>
          <w:rFonts w:cs="Times New Roman"/>
          <w:szCs w:val="24"/>
        </w:rPr>
        <w:t xml:space="preserve">urban cycles e.g. </w:t>
      </w:r>
      <w:r w:rsidR="0050142C" w:rsidRPr="00F254AC">
        <w:rPr>
          <w:rStyle w:val="apple-style-span"/>
          <w:rFonts w:cs="Times New Roman"/>
          <w:bCs/>
          <w:color w:val="000000"/>
          <w:szCs w:val="24"/>
        </w:rPr>
        <w:t>ECE, NEDC, INDIA URBAN, UDDS and FTP.</w:t>
      </w:r>
      <w:r w:rsidR="0050142C" w:rsidRPr="00F254AC">
        <w:rPr>
          <w:rFonts w:cs="Times New Roman"/>
          <w:szCs w:val="24"/>
        </w:rPr>
        <w:t xml:space="preserve"> FEA </w:t>
      </w:r>
      <w:r w:rsidRPr="00F254AC">
        <w:rPr>
          <w:rFonts w:cs="Times New Roman"/>
          <w:szCs w:val="24"/>
        </w:rPr>
        <w:t>thermal analysis of</w:t>
      </w:r>
      <w:r w:rsidR="00425AFF" w:rsidRPr="00F254AC">
        <w:rPr>
          <w:rFonts w:cs="Times New Roman"/>
          <w:szCs w:val="24"/>
        </w:rPr>
        <w:t xml:space="preserve"> lightweight brake </w:t>
      </w:r>
      <w:r w:rsidRPr="00F254AC">
        <w:rPr>
          <w:rFonts w:cs="Times New Roman"/>
          <w:szCs w:val="24"/>
        </w:rPr>
        <w:t>discs has</w:t>
      </w:r>
      <w:r w:rsidR="0050142C" w:rsidRPr="00F254AC">
        <w:rPr>
          <w:rFonts w:cs="Times New Roman"/>
          <w:szCs w:val="24"/>
        </w:rPr>
        <w:t xml:space="preserve"> </w:t>
      </w:r>
      <w:r w:rsidRPr="00F254AC">
        <w:rPr>
          <w:rFonts w:cs="Times New Roman"/>
          <w:szCs w:val="24"/>
        </w:rPr>
        <w:t>predicted</w:t>
      </w:r>
      <w:r w:rsidR="00425AFF" w:rsidRPr="00F254AC">
        <w:rPr>
          <w:rFonts w:cs="Times New Roman"/>
          <w:szCs w:val="24"/>
        </w:rPr>
        <w:t xml:space="preserve"> </w:t>
      </w:r>
      <w:r w:rsidR="0050142C" w:rsidRPr="00F254AC">
        <w:rPr>
          <w:rFonts w:cs="Times New Roman"/>
          <w:szCs w:val="24"/>
        </w:rPr>
        <w:t xml:space="preserve">the </w:t>
      </w:r>
      <w:r w:rsidRPr="00F254AC">
        <w:rPr>
          <w:rFonts w:cs="Times New Roman"/>
          <w:szCs w:val="24"/>
        </w:rPr>
        <w:t>temperature</w:t>
      </w:r>
      <w:r w:rsidR="00425AFF" w:rsidRPr="00F254AC">
        <w:rPr>
          <w:rFonts w:cs="Times New Roman"/>
          <w:szCs w:val="24"/>
        </w:rPr>
        <w:t xml:space="preserve"> performance</w:t>
      </w:r>
      <w:r w:rsidR="0050142C" w:rsidRPr="00F254AC">
        <w:rPr>
          <w:rFonts w:cs="Times New Roman"/>
          <w:szCs w:val="24"/>
        </w:rPr>
        <w:t xml:space="preserve"> of a lightweight </w:t>
      </w:r>
      <w:r w:rsidR="00425AFF" w:rsidRPr="00F254AC">
        <w:rPr>
          <w:rFonts w:cs="Times New Roman"/>
          <w:szCs w:val="24"/>
        </w:rPr>
        <w:t xml:space="preserve">brake </w:t>
      </w:r>
      <w:r w:rsidR="0050142C" w:rsidRPr="00F254AC">
        <w:rPr>
          <w:rFonts w:cs="Times New Roman"/>
          <w:szCs w:val="24"/>
        </w:rPr>
        <w:t xml:space="preserve">disc </w:t>
      </w:r>
      <w:r w:rsidR="00425AFF" w:rsidRPr="00F254AC">
        <w:rPr>
          <w:rFonts w:cs="Times New Roman"/>
          <w:szCs w:val="24"/>
        </w:rPr>
        <w:t xml:space="preserve">fitted to a medium-sized </w:t>
      </w:r>
      <w:r w:rsidR="0050142C" w:rsidRPr="00F254AC">
        <w:rPr>
          <w:rFonts w:cs="Times New Roman"/>
          <w:szCs w:val="24"/>
        </w:rPr>
        <w:t>car. Comparisons were made without any other modifications and showed that regenerative braking has a significant effect upon peak disc tempe</w:t>
      </w:r>
      <w:r w:rsidR="00425AFF" w:rsidRPr="00F254AC">
        <w:rPr>
          <w:rFonts w:cs="Times New Roman"/>
          <w:szCs w:val="24"/>
        </w:rPr>
        <w:t>rature during single stop braking</w:t>
      </w:r>
      <w:r w:rsidR="0050142C" w:rsidRPr="00F254AC">
        <w:rPr>
          <w:rFonts w:cs="Times New Roman"/>
          <w:szCs w:val="24"/>
        </w:rPr>
        <w:t xml:space="preserve">. A solid </w:t>
      </w:r>
      <w:r w:rsidR="00425AFF" w:rsidRPr="00F254AC">
        <w:rPr>
          <w:rFonts w:cs="Times New Roman"/>
          <w:szCs w:val="24"/>
        </w:rPr>
        <w:t xml:space="preserve">brake </w:t>
      </w:r>
      <w:r w:rsidR="0050142C" w:rsidRPr="00F254AC">
        <w:rPr>
          <w:rFonts w:cs="Times New Roman"/>
          <w:szCs w:val="24"/>
        </w:rPr>
        <w:t xml:space="preserve">disc was shown to give very similar results to a ventilated brake disc </w:t>
      </w:r>
      <w:r w:rsidR="00425AFF" w:rsidRPr="00F254AC">
        <w:rPr>
          <w:rFonts w:cs="Times New Roman"/>
          <w:szCs w:val="24"/>
        </w:rPr>
        <w:t xml:space="preserve">where </w:t>
      </w:r>
      <w:r w:rsidRPr="00F254AC">
        <w:rPr>
          <w:rFonts w:cs="Times New Roman"/>
          <w:szCs w:val="24"/>
        </w:rPr>
        <w:t xml:space="preserve">regenerative braking </w:t>
      </w:r>
      <w:r w:rsidR="00425AFF" w:rsidRPr="00F254AC">
        <w:rPr>
          <w:rFonts w:cs="Times New Roman"/>
          <w:szCs w:val="24"/>
        </w:rPr>
        <w:t>accounts for 30% of the total braking energy</w:t>
      </w:r>
      <w:r w:rsidR="0050142C" w:rsidRPr="00F254AC">
        <w:rPr>
          <w:rFonts w:cs="Times New Roman"/>
          <w:szCs w:val="24"/>
        </w:rPr>
        <w:t xml:space="preserve">. In view of the brake duty advantages that regenerative braking offers, a prototype lightweight brake </w:t>
      </w:r>
      <w:r w:rsidR="00425AFF" w:rsidRPr="00F254AC">
        <w:rPr>
          <w:rFonts w:cs="Times New Roman"/>
          <w:szCs w:val="24"/>
        </w:rPr>
        <w:t>could effectively</w:t>
      </w:r>
      <w:r w:rsidR="0050142C" w:rsidRPr="00F254AC">
        <w:rPr>
          <w:rFonts w:cs="Times New Roman"/>
          <w:szCs w:val="24"/>
        </w:rPr>
        <w:t xml:space="preserve"> be designed for use on </w:t>
      </w:r>
      <w:r w:rsidR="00425AFF" w:rsidRPr="00F254AC">
        <w:rPr>
          <w:rFonts w:cs="Times New Roman"/>
          <w:szCs w:val="24"/>
        </w:rPr>
        <w:t xml:space="preserve">a </w:t>
      </w:r>
      <w:r w:rsidR="0050142C" w:rsidRPr="00F254AC">
        <w:rPr>
          <w:rFonts w:cs="Times New Roman"/>
          <w:szCs w:val="24"/>
        </w:rPr>
        <w:t>hybrid car</w:t>
      </w:r>
      <w:r w:rsidR="00425AFF" w:rsidRPr="00F254AC">
        <w:rPr>
          <w:rFonts w:cs="Times New Roman"/>
          <w:szCs w:val="24"/>
        </w:rPr>
        <w:t xml:space="preserve"> with RB</w:t>
      </w:r>
      <w:r w:rsidR="0050142C" w:rsidRPr="00F254AC">
        <w:rPr>
          <w:rFonts w:cs="Times New Roman"/>
          <w:szCs w:val="24"/>
        </w:rPr>
        <w:t>.</w:t>
      </w:r>
    </w:p>
    <w:p w:rsidR="0050142C" w:rsidRPr="00F254AC" w:rsidRDefault="0050142C" w:rsidP="003B5E77">
      <w:pPr>
        <w:rPr>
          <w:rFonts w:cs="Times New Roman"/>
          <w:szCs w:val="24"/>
        </w:rPr>
      </w:pPr>
      <w:r w:rsidRPr="00F254AC">
        <w:rPr>
          <w:rFonts w:cs="Times New Roman"/>
          <w:szCs w:val="24"/>
        </w:rPr>
        <w:t xml:space="preserve">It can be concluded that the combination of </w:t>
      </w:r>
      <w:r w:rsidR="00643E12" w:rsidRPr="00F254AC">
        <w:rPr>
          <w:rFonts w:cs="Times New Roman"/>
          <w:szCs w:val="24"/>
        </w:rPr>
        <w:t>friction braking</w:t>
      </w:r>
      <w:r w:rsidRPr="00F254AC">
        <w:rPr>
          <w:rFonts w:cs="Times New Roman"/>
          <w:szCs w:val="24"/>
        </w:rPr>
        <w:t xml:space="preserve"> and </w:t>
      </w:r>
      <w:r w:rsidR="00D54F43" w:rsidRPr="00F254AC">
        <w:rPr>
          <w:rFonts w:cs="Times New Roman"/>
          <w:szCs w:val="24"/>
        </w:rPr>
        <w:t xml:space="preserve">regenerative braking </w:t>
      </w:r>
      <w:r w:rsidRPr="00F254AC">
        <w:rPr>
          <w:rFonts w:cs="Times New Roman"/>
          <w:szCs w:val="24"/>
        </w:rPr>
        <w:t xml:space="preserve">can reduce the duty level on the front </w:t>
      </w:r>
      <w:r w:rsidR="00643E12" w:rsidRPr="00F254AC">
        <w:rPr>
          <w:rFonts w:cs="Times New Roman"/>
          <w:szCs w:val="24"/>
        </w:rPr>
        <w:t>friction braking</w:t>
      </w:r>
      <w:r w:rsidRPr="00F254AC">
        <w:rPr>
          <w:rFonts w:cs="Times New Roman"/>
          <w:szCs w:val="24"/>
        </w:rPr>
        <w:t xml:space="preserve"> to the extent that a lightweight </w:t>
      </w:r>
      <w:r w:rsidR="002B66A2">
        <w:rPr>
          <w:rFonts w:cs="Times New Roman"/>
          <w:szCs w:val="24"/>
        </w:rPr>
        <w:t xml:space="preserve">brake </w:t>
      </w:r>
      <w:r w:rsidRPr="00F254AC">
        <w:rPr>
          <w:rFonts w:cs="Times New Roman"/>
          <w:szCs w:val="24"/>
        </w:rPr>
        <w:t xml:space="preserve">disc could be designed </w:t>
      </w:r>
      <w:r w:rsidR="00425AFF" w:rsidRPr="00F254AC">
        <w:rPr>
          <w:rFonts w:cs="Times New Roman"/>
          <w:szCs w:val="24"/>
        </w:rPr>
        <w:t>and used effectively</w:t>
      </w:r>
      <w:r w:rsidR="003B5E77" w:rsidRPr="00F254AC">
        <w:rPr>
          <w:rFonts w:cs="Times New Roman"/>
          <w:szCs w:val="24"/>
        </w:rPr>
        <w:t xml:space="preserve"> to provide the required performance levels. Based on the results, the total braking energy in one stop braking from 15</w:t>
      </w:r>
      <w:r w:rsidR="00A00D96">
        <w:rPr>
          <w:rFonts w:cs="Times New Roman"/>
          <w:szCs w:val="24"/>
        </w:rPr>
        <w:t xml:space="preserve"> </w:t>
      </w:r>
      <w:r w:rsidR="003B5E77" w:rsidRPr="00F254AC">
        <w:rPr>
          <w:rFonts w:cs="Times New Roman"/>
          <w:szCs w:val="24"/>
        </w:rPr>
        <w:t xml:space="preserve">km/h could be </w:t>
      </w:r>
      <w:r w:rsidR="00D54F43" w:rsidRPr="00F254AC">
        <w:rPr>
          <w:rFonts w:cs="Times New Roman"/>
          <w:szCs w:val="24"/>
        </w:rPr>
        <w:t>recuperated</w:t>
      </w:r>
      <w:r w:rsidR="003B5E77" w:rsidRPr="00F254AC">
        <w:rPr>
          <w:rFonts w:cs="Times New Roman"/>
          <w:szCs w:val="24"/>
        </w:rPr>
        <w:t xml:space="preserve"> by a 30</w:t>
      </w:r>
      <w:r w:rsidR="009E6DE2">
        <w:rPr>
          <w:rFonts w:cs="Times New Roman"/>
          <w:szCs w:val="24"/>
        </w:rPr>
        <w:t xml:space="preserve"> </w:t>
      </w:r>
      <w:r w:rsidR="003B5E77" w:rsidRPr="00F254AC">
        <w:rPr>
          <w:rFonts w:cs="Times New Roman"/>
          <w:szCs w:val="24"/>
        </w:rPr>
        <w:t>kW</w:t>
      </w:r>
      <w:r w:rsidR="00425AFF" w:rsidRPr="00F254AC">
        <w:rPr>
          <w:rFonts w:cs="Times New Roman"/>
          <w:szCs w:val="24"/>
        </w:rPr>
        <w:t xml:space="preserve"> </w:t>
      </w:r>
      <w:r w:rsidR="003B5E77" w:rsidRPr="00F254AC">
        <w:rPr>
          <w:rFonts w:cs="Times New Roman"/>
          <w:szCs w:val="24"/>
        </w:rPr>
        <w:t>motor / generator. In urban cycles</w:t>
      </w:r>
      <w:r w:rsidR="00425AFF" w:rsidRPr="00F254AC">
        <w:rPr>
          <w:rFonts w:cs="Times New Roman"/>
          <w:szCs w:val="24"/>
        </w:rPr>
        <w:t>,</w:t>
      </w:r>
      <w:r w:rsidR="00D54F43" w:rsidRPr="00F254AC">
        <w:rPr>
          <w:rFonts w:cs="Times New Roman"/>
          <w:szCs w:val="24"/>
        </w:rPr>
        <w:t xml:space="preserve"> and</w:t>
      </w:r>
      <w:r w:rsidR="003B5E77" w:rsidRPr="00F254AC">
        <w:rPr>
          <w:rFonts w:cs="Times New Roman"/>
          <w:szCs w:val="24"/>
        </w:rPr>
        <w:t xml:space="preserve"> between 30% and 45% could be recovered for a medium size (1500</w:t>
      </w:r>
      <w:r w:rsidR="009E6DE2">
        <w:rPr>
          <w:rFonts w:cs="Times New Roman"/>
          <w:szCs w:val="24"/>
        </w:rPr>
        <w:t xml:space="preserve"> </w:t>
      </w:r>
      <w:r w:rsidR="003B5E77" w:rsidRPr="00F254AC">
        <w:rPr>
          <w:rFonts w:cs="Times New Roman"/>
          <w:szCs w:val="24"/>
        </w:rPr>
        <w:t>kg) hybrid car.</w:t>
      </w:r>
    </w:p>
    <w:p w:rsidR="009113DC" w:rsidRPr="00F254AC" w:rsidRDefault="00632A18" w:rsidP="003B5E77">
      <w:pPr>
        <w:rPr>
          <w:rFonts w:cs="Times New Roman"/>
          <w:szCs w:val="24"/>
        </w:rPr>
      </w:pPr>
      <w:r w:rsidRPr="00F254AC">
        <w:rPr>
          <w:rFonts w:cs="Times New Roman"/>
          <w:szCs w:val="24"/>
        </w:rPr>
        <w:t>Th</w:t>
      </w:r>
      <w:r w:rsidR="007A3B75" w:rsidRPr="00F254AC">
        <w:rPr>
          <w:rFonts w:cs="Times New Roman"/>
          <w:szCs w:val="24"/>
        </w:rPr>
        <w:t>is</w:t>
      </w:r>
      <w:r w:rsidRPr="00F254AC">
        <w:rPr>
          <w:rFonts w:cs="Times New Roman"/>
          <w:szCs w:val="24"/>
        </w:rPr>
        <w:t xml:space="preserve"> study </w:t>
      </w:r>
      <w:r w:rsidR="007A3B75" w:rsidRPr="00F254AC">
        <w:rPr>
          <w:rFonts w:cs="Times New Roman"/>
          <w:szCs w:val="24"/>
        </w:rPr>
        <w:t>has</w:t>
      </w:r>
      <w:r w:rsidRPr="00F254AC">
        <w:rPr>
          <w:rFonts w:cs="Times New Roman"/>
          <w:szCs w:val="24"/>
        </w:rPr>
        <w:t xml:space="preserve"> quantified the </w:t>
      </w:r>
      <w:r w:rsidR="00262786" w:rsidRPr="00F254AC">
        <w:rPr>
          <w:rFonts w:cs="Times New Roman"/>
          <w:szCs w:val="24"/>
        </w:rPr>
        <w:t xml:space="preserve">potential for </w:t>
      </w:r>
      <w:r w:rsidR="007A3B75" w:rsidRPr="00F254AC">
        <w:rPr>
          <w:rFonts w:cs="Times New Roman"/>
          <w:szCs w:val="24"/>
        </w:rPr>
        <w:t xml:space="preserve">the use of lightweight brake discs for </w:t>
      </w:r>
      <w:r w:rsidR="00643E12" w:rsidRPr="00F254AC">
        <w:rPr>
          <w:rFonts w:cs="Times New Roman"/>
          <w:szCs w:val="24"/>
        </w:rPr>
        <w:t>friction braking</w:t>
      </w:r>
      <w:r w:rsidR="00425AFF" w:rsidRPr="00F254AC">
        <w:rPr>
          <w:rFonts w:cs="Times New Roman"/>
          <w:szCs w:val="24"/>
        </w:rPr>
        <w:t xml:space="preserve"> in</w:t>
      </w:r>
      <w:r w:rsidR="007A3B75" w:rsidRPr="00F254AC">
        <w:rPr>
          <w:rFonts w:cs="Times New Roman"/>
          <w:szCs w:val="24"/>
        </w:rPr>
        <w:t xml:space="preserve"> conjunction with </w:t>
      </w:r>
      <w:r w:rsidR="00262786" w:rsidRPr="00F254AC">
        <w:rPr>
          <w:rFonts w:cs="Times New Roman"/>
          <w:szCs w:val="24"/>
        </w:rPr>
        <w:t>regenerative braking using standard motor</w:t>
      </w:r>
      <w:r w:rsidR="007A3B75" w:rsidRPr="00F254AC">
        <w:rPr>
          <w:rFonts w:cs="Times New Roman"/>
          <w:szCs w:val="24"/>
        </w:rPr>
        <w:t xml:space="preserve"> </w:t>
      </w:r>
      <w:r w:rsidR="00262786" w:rsidRPr="00F254AC">
        <w:rPr>
          <w:rFonts w:cs="Times New Roman"/>
          <w:szCs w:val="24"/>
        </w:rPr>
        <w:t xml:space="preserve">/ generators within </w:t>
      </w:r>
      <w:r w:rsidR="007A3B75" w:rsidRPr="00F254AC">
        <w:rPr>
          <w:rFonts w:cs="Times New Roman"/>
          <w:szCs w:val="24"/>
        </w:rPr>
        <w:t xml:space="preserve">drive </w:t>
      </w:r>
      <w:r w:rsidR="00262786" w:rsidRPr="00F254AC">
        <w:rPr>
          <w:rFonts w:cs="Times New Roman"/>
          <w:szCs w:val="24"/>
        </w:rPr>
        <w:t xml:space="preserve">cycles. </w:t>
      </w:r>
      <w:r w:rsidR="007A3B75" w:rsidRPr="00F254AC">
        <w:rPr>
          <w:rFonts w:cs="Times New Roman"/>
          <w:szCs w:val="24"/>
        </w:rPr>
        <w:t>A</w:t>
      </w:r>
      <w:r w:rsidR="00262786" w:rsidRPr="00F254AC">
        <w:rPr>
          <w:rFonts w:cs="Times New Roman"/>
          <w:szCs w:val="24"/>
        </w:rPr>
        <w:t xml:space="preserve"> </w:t>
      </w:r>
      <w:r w:rsidR="00425AFF" w:rsidRPr="00F254AC">
        <w:rPr>
          <w:rFonts w:cs="Times New Roman"/>
          <w:szCs w:val="24"/>
        </w:rPr>
        <w:t>lightweight friction brake</w:t>
      </w:r>
      <w:r w:rsidR="007A3B75" w:rsidRPr="00F254AC">
        <w:rPr>
          <w:rFonts w:cs="Times New Roman"/>
          <w:szCs w:val="24"/>
        </w:rPr>
        <w:t xml:space="preserve"> </w:t>
      </w:r>
      <w:r w:rsidR="00262786" w:rsidRPr="00F254AC">
        <w:rPr>
          <w:rFonts w:cs="Times New Roman"/>
          <w:szCs w:val="24"/>
        </w:rPr>
        <w:t>c</w:t>
      </w:r>
      <w:r w:rsidR="007A3B75" w:rsidRPr="00F254AC">
        <w:rPr>
          <w:rFonts w:cs="Times New Roman"/>
          <w:szCs w:val="24"/>
        </w:rPr>
        <w:t>ould</w:t>
      </w:r>
      <w:r w:rsidR="00262786" w:rsidRPr="00F254AC">
        <w:rPr>
          <w:rFonts w:cs="Times New Roman"/>
          <w:szCs w:val="24"/>
        </w:rPr>
        <w:t xml:space="preserve"> be desi</w:t>
      </w:r>
      <w:r w:rsidR="00425AFF" w:rsidRPr="00F254AC">
        <w:rPr>
          <w:rFonts w:cs="Times New Roman"/>
          <w:szCs w:val="24"/>
        </w:rPr>
        <w:t>gned for lower duty but</w:t>
      </w:r>
      <w:r w:rsidR="00262786" w:rsidRPr="00F254AC">
        <w:rPr>
          <w:rFonts w:cs="Times New Roman"/>
          <w:szCs w:val="24"/>
        </w:rPr>
        <w:t xml:space="preserve"> </w:t>
      </w:r>
      <w:r w:rsidR="007A3B75" w:rsidRPr="00F254AC">
        <w:rPr>
          <w:rFonts w:cs="Times New Roman"/>
          <w:szCs w:val="24"/>
        </w:rPr>
        <w:t>t</w:t>
      </w:r>
      <w:r w:rsidR="00262786" w:rsidRPr="00F254AC">
        <w:rPr>
          <w:rFonts w:cs="Times New Roman"/>
          <w:szCs w:val="24"/>
        </w:rPr>
        <w:t>his needs further analysis and experimental verification.</w:t>
      </w:r>
      <w:r w:rsidR="00941C1A" w:rsidRPr="00F254AC">
        <w:rPr>
          <w:rFonts w:cs="Times New Roman"/>
          <w:szCs w:val="24"/>
        </w:rPr>
        <w:t xml:space="preserve"> </w:t>
      </w:r>
      <w:r w:rsidR="00262786" w:rsidRPr="00F254AC">
        <w:rPr>
          <w:rFonts w:cs="Times New Roman"/>
          <w:szCs w:val="24"/>
        </w:rPr>
        <w:t>Thermal stress analysis will be performed using</w:t>
      </w:r>
      <w:r w:rsidR="003C4ABF" w:rsidRPr="00F254AC">
        <w:rPr>
          <w:rFonts w:cs="Times New Roman"/>
          <w:szCs w:val="24"/>
        </w:rPr>
        <w:t xml:space="preserve"> FEA </w:t>
      </w:r>
      <w:r w:rsidR="00262786" w:rsidRPr="00F254AC">
        <w:rPr>
          <w:rFonts w:cs="Times New Roman"/>
          <w:szCs w:val="24"/>
        </w:rPr>
        <w:t>and then verification and validation will be made</w:t>
      </w:r>
      <w:r w:rsidR="003C4ABF" w:rsidRPr="00F254AC">
        <w:rPr>
          <w:rFonts w:cs="Times New Roman"/>
          <w:szCs w:val="24"/>
        </w:rPr>
        <w:t xml:space="preserve"> using</w:t>
      </w:r>
      <w:r w:rsidR="00262786" w:rsidRPr="00F254AC">
        <w:rPr>
          <w:rFonts w:cs="Times New Roman"/>
          <w:szCs w:val="24"/>
        </w:rPr>
        <w:t xml:space="preserve"> </w:t>
      </w:r>
      <w:r w:rsidR="007A3B75" w:rsidRPr="00F254AC">
        <w:rPr>
          <w:rFonts w:cs="Times New Roman"/>
          <w:szCs w:val="24"/>
        </w:rPr>
        <w:t xml:space="preserve">the test car on a </w:t>
      </w:r>
      <w:r w:rsidR="003C4ABF" w:rsidRPr="00F254AC">
        <w:rPr>
          <w:rFonts w:cs="Times New Roman"/>
          <w:szCs w:val="24"/>
        </w:rPr>
        <w:t xml:space="preserve">rolling road </w:t>
      </w:r>
      <w:r w:rsidR="007A3B75" w:rsidRPr="00F254AC">
        <w:rPr>
          <w:rFonts w:cs="Times New Roman"/>
          <w:szCs w:val="24"/>
        </w:rPr>
        <w:t xml:space="preserve">facility at </w:t>
      </w:r>
      <w:r w:rsidR="003C4ABF" w:rsidRPr="00F254AC">
        <w:rPr>
          <w:rFonts w:cs="Times New Roman"/>
          <w:szCs w:val="24"/>
        </w:rPr>
        <w:t>the University of Bradford.</w:t>
      </w:r>
      <w:r w:rsidR="007A3B75" w:rsidRPr="00F254AC">
        <w:rPr>
          <w:rFonts w:cs="Times New Roman"/>
          <w:szCs w:val="24"/>
        </w:rPr>
        <w:t xml:space="preserve"> </w:t>
      </w:r>
    </w:p>
    <w:p w:rsidR="00602FBB" w:rsidRDefault="00602FBB" w:rsidP="00AB7DC7">
      <w:pPr>
        <w:ind w:firstLine="0"/>
        <w:outlineLvl w:val="0"/>
        <w:rPr>
          <w:rFonts w:cs="Times New Roman"/>
          <w:b/>
          <w:szCs w:val="24"/>
        </w:rPr>
      </w:pPr>
    </w:p>
    <w:p w:rsidR="00E049AE" w:rsidRPr="00F254AC" w:rsidRDefault="00E049AE" w:rsidP="00AB7DC7">
      <w:pPr>
        <w:ind w:firstLine="0"/>
        <w:outlineLvl w:val="0"/>
        <w:rPr>
          <w:rFonts w:cs="Times New Roman"/>
          <w:b/>
          <w:szCs w:val="24"/>
        </w:rPr>
      </w:pPr>
      <w:r w:rsidRPr="00F254AC">
        <w:rPr>
          <w:rFonts w:cs="Times New Roman"/>
          <w:b/>
          <w:szCs w:val="24"/>
        </w:rPr>
        <w:lastRenderedPageBreak/>
        <w:t>References</w:t>
      </w:r>
    </w:p>
    <w:p w:rsidR="008378F8" w:rsidRPr="00F254AC" w:rsidRDefault="009C160A" w:rsidP="00D54F43">
      <w:pPr>
        <w:autoSpaceDE w:val="0"/>
        <w:autoSpaceDN w:val="0"/>
        <w:adjustRightInd w:val="0"/>
        <w:spacing w:before="120" w:after="0"/>
        <w:ind w:left="454" w:hanging="454"/>
        <w:jc w:val="left"/>
        <w:rPr>
          <w:rFonts w:cs="Times New Roman"/>
          <w:szCs w:val="24"/>
        </w:rPr>
      </w:pPr>
      <w:r w:rsidRPr="00F254AC">
        <w:rPr>
          <w:rFonts w:cs="Times New Roman"/>
          <w:szCs w:val="24"/>
        </w:rPr>
        <w:t xml:space="preserve">[1]   </w:t>
      </w:r>
      <w:r w:rsidRPr="00F254AC">
        <w:rPr>
          <w:rFonts w:cs="Times New Roman"/>
          <w:b/>
          <w:szCs w:val="24"/>
        </w:rPr>
        <w:t xml:space="preserve">Ehsani, </w:t>
      </w:r>
      <w:r w:rsidR="00B93059" w:rsidRPr="00F254AC">
        <w:rPr>
          <w:rFonts w:cs="Times New Roman"/>
          <w:b/>
          <w:szCs w:val="24"/>
        </w:rPr>
        <w:t xml:space="preserve">M., </w:t>
      </w:r>
      <w:r w:rsidRPr="00F254AC">
        <w:rPr>
          <w:rFonts w:cs="Times New Roman"/>
          <w:b/>
          <w:szCs w:val="24"/>
        </w:rPr>
        <w:t>Gao,</w:t>
      </w:r>
      <w:r w:rsidR="00B93059" w:rsidRPr="00F254AC">
        <w:rPr>
          <w:rFonts w:cs="Times New Roman"/>
          <w:b/>
          <w:szCs w:val="24"/>
        </w:rPr>
        <w:t xml:space="preserve"> Y.,</w:t>
      </w:r>
      <w:r w:rsidRPr="00F254AC">
        <w:rPr>
          <w:rFonts w:cs="Times New Roman"/>
          <w:b/>
          <w:szCs w:val="24"/>
        </w:rPr>
        <w:t xml:space="preserve"> </w:t>
      </w:r>
      <w:r w:rsidR="009C7CB8" w:rsidRPr="00F254AC">
        <w:rPr>
          <w:rFonts w:cs="Times New Roman"/>
          <w:szCs w:val="24"/>
        </w:rPr>
        <w:t>and</w:t>
      </w:r>
      <w:r w:rsidR="00B93059" w:rsidRPr="00F254AC">
        <w:rPr>
          <w:rFonts w:cs="Times New Roman"/>
          <w:szCs w:val="24"/>
        </w:rPr>
        <w:t xml:space="preserve"> </w:t>
      </w:r>
      <w:r w:rsidRPr="00F254AC">
        <w:rPr>
          <w:rFonts w:cs="Times New Roman"/>
          <w:b/>
          <w:szCs w:val="24"/>
        </w:rPr>
        <w:t>Emadi</w:t>
      </w:r>
      <w:r w:rsidR="00B93059" w:rsidRPr="00F254AC">
        <w:rPr>
          <w:rFonts w:cs="Times New Roman"/>
          <w:b/>
          <w:szCs w:val="24"/>
        </w:rPr>
        <w:t>, A</w:t>
      </w:r>
      <w:r w:rsidR="008378F8" w:rsidRPr="00F254AC">
        <w:rPr>
          <w:rFonts w:cs="Times New Roman"/>
          <w:b/>
          <w:szCs w:val="24"/>
        </w:rPr>
        <w:t>.</w:t>
      </w:r>
      <w:r w:rsidRPr="00F254AC">
        <w:rPr>
          <w:rFonts w:cs="Times New Roman"/>
          <w:iCs/>
          <w:szCs w:val="24"/>
        </w:rPr>
        <w:t xml:space="preserve"> Modern electric, hybrid electric, and fuel cell vehicles: fundamentals, theory, and design</w:t>
      </w:r>
      <w:r w:rsidRPr="00F254AC">
        <w:rPr>
          <w:rFonts w:cs="Times New Roman"/>
          <w:i/>
          <w:iCs/>
          <w:szCs w:val="24"/>
        </w:rPr>
        <w:t xml:space="preserve">, </w:t>
      </w:r>
      <w:r w:rsidRPr="00F254AC">
        <w:rPr>
          <w:rFonts w:cs="Times New Roman"/>
          <w:szCs w:val="24"/>
        </w:rPr>
        <w:t>New York, CRC Press</w:t>
      </w:r>
      <w:r w:rsidR="00B604C5" w:rsidRPr="00F254AC">
        <w:rPr>
          <w:rFonts w:cs="Times New Roman"/>
          <w:szCs w:val="24"/>
        </w:rPr>
        <w:t xml:space="preserve">, </w:t>
      </w:r>
      <w:r w:rsidRPr="00F254AC">
        <w:rPr>
          <w:rFonts w:cs="Times New Roman"/>
          <w:szCs w:val="24"/>
        </w:rPr>
        <w:t>2008.</w:t>
      </w:r>
    </w:p>
    <w:p w:rsidR="008378F8" w:rsidRPr="00F254AC" w:rsidRDefault="00775194" w:rsidP="00D54F43">
      <w:pPr>
        <w:autoSpaceDE w:val="0"/>
        <w:autoSpaceDN w:val="0"/>
        <w:adjustRightInd w:val="0"/>
        <w:spacing w:before="120" w:after="0"/>
        <w:ind w:left="454" w:hanging="454"/>
        <w:jc w:val="left"/>
        <w:rPr>
          <w:rFonts w:cs="Times New Roman"/>
          <w:szCs w:val="24"/>
        </w:rPr>
      </w:pPr>
      <w:r w:rsidRPr="00F254AC">
        <w:rPr>
          <w:rFonts w:cs="Times New Roman"/>
          <w:szCs w:val="24"/>
        </w:rPr>
        <w:t xml:space="preserve">[2]   </w:t>
      </w:r>
      <w:r w:rsidRPr="00F254AC">
        <w:rPr>
          <w:rFonts w:cs="Times New Roman"/>
          <w:b/>
          <w:szCs w:val="24"/>
        </w:rPr>
        <w:t>Chicurel</w:t>
      </w:r>
      <w:r w:rsidR="00B93059" w:rsidRPr="00F254AC">
        <w:rPr>
          <w:rFonts w:cs="Times New Roman"/>
          <w:b/>
          <w:szCs w:val="24"/>
        </w:rPr>
        <w:t>, R</w:t>
      </w:r>
      <w:r w:rsidR="008378F8" w:rsidRPr="00F254AC">
        <w:rPr>
          <w:rFonts w:cs="Times New Roman"/>
          <w:b/>
          <w:szCs w:val="24"/>
        </w:rPr>
        <w:t>.</w:t>
      </w:r>
      <w:r w:rsidRPr="00F254AC">
        <w:rPr>
          <w:rFonts w:cs="Times New Roman"/>
          <w:szCs w:val="24"/>
        </w:rPr>
        <w:t xml:space="preserve"> A compromise solution for ene</w:t>
      </w:r>
      <w:r w:rsidR="00657621" w:rsidRPr="00F254AC">
        <w:rPr>
          <w:rFonts w:cs="Times New Roman"/>
          <w:szCs w:val="24"/>
        </w:rPr>
        <w:t>rgy recovery in vehicle braking,</w:t>
      </w:r>
      <w:r w:rsidRPr="00F254AC">
        <w:rPr>
          <w:rFonts w:cs="Times New Roman"/>
          <w:szCs w:val="24"/>
        </w:rPr>
        <w:t xml:space="preserve"> </w:t>
      </w:r>
      <w:r w:rsidRPr="00F254AC">
        <w:rPr>
          <w:rFonts w:cs="Times New Roman"/>
          <w:iCs/>
          <w:szCs w:val="24"/>
        </w:rPr>
        <w:t>Elsevier Science Ltd,</w:t>
      </w:r>
      <w:r w:rsidR="00D54F43" w:rsidRPr="00F254AC">
        <w:rPr>
          <w:rFonts w:cs="Times New Roman"/>
          <w:szCs w:val="24"/>
        </w:rPr>
        <w:t xml:space="preserve"> Energy 24 (1999), pp.</w:t>
      </w:r>
      <w:r w:rsidRPr="00F254AC">
        <w:rPr>
          <w:rFonts w:cs="Times New Roman"/>
          <w:szCs w:val="24"/>
        </w:rPr>
        <w:t>1029-1034.</w:t>
      </w:r>
    </w:p>
    <w:p w:rsidR="008378F8" w:rsidRPr="00F254AC" w:rsidRDefault="00775194" w:rsidP="00D54F43">
      <w:pPr>
        <w:autoSpaceDE w:val="0"/>
        <w:autoSpaceDN w:val="0"/>
        <w:adjustRightInd w:val="0"/>
        <w:spacing w:before="120" w:after="0"/>
        <w:ind w:left="454" w:hanging="454"/>
        <w:jc w:val="left"/>
        <w:rPr>
          <w:rFonts w:cs="Times New Roman"/>
          <w:szCs w:val="24"/>
        </w:rPr>
      </w:pPr>
      <w:r w:rsidRPr="00F254AC">
        <w:rPr>
          <w:rFonts w:cs="Times New Roman"/>
          <w:szCs w:val="24"/>
        </w:rPr>
        <w:t xml:space="preserve">[3]   </w:t>
      </w:r>
      <w:r w:rsidRPr="00F254AC">
        <w:rPr>
          <w:rFonts w:cs="Times New Roman"/>
          <w:b/>
          <w:szCs w:val="24"/>
        </w:rPr>
        <w:t>Wen-yong,</w:t>
      </w:r>
      <w:r w:rsidR="00B93059" w:rsidRPr="00F254AC">
        <w:rPr>
          <w:rFonts w:cs="Times New Roman"/>
          <w:b/>
          <w:szCs w:val="24"/>
        </w:rPr>
        <w:t xml:space="preserve"> X.,</w:t>
      </w:r>
      <w:r w:rsidRPr="00F254AC">
        <w:rPr>
          <w:rFonts w:cs="Times New Roman"/>
          <w:b/>
          <w:szCs w:val="24"/>
        </w:rPr>
        <w:t xml:space="preserve"> Feng,</w:t>
      </w:r>
      <w:r w:rsidR="00B93059" w:rsidRPr="00F254AC">
        <w:rPr>
          <w:rFonts w:cs="Times New Roman"/>
          <w:b/>
          <w:szCs w:val="24"/>
        </w:rPr>
        <w:t xml:space="preserve"> W.,</w:t>
      </w:r>
      <w:r w:rsidRPr="00F254AC">
        <w:rPr>
          <w:rFonts w:cs="Times New Roman"/>
          <w:b/>
          <w:szCs w:val="24"/>
        </w:rPr>
        <w:t xml:space="preserve"> </w:t>
      </w:r>
      <w:r w:rsidR="008378F8" w:rsidRPr="00F254AC">
        <w:rPr>
          <w:rFonts w:cs="Times New Roman"/>
          <w:szCs w:val="24"/>
        </w:rPr>
        <w:t xml:space="preserve">and </w:t>
      </w:r>
      <w:r w:rsidRPr="00F254AC">
        <w:rPr>
          <w:rFonts w:cs="Times New Roman"/>
          <w:b/>
          <w:szCs w:val="24"/>
        </w:rPr>
        <w:t>Bin</w:t>
      </w:r>
      <w:r w:rsidR="00B93059" w:rsidRPr="00F254AC">
        <w:rPr>
          <w:rFonts w:cs="Times New Roman"/>
          <w:b/>
          <w:szCs w:val="24"/>
        </w:rPr>
        <w:t>, Z</w:t>
      </w:r>
      <w:r w:rsidR="008378F8" w:rsidRPr="00F254AC">
        <w:rPr>
          <w:rFonts w:cs="Times New Roman"/>
          <w:b/>
          <w:szCs w:val="24"/>
        </w:rPr>
        <w:t>.</w:t>
      </w:r>
      <w:r w:rsidRPr="00F254AC">
        <w:rPr>
          <w:rFonts w:cs="Times New Roman"/>
          <w:szCs w:val="24"/>
        </w:rPr>
        <w:t xml:space="preserve"> Regenerative braking algorithm for an ISG HEV based on r</w:t>
      </w:r>
      <w:r w:rsidR="00657621" w:rsidRPr="00F254AC">
        <w:rPr>
          <w:rFonts w:cs="Times New Roman"/>
          <w:szCs w:val="24"/>
        </w:rPr>
        <w:t>egenerative torque optimization,</w:t>
      </w:r>
      <w:r w:rsidRPr="00F254AC">
        <w:rPr>
          <w:rFonts w:cs="Times New Roman"/>
          <w:szCs w:val="24"/>
        </w:rPr>
        <w:t xml:space="preserve"> </w:t>
      </w:r>
      <w:r w:rsidRPr="00F254AC">
        <w:rPr>
          <w:rFonts w:cs="Times New Roman"/>
          <w:iCs/>
          <w:szCs w:val="24"/>
        </w:rPr>
        <w:t>J. Shanghai Jiaotong University</w:t>
      </w:r>
      <w:r w:rsidRPr="00F254AC">
        <w:rPr>
          <w:rFonts w:cs="Times New Roman"/>
          <w:i/>
          <w:iCs/>
          <w:szCs w:val="24"/>
        </w:rPr>
        <w:t>,</w:t>
      </w:r>
      <w:r w:rsidRPr="00F254AC">
        <w:rPr>
          <w:rFonts w:cs="Times New Roman"/>
          <w:szCs w:val="24"/>
        </w:rPr>
        <w:t xml:space="preserve"> Sci</w:t>
      </w:r>
      <w:r w:rsidRPr="00F254AC">
        <w:rPr>
          <w:rFonts w:cs="Times New Roman"/>
          <w:bCs/>
          <w:szCs w:val="24"/>
        </w:rPr>
        <w:t>. (2008)</w:t>
      </w:r>
      <w:r w:rsidR="00D54F43" w:rsidRPr="00F254AC">
        <w:rPr>
          <w:rFonts w:cs="Times New Roman"/>
          <w:szCs w:val="24"/>
        </w:rPr>
        <w:t>, pp.</w:t>
      </w:r>
      <w:r w:rsidRPr="00F254AC">
        <w:rPr>
          <w:rFonts w:cs="Times New Roman"/>
          <w:szCs w:val="24"/>
        </w:rPr>
        <w:t>193-200.</w:t>
      </w:r>
    </w:p>
    <w:p w:rsidR="008378F8" w:rsidRPr="00F254AC" w:rsidRDefault="00775194" w:rsidP="00D54F43">
      <w:pPr>
        <w:autoSpaceDE w:val="0"/>
        <w:autoSpaceDN w:val="0"/>
        <w:adjustRightInd w:val="0"/>
        <w:spacing w:before="120" w:after="0"/>
        <w:ind w:left="454" w:hanging="454"/>
        <w:jc w:val="left"/>
        <w:rPr>
          <w:rFonts w:cs="Times New Roman"/>
          <w:szCs w:val="24"/>
        </w:rPr>
      </w:pPr>
      <w:r w:rsidRPr="00F254AC">
        <w:rPr>
          <w:rFonts w:cs="Times New Roman"/>
          <w:szCs w:val="24"/>
        </w:rPr>
        <w:t xml:space="preserve">[4]   </w:t>
      </w:r>
      <w:r w:rsidRPr="00F254AC">
        <w:rPr>
          <w:rFonts w:cs="Times New Roman"/>
          <w:b/>
          <w:szCs w:val="24"/>
        </w:rPr>
        <w:t>Peng,</w:t>
      </w:r>
      <w:r w:rsidR="00B93059" w:rsidRPr="00F254AC">
        <w:rPr>
          <w:rFonts w:cs="Times New Roman"/>
          <w:b/>
          <w:szCs w:val="24"/>
        </w:rPr>
        <w:t xml:space="preserve"> D.,</w:t>
      </w:r>
      <w:r w:rsidRPr="00F254AC">
        <w:rPr>
          <w:rFonts w:cs="Times New Roman"/>
          <w:b/>
          <w:szCs w:val="24"/>
        </w:rPr>
        <w:t xml:space="preserve"> Zhang,</w:t>
      </w:r>
      <w:r w:rsidR="00B93059" w:rsidRPr="00F254AC">
        <w:rPr>
          <w:rFonts w:cs="Times New Roman"/>
          <w:b/>
          <w:szCs w:val="24"/>
        </w:rPr>
        <w:t xml:space="preserve"> Y.,</w:t>
      </w:r>
      <w:r w:rsidRPr="00F254AC">
        <w:rPr>
          <w:rFonts w:cs="Times New Roman"/>
          <w:b/>
          <w:szCs w:val="24"/>
        </w:rPr>
        <w:t xml:space="preserve"> Yin, </w:t>
      </w:r>
      <w:r w:rsidR="00B93059" w:rsidRPr="00F254AC">
        <w:rPr>
          <w:rFonts w:cs="Times New Roman"/>
          <w:b/>
          <w:szCs w:val="24"/>
        </w:rPr>
        <w:t xml:space="preserve">C. L., </w:t>
      </w:r>
      <w:r w:rsidR="008378F8" w:rsidRPr="00F254AC">
        <w:rPr>
          <w:rFonts w:cs="Times New Roman"/>
          <w:szCs w:val="24"/>
        </w:rPr>
        <w:t xml:space="preserve">and </w:t>
      </w:r>
      <w:r w:rsidRPr="00F254AC">
        <w:rPr>
          <w:rFonts w:cs="Times New Roman"/>
          <w:b/>
          <w:szCs w:val="24"/>
        </w:rPr>
        <w:t>Zhang</w:t>
      </w:r>
      <w:r w:rsidR="00B93059" w:rsidRPr="00F254AC">
        <w:rPr>
          <w:rFonts w:cs="Times New Roman"/>
          <w:b/>
          <w:szCs w:val="24"/>
        </w:rPr>
        <w:t>, J. W</w:t>
      </w:r>
      <w:r w:rsidRPr="00F254AC">
        <w:rPr>
          <w:rFonts w:cs="Times New Roman"/>
          <w:b/>
          <w:szCs w:val="24"/>
        </w:rPr>
        <w:t>.</w:t>
      </w:r>
      <w:r w:rsidRPr="00F254AC">
        <w:rPr>
          <w:rFonts w:cs="Times New Roman"/>
          <w:szCs w:val="24"/>
        </w:rPr>
        <w:t xml:space="preserve"> Combined control of a regenerative braking and anti lock braking system for hybrid electric veh</w:t>
      </w:r>
      <w:r w:rsidR="00657621" w:rsidRPr="00F254AC">
        <w:rPr>
          <w:rFonts w:cs="Times New Roman"/>
          <w:szCs w:val="24"/>
        </w:rPr>
        <w:t>icles,</w:t>
      </w:r>
      <w:r w:rsidRPr="00F254AC">
        <w:rPr>
          <w:rFonts w:cs="Times New Roman"/>
          <w:szCs w:val="24"/>
        </w:rPr>
        <w:t xml:space="preserve"> </w:t>
      </w:r>
      <w:r w:rsidRPr="00F254AC">
        <w:rPr>
          <w:rFonts w:cs="Times New Roman"/>
          <w:iCs/>
          <w:szCs w:val="24"/>
        </w:rPr>
        <w:t>International Journal of Automobile technology,</w:t>
      </w:r>
      <w:r w:rsidRPr="00F254AC">
        <w:rPr>
          <w:rFonts w:cs="Times New Roman"/>
          <w:szCs w:val="24"/>
        </w:rPr>
        <w:t xml:space="preserve"> 9</w:t>
      </w:r>
      <w:r w:rsidRPr="00F254AC">
        <w:rPr>
          <w:rFonts w:cs="Times New Roman"/>
          <w:b/>
          <w:bCs/>
          <w:szCs w:val="24"/>
        </w:rPr>
        <w:t xml:space="preserve"> </w:t>
      </w:r>
      <w:r w:rsidR="00D54F43" w:rsidRPr="00F254AC">
        <w:rPr>
          <w:rFonts w:cs="Times New Roman"/>
          <w:szCs w:val="24"/>
        </w:rPr>
        <w:t xml:space="preserve">(2008), pp. </w:t>
      </w:r>
      <w:r w:rsidRPr="00F254AC">
        <w:rPr>
          <w:rFonts w:cs="Times New Roman"/>
          <w:szCs w:val="24"/>
        </w:rPr>
        <w:t>749-757.</w:t>
      </w:r>
    </w:p>
    <w:p w:rsidR="00D86E73" w:rsidRPr="00F254AC" w:rsidRDefault="003F75EE" w:rsidP="00D54F43">
      <w:pPr>
        <w:autoSpaceDE w:val="0"/>
        <w:autoSpaceDN w:val="0"/>
        <w:adjustRightInd w:val="0"/>
        <w:spacing w:before="120" w:after="0"/>
        <w:ind w:left="454" w:hanging="454"/>
        <w:jc w:val="left"/>
        <w:rPr>
          <w:rFonts w:cs="Times New Roman"/>
          <w:szCs w:val="24"/>
        </w:rPr>
      </w:pPr>
      <w:r w:rsidRPr="00F254AC">
        <w:rPr>
          <w:rFonts w:cs="Times New Roman"/>
          <w:szCs w:val="24"/>
        </w:rPr>
        <w:t xml:space="preserve">[5]   </w:t>
      </w:r>
      <w:r w:rsidR="009711CA" w:rsidRPr="00F254AC">
        <w:rPr>
          <w:rFonts w:cs="Times New Roman"/>
          <w:b/>
          <w:szCs w:val="24"/>
        </w:rPr>
        <w:t>L</w:t>
      </w:r>
      <w:r w:rsidR="00C87413" w:rsidRPr="00F254AC">
        <w:rPr>
          <w:rFonts w:cs="Times New Roman"/>
          <w:b/>
          <w:szCs w:val="24"/>
        </w:rPr>
        <w:t>aplante</w:t>
      </w:r>
      <w:r w:rsidR="009711CA" w:rsidRPr="00F254AC">
        <w:rPr>
          <w:rFonts w:cs="Times New Roman"/>
          <w:b/>
          <w:szCs w:val="24"/>
        </w:rPr>
        <w:t xml:space="preserve">, </w:t>
      </w:r>
      <w:r w:rsidR="00B93059" w:rsidRPr="00F254AC">
        <w:rPr>
          <w:rFonts w:cs="Times New Roman"/>
          <w:b/>
          <w:szCs w:val="24"/>
        </w:rPr>
        <w:t xml:space="preserve">J., </w:t>
      </w:r>
      <w:r w:rsidR="009711CA" w:rsidRPr="00F254AC">
        <w:rPr>
          <w:rFonts w:cs="Times New Roman"/>
          <w:b/>
          <w:szCs w:val="24"/>
        </w:rPr>
        <w:t>A</w:t>
      </w:r>
      <w:r w:rsidR="00C87413" w:rsidRPr="00F254AC">
        <w:rPr>
          <w:rFonts w:cs="Times New Roman"/>
          <w:b/>
          <w:szCs w:val="24"/>
        </w:rPr>
        <w:t>nderson</w:t>
      </w:r>
      <w:r w:rsidR="009711CA" w:rsidRPr="00F254AC">
        <w:rPr>
          <w:rFonts w:cs="Times New Roman"/>
          <w:b/>
          <w:szCs w:val="24"/>
        </w:rPr>
        <w:t xml:space="preserve">, </w:t>
      </w:r>
      <w:r w:rsidR="00B93059" w:rsidRPr="00F254AC">
        <w:rPr>
          <w:rFonts w:cs="Times New Roman"/>
          <w:b/>
          <w:szCs w:val="24"/>
        </w:rPr>
        <w:t xml:space="preserve">C., </w:t>
      </w:r>
      <w:r w:rsidR="008378F8" w:rsidRPr="00F254AC">
        <w:rPr>
          <w:rFonts w:cs="Times New Roman"/>
          <w:szCs w:val="24"/>
        </w:rPr>
        <w:t xml:space="preserve">and </w:t>
      </w:r>
      <w:r w:rsidR="009711CA" w:rsidRPr="00F254AC">
        <w:rPr>
          <w:rFonts w:cs="Times New Roman"/>
          <w:b/>
          <w:szCs w:val="24"/>
        </w:rPr>
        <w:t>A</w:t>
      </w:r>
      <w:r w:rsidR="00C87413" w:rsidRPr="00F254AC">
        <w:rPr>
          <w:rFonts w:cs="Times New Roman"/>
          <w:b/>
          <w:szCs w:val="24"/>
        </w:rPr>
        <w:t>uld</w:t>
      </w:r>
      <w:r w:rsidR="00B93059" w:rsidRPr="00F254AC">
        <w:rPr>
          <w:rFonts w:cs="Times New Roman"/>
          <w:b/>
          <w:szCs w:val="24"/>
        </w:rPr>
        <w:t>, J</w:t>
      </w:r>
      <w:r w:rsidR="008378F8" w:rsidRPr="00F254AC">
        <w:rPr>
          <w:rFonts w:cs="Times New Roman"/>
          <w:b/>
          <w:szCs w:val="24"/>
        </w:rPr>
        <w:t>.</w:t>
      </w:r>
      <w:r w:rsidR="009711CA" w:rsidRPr="00F254AC">
        <w:rPr>
          <w:rFonts w:cs="Times New Roman"/>
          <w:szCs w:val="24"/>
        </w:rPr>
        <w:t xml:space="preserve"> Development of a hybrid electric vehicle for the US Marine Corps</w:t>
      </w:r>
      <w:r w:rsidR="00657621" w:rsidRPr="00F254AC">
        <w:rPr>
          <w:rFonts w:cs="Times New Roman"/>
          <w:szCs w:val="24"/>
        </w:rPr>
        <w:t>,</w:t>
      </w:r>
      <w:r w:rsidR="009711CA" w:rsidRPr="00F254AC">
        <w:rPr>
          <w:rFonts w:cs="Times New Roman"/>
          <w:szCs w:val="24"/>
        </w:rPr>
        <w:t xml:space="preserve"> </w:t>
      </w:r>
      <w:r w:rsidR="009711CA" w:rsidRPr="00F254AC">
        <w:rPr>
          <w:rFonts w:cs="Times New Roman"/>
          <w:iCs/>
          <w:szCs w:val="24"/>
        </w:rPr>
        <w:t>SAE International</w:t>
      </w:r>
      <w:r w:rsidR="009711CA" w:rsidRPr="00F254AC">
        <w:rPr>
          <w:rFonts w:cs="Times New Roman"/>
          <w:i/>
          <w:iCs/>
          <w:szCs w:val="24"/>
        </w:rPr>
        <w:t>,</w:t>
      </w:r>
      <w:r w:rsidR="009711CA" w:rsidRPr="00F254AC">
        <w:rPr>
          <w:rFonts w:cs="Times New Roman"/>
          <w:szCs w:val="24"/>
        </w:rPr>
        <w:t xml:space="preserve"> 951905</w:t>
      </w:r>
      <w:r w:rsidR="00B604C5" w:rsidRPr="00F254AC">
        <w:rPr>
          <w:rFonts w:cs="Times New Roman"/>
          <w:szCs w:val="24"/>
        </w:rPr>
        <w:t xml:space="preserve">, </w:t>
      </w:r>
      <w:r w:rsidR="009711CA" w:rsidRPr="00F254AC">
        <w:rPr>
          <w:rFonts w:cs="Times New Roman"/>
          <w:szCs w:val="24"/>
        </w:rPr>
        <w:t>1995.</w:t>
      </w:r>
    </w:p>
    <w:p w:rsidR="00D86E73" w:rsidRPr="00F254AC" w:rsidRDefault="00D86E73" w:rsidP="00B93059">
      <w:pPr>
        <w:autoSpaceDE w:val="0"/>
        <w:autoSpaceDN w:val="0"/>
        <w:adjustRightInd w:val="0"/>
        <w:spacing w:before="120" w:after="0"/>
        <w:ind w:left="567" w:hanging="567"/>
        <w:jc w:val="left"/>
        <w:rPr>
          <w:rFonts w:cs="Times New Roman"/>
          <w:szCs w:val="24"/>
        </w:rPr>
      </w:pPr>
      <w:r w:rsidRPr="00F254AC">
        <w:rPr>
          <w:rFonts w:cs="Times New Roman"/>
          <w:szCs w:val="24"/>
        </w:rPr>
        <w:t xml:space="preserve">[6]   </w:t>
      </w:r>
      <w:r w:rsidRPr="00F254AC">
        <w:rPr>
          <w:rFonts w:cs="Times New Roman"/>
          <w:b/>
          <w:szCs w:val="24"/>
        </w:rPr>
        <w:t>Toyota</w:t>
      </w:r>
      <w:r w:rsidRPr="00F254AC">
        <w:rPr>
          <w:rFonts w:cs="Times New Roman"/>
          <w:szCs w:val="24"/>
        </w:rPr>
        <w:t>. Prius manual, (2009).</w:t>
      </w:r>
    </w:p>
    <w:p w:rsidR="00657621" w:rsidRPr="00F254AC" w:rsidRDefault="00D86E73" w:rsidP="000B66E3">
      <w:pPr>
        <w:autoSpaceDE w:val="0"/>
        <w:autoSpaceDN w:val="0"/>
        <w:adjustRightInd w:val="0"/>
        <w:spacing w:before="120" w:after="0"/>
        <w:ind w:left="454" w:hanging="454"/>
        <w:jc w:val="left"/>
        <w:rPr>
          <w:rFonts w:cs="Times New Roman"/>
          <w:szCs w:val="24"/>
        </w:rPr>
      </w:pPr>
      <w:r w:rsidRPr="00F254AC">
        <w:rPr>
          <w:rFonts w:cs="Times New Roman"/>
          <w:szCs w:val="24"/>
        </w:rPr>
        <w:t>[7</w:t>
      </w:r>
      <w:r w:rsidR="009711CA" w:rsidRPr="00F254AC">
        <w:rPr>
          <w:rFonts w:cs="Times New Roman"/>
          <w:szCs w:val="24"/>
        </w:rPr>
        <w:t xml:space="preserve">]   </w:t>
      </w:r>
      <w:r w:rsidR="008378F8" w:rsidRPr="00F254AC">
        <w:rPr>
          <w:rFonts w:cs="Times New Roman"/>
          <w:b/>
          <w:szCs w:val="24"/>
        </w:rPr>
        <w:t>Yeo</w:t>
      </w:r>
      <w:r w:rsidR="00B93059" w:rsidRPr="00F254AC">
        <w:rPr>
          <w:rFonts w:cs="Times New Roman"/>
          <w:b/>
          <w:szCs w:val="24"/>
        </w:rPr>
        <w:t>,</w:t>
      </w:r>
      <w:r w:rsidR="008378F8" w:rsidRPr="00F254AC">
        <w:rPr>
          <w:rFonts w:cs="Times New Roman"/>
          <w:b/>
          <w:szCs w:val="24"/>
        </w:rPr>
        <w:t xml:space="preserve"> </w:t>
      </w:r>
      <w:r w:rsidR="00B93059" w:rsidRPr="00F254AC">
        <w:rPr>
          <w:rFonts w:cs="Times New Roman"/>
          <w:b/>
          <w:szCs w:val="24"/>
        </w:rPr>
        <w:t xml:space="preserve">H. </w:t>
      </w:r>
      <w:r w:rsidR="008378F8" w:rsidRPr="00F254AC">
        <w:rPr>
          <w:rFonts w:cs="Times New Roman"/>
          <w:szCs w:val="24"/>
        </w:rPr>
        <w:t xml:space="preserve">and </w:t>
      </w:r>
      <w:r w:rsidR="00657621" w:rsidRPr="00F254AC">
        <w:rPr>
          <w:rFonts w:cs="Times New Roman"/>
          <w:b/>
          <w:szCs w:val="24"/>
        </w:rPr>
        <w:t>Kim</w:t>
      </w:r>
      <w:r w:rsidR="00B93059" w:rsidRPr="00F254AC">
        <w:rPr>
          <w:rFonts w:cs="Times New Roman"/>
          <w:b/>
          <w:szCs w:val="24"/>
        </w:rPr>
        <w:t>, H</w:t>
      </w:r>
      <w:r w:rsidR="008378F8" w:rsidRPr="00F254AC">
        <w:rPr>
          <w:rFonts w:cs="Times New Roman"/>
          <w:b/>
          <w:szCs w:val="24"/>
        </w:rPr>
        <w:t>.</w:t>
      </w:r>
      <w:r w:rsidR="00657621" w:rsidRPr="00F254AC">
        <w:rPr>
          <w:rFonts w:cs="Times New Roman"/>
          <w:szCs w:val="24"/>
        </w:rPr>
        <w:t xml:space="preserve"> Hardware-in-the-loop simulation of regenerative braking for a hybrid electric vehicle, </w:t>
      </w:r>
      <w:r w:rsidR="00657621" w:rsidRPr="00F254AC">
        <w:rPr>
          <w:rFonts w:cs="Times New Roman"/>
          <w:iCs/>
          <w:szCs w:val="24"/>
        </w:rPr>
        <w:t>Proc. Instn Mech. Engrs, Part D: J. Automobile Engineering</w:t>
      </w:r>
      <w:r w:rsidR="00260A57" w:rsidRPr="00F254AC">
        <w:rPr>
          <w:rFonts w:cs="Times New Roman"/>
          <w:i/>
          <w:iCs/>
          <w:szCs w:val="24"/>
        </w:rPr>
        <w:t>,</w:t>
      </w:r>
      <w:r w:rsidR="00260A57" w:rsidRPr="00F254AC">
        <w:rPr>
          <w:rFonts w:cs="Times New Roman"/>
          <w:iCs/>
          <w:szCs w:val="24"/>
        </w:rPr>
        <w:t xml:space="preserve"> 216</w:t>
      </w:r>
      <w:r w:rsidR="00657621" w:rsidRPr="00F254AC">
        <w:rPr>
          <w:rFonts w:cs="Times New Roman"/>
          <w:iCs/>
          <w:szCs w:val="24"/>
        </w:rPr>
        <w:t>(D11)</w:t>
      </w:r>
      <w:r w:rsidR="00657621" w:rsidRPr="00F254AC">
        <w:rPr>
          <w:rFonts w:cs="Times New Roman"/>
          <w:b/>
          <w:bCs/>
          <w:szCs w:val="24"/>
        </w:rPr>
        <w:t xml:space="preserve"> </w:t>
      </w:r>
      <w:r w:rsidR="00D54F43" w:rsidRPr="00F254AC">
        <w:rPr>
          <w:rFonts w:cs="Times New Roman"/>
          <w:szCs w:val="24"/>
        </w:rPr>
        <w:t xml:space="preserve">(2002), pp. </w:t>
      </w:r>
      <w:r w:rsidR="00657621" w:rsidRPr="00F254AC">
        <w:rPr>
          <w:rFonts w:cs="Times New Roman"/>
          <w:szCs w:val="24"/>
        </w:rPr>
        <w:t>855-864.</w:t>
      </w:r>
    </w:p>
    <w:p w:rsidR="008378F8" w:rsidRPr="00F254AC" w:rsidRDefault="00046F10" w:rsidP="00D54F43">
      <w:pPr>
        <w:autoSpaceDE w:val="0"/>
        <w:autoSpaceDN w:val="0"/>
        <w:adjustRightInd w:val="0"/>
        <w:spacing w:before="120" w:after="0"/>
        <w:ind w:left="510" w:hanging="510"/>
        <w:jc w:val="left"/>
        <w:rPr>
          <w:rFonts w:cs="Times New Roman"/>
          <w:szCs w:val="24"/>
        </w:rPr>
      </w:pPr>
      <w:r w:rsidRPr="00F254AC">
        <w:rPr>
          <w:rFonts w:cs="Times New Roman"/>
          <w:szCs w:val="24"/>
        </w:rPr>
        <w:t>[8</w:t>
      </w:r>
      <w:r w:rsidR="00D70F34" w:rsidRPr="00F254AC">
        <w:rPr>
          <w:rFonts w:cs="Times New Roman"/>
          <w:szCs w:val="24"/>
        </w:rPr>
        <w:t xml:space="preserve">]   </w:t>
      </w:r>
      <w:r w:rsidR="00B93059" w:rsidRPr="00F254AC">
        <w:rPr>
          <w:rFonts w:cs="Times New Roman"/>
          <w:szCs w:val="24"/>
        </w:rPr>
        <w:tab/>
      </w:r>
      <w:r w:rsidR="00D70F34" w:rsidRPr="00F254AC">
        <w:rPr>
          <w:rFonts w:cs="Times New Roman"/>
          <w:b/>
          <w:szCs w:val="24"/>
        </w:rPr>
        <w:t xml:space="preserve">Markel, </w:t>
      </w:r>
      <w:r w:rsidR="00B93059" w:rsidRPr="00F254AC">
        <w:rPr>
          <w:rFonts w:cs="Times New Roman"/>
          <w:b/>
          <w:szCs w:val="24"/>
        </w:rPr>
        <w:t xml:space="preserve">T., </w:t>
      </w:r>
      <w:r w:rsidR="00D70F34" w:rsidRPr="00F254AC">
        <w:rPr>
          <w:rFonts w:cs="Times New Roman"/>
          <w:b/>
          <w:szCs w:val="24"/>
        </w:rPr>
        <w:t xml:space="preserve">Brooker, </w:t>
      </w:r>
      <w:r w:rsidR="00B93059" w:rsidRPr="00F254AC">
        <w:rPr>
          <w:rFonts w:cs="Times New Roman"/>
          <w:b/>
          <w:szCs w:val="24"/>
        </w:rPr>
        <w:t xml:space="preserve">A., </w:t>
      </w:r>
      <w:r w:rsidR="00D70F34" w:rsidRPr="00F254AC">
        <w:rPr>
          <w:rFonts w:cs="Times New Roman"/>
          <w:b/>
          <w:szCs w:val="24"/>
        </w:rPr>
        <w:t>Hendricks</w:t>
      </w:r>
      <w:r w:rsidR="00B93059" w:rsidRPr="00F254AC">
        <w:rPr>
          <w:rFonts w:cs="Times New Roman"/>
          <w:b/>
          <w:szCs w:val="24"/>
        </w:rPr>
        <w:t>, T.,</w:t>
      </w:r>
      <w:r w:rsidR="00D70F34" w:rsidRPr="00F254AC">
        <w:rPr>
          <w:rFonts w:cs="Times New Roman"/>
          <w:szCs w:val="24"/>
        </w:rPr>
        <w:t xml:space="preserve"> </w:t>
      </w:r>
      <w:r w:rsidR="00D70F34" w:rsidRPr="00F254AC">
        <w:rPr>
          <w:rFonts w:cs="Times New Roman"/>
          <w:b/>
          <w:szCs w:val="24"/>
        </w:rPr>
        <w:t xml:space="preserve">Johnson, </w:t>
      </w:r>
      <w:r w:rsidR="00B93059" w:rsidRPr="00F254AC">
        <w:rPr>
          <w:rFonts w:cs="Times New Roman"/>
          <w:b/>
          <w:szCs w:val="24"/>
        </w:rPr>
        <w:t xml:space="preserve">V., </w:t>
      </w:r>
      <w:r w:rsidR="00B93059" w:rsidRPr="00F254AC">
        <w:rPr>
          <w:rFonts w:cs="Times New Roman"/>
          <w:szCs w:val="24"/>
        </w:rPr>
        <w:t>and</w:t>
      </w:r>
      <w:r w:rsidR="00B93059" w:rsidRPr="00F254AC">
        <w:rPr>
          <w:rFonts w:cs="Times New Roman"/>
          <w:b/>
          <w:szCs w:val="24"/>
        </w:rPr>
        <w:t xml:space="preserve"> </w:t>
      </w:r>
      <w:r w:rsidR="00D70F34" w:rsidRPr="00F254AC">
        <w:rPr>
          <w:rFonts w:cs="Times New Roman"/>
          <w:b/>
          <w:szCs w:val="24"/>
        </w:rPr>
        <w:t>Kelly,</w:t>
      </w:r>
      <w:r w:rsidR="00D70F34" w:rsidRPr="00F254AC">
        <w:rPr>
          <w:rFonts w:cs="Times New Roman"/>
          <w:szCs w:val="24"/>
        </w:rPr>
        <w:t xml:space="preserve"> </w:t>
      </w:r>
      <w:r w:rsidR="00B93059" w:rsidRPr="00F254AC">
        <w:rPr>
          <w:rFonts w:cs="Times New Roman"/>
          <w:b/>
          <w:szCs w:val="24"/>
        </w:rPr>
        <w:t xml:space="preserve">K. </w:t>
      </w:r>
      <w:r w:rsidR="00D70F34" w:rsidRPr="00F254AC">
        <w:rPr>
          <w:rFonts w:cs="Times New Roman"/>
          <w:szCs w:val="24"/>
        </w:rPr>
        <w:t xml:space="preserve">ADVISOR: a system analysis tool for advanced vehicle modelling, </w:t>
      </w:r>
      <w:r w:rsidR="00D70F34" w:rsidRPr="00F254AC">
        <w:rPr>
          <w:rFonts w:cs="Times New Roman"/>
          <w:iCs/>
          <w:szCs w:val="24"/>
        </w:rPr>
        <w:t>Journal of Power Source,</w:t>
      </w:r>
      <w:r w:rsidR="00D54F43" w:rsidRPr="00F254AC">
        <w:rPr>
          <w:rFonts w:cs="Times New Roman"/>
          <w:szCs w:val="24"/>
        </w:rPr>
        <w:t xml:space="preserve"> Energy (2002), pp. </w:t>
      </w:r>
      <w:r w:rsidR="00D70F34" w:rsidRPr="00F254AC">
        <w:rPr>
          <w:rFonts w:cs="Times New Roman"/>
          <w:szCs w:val="24"/>
        </w:rPr>
        <w:t>255-266.</w:t>
      </w:r>
    </w:p>
    <w:p w:rsidR="008378F8" w:rsidRPr="00F254AC" w:rsidRDefault="00046F10" w:rsidP="00D54F43">
      <w:pPr>
        <w:autoSpaceDE w:val="0"/>
        <w:autoSpaceDN w:val="0"/>
        <w:adjustRightInd w:val="0"/>
        <w:spacing w:before="120" w:after="0"/>
        <w:ind w:left="510" w:hanging="510"/>
        <w:jc w:val="left"/>
        <w:rPr>
          <w:rFonts w:cs="Times New Roman"/>
          <w:szCs w:val="24"/>
        </w:rPr>
      </w:pPr>
      <w:r w:rsidRPr="00F254AC">
        <w:rPr>
          <w:rFonts w:cs="Times New Roman"/>
          <w:szCs w:val="24"/>
        </w:rPr>
        <w:t>[9</w:t>
      </w:r>
      <w:r w:rsidR="009711CA" w:rsidRPr="00F254AC">
        <w:rPr>
          <w:rFonts w:cs="Times New Roman"/>
          <w:szCs w:val="24"/>
        </w:rPr>
        <w:t>]</w:t>
      </w:r>
      <w:r w:rsidR="0016391E" w:rsidRPr="00F254AC">
        <w:rPr>
          <w:rFonts w:cs="Times New Roman"/>
          <w:szCs w:val="24"/>
        </w:rPr>
        <w:t xml:space="preserve">  </w:t>
      </w:r>
      <w:r w:rsidR="00A13EA6" w:rsidRPr="00F254AC">
        <w:rPr>
          <w:rFonts w:cs="Times New Roman"/>
          <w:szCs w:val="24"/>
        </w:rPr>
        <w:tab/>
      </w:r>
      <w:r w:rsidR="00715DD8" w:rsidRPr="00F254AC">
        <w:rPr>
          <w:rFonts w:cs="Times New Roman"/>
          <w:b/>
          <w:szCs w:val="24"/>
        </w:rPr>
        <w:t xml:space="preserve">Grieve, </w:t>
      </w:r>
      <w:r w:rsidR="00B93059" w:rsidRPr="00F254AC">
        <w:rPr>
          <w:rFonts w:cs="Times New Roman"/>
          <w:b/>
          <w:szCs w:val="24"/>
        </w:rPr>
        <w:t xml:space="preserve">D. G., </w:t>
      </w:r>
      <w:r w:rsidR="00715DD8" w:rsidRPr="00F254AC">
        <w:rPr>
          <w:rFonts w:cs="Times New Roman"/>
          <w:b/>
          <w:szCs w:val="24"/>
        </w:rPr>
        <w:t xml:space="preserve">Barton, </w:t>
      </w:r>
      <w:r w:rsidR="00B93059" w:rsidRPr="00F254AC">
        <w:rPr>
          <w:rFonts w:cs="Times New Roman"/>
          <w:b/>
          <w:szCs w:val="24"/>
        </w:rPr>
        <w:t xml:space="preserve">D. C., </w:t>
      </w:r>
      <w:r w:rsidR="00260A57" w:rsidRPr="00F254AC">
        <w:rPr>
          <w:rFonts w:cs="Times New Roman"/>
          <w:b/>
          <w:szCs w:val="24"/>
        </w:rPr>
        <w:t>Crolla</w:t>
      </w:r>
      <w:r w:rsidR="00B93059" w:rsidRPr="00F254AC">
        <w:rPr>
          <w:rFonts w:cs="Times New Roman"/>
          <w:b/>
          <w:szCs w:val="24"/>
        </w:rPr>
        <w:t>,</w:t>
      </w:r>
      <w:r w:rsidR="00260A57" w:rsidRPr="00F254AC">
        <w:rPr>
          <w:rFonts w:cs="Times New Roman"/>
          <w:szCs w:val="24"/>
        </w:rPr>
        <w:t xml:space="preserve"> </w:t>
      </w:r>
      <w:r w:rsidR="00B93059" w:rsidRPr="00F254AC">
        <w:rPr>
          <w:rFonts w:cs="Times New Roman"/>
          <w:b/>
          <w:szCs w:val="24"/>
        </w:rPr>
        <w:t xml:space="preserve">D. A., </w:t>
      </w:r>
      <w:r w:rsidR="00B93059" w:rsidRPr="00F254AC">
        <w:rPr>
          <w:rFonts w:cs="Times New Roman"/>
          <w:szCs w:val="24"/>
        </w:rPr>
        <w:t xml:space="preserve">and </w:t>
      </w:r>
      <w:r w:rsidR="00715DD8" w:rsidRPr="00F254AC">
        <w:rPr>
          <w:rFonts w:cs="Times New Roman"/>
          <w:b/>
          <w:szCs w:val="24"/>
        </w:rPr>
        <w:t>Buckingham</w:t>
      </w:r>
      <w:r w:rsidR="00715DD8" w:rsidRPr="00F254AC">
        <w:rPr>
          <w:rFonts w:cs="Times New Roman"/>
          <w:szCs w:val="24"/>
        </w:rPr>
        <w:t xml:space="preserve">, </w:t>
      </w:r>
      <w:r w:rsidR="00B93059" w:rsidRPr="00F254AC">
        <w:rPr>
          <w:rFonts w:cs="Times New Roman"/>
          <w:b/>
          <w:szCs w:val="24"/>
        </w:rPr>
        <w:t xml:space="preserve">J. T. </w:t>
      </w:r>
      <w:r w:rsidR="00715DD8" w:rsidRPr="00F254AC">
        <w:rPr>
          <w:rFonts w:cs="Times New Roman"/>
          <w:szCs w:val="24"/>
        </w:rPr>
        <w:t xml:space="preserve">Design of a lightweight automotive brake disc using finite element and Taguchi techniques, </w:t>
      </w:r>
      <w:r w:rsidR="00715DD8" w:rsidRPr="00F254AC">
        <w:rPr>
          <w:rFonts w:cs="Times New Roman"/>
          <w:iCs/>
          <w:szCs w:val="24"/>
        </w:rPr>
        <w:t>Proceedings of the Institution of Mechanical Engineers, Part D</w:t>
      </w:r>
      <w:r w:rsidR="00D54F43" w:rsidRPr="00F254AC">
        <w:rPr>
          <w:rFonts w:cs="Times New Roman"/>
          <w:szCs w:val="24"/>
        </w:rPr>
        <w:t xml:space="preserve"> (1997), pp. </w:t>
      </w:r>
      <w:r w:rsidR="00715DD8" w:rsidRPr="00F254AC">
        <w:rPr>
          <w:rFonts w:cs="Times New Roman"/>
          <w:szCs w:val="24"/>
        </w:rPr>
        <w:t>245-254.</w:t>
      </w:r>
    </w:p>
    <w:p w:rsidR="00715DD8" w:rsidRPr="00F254AC" w:rsidRDefault="00046F10" w:rsidP="00D54F43">
      <w:pPr>
        <w:autoSpaceDE w:val="0"/>
        <w:autoSpaceDN w:val="0"/>
        <w:adjustRightInd w:val="0"/>
        <w:spacing w:before="120" w:after="0"/>
        <w:ind w:left="510" w:hanging="510"/>
        <w:jc w:val="left"/>
        <w:rPr>
          <w:rFonts w:cs="Times New Roman"/>
          <w:szCs w:val="24"/>
        </w:rPr>
      </w:pPr>
      <w:r w:rsidRPr="00F254AC">
        <w:rPr>
          <w:rFonts w:cs="Times New Roman"/>
          <w:szCs w:val="24"/>
        </w:rPr>
        <w:t>[10</w:t>
      </w:r>
      <w:r w:rsidR="00260A57" w:rsidRPr="00F254AC">
        <w:rPr>
          <w:rFonts w:cs="Times New Roman"/>
          <w:szCs w:val="24"/>
        </w:rPr>
        <w:t xml:space="preserve">] </w:t>
      </w:r>
      <w:r w:rsidR="00B93059" w:rsidRPr="00F254AC">
        <w:rPr>
          <w:rFonts w:cs="Times New Roman"/>
          <w:szCs w:val="24"/>
        </w:rPr>
        <w:tab/>
      </w:r>
      <w:r w:rsidR="00715DD8" w:rsidRPr="00F254AC">
        <w:rPr>
          <w:rFonts w:cs="Times New Roman"/>
          <w:b/>
          <w:szCs w:val="24"/>
        </w:rPr>
        <w:t xml:space="preserve">Day, </w:t>
      </w:r>
      <w:r w:rsidR="00B93059" w:rsidRPr="00F254AC">
        <w:rPr>
          <w:rFonts w:cs="Times New Roman"/>
          <w:b/>
          <w:szCs w:val="24"/>
        </w:rPr>
        <w:t xml:space="preserve">A. J., </w:t>
      </w:r>
      <w:r w:rsidR="00715DD8" w:rsidRPr="00F254AC">
        <w:rPr>
          <w:rFonts w:cs="Times New Roman"/>
          <w:b/>
          <w:szCs w:val="24"/>
        </w:rPr>
        <w:t>Harding</w:t>
      </w:r>
      <w:r w:rsidR="00260A57" w:rsidRPr="00F254AC">
        <w:rPr>
          <w:rFonts w:cs="Times New Roman"/>
          <w:b/>
          <w:szCs w:val="24"/>
        </w:rPr>
        <w:t xml:space="preserve">, </w:t>
      </w:r>
      <w:r w:rsidR="00B93059" w:rsidRPr="00F254AC">
        <w:rPr>
          <w:rFonts w:cs="Times New Roman"/>
          <w:b/>
          <w:szCs w:val="24"/>
        </w:rPr>
        <w:t xml:space="preserve">P. R. J., </w:t>
      </w:r>
      <w:r w:rsidR="00260A57" w:rsidRPr="00F254AC">
        <w:rPr>
          <w:rFonts w:cs="Times New Roman"/>
          <w:b/>
          <w:szCs w:val="24"/>
        </w:rPr>
        <w:t>and</w:t>
      </w:r>
      <w:r w:rsidR="008378F8" w:rsidRPr="00F254AC">
        <w:rPr>
          <w:rFonts w:cs="Times New Roman"/>
          <w:szCs w:val="24"/>
        </w:rPr>
        <w:t xml:space="preserve"> </w:t>
      </w:r>
      <w:r w:rsidR="00715DD8" w:rsidRPr="00F254AC">
        <w:rPr>
          <w:rFonts w:cs="Times New Roman"/>
          <w:b/>
          <w:szCs w:val="24"/>
        </w:rPr>
        <w:t>Newcomb</w:t>
      </w:r>
      <w:r w:rsidR="00B93059" w:rsidRPr="00F254AC">
        <w:rPr>
          <w:rFonts w:cs="Times New Roman"/>
          <w:b/>
          <w:szCs w:val="24"/>
        </w:rPr>
        <w:t>,</w:t>
      </w:r>
      <w:r w:rsidR="00715DD8" w:rsidRPr="00F254AC">
        <w:rPr>
          <w:rFonts w:cs="Times New Roman"/>
          <w:szCs w:val="24"/>
        </w:rPr>
        <w:t xml:space="preserve"> </w:t>
      </w:r>
      <w:r w:rsidR="00B93059" w:rsidRPr="00F254AC">
        <w:rPr>
          <w:rFonts w:cs="Times New Roman"/>
          <w:b/>
          <w:szCs w:val="24"/>
        </w:rPr>
        <w:t xml:space="preserve">T. P. </w:t>
      </w:r>
      <w:r w:rsidR="00715DD8" w:rsidRPr="00F254AC">
        <w:rPr>
          <w:rFonts w:cs="Times New Roman"/>
          <w:szCs w:val="24"/>
        </w:rPr>
        <w:t xml:space="preserve">A finite element approach to drum brake analysis, </w:t>
      </w:r>
      <w:r w:rsidR="00715DD8" w:rsidRPr="00F254AC">
        <w:rPr>
          <w:rFonts w:cs="Times New Roman"/>
          <w:iCs/>
          <w:szCs w:val="24"/>
        </w:rPr>
        <w:t>Proceedings of the Institution of Mechanical Engineers 1847-1982 (vols 1-196),</w:t>
      </w:r>
      <w:r w:rsidR="00D54F43" w:rsidRPr="00F254AC">
        <w:rPr>
          <w:rFonts w:cs="Times New Roman"/>
          <w:szCs w:val="24"/>
        </w:rPr>
        <w:t xml:space="preserve"> 193 (1979), pp. </w:t>
      </w:r>
      <w:r w:rsidR="00715DD8" w:rsidRPr="00F254AC">
        <w:rPr>
          <w:rFonts w:cs="Times New Roman"/>
          <w:szCs w:val="24"/>
        </w:rPr>
        <w:t>401- 406.</w:t>
      </w:r>
    </w:p>
    <w:p w:rsidR="008378F8" w:rsidRPr="00F254AC" w:rsidRDefault="00046F10" w:rsidP="000B66E3">
      <w:pPr>
        <w:autoSpaceDE w:val="0"/>
        <w:autoSpaceDN w:val="0"/>
        <w:adjustRightInd w:val="0"/>
        <w:spacing w:before="120" w:after="0"/>
        <w:ind w:left="510" w:hanging="510"/>
        <w:jc w:val="left"/>
        <w:rPr>
          <w:rFonts w:cs="Times New Roman"/>
          <w:szCs w:val="24"/>
        </w:rPr>
      </w:pPr>
      <w:r w:rsidRPr="00F254AC">
        <w:rPr>
          <w:rFonts w:cs="Times New Roman"/>
          <w:szCs w:val="24"/>
        </w:rPr>
        <w:t>[11</w:t>
      </w:r>
      <w:r w:rsidR="00260A57" w:rsidRPr="00F254AC">
        <w:rPr>
          <w:rFonts w:cs="Times New Roman"/>
          <w:szCs w:val="24"/>
        </w:rPr>
        <w:t xml:space="preserve">] </w:t>
      </w:r>
      <w:r w:rsidR="000B66E3" w:rsidRPr="00F254AC">
        <w:rPr>
          <w:rFonts w:cs="Times New Roman"/>
          <w:szCs w:val="24"/>
        </w:rPr>
        <w:tab/>
      </w:r>
      <w:r w:rsidR="00715DD8" w:rsidRPr="00F254AC">
        <w:rPr>
          <w:rFonts w:cs="Times New Roman"/>
          <w:b/>
          <w:szCs w:val="24"/>
        </w:rPr>
        <w:t>Valvano</w:t>
      </w:r>
      <w:r w:rsidR="000B66E3" w:rsidRPr="00F254AC">
        <w:rPr>
          <w:rFonts w:cs="Times New Roman"/>
          <w:b/>
          <w:szCs w:val="24"/>
        </w:rPr>
        <w:t>,</w:t>
      </w:r>
      <w:r w:rsidR="008378F8" w:rsidRPr="00F254AC">
        <w:rPr>
          <w:rFonts w:cs="Times New Roman"/>
          <w:b/>
          <w:szCs w:val="24"/>
        </w:rPr>
        <w:t xml:space="preserve"> </w:t>
      </w:r>
      <w:r w:rsidR="000B66E3" w:rsidRPr="00F254AC">
        <w:rPr>
          <w:rFonts w:cs="Times New Roman"/>
          <w:b/>
          <w:szCs w:val="24"/>
        </w:rPr>
        <w:t xml:space="preserve">T. </w:t>
      </w:r>
      <w:r w:rsidR="00260A57" w:rsidRPr="00F254AC">
        <w:rPr>
          <w:rFonts w:cs="Times New Roman"/>
          <w:szCs w:val="24"/>
        </w:rPr>
        <w:t xml:space="preserve">and </w:t>
      </w:r>
      <w:r w:rsidR="00715DD8" w:rsidRPr="00F254AC">
        <w:rPr>
          <w:rFonts w:cs="Times New Roman"/>
          <w:b/>
          <w:szCs w:val="24"/>
        </w:rPr>
        <w:t>Lee</w:t>
      </w:r>
      <w:r w:rsidR="000B66E3" w:rsidRPr="00F254AC">
        <w:rPr>
          <w:rFonts w:cs="Times New Roman"/>
          <w:b/>
          <w:szCs w:val="24"/>
        </w:rPr>
        <w:t>, K.</w:t>
      </w:r>
      <w:r w:rsidR="00715DD8" w:rsidRPr="00F254AC">
        <w:rPr>
          <w:rFonts w:cs="Times New Roman"/>
          <w:szCs w:val="24"/>
        </w:rPr>
        <w:t xml:space="preserve"> An analytical method to predict thermal distortion of a brake disc rotor, </w:t>
      </w:r>
      <w:r w:rsidR="00715DD8" w:rsidRPr="00F254AC">
        <w:rPr>
          <w:rFonts w:cs="Times New Roman"/>
          <w:iCs/>
          <w:szCs w:val="24"/>
        </w:rPr>
        <w:t>SAE International,</w:t>
      </w:r>
      <w:r w:rsidR="00715DD8" w:rsidRPr="00F254AC">
        <w:rPr>
          <w:rFonts w:cs="Times New Roman"/>
          <w:szCs w:val="24"/>
        </w:rPr>
        <w:t xml:space="preserve"> 2000-01-0445, 2000.</w:t>
      </w:r>
    </w:p>
    <w:p w:rsidR="008378F8" w:rsidRPr="00F254AC" w:rsidRDefault="00046F10" w:rsidP="00D54F43">
      <w:pPr>
        <w:autoSpaceDE w:val="0"/>
        <w:autoSpaceDN w:val="0"/>
        <w:adjustRightInd w:val="0"/>
        <w:spacing w:before="120" w:after="0"/>
        <w:ind w:left="510" w:hanging="510"/>
        <w:jc w:val="left"/>
        <w:rPr>
          <w:rFonts w:cs="Times New Roman"/>
          <w:szCs w:val="24"/>
        </w:rPr>
      </w:pPr>
      <w:r w:rsidRPr="00F254AC">
        <w:rPr>
          <w:rFonts w:cs="Times New Roman"/>
          <w:szCs w:val="24"/>
        </w:rPr>
        <w:t>[12</w:t>
      </w:r>
      <w:r w:rsidR="00260A57" w:rsidRPr="00F254AC">
        <w:rPr>
          <w:rFonts w:cs="Times New Roman"/>
          <w:szCs w:val="24"/>
        </w:rPr>
        <w:t xml:space="preserve">] </w:t>
      </w:r>
      <w:r w:rsidR="000B66E3" w:rsidRPr="00F254AC">
        <w:rPr>
          <w:rFonts w:cs="Times New Roman"/>
          <w:szCs w:val="24"/>
        </w:rPr>
        <w:tab/>
      </w:r>
      <w:r w:rsidR="008378F8" w:rsidRPr="00F254AC">
        <w:rPr>
          <w:rFonts w:cs="Times New Roman"/>
          <w:b/>
          <w:szCs w:val="24"/>
        </w:rPr>
        <w:t>Qi</w:t>
      </w:r>
      <w:r w:rsidR="000B66E3" w:rsidRPr="00F254AC">
        <w:rPr>
          <w:rFonts w:cs="Times New Roman"/>
          <w:b/>
          <w:szCs w:val="24"/>
        </w:rPr>
        <w:t>,</w:t>
      </w:r>
      <w:r w:rsidR="008378F8" w:rsidRPr="00F254AC">
        <w:rPr>
          <w:rFonts w:cs="Times New Roman"/>
          <w:b/>
          <w:szCs w:val="24"/>
        </w:rPr>
        <w:t xml:space="preserve"> </w:t>
      </w:r>
      <w:r w:rsidR="000B66E3" w:rsidRPr="00F254AC">
        <w:rPr>
          <w:rFonts w:cs="Times New Roman"/>
          <w:b/>
          <w:szCs w:val="24"/>
        </w:rPr>
        <w:t xml:space="preserve">H. S. </w:t>
      </w:r>
      <w:r w:rsidR="008378F8" w:rsidRPr="00F254AC">
        <w:rPr>
          <w:rFonts w:cs="Times New Roman"/>
          <w:szCs w:val="24"/>
        </w:rPr>
        <w:t xml:space="preserve">and </w:t>
      </w:r>
      <w:r w:rsidR="007A6464" w:rsidRPr="00F254AC">
        <w:rPr>
          <w:rFonts w:cs="Times New Roman"/>
          <w:b/>
          <w:szCs w:val="24"/>
        </w:rPr>
        <w:t>Day</w:t>
      </w:r>
      <w:r w:rsidR="000B66E3" w:rsidRPr="00F254AC">
        <w:rPr>
          <w:rFonts w:cs="Times New Roman"/>
          <w:b/>
          <w:szCs w:val="24"/>
        </w:rPr>
        <w:t>, A. J</w:t>
      </w:r>
      <w:r w:rsidR="008378F8" w:rsidRPr="00F254AC">
        <w:rPr>
          <w:rFonts w:cs="Times New Roman"/>
          <w:b/>
          <w:szCs w:val="24"/>
        </w:rPr>
        <w:t>.</w:t>
      </w:r>
      <w:r w:rsidR="00715DD8" w:rsidRPr="00F254AC">
        <w:rPr>
          <w:rFonts w:cs="Times New Roman"/>
          <w:szCs w:val="24"/>
        </w:rPr>
        <w:t xml:space="preserve"> Investigation of disc/pad interface temperatures in friction braking, </w:t>
      </w:r>
      <w:r w:rsidR="00715DD8" w:rsidRPr="00F254AC">
        <w:rPr>
          <w:rFonts w:cs="Times New Roman"/>
          <w:iCs/>
          <w:szCs w:val="24"/>
        </w:rPr>
        <w:t>Wear,</w:t>
      </w:r>
      <w:r w:rsidR="00D54F43" w:rsidRPr="00F254AC">
        <w:rPr>
          <w:rFonts w:cs="Times New Roman"/>
          <w:szCs w:val="24"/>
        </w:rPr>
        <w:t xml:space="preserve"> 262 (2007), pp. </w:t>
      </w:r>
      <w:r w:rsidR="00715DD8" w:rsidRPr="00F254AC">
        <w:rPr>
          <w:rFonts w:cs="Times New Roman"/>
          <w:szCs w:val="24"/>
        </w:rPr>
        <w:t>505-513.</w:t>
      </w:r>
    </w:p>
    <w:p w:rsidR="008378F8" w:rsidRPr="00F254AC" w:rsidRDefault="00046F10" w:rsidP="00D54F43">
      <w:pPr>
        <w:autoSpaceDE w:val="0"/>
        <w:autoSpaceDN w:val="0"/>
        <w:adjustRightInd w:val="0"/>
        <w:spacing w:before="120" w:after="0"/>
        <w:ind w:left="510" w:hanging="510"/>
        <w:jc w:val="left"/>
        <w:rPr>
          <w:rFonts w:cs="Times New Roman"/>
          <w:i/>
          <w:szCs w:val="24"/>
        </w:rPr>
      </w:pPr>
      <w:r w:rsidRPr="00F254AC">
        <w:rPr>
          <w:rFonts w:cs="Times New Roman"/>
          <w:szCs w:val="24"/>
        </w:rPr>
        <w:t>[13</w:t>
      </w:r>
      <w:r w:rsidR="00260A57" w:rsidRPr="00F254AC">
        <w:rPr>
          <w:rFonts w:cs="Times New Roman"/>
          <w:szCs w:val="24"/>
        </w:rPr>
        <w:t xml:space="preserve">] </w:t>
      </w:r>
      <w:r w:rsidR="000B66E3" w:rsidRPr="00F254AC">
        <w:rPr>
          <w:rFonts w:cs="Times New Roman"/>
          <w:szCs w:val="24"/>
        </w:rPr>
        <w:tab/>
      </w:r>
      <w:r w:rsidR="00715DD8" w:rsidRPr="00F254AC">
        <w:rPr>
          <w:rFonts w:cs="Times New Roman"/>
          <w:b/>
          <w:szCs w:val="24"/>
        </w:rPr>
        <w:t xml:space="preserve">Sarip, </w:t>
      </w:r>
      <w:r w:rsidR="000B66E3" w:rsidRPr="00F254AC">
        <w:rPr>
          <w:rFonts w:cs="Times New Roman"/>
          <w:b/>
          <w:szCs w:val="24"/>
        </w:rPr>
        <w:t xml:space="preserve">S., </w:t>
      </w:r>
      <w:r w:rsidR="00715DD8" w:rsidRPr="00F254AC">
        <w:rPr>
          <w:rFonts w:cs="Times New Roman"/>
          <w:b/>
          <w:szCs w:val="24"/>
        </w:rPr>
        <w:t xml:space="preserve">Day, </w:t>
      </w:r>
      <w:r w:rsidR="000B66E3" w:rsidRPr="00F254AC">
        <w:rPr>
          <w:rFonts w:cs="Times New Roman"/>
          <w:b/>
          <w:szCs w:val="24"/>
        </w:rPr>
        <w:t xml:space="preserve">A. J., </w:t>
      </w:r>
      <w:r w:rsidR="00715DD8" w:rsidRPr="00F254AC">
        <w:rPr>
          <w:rFonts w:cs="Times New Roman"/>
          <w:b/>
          <w:szCs w:val="24"/>
        </w:rPr>
        <w:t xml:space="preserve">Olley, </w:t>
      </w:r>
      <w:r w:rsidR="000B66E3" w:rsidRPr="00F254AC">
        <w:rPr>
          <w:rFonts w:cs="Times New Roman"/>
          <w:b/>
          <w:szCs w:val="24"/>
        </w:rPr>
        <w:t xml:space="preserve">P., </w:t>
      </w:r>
      <w:r w:rsidR="008378F8" w:rsidRPr="00F254AC">
        <w:rPr>
          <w:rFonts w:cs="Times New Roman"/>
          <w:szCs w:val="24"/>
        </w:rPr>
        <w:t xml:space="preserve">and </w:t>
      </w:r>
      <w:r w:rsidR="00715DD8" w:rsidRPr="00F254AC">
        <w:rPr>
          <w:rFonts w:cs="Times New Roman"/>
          <w:b/>
          <w:szCs w:val="24"/>
        </w:rPr>
        <w:t>Qi</w:t>
      </w:r>
      <w:r w:rsidR="000B66E3" w:rsidRPr="00F254AC">
        <w:rPr>
          <w:rFonts w:cs="Times New Roman"/>
          <w:b/>
          <w:szCs w:val="24"/>
        </w:rPr>
        <w:t>, S. H</w:t>
      </w:r>
      <w:r w:rsidR="008378F8" w:rsidRPr="00F254AC">
        <w:rPr>
          <w:rFonts w:cs="Times New Roman"/>
          <w:b/>
          <w:szCs w:val="24"/>
        </w:rPr>
        <w:t>.</w:t>
      </w:r>
      <w:r w:rsidR="00715DD8" w:rsidRPr="00F254AC">
        <w:rPr>
          <w:rFonts w:cs="Times New Roman"/>
          <w:szCs w:val="24"/>
        </w:rPr>
        <w:t xml:space="preserve"> Thermal effect and pressure distribution in regenerative braking, Proc 19</w:t>
      </w:r>
      <w:r w:rsidR="00715DD8" w:rsidRPr="00F254AC">
        <w:rPr>
          <w:rFonts w:cs="Times New Roman"/>
          <w:szCs w:val="24"/>
          <w:vertAlign w:val="superscript"/>
        </w:rPr>
        <w:t>th</w:t>
      </w:r>
      <w:r w:rsidR="00715DD8" w:rsidRPr="00F254AC">
        <w:rPr>
          <w:rFonts w:cs="Times New Roman"/>
          <w:szCs w:val="24"/>
        </w:rPr>
        <w:t xml:space="preserve"> Intl’ Conf, Flexible Automation and In</w:t>
      </w:r>
      <w:r w:rsidR="00D54F43" w:rsidRPr="00F254AC">
        <w:rPr>
          <w:rFonts w:cs="Times New Roman"/>
          <w:szCs w:val="24"/>
        </w:rPr>
        <w:t xml:space="preserve">telligent Manufacturing, (2009), pp. </w:t>
      </w:r>
      <w:r w:rsidR="00715DD8" w:rsidRPr="00F254AC">
        <w:rPr>
          <w:rFonts w:cs="Times New Roman"/>
          <w:szCs w:val="24"/>
        </w:rPr>
        <w:t>1003-1010</w:t>
      </w:r>
      <w:r w:rsidR="00715DD8" w:rsidRPr="00F254AC">
        <w:rPr>
          <w:rFonts w:cs="Times New Roman"/>
          <w:i/>
          <w:szCs w:val="24"/>
        </w:rPr>
        <w:t>.</w:t>
      </w:r>
    </w:p>
    <w:p w:rsidR="008378F8" w:rsidRPr="00F254AC" w:rsidRDefault="00046F10" w:rsidP="00D54F43">
      <w:pPr>
        <w:autoSpaceDE w:val="0"/>
        <w:autoSpaceDN w:val="0"/>
        <w:adjustRightInd w:val="0"/>
        <w:spacing w:before="120" w:after="0"/>
        <w:ind w:left="510" w:hanging="510"/>
        <w:jc w:val="left"/>
        <w:rPr>
          <w:rFonts w:cs="Times New Roman"/>
          <w:szCs w:val="24"/>
        </w:rPr>
      </w:pPr>
      <w:r w:rsidRPr="00F254AC">
        <w:rPr>
          <w:rFonts w:cs="Times New Roman"/>
          <w:szCs w:val="24"/>
        </w:rPr>
        <w:t>[14</w:t>
      </w:r>
      <w:r w:rsidR="00260A57" w:rsidRPr="00F254AC">
        <w:rPr>
          <w:rFonts w:cs="Times New Roman"/>
          <w:szCs w:val="24"/>
        </w:rPr>
        <w:t xml:space="preserve">] </w:t>
      </w:r>
      <w:r w:rsidR="000B66E3" w:rsidRPr="00F254AC">
        <w:rPr>
          <w:rFonts w:cs="Times New Roman"/>
          <w:szCs w:val="24"/>
        </w:rPr>
        <w:tab/>
      </w:r>
      <w:r w:rsidR="00C87413" w:rsidRPr="00F254AC">
        <w:rPr>
          <w:rFonts w:cs="Times New Roman"/>
          <w:b/>
          <w:szCs w:val="24"/>
        </w:rPr>
        <w:t>Itoh</w:t>
      </w:r>
      <w:r w:rsidR="000B66E3" w:rsidRPr="00F254AC">
        <w:rPr>
          <w:rFonts w:cs="Times New Roman"/>
          <w:b/>
          <w:szCs w:val="24"/>
        </w:rPr>
        <w:t>,</w:t>
      </w:r>
      <w:r w:rsidR="008378F8" w:rsidRPr="00F254AC">
        <w:rPr>
          <w:rFonts w:cs="Times New Roman"/>
          <w:b/>
          <w:szCs w:val="24"/>
        </w:rPr>
        <w:t xml:space="preserve"> </w:t>
      </w:r>
      <w:r w:rsidR="000B66E3" w:rsidRPr="00F254AC">
        <w:rPr>
          <w:rFonts w:cs="Times New Roman"/>
          <w:b/>
          <w:szCs w:val="24"/>
        </w:rPr>
        <w:t xml:space="preserve">H. </w:t>
      </w:r>
      <w:r w:rsidR="008378F8" w:rsidRPr="00F254AC">
        <w:rPr>
          <w:rFonts w:cs="Times New Roman"/>
          <w:szCs w:val="24"/>
        </w:rPr>
        <w:t>and</w:t>
      </w:r>
      <w:r w:rsidR="00CA56B5" w:rsidRPr="00F254AC">
        <w:rPr>
          <w:rFonts w:cs="Times New Roman"/>
          <w:b/>
          <w:szCs w:val="24"/>
        </w:rPr>
        <w:t xml:space="preserve"> Aono</w:t>
      </w:r>
      <w:r w:rsidR="000B66E3" w:rsidRPr="00F254AC">
        <w:rPr>
          <w:rFonts w:cs="Times New Roman"/>
          <w:b/>
          <w:szCs w:val="24"/>
        </w:rPr>
        <w:t>,</w:t>
      </w:r>
      <w:r w:rsidR="00C87413" w:rsidRPr="00F254AC">
        <w:rPr>
          <w:rFonts w:cs="Times New Roman"/>
          <w:szCs w:val="24"/>
        </w:rPr>
        <w:t xml:space="preserve"> </w:t>
      </w:r>
      <w:r w:rsidR="000B66E3" w:rsidRPr="00F254AC">
        <w:rPr>
          <w:rFonts w:cs="Times New Roman"/>
          <w:b/>
          <w:szCs w:val="24"/>
        </w:rPr>
        <w:t xml:space="preserve">M. </w:t>
      </w:r>
      <w:r w:rsidR="00C87413" w:rsidRPr="00F254AC">
        <w:rPr>
          <w:rFonts w:cs="Times New Roman"/>
          <w:szCs w:val="24"/>
        </w:rPr>
        <w:t xml:space="preserve">Disc brake for motorcycles. </w:t>
      </w:r>
      <w:r w:rsidR="00C87413" w:rsidRPr="00F254AC">
        <w:rPr>
          <w:rFonts w:cs="Times New Roman"/>
          <w:iCs/>
          <w:szCs w:val="24"/>
        </w:rPr>
        <w:t>SAE International,</w:t>
      </w:r>
      <w:r w:rsidR="00C87413" w:rsidRPr="00F254AC">
        <w:rPr>
          <w:rFonts w:cs="Times New Roman"/>
          <w:szCs w:val="24"/>
        </w:rPr>
        <w:t xml:space="preserve"> 911243, 1991.</w:t>
      </w:r>
    </w:p>
    <w:p w:rsidR="008378F8" w:rsidRPr="00F254AC" w:rsidRDefault="00046F10" w:rsidP="00D54F43">
      <w:pPr>
        <w:autoSpaceDE w:val="0"/>
        <w:autoSpaceDN w:val="0"/>
        <w:adjustRightInd w:val="0"/>
        <w:spacing w:before="120" w:after="0"/>
        <w:ind w:left="510" w:hanging="510"/>
        <w:jc w:val="left"/>
        <w:rPr>
          <w:rFonts w:cs="Times New Roman"/>
          <w:szCs w:val="24"/>
        </w:rPr>
      </w:pPr>
      <w:r w:rsidRPr="00F254AC">
        <w:rPr>
          <w:rFonts w:cs="Times New Roman"/>
          <w:szCs w:val="24"/>
        </w:rPr>
        <w:t>[15</w:t>
      </w:r>
      <w:r w:rsidR="00260A57" w:rsidRPr="00F254AC">
        <w:rPr>
          <w:rFonts w:cs="Times New Roman"/>
          <w:szCs w:val="24"/>
        </w:rPr>
        <w:t xml:space="preserve">] </w:t>
      </w:r>
      <w:r w:rsidR="000B66E3" w:rsidRPr="00F254AC">
        <w:rPr>
          <w:rFonts w:cs="Times New Roman"/>
          <w:szCs w:val="24"/>
        </w:rPr>
        <w:tab/>
      </w:r>
      <w:r w:rsidR="00C87413" w:rsidRPr="00F254AC">
        <w:rPr>
          <w:rFonts w:cs="Times New Roman"/>
          <w:b/>
          <w:szCs w:val="24"/>
        </w:rPr>
        <w:t xml:space="preserve">Boniardi, </w:t>
      </w:r>
      <w:r w:rsidR="000B66E3" w:rsidRPr="00F254AC">
        <w:rPr>
          <w:rFonts w:cs="Times New Roman"/>
          <w:b/>
          <w:szCs w:val="24"/>
        </w:rPr>
        <w:t xml:space="preserve">M., </w:t>
      </w:r>
      <w:r w:rsidR="00C87413" w:rsidRPr="00F254AC">
        <w:rPr>
          <w:rFonts w:cs="Times New Roman"/>
          <w:b/>
          <w:szCs w:val="24"/>
        </w:rPr>
        <w:t xml:space="preserve">D'errico, </w:t>
      </w:r>
      <w:r w:rsidR="000B66E3" w:rsidRPr="00F254AC">
        <w:rPr>
          <w:rFonts w:cs="Times New Roman"/>
          <w:b/>
          <w:szCs w:val="24"/>
        </w:rPr>
        <w:t xml:space="preserve">F., </w:t>
      </w:r>
      <w:r w:rsidR="00C87413" w:rsidRPr="00F254AC">
        <w:rPr>
          <w:rFonts w:cs="Times New Roman"/>
          <w:b/>
          <w:szCs w:val="24"/>
        </w:rPr>
        <w:t xml:space="preserve">Tagliabue, </w:t>
      </w:r>
      <w:r w:rsidR="000B66E3" w:rsidRPr="00F254AC">
        <w:rPr>
          <w:rFonts w:cs="Times New Roman"/>
          <w:b/>
          <w:szCs w:val="24"/>
        </w:rPr>
        <w:t xml:space="preserve">C., </w:t>
      </w:r>
      <w:r w:rsidR="00C87413" w:rsidRPr="00F254AC">
        <w:rPr>
          <w:rFonts w:cs="Times New Roman"/>
          <w:b/>
          <w:szCs w:val="24"/>
        </w:rPr>
        <w:t xml:space="preserve">Gotti, </w:t>
      </w:r>
      <w:r w:rsidR="000B66E3" w:rsidRPr="00F254AC">
        <w:rPr>
          <w:rFonts w:cs="Times New Roman"/>
          <w:b/>
          <w:szCs w:val="24"/>
        </w:rPr>
        <w:t xml:space="preserve">G., </w:t>
      </w:r>
      <w:r w:rsidR="008378F8" w:rsidRPr="00F254AC">
        <w:rPr>
          <w:rFonts w:cs="Times New Roman"/>
          <w:szCs w:val="24"/>
        </w:rPr>
        <w:t xml:space="preserve">and </w:t>
      </w:r>
      <w:r w:rsidR="00C87413" w:rsidRPr="00F254AC">
        <w:rPr>
          <w:rFonts w:cs="Times New Roman"/>
          <w:b/>
          <w:szCs w:val="24"/>
        </w:rPr>
        <w:t>Perricone</w:t>
      </w:r>
      <w:r w:rsidR="000B66E3" w:rsidRPr="00F254AC">
        <w:rPr>
          <w:rFonts w:cs="Times New Roman"/>
          <w:b/>
          <w:szCs w:val="24"/>
        </w:rPr>
        <w:t>, G.</w:t>
      </w:r>
      <w:r w:rsidR="00C87413" w:rsidRPr="00F254AC">
        <w:rPr>
          <w:rFonts w:cs="Times New Roman"/>
          <w:szCs w:val="24"/>
        </w:rPr>
        <w:t xml:space="preserve"> Failure analysis of a motorcycle brake disc, </w:t>
      </w:r>
      <w:r w:rsidR="00C87413" w:rsidRPr="00F254AC">
        <w:rPr>
          <w:rFonts w:cs="Times New Roman"/>
          <w:iCs/>
          <w:szCs w:val="24"/>
        </w:rPr>
        <w:t>Engineering Failure Analysis,</w:t>
      </w:r>
      <w:r w:rsidR="00C87413" w:rsidRPr="00F254AC">
        <w:rPr>
          <w:rFonts w:cs="Times New Roman"/>
          <w:szCs w:val="24"/>
        </w:rPr>
        <w:t xml:space="preserve"> 13</w:t>
      </w:r>
      <w:r w:rsidR="00C87413" w:rsidRPr="00F254AC">
        <w:rPr>
          <w:rFonts w:cs="Times New Roman"/>
          <w:b/>
          <w:bCs/>
          <w:szCs w:val="24"/>
        </w:rPr>
        <w:t xml:space="preserve"> </w:t>
      </w:r>
      <w:r w:rsidR="00D54F43" w:rsidRPr="00F254AC">
        <w:rPr>
          <w:rFonts w:cs="Times New Roman"/>
          <w:szCs w:val="24"/>
        </w:rPr>
        <w:t xml:space="preserve">(2006), pp. </w:t>
      </w:r>
      <w:r w:rsidR="00C87413" w:rsidRPr="00F254AC">
        <w:rPr>
          <w:rFonts w:cs="Times New Roman"/>
          <w:szCs w:val="24"/>
        </w:rPr>
        <w:t>933-945.</w:t>
      </w:r>
    </w:p>
    <w:p w:rsidR="008378F8" w:rsidRPr="00F254AC" w:rsidRDefault="00046F10" w:rsidP="00D54F43">
      <w:pPr>
        <w:autoSpaceDE w:val="0"/>
        <w:autoSpaceDN w:val="0"/>
        <w:adjustRightInd w:val="0"/>
        <w:spacing w:before="120" w:after="0"/>
        <w:ind w:left="510" w:hanging="510"/>
        <w:jc w:val="left"/>
        <w:rPr>
          <w:rFonts w:cs="Times New Roman"/>
          <w:szCs w:val="24"/>
        </w:rPr>
      </w:pPr>
      <w:r w:rsidRPr="00F254AC">
        <w:rPr>
          <w:rFonts w:cs="Times New Roman"/>
          <w:szCs w:val="24"/>
        </w:rPr>
        <w:lastRenderedPageBreak/>
        <w:t>[16</w:t>
      </w:r>
      <w:r w:rsidR="00260A57" w:rsidRPr="00F254AC">
        <w:rPr>
          <w:rFonts w:cs="Times New Roman"/>
          <w:szCs w:val="24"/>
        </w:rPr>
        <w:t xml:space="preserve">] </w:t>
      </w:r>
      <w:r w:rsidR="000B66E3" w:rsidRPr="00F254AC">
        <w:rPr>
          <w:rFonts w:cs="Times New Roman"/>
          <w:szCs w:val="24"/>
        </w:rPr>
        <w:tab/>
      </w:r>
      <w:r w:rsidR="00260A57" w:rsidRPr="00F254AC">
        <w:rPr>
          <w:rFonts w:cs="Times New Roman"/>
          <w:b/>
          <w:szCs w:val="24"/>
        </w:rPr>
        <w:t>Yuaza,</w:t>
      </w:r>
      <w:r w:rsidR="00C87413" w:rsidRPr="00F254AC">
        <w:rPr>
          <w:rFonts w:cs="Times New Roman"/>
          <w:b/>
          <w:szCs w:val="24"/>
        </w:rPr>
        <w:t xml:space="preserve"> </w:t>
      </w:r>
      <w:r w:rsidR="000B66E3" w:rsidRPr="00F254AC">
        <w:rPr>
          <w:rFonts w:cs="Times New Roman"/>
          <w:b/>
          <w:szCs w:val="24"/>
        </w:rPr>
        <w:t xml:space="preserve">H., </w:t>
      </w:r>
      <w:r w:rsidR="00C87413" w:rsidRPr="00F254AC">
        <w:rPr>
          <w:rFonts w:cs="Times New Roman"/>
          <w:b/>
          <w:szCs w:val="24"/>
        </w:rPr>
        <w:t xml:space="preserve">Okubo, </w:t>
      </w:r>
      <w:r w:rsidR="000B66E3" w:rsidRPr="00F254AC">
        <w:rPr>
          <w:rFonts w:cs="Times New Roman"/>
          <w:b/>
          <w:szCs w:val="24"/>
        </w:rPr>
        <w:t xml:space="preserve">K., </w:t>
      </w:r>
      <w:r w:rsidR="00C87413" w:rsidRPr="00F254AC">
        <w:rPr>
          <w:rFonts w:cs="Times New Roman"/>
          <w:b/>
          <w:szCs w:val="24"/>
        </w:rPr>
        <w:t xml:space="preserve">Fujii, </w:t>
      </w:r>
      <w:r w:rsidR="000B66E3" w:rsidRPr="00F254AC">
        <w:rPr>
          <w:rFonts w:cs="Times New Roman"/>
          <w:b/>
          <w:szCs w:val="24"/>
        </w:rPr>
        <w:t xml:space="preserve">T., </w:t>
      </w:r>
      <w:r w:rsidR="008378F8" w:rsidRPr="00F254AC">
        <w:rPr>
          <w:rFonts w:cs="Times New Roman"/>
          <w:szCs w:val="24"/>
        </w:rPr>
        <w:t xml:space="preserve">and </w:t>
      </w:r>
      <w:r w:rsidR="00C87413" w:rsidRPr="00F254AC">
        <w:rPr>
          <w:rFonts w:cs="Times New Roman"/>
          <w:b/>
          <w:szCs w:val="24"/>
        </w:rPr>
        <w:t>Nakatsuji</w:t>
      </w:r>
      <w:r w:rsidR="000B66E3" w:rsidRPr="00F254AC">
        <w:rPr>
          <w:rFonts w:cs="Times New Roman"/>
          <w:b/>
          <w:szCs w:val="24"/>
        </w:rPr>
        <w:t>, T.</w:t>
      </w:r>
      <w:r w:rsidR="00C87413" w:rsidRPr="00F254AC">
        <w:rPr>
          <w:rFonts w:cs="Times New Roman"/>
          <w:szCs w:val="24"/>
        </w:rPr>
        <w:t xml:space="preserve"> Prediction of crack initiation for one-piece type brake disc for motorcycles under overload condition, </w:t>
      </w:r>
      <w:r w:rsidR="00C87413" w:rsidRPr="00F254AC">
        <w:rPr>
          <w:rFonts w:cs="Times New Roman"/>
          <w:iCs/>
          <w:szCs w:val="24"/>
        </w:rPr>
        <w:t>SAE International,</w:t>
      </w:r>
      <w:r w:rsidR="00C87413" w:rsidRPr="00F254AC">
        <w:rPr>
          <w:rFonts w:cs="Times New Roman"/>
          <w:szCs w:val="24"/>
        </w:rPr>
        <w:t xml:space="preserve"> 2005-32-0047, 2005.</w:t>
      </w:r>
    </w:p>
    <w:p w:rsidR="008378F8" w:rsidRPr="00F254AC" w:rsidRDefault="00046F10" w:rsidP="00D54F43">
      <w:pPr>
        <w:autoSpaceDE w:val="0"/>
        <w:autoSpaceDN w:val="0"/>
        <w:adjustRightInd w:val="0"/>
        <w:spacing w:before="120" w:after="0"/>
        <w:ind w:left="510" w:hanging="510"/>
        <w:jc w:val="left"/>
        <w:rPr>
          <w:rFonts w:cs="Times New Roman"/>
          <w:szCs w:val="24"/>
        </w:rPr>
      </w:pPr>
      <w:r w:rsidRPr="00F254AC">
        <w:rPr>
          <w:rFonts w:cs="Times New Roman"/>
          <w:szCs w:val="24"/>
        </w:rPr>
        <w:t>[17</w:t>
      </w:r>
      <w:r w:rsidR="00260A57" w:rsidRPr="00F254AC">
        <w:rPr>
          <w:rFonts w:cs="Times New Roman"/>
          <w:szCs w:val="24"/>
        </w:rPr>
        <w:t xml:space="preserve">] </w:t>
      </w:r>
      <w:r w:rsidR="000B66E3" w:rsidRPr="00F254AC">
        <w:rPr>
          <w:rFonts w:cs="Times New Roman"/>
          <w:szCs w:val="24"/>
        </w:rPr>
        <w:tab/>
      </w:r>
      <w:r w:rsidR="00C87413" w:rsidRPr="00F254AC">
        <w:rPr>
          <w:rFonts w:cs="Times New Roman"/>
          <w:b/>
          <w:szCs w:val="24"/>
        </w:rPr>
        <w:t>Ichikawa</w:t>
      </w:r>
      <w:r w:rsidR="000B66E3" w:rsidRPr="00F254AC">
        <w:rPr>
          <w:rFonts w:cs="Times New Roman"/>
          <w:b/>
          <w:szCs w:val="24"/>
        </w:rPr>
        <w:t>,</w:t>
      </w:r>
      <w:r w:rsidR="008378F8" w:rsidRPr="00F254AC">
        <w:rPr>
          <w:rFonts w:cs="Times New Roman"/>
          <w:b/>
          <w:szCs w:val="24"/>
        </w:rPr>
        <w:t xml:space="preserve"> </w:t>
      </w:r>
      <w:r w:rsidR="000B66E3" w:rsidRPr="00F254AC">
        <w:rPr>
          <w:rFonts w:cs="Times New Roman"/>
          <w:b/>
          <w:szCs w:val="24"/>
        </w:rPr>
        <w:t xml:space="preserve">M. </w:t>
      </w:r>
      <w:r w:rsidR="008378F8" w:rsidRPr="00F254AC">
        <w:rPr>
          <w:rFonts w:cs="Times New Roman"/>
          <w:szCs w:val="24"/>
        </w:rPr>
        <w:t>and</w:t>
      </w:r>
      <w:r w:rsidR="00C87413" w:rsidRPr="00F254AC">
        <w:rPr>
          <w:rFonts w:cs="Times New Roman"/>
          <w:b/>
          <w:szCs w:val="24"/>
        </w:rPr>
        <w:t xml:space="preserve"> Zako</w:t>
      </w:r>
      <w:r w:rsidR="000B66E3" w:rsidRPr="00F254AC">
        <w:rPr>
          <w:rFonts w:cs="Times New Roman"/>
          <w:b/>
          <w:szCs w:val="24"/>
        </w:rPr>
        <w:t>, M.</w:t>
      </w:r>
      <w:r w:rsidR="00C87413" w:rsidRPr="00F254AC">
        <w:rPr>
          <w:rFonts w:cs="Times New Roman"/>
          <w:szCs w:val="24"/>
        </w:rPr>
        <w:t xml:space="preserve"> Proposal of a Reliability-Based Design Method for Fatigue under Service Loads, </w:t>
      </w:r>
      <w:r w:rsidR="00C87413" w:rsidRPr="00F254AC">
        <w:rPr>
          <w:rFonts w:cs="Times New Roman"/>
          <w:iCs/>
          <w:szCs w:val="24"/>
        </w:rPr>
        <w:t>The Society of Material Science,</w:t>
      </w:r>
      <w:r w:rsidR="00D54F43" w:rsidRPr="00F254AC">
        <w:rPr>
          <w:rFonts w:cs="Times New Roman"/>
          <w:szCs w:val="24"/>
        </w:rPr>
        <w:t xml:space="preserve"> 34 (1985), pp. </w:t>
      </w:r>
      <w:r w:rsidR="00C87413" w:rsidRPr="00F254AC">
        <w:rPr>
          <w:rFonts w:cs="Times New Roman"/>
          <w:szCs w:val="24"/>
        </w:rPr>
        <w:t>574-578.</w:t>
      </w:r>
    </w:p>
    <w:p w:rsidR="006D5CE7" w:rsidRDefault="00046F10" w:rsidP="00D54F43">
      <w:pPr>
        <w:autoSpaceDE w:val="0"/>
        <w:autoSpaceDN w:val="0"/>
        <w:adjustRightInd w:val="0"/>
        <w:spacing w:before="120" w:after="0"/>
        <w:ind w:left="510" w:hanging="510"/>
        <w:jc w:val="left"/>
        <w:rPr>
          <w:rFonts w:cs="Times New Roman"/>
          <w:szCs w:val="24"/>
        </w:rPr>
      </w:pPr>
      <w:r w:rsidRPr="00F254AC">
        <w:rPr>
          <w:rFonts w:cs="Times New Roman"/>
          <w:szCs w:val="24"/>
        </w:rPr>
        <w:t>[18</w:t>
      </w:r>
      <w:r w:rsidR="00260A57" w:rsidRPr="00F254AC">
        <w:rPr>
          <w:rFonts w:cs="Times New Roman"/>
          <w:szCs w:val="24"/>
        </w:rPr>
        <w:t xml:space="preserve">] </w:t>
      </w:r>
      <w:r w:rsidR="004021BB" w:rsidRPr="00F254AC">
        <w:rPr>
          <w:rFonts w:cs="Times New Roman"/>
          <w:b/>
          <w:szCs w:val="24"/>
        </w:rPr>
        <w:t xml:space="preserve">Day, </w:t>
      </w:r>
      <w:r w:rsidR="000B66E3" w:rsidRPr="00F254AC">
        <w:rPr>
          <w:rFonts w:cs="Times New Roman"/>
          <w:b/>
          <w:szCs w:val="24"/>
        </w:rPr>
        <w:t xml:space="preserve">A. J., </w:t>
      </w:r>
      <w:r w:rsidR="004021BB" w:rsidRPr="00F254AC">
        <w:rPr>
          <w:rFonts w:cs="Times New Roman"/>
          <w:b/>
          <w:szCs w:val="24"/>
        </w:rPr>
        <w:t xml:space="preserve">Tirovic, </w:t>
      </w:r>
      <w:r w:rsidR="000B66E3" w:rsidRPr="00F254AC">
        <w:rPr>
          <w:rFonts w:cs="Times New Roman"/>
          <w:b/>
          <w:szCs w:val="24"/>
        </w:rPr>
        <w:t xml:space="preserve">M., </w:t>
      </w:r>
      <w:r w:rsidR="008378F8" w:rsidRPr="00F254AC">
        <w:rPr>
          <w:rFonts w:cs="Times New Roman"/>
          <w:szCs w:val="24"/>
        </w:rPr>
        <w:t xml:space="preserve">and </w:t>
      </w:r>
      <w:r w:rsidR="004021BB" w:rsidRPr="00F254AC">
        <w:rPr>
          <w:rFonts w:cs="Times New Roman"/>
          <w:b/>
          <w:szCs w:val="24"/>
        </w:rPr>
        <w:t>Newcomb</w:t>
      </w:r>
      <w:r w:rsidR="000B66E3" w:rsidRPr="00F254AC">
        <w:rPr>
          <w:rFonts w:cs="Times New Roman"/>
          <w:b/>
          <w:szCs w:val="24"/>
        </w:rPr>
        <w:t>, T. P.</w:t>
      </w:r>
      <w:r w:rsidR="004021BB" w:rsidRPr="00F254AC">
        <w:rPr>
          <w:rFonts w:cs="Times New Roman"/>
          <w:szCs w:val="24"/>
        </w:rPr>
        <w:t xml:space="preserve"> Thermal effects and pressure distributions in brakes, </w:t>
      </w:r>
      <w:r w:rsidR="004021BB" w:rsidRPr="00F254AC">
        <w:rPr>
          <w:rFonts w:cs="Times New Roman"/>
          <w:iCs/>
          <w:szCs w:val="24"/>
        </w:rPr>
        <w:t>Proceedings of the Institution of Mechanical Engineers, Part D: Journal of Automobile Engineering 1989-1996</w:t>
      </w:r>
      <w:r w:rsidR="004021BB" w:rsidRPr="00F254AC">
        <w:rPr>
          <w:rFonts w:cs="Times New Roman"/>
          <w:i/>
          <w:iCs/>
          <w:szCs w:val="24"/>
        </w:rPr>
        <w:t xml:space="preserve"> </w:t>
      </w:r>
      <w:r w:rsidR="004021BB" w:rsidRPr="00F254AC">
        <w:rPr>
          <w:rFonts w:cs="Times New Roman"/>
          <w:iCs/>
          <w:szCs w:val="24"/>
        </w:rPr>
        <w:t>(vols 203-210),</w:t>
      </w:r>
      <w:r w:rsidR="00D54F43" w:rsidRPr="00F254AC">
        <w:rPr>
          <w:rFonts w:cs="Times New Roman"/>
          <w:szCs w:val="24"/>
        </w:rPr>
        <w:t xml:space="preserve"> 205 (1991), pp. </w:t>
      </w:r>
      <w:r w:rsidR="004021BB" w:rsidRPr="00F254AC">
        <w:rPr>
          <w:rFonts w:cs="Times New Roman"/>
          <w:szCs w:val="24"/>
        </w:rPr>
        <w:t>199-205.</w:t>
      </w:r>
    </w:p>
    <w:p w:rsidR="004021BB" w:rsidRPr="00F254AC" w:rsidRDefault="004021BB" w:rsidP="00420735">
      <w:pPr>
        <w:spacing w:after="0"/>
        <w:ind w:left="720" w:hanging="720"/>
        <w:jc w:val="left"/>
        <w:rPr>
          <w:rFonts w:cs="Times New Roman"/>
          <w:szCs w:val="24"/>
        </w:rPr>
      </w:pPr>
    </w:p>
    <w:sectPr w:rsidR="004021BB" w:rsidRPr="00F254AC" w:rsidSect="00CD5C4D">
      <w:footerReference w:type="default" r:id="rId21"/>
      <w:pgSz w:w="11906" w:h="16838"/>
      <w:pgMar w:top="1985" w:right="1440" w:bottom="1985" w:left="1559"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D5CE7" w:rsidRDefault="006D5CE7" w:rsidP="009A23E6">
      <w:pPr>
        <w:spacing w:after="0"/>
      </w:pPr>
      <w:r>
        <w:separator/>
      </w:r>
    </w:p>
  </w:endnote>
  <w:endnote w:type="continuationSeparator" w:id="1">
    <w:p w:rsidR="006D5CE7" w:rsidRDefault="006D5CE7" w:rsidP="009A23E6">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522251"/>
      <w:docPartObj>
        <w:docPartGallery w:val="Page Numbers (Bottom of Page)"/>
        <w:docPartUnique/>
      </w:docPartObj>
    </w:sdtPr>
    <w:sdtContent>
      <w:p w:rsidR="006D5CE7" w:rsidRDefault="004A42C2">
        <w:pPr>
          <w:pStyle w:val="Footer"/>
          <w:jc w:val="center"/>
        </w:pPr>
        <w:fldSimple w:instr=" PAGE   \* MERGEFORMAT ">
          <w:r w:rsidR="00A01593">
            <w:rPr>
              <w:noProof/>
            </w:rPr>
            <w:t>18</w:t>
          </w:r>
        </w:fldSimple>
      </w:p>
    </w:sdtContent>
  </w:sdt>
  <w:p w:rsidR="006D5CE7" w:rsidRDefault="006D5CE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D5CE7" w:rsidRDefault="006D5CE7" w:rsidP="009A23E6">
      <w:pPr>
        <w:spacing w:after="0"/>
      </w:pPr>
      <w:r>
        <w:separator/>
      </w:r>
    </w:p>
  </w:footnote>
  <w:footnote w:type="continuationSeparator" w:id="1">
    <w:p w:rsidR="006D5CE7" w:rsidRDefault="006D5CE7" w:rsidP="009A23E6">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A82064"/>
    <w:multiLevelType w:val="multilevel"/>
    <w:tmpl w:val="84843856"/>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1FE258B2"/>
    <w:multiLevelType w:val="hybridMultilevel"/>
    <w:tmpl w:val="8D2657A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2CC25DA"/>
    <w:multiLevelType w:val="hybridMultilevel"/>
    <w:tmpl w:val="462ED70C"/>
    <w:lvl w:ilvl="0" w:tplc="8BBC3394">
      <w:start w:val="1"/>
      <w:numFmt w:val="decimal"/>
      <w:pStyle w:val="Heading4"/>
      <w:lvlText w:val="1.4.%1"/>
      <w:lvlJc w:val="left"/>
      <w:pPr>
        <w:ind w:left="360" w:hanging="360"/>
      </w:pPr>
      <w:rPr>
        <w:rFonts w:ascii="Times New Roman" w:hAnsi="Times New Roman" w:hint="default"/>
        <w:b/>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8D822AD"/>
    <w:multiLevelType w:val="hybridMultilevel"/>
    <w:tmpl w:val="8D2657A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2FBF72BA"/>
    <w:multiLevelType w:val="hybridMultilevel"/>
    <w:tmpl w:val="A6D0EE8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FDA06AE"/>
    <w:multiLevelType w:val="hybridMultilevel"/>
    <w:tmpl w:val="8D2657A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322859C3"/>
    <w:multiLevelType w:val="hybridMultilevel"/>
    <w:tmpl w:val="EC4CAF4E"/>
    <w:lvl w:ilvl="0" w:tplc="04090017">
      <w:start w:val="1"/>
      <w:numFmt w:val="lowerLetter"/>
      <w:lvlText w:val="%1)"/>
      <w:lvlJc w:val="left"/>
      <w:pPr>
        <w:tabs>
          <w:tab w:val="num" w:pos="360"/>
        </w:tabs>
        <w:ind w:left="360" w:hanging="360"/>
      </w:pPr>
    </w:lvl>
    <w:lvl w:ilvl="1" w:tplc="DD8A8538">
      <w:start w:val="1"/>
      <w:numFmt w:val="decimal"/>
      <w:lvlText w:val="%2."/>
      <w:lvlJc w:val="left"/>
      <w:pPr>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nsid w:val="37045E14"/>
    <w:multiLevelType w:val="hybridMultilevel"/>
    <w:tmpl w:val="A6D0EE8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70749FC"/>
    <w:multiLevelType w:val="hybridMultilevel"/>
    <w:tmpl w:val="19C29C62"/>
    <w:lvl w:ilvl="0" w:tplc="04090017">
      <w:start w:val="1"/>
      <w:numFmt w:val="lowerLetter"/>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378E7100"/>
    <w:multiLevelType w:val="hybridMultilevel"/>
    <w:tmpl w:val="3F0C0992"/>
    <w:lvl w:ilvl="0" w:tplc="BE72CCDA">
      <w:start w:val="2"/>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37A43AFF"/>
    <w:multiLevelType w:val="multilevel"/>
    <w:tmpl w:val="DFB6C2E2"/>
    <w:lvl w:ilvl="0">
      <w:start w:val="1"/>
      <w:numFmt w:val="decimal"/>
      <w:pStyle w:val="Heading1"/>
      <w:lvlText w:val="%1.0"/>
      <w:lvlJc w:val="left"/>
      <w:pPr>
        <w:ind w:left="360" w:hanging="360"/>
      </w:pPr>
      <w:rPr>
        <w:rFonts w:hint="default"/>
      </w:r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3AA7592F"/>
    <w:multiLevelType w:val="hybridMultilevel"/>
    <w:tmpl w:val="CF663946"/>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8573953"/>
    <w:multiLevelType w:val="hybridMultilevel"/>
    <w:tmpl w:val="DA3A7646"/>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66050A5F"/>
    <w:multiLevelType w:val="hybridMultilevel"/>
    <w:tmpl w:val="0D84FC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83E5F4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6B84702F"/>
    <w:multiLevelType w:val="hybridMultilevel"/>
    <w:tmpl w:val="D350209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6D077BB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D50712A"/>
    <w:multiLevelType w:val="hybridMultilevel"/>
    <w:tmpl w:val="5AC00C3A"/>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76EF0245"/>
    <w:multiLevelType w:val="hybridMultilevel"/>
    <w:tmpl w:val="8D2657A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7AEF659D"/>
    <w:multiLevelType w:val="hybridMultilevel"/>
    <w:tmpl w:val="AB7ADC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D0E647E"/>
    <w:multiLevelType w:val="hybridMultilevel"/>
    <w:tmpl w:val="C172C8B6"/>
    <w:lvl w:ilvl="0" w:tplc="A0CA0EF4">
      <w:start w:val="1"/>
      <w:numFmt w:val="decimal"/>
      <w:pStyle w:val="Heading3"/>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0"/>
  </w:num>
  <w:num w:numId="3">
    <w:abstractNumId w:val="8"/>
  </w:num>
  <w:num w:numId="4">
    <w:abstractNumId w:val="6"/>
  </w:num>
  <w:num w:numId="5">
    <w:abstractNumId w:val="17"/>
  </w:num>
  <w:num w:numId="6">
    <w:abstractNumId w:val="11"/>
  </w:num>
  <w:num w:numId="7">
    <w:abstractNumId w:val="16"/>
  </w:num>
  <w:num w:numId="8">
    <w:abstractNumId w:val="14"/>
  </w:num>
  <w:num w:numId="9">
    <w:abstractNumId w:val="13"/>
  </w:num>
  <w:num w:numId="10">
    <w:abstractNumId w:val="20"/>
  </w:num>
  <w:num w:numId="11">
    <w:abstractNumId w:val="20"/>
    <w:lvlOverride w:ilvl="0">
      <w:startOverride w:val="1"/>
    </w:lvlOverride>
  </w:num>
  <w:num w:numId="12">
    <w:abstractNumId w:val="2"/>
  </w:num>
  <w:num w:numId="13">
    <w:abstractNumId w:val="10"/>
    <w:lvlOverride w:ilvl="0">
      <w:startOverride w:val="1"/>
    </w:lvlOverride>
    <w:lvlOverride w:ilvl="1">
      <w:startOverride w:val="4"/>
    </w:lvlOverride>
    <w:lvlOverride w:ilvl="2">
      <w:startOverride w:val="2"/>
    </w:lvlOverride>
  </w:num>
  <w:num w:numId="14">
    <w:abstractNumId w:val="20"/>
    <w:lvlOverride w:ilvl="0">
      <w:startOverride w:val="1"/>
    </w:lvlOverride>
  </w:num>
  <w:num w:numId="15">
    <w:abstractNumId w:val="20"/>
    <w:lvlOverride w:ilvl="0">
      <w:startOverride w:val="1"/>
    </w:lvlOverride>
  </w:num>
  <w:num w:numId="16">
    <w:abstractNumId w:val="20"/>
    <w:lvlOverride w:ilvl="0">
      <w:startOverride w:val="1"/>
    </w:lvlOverride>
  </w:num>
  <w:num w:numId="17">
    <w:abstractNumId w:val="20"/>
    <w:lvlOverride w:ilvl="0">
      <w:startOverride w:val="1"/>
    </w:lvlOverride>
  </w:num>
  <w:num w:numId="18">
    <w:abstractNumId w:val="9"/>
  </w:num>
  <w:num w:numId="19">
    <w:abstractNumId w:val="20"/>
    <w:lvlOverride w:ilvl="0">
      <w:startOverride w:val="1"/>
    </w:lvlOverride>
  </w:num>
  <w:num w:numId="20">
    <w:abstractNumId w:val="1"/>
  </w:num>
  <w:num w:numId="21">
    <w:abstractNumId w:val="5"/>
  </w:num>
  <w:num w:numId="22">
    <w:abstractNumId w:val="4"/>
  </w:num>
  <w:num w:numId="23">
    <w:abstractNumId w:val="18"/>
  </w:num>
  <w:num w:numId="24">
    <w:abstractNumId w:val="3"/>
  </w:num>
  <w:num w:numId="25">
    <w:abstractNumId w:val="15"/>
  </w:num>
  <w:num w:numId="26">
    <w:abstractNumId w:val="19"/>
  </w:num>
  <w:num w:numId="27">
    <w:abstractNumId w:val="12"/>
  </w:num>
  <w:num w:numId="2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Papers EndNote.enl&lt;/item&gt;&lt;/Libraries&gt;&lt;/ENLibraries&gt;"/>
  </w:docVars>
  <w:rsids>
    <w:rsidRoot w:val="00A052B1"/>
    <w:rsid w:val="00001E3F"/>
    <w:rsid w:val="00003FFA"/>
    <w:rsid w:val="00004C55"/>
    <w:rsid w:val="0000706A"/>
    <w:rsid w:val="0001158D"/>
    <w:rsid w:val="00011633"/>
    <w:rsid w:val="000133F8"/>
    <w:rsid w:val="00014813"/>
    <w:rsid w:val="000156C9"/>
    <w:rsid w:val="000204E0"/>
    <w:rsid w:val="00023761"/>
    <w:rsid w:val="00031E83"/>
    <w:rsid w:val="00032392"/>
    <w:rsid w:val="00032D43"/>
    <w:rsid w:val="00035BF7"/>
    <w:rsid w:val="00036A3B"/>
    <w:rsid w:val="0003755B"/>
    <w:rsid w:val="00042680"/>
    <w:rsid w:val="00044357"/>
    <w:rsid w:val="00044B23"/>
    <w:rsid w:val="00044B72"/>
    <w:rsid w:val="000455B1"/>
    <w:rsid w:val="000463CD"/>
    <w:rsid w:val="00046F10"/>
    <w:rsid w:val="00052BC4"/>
    <w:rsid w:val="00054C03"/>
    <w:rsid w:val="00055957"/>
    <w:rsid w:val="00057E4E"/>
    <w:rsid w:val="000608B7"/>
    <w:rsid w:val="00062F44"/>
    <w:rsid w:val="00062F8D"/>
    <w:rsid w:val="000648D0"/>
    <w:rsid w:val="00064DBE"/>
    <w:rsid w:val="00067976"/>
    <w:rsid w:val="0007252D"/>
    <w:rsid w:val="00072D8F"/>
    <w:rsid w:val="000740B6"/>
    <w:rsid w:val="00075D98"/>
    <w:rsid w:val="00077C57"/>
    <w:rsid w:val="0008098E"/>
    <w:rsid w:val="00082124"/>
    <w:rsid w:val="00085BA2"/>
    <w:rsid w:val="00086680"/>
    <w:rsid w:val="000869DE"/>
    <w:rsid w:val="00086BA0"/>
    <w:rsid w:val="00087432"/>
    <w:rsid w:val="00090069"/>
    <w:rsid w:val="0009035D"/>
    <w:rsid w:val="00090A74"/>
    <w:rsid w:val="00091931"/>
    <w:rsid w:val="000950D2"/>
    <w:rsid w:val="0009515D"/>
    <w:rsid w:val="00096A4C"/>
    <w:rsid w:val="000A4202"/>
    <w:rsid w:val="000A51BA"/>
    <w:rsid w:val="000A59B1"/>
    <w:rsid w:val="000B00C1"/>
    <w:rsid w:val="000B075A"/>
    <w:rsid w:val="000B2242"/>
    <w:rsid w:val="000B52C8"/>
    <w:rsid w:val="000B5FF5"/>
    <w:rsid w:val="000B66E3"/>
    <w:rsid w:val="000B6909"/>
    <w:rsid w:val="000C1C22"/>
    <w:rsid w:val="000C2D60"/>
    <w:rsid w:val="000C35E8"/>
    <w:rsid w:val="000C4019"/>
    <w:rsid w:val="000C6E97"/>
    <w:rsid w:val="000C7611"/>
    <w:rsid w:val="000D0D53"/>
    <w:rsid w:val="000D4E4F"/>
    <w:rsid w:val="000D51A7"/>
    <w:rsid w:val="000D6827"/>
    <w:rsid w:val="000E1BD7"/>
    <w:rsid w:val="000E203C"/>
    <w:rsid w:val="000E282A"/>
    <w:rsid w:val="000E2907"/>
    <w:rsid w:val="000E36D8"/>
    <w:rsid w:val="000E5656"/>
    <w:rsid w:val="000E6137"/>
    <w:rsid w:val="000E69B0"/>
    <w:rsid w:val="000E72A6"/>
    <w:rsid w:val="000E72AE"/>
    <w:rsid w:val="000F19B9"/>
    <w:rsid w:val="000F2C80"/>
    <w:rsid w:val="000F3B8B"/>
    <w:rsid w:val="000F4E7D"/>
    <w:rsid w:val="000F7294"/>
    <w:rsid w:val="001000F7"/>
    <w:rsid w:val="00100169"/>
    <w:rsid w:val="00100795"/>
    <w:rsid w:val="00101824"/>
    <w:rsid w:val="00101BCC"/>
    <w:rsid w:val="001032A4"/>
    <w:rsid w:val="001071A6"/>
    <w:rsid w:val="0011037C"/>
    <w:rsid w:val="00110950"/>
    <w:rsid w:val="001110F1"/>
    <w:rsid w:val="00112070"/>
    <w:rsid w:val="001124AD"/>
    <w:rsid w:val="00112719"/>
    <w:rsid w:val="0011445E"/>
    <w:rsid w:val="001149F5"/>
    <w:rsid w:val="00115B7C"/>
    <w:rsid w:val="001161B9"/>
    <w:rsid w:val="001202A8"/>
    <w:rsid w:val="001251FA"/>
    <w:rsid w:val="00127F0C"/>
    <w:rsid w:val="00132DEF"/>
    <w:rsid w:val="00132F60"/>
    <w:rsid w:val="001379A6"/>
    <w:rsid w:val="00140579"/>
    <w:rsid w:val="00140AE6"/>
    <w:rsid w:val="001411BB"/>
    <w:rsid w:val="00145616"/>
    <w:rsid w:val="001469F5"/>
    <w:rsid w:val="0015097B"/>
    <w:rsid w:val="0015599D"/>
    <w:rsid w:val="00156330"/>
    <w:rsid w:val="001574C1"/>
    <w:rsid w:val="00161596"/>
    <w:rsid w:val="001629AC"/>
    <w:rsid w:val="0016391E"/>
    <w:rsid w:val="00164413"/>
    <w:rsid w:val="00164562"/>
    <w:rsid w:val="0016637F"/>
    <w:rsid w:val="001668DB"/>
    <w:rsid w:val="00166DB3"/>
    <w:rsid w:val="00167EAA"/>
    <w:rsid w:val="00170726"/>
    <w:rsid w:val="00170C4F"/>
    <w:rsid w:val="00171AFE"/>
    <w:rsid w:val="00180004"/>
    <w:rsid w:val="00180745"/>
    <w:rsid w:val="001830DA"/>
    <w:rsid w:val="00187568"/>
    <w:rsid w:val="00187B1D"/>
    <w:rsid w:val="001901AC"/>
    <w:rsid w:val="00191455"/>
    <w:rsid w:val="0019341C"/>
    <w:rsid w:val="00196090"/>
    <w:rsid w:val="001A00BD"/>
    <w:rsid w:val="001A0D49"/>
    <w:rsid w:val="001A1EB0"/>
    <w:rsid w:val="001A2036"/>
    <w:rsid w:val="001A278C"/>
    <w:rsid w:val="001A2A4D"/>
    <w:rsid w:val="001A78ED"/>
    <w:rsid w:val="001B430C"/>
    <w:rsid w:val="001B521F"/>
    <w:rsid w:val="001C0161"/>
    <w:rsid w:val="001C108A"/>
    <w:rsid w:val="001C125E"/>
    <w:rsid w:val="001D0B5A"/>
    <w:rsid w:val="001D6D9B"/>
    <w:rsid w:val="001E0664"/>
    <w:rsid w:val="001E2182"/>
    <w:rsid w:val="001E3A20"/>
    <w:rsid w:val="001E53E8"/>
    <w:rsid w:val="001E5A37"/>
    <w:rsid w:val="001E692B"/>
    <w:rsid w:val="001E6C20"/>
    <w:rsid w:val="001E788A"/>
    <w:rsid w:val="001F0653"/>
    <w:rsid w:val="001F15CC"/>
    <w:rsid w:val="001F4B9A"/>
    <w:rsid w:val="001F6328"/>
    <w:rsid w:val="001F69FC"/>
    <w:rsid w:val="00200DA1"/>
    <w:rsid w:val="00201F44"/>
    <w:rsid w:val="002025E5"/>
    <w:rsid w:val="0020306E"/>
    <w:rsid w:val="002059BD"/>
    <w:rsid w:val="00205CB9"/>
    <w:rsid w:val="002060E3"/>
    <w:rsid w:val="00210501"/>
    <w:rsid w:val="00210BA6"/>
    <w:rsid w:val="0021586E"/>
    <w:rsid w:val="00220D58"/>
    <w:rsid w:val="00222B1C"/>
    <w:rsid w:val="00223B97"/>
    <w:rsid w:val="002256CF"/>
    <w:rsid w:val="002260DC"/>
    <w:rsid w:val="00232B51"/>
    <w:rsid w:val="00233917"/>
    <w:rsid w:val="00234384"/>
    <w:rsid w:val="00234CF2"/>
    <w:rsid w:val="00237262"/>
    <w:rsid w:val="00240D3A"/>
    <w:rsid w:val="0024329F"/>
    <w:rsid w:val="0024533F"/>
    <w:rsid w:val="0024678B"/>
    <w:rsid w:val="00250E5C"/>
    <w:rsid w:val="0025282C"/>
    <w:rsid w:val="00252A79"/>
    <w:rsid w:val="00253B6B"/>
    <w:rsid w:val="00253C23"/>
    <w:rsid w:val="00254339"/>
    <w:rsid w:val="0025441B"/>
    <w:rsid w:val="00254914"/>
    <w:rsid w:val="002554D9"/>
    <w:rsid w:val="00256008"/>
    <w:rsid w:val="00260812"/>
    <w:rsid w:val="00260A57"/>
    <w:rsid w:val="00261FF9"/>
    <w:rsid w:val="00262786"/>
    <w:rsid w:val="0026383B"/>
    <w:rsid w:val="00264620"/>
    <w:rsid w:val="00265755"/>
    <w:rsid w:val="00271D4D"/>
    <w:rsid w:val="00272993"/>
    <w:rsid w:val="00275F3B"/>
    <w:rsid w:val="002760E7"/>
    <w:rsid w:val="002773C7"/>
    <w:rsid w:val="00277DBC"/>
    <w:rsid w:val="00280CAB"/>
    <w:rsid w:val="00282493"/>
    <w:rsid w:val="00284561"/>
    <w:rsid w:val="00284B48"/>
    <w:rsid w:val="002853C6"/>
    <w:rsid w:val="00286447"/>
    <w:rsid w:val="00287EBC"/>
    <w:rsid w:val="00291BE7"/>
    <w:rsid w:val="002935B8"/>
    <w:rsid w:val="00293B68"/>
    <w:rsid w:val="00294A21"/>
    <w:rsid w:val="0029692A"/>
    <w:rsid w:val="002A22B1"/>
    <w:rsid w:val="002A5DA7"/>
    <w:rsid w:val="002A65C1"/>
    <w:rsid w:val="002A66EB"/>
    <w:rsid w:val="002A6D00"/>
    <w:rsid w:val="002A716F"/>
    <w:rsid w:val="002B1D5F"/>
    <w:rsid w:val="002B3B21"/>
    <w:rsid w:val="002B5815"/>
    <w:rsid w:val="002B59E7"/>
    <w:rsid w:val="002B66A2"/>
    <w:rsid w:val="002B6AB7"/>
    <w:rsid w:val="002C1384"/>
    <w:rsid w:val="002C26E0"/>
    <w:rsid w:val="002C2C2D"/>
    <w:rsid w:val="002C4675"/>
    <w:rsid w:val="002C547E"/>
    <w:rsid w:val="002C60FD"/>
    <w:rsid w:val="002C6490"/>
    <w:rsid w:val="002C7D35"/>
    <w:rsid w:val="002D1613"/>
    <w:rsid w:val="002D2BD2"/>
    <w:rsid w:val="002D59D1"/>
    <w:rsid w:val="002D5A06"/>
    <w:rsid w:val="002D67CC"/>
    <w:rsid w:val="002E14E3"/>
    <w:rsid w:val="002E39AF"/>
    <w:rsid w:val="002E4B8E"/>
    <w:rsid w:val="002E5091"/>
    <w:rsid w:val="002E7E18"/>
    <w:rsid w:val="002F0DD6"/>
    <w:rsid w:val="002F1666"/>
    <w:rsid w:val="002F2F18"/>
    <w:rsid w:val="002F35F8"/>
    <w:rsid w:val="002F41BE"/>
    <w:rsid w:val="002F6D85"/>
    <w:rsid w:val="0030199D"/>
    <w:rsid w:val="00302ED8"/>
    <w:rsid w:val="0030378A"/>
    <w:rsid w:val="00303A86"/>
    <w:rsid w:val="00303D04"/>
    <w:rsid w:val="003077D1"/>
    <w:rsid w:val="003101E0"/>
    <w:rsid w:val="0031064C"/>
    <w:rsid w:val="00311213"/>
    <w:rsid w:val="00311C4B"/>
    <w:rsid w:val="0031352E"/>
    <w:rsid w:val="003165CF"/>
    <w:rsid w:val="0031748D"/>
    <w:rsid w:val="00320623"/>
    <w:rsid w:val="00320C66"/>
    <w:rsid w:val="00322201"/>
    <w:rsid w:val="003233AC"/>
    <w:rsid w:val="0033227D"/>
    <w:rsid w:val="003344A3"/>
    <w:rsid w:val="0034028F"/>
    <w:rsid w:val="00340B7B"/>
    <w:rsid w:val="00341180"/>
    <w:rsid w:val="00341DCC"/>
    <w:rsid w:val="00343BCC"/>
    <w:rsid w:val="00343BE4"/>
    <w:rsid w:val="00343C14"/>
    <w:rsid w:val="003447F3"/>
    <w:rsid w:val="00344849"/>
    <w:rsid w:val="0034508D"/>
    <w:rsid w:val="00345AB5"/>
    <w:rsid w:val="00345E55"/>
    <w:rsid w:val="003523CC"/>
    <w:rsid w:val="00354167"/>
    <w:rsid w:val="003556EA"/>
    <w:rsid w:val="003571EC"/>
    <w:rsid w:val="00361D2C"/>
    <w:rsid w:val="0036303E"/>
    <w:rsid w:val="00365CD1"/>
    <w:rsid w:val="00373DFF"/>
    <w:rsid w:val="00375930"/>
    <w:rsid w:val="00375AA6"/>
    <w:rsid w:val="00375B68"/>
    <w:rsid w:val="003768B5"/>
    <w:rsid w:val="0038004D"/>
    <w:rsid w:val="00381523"/>
    <w:rsid w:val="00382576"/>
    <w:rsid w:val="00382AF4"/>
    <w:rsid w:val="0038426A"/>
    <w:rsid w:val="00385F75"/>
    <w:rsid w:val="00385FBA"/>
    <w:rsid w:val="00393ED8"/>
    <w:rsid w:val="003941D2"/>
    <w:rsid w:val="003944ED"/>
    <w:rsid w:val="00395995"/>
    <w:rsid w:val="00395CB4"/>
    <w:rsid w:val="00397861"/>
    <w:rsid w:val="003A127F"/>
    <w:rsid w:val="003A1376"/>
    <w:rsid w:val="003A2A9F"/>
    <w:rsid w:val="003B01F8"/>
    <w:rsid w:val="003B0841"/>
    <w:rsid w:val="003B25F1"/>
    <w:rsid w:val="003B4497"/>
    <w:rsid w:val="003B4FE7"/>
    <w:rsid w:val="003B5E77"/>
    <w:rsid w:val="003C05BB"/>
    <w:rsid w:val="003C09A5"/>
    <w:rsid w:val="003C2722"/>
    <w:rsid w:val="003C4ABF"/>
    <w:rsid w:val="003C685A"/>
    <w:rsid w:val="003C775F"/>
    <w:rsid w:val="003D0DB7"/>
    <w:rsid w:val="003D119B"/>
    <w:rsid w:val="003D2251"/>
    <w:rsid w:val="003D5C31"/>
    <w:rsid w:val="003D6804"/>
    <w:rsid w:val="003D7563"/>
    <w:rsid w:val="003D7820"/>
    <w:rsid w:val="003E397A"/>
    <w:rsid w:val="003E421D"/>
    <w:rsid w:val="003E442B"/>
    <w:rsid w:val="003E5C3D"/>
    <w:rsid w:val="003E6D8C"/>
    <w:rsid w:val="003F0056"/>
    <w:rsid w:val="003F0550"/>
    <w:rsid w:val="003F13EF"/>
    <w:rsid w:val="003F2BE2"/>
    <w:rsid w:val="003F51FB"/>
    <w:rsid w:val="003F526B"/>
    <w:rsid w:val="003F6C53"/>
    <w:rsid w:val="003F6F59"/>
    <w:rsid w:val="003F75EE"/>
    <w:rsid w:val="003F7EDD"/>
    <w:rsid w:val="0040029E"/>
    <w:rsid w:val="0040100F"/>
    <w:rsid w:val="004020D5"/>
    <w:rsid w:val="004021BB"/>
    <w:rsid w:val="004101D9"/>
    <w:rsid w:val="00411C2F"/>
    <w:rsid w:val="00412561"/>
    <w:rsid w:val="00413D71"/>
    <w:rsid w:val="00413FD9"/>
    <w:rsid w:val="00414F8F"/>
    <w:rsid w:val="00415486"/>
    <w:rsid w:val="00415758"/>
    <w:rsid w:val="00420735"/>
    <w:rsid w:val="0042184B"/>
    <w:rsid w:val="004222F5"/>
    <w:rsid w:val="0042266F"/>
    <w:rsid w:val="00422937"/>
    <w:rsid w:val="00423A89"/>
    <w:rsid w:val="00425AFF"/>
    <w:rsid w:val="00427A82"/>
    <w:rsid w:val="004320E3"/>
    <w:rsid w:val="004323A8"/>
    <w:rsid w:val="00434DB5"/>
    <w:rsid w:val="004357BC"/>
    <w:rsid w:val="00437804"/>
    <w:rsid w:val="004415B0"/>
    <w:rsid w:val="004420C5"/>
    <w:rsid w:val="00447068"/>
    <w:rsid w:val="0044712E"/>
    <w:rsid w:val="00452853"/>
    <w:rsid w:val="00453C7C"/>
    <w:rsid w:val="0045775B"/>
    <w:rsid w:val="004626DD"/>
    <w:rsid w:val="00464555"/>
    <w:rsid w:val="00466D87"/>
    <w:rsid w:val="00466DCA"/>
    <w:rsid w:val="00467161"/>
    <w:rsid w:val="00470425"/>
    <w:rsid w:val="0047171E"/>
    <w:rsid w:val="00472A35"/>
    <w:rsid w:val="00472EE5"/>
    <w:rsid w:val="004731DC"/>
    <w:rsid w:val="00477FB7"/>
    <w:rsid w:val="004812DA"/>
    <w:rsid w:val="004835B1"/>
    <w:rsid w:val="00484CB6"/>
    <w:rsid w:val="00487F56"/>
    <w:rsid w:val="00491259"/>
    <w:rsid w:val="00496E74"/>
    <w:rsid w:val="004A196A"/>
    <w:rsid w:val="004A2F05"/>
    <w:rsid w:val="004A42C2"/>
    <w:rsid w:val="004A5DEE"/>
    <w:rsid w:val="004B12BA"/>
    <w:rsid w:val="004B133D"/>
    <w:rsid w:val="004B164D"/>
    <w:rsid w:val="004B36D7"/>
    <w:rsid w:val="004B3E42"/>
    <w:rsid w:val="004C0399"/>
    <w:rsid w:val="004C0748"/>
    <w:rsid w:val="004C1C92"/>
    <w:rsid w:val="004C478B"/>
    <w:rsid w:val="004C55BB"/>
    <w:rsid w:val="004C5C44"/>
    <w:rsid w:val="004D0641"/>
    <w:rsid w:val="004D1ED2"/>
    <w:rsid w:val="004D7681"/>
    <w:rsid w:val="004E2BF9"/>
    <w:rsid w:val="004E3770"/>
    <w:rsid w:val="004E4EEB"/>
    <w:rsid w:val="004F1788"/>
    <w:rsid w:val="004F49A6"/>
    <w:rsid w:val="004F4A34"/>
    <w:rsid w:val="004F7737"/>
    <w:rsid w:val="004F7A9D"/>
    <w:rsid w:val="0050142C"/>
    <w:rsid w:val="00506CB0"/>
    <w:rsid w:val="00515E33"/>
    <w:rsid w:val="0051619A"/>
    <w:rsid w:val="005165EE"/>
    <w:rsid w:val="00522AC1"/>
    <w:rsid w:val="00523D31"/>
    <w:rsid w:val="00525DA7"/>
    <w:rsid w:val="005306D9"/>
    <w:rsid w:val="005317FE"/>
    <w:rsid w:val="005319F8"/>
    <w:rsid w:val="0053302A"/>
    <w:rsid w:val="005358A4"/>
    <w:rsid w:val="00537567"/>
    <w:rsid w:val="00540F4E"/>
    <w:rsid w:val="00541106"/>
    <w:rsid w:val="00541FB7"/>
    <w:rsid w:val="00542359"/>
    <w:rsid w:val="005454B3"/>
    <w:rsid w:val="005456D6"/>
    <w:rsid w:val="00546B0A"/>
    <w:rsid w:val="0054767E"/>
    <w:rsid w:val="005556E0"/>
    <w:rsid w:val="00557286"/>
    <w:rsid w:val="00557368"/>
    <w:rsid w:val="00557548"/>
    <w:rsid w:val="0055760F"/>
    <w:rsid w:val="005579BA"/>
    <w:rsid w:val="0056059A"/>
    <w:rsid w:val="0056136A"/>
    <w:rsid w:val="00561680"/>
    <w:rsid w:val="00567752"/>
    <w:rsid w:val="0057026B"/>
    <w:rsid w:val="00573977"/>
    <w:rsid w:val="005762EA"/>
    <w:rsid w:val="00580A78"/>
    <w:rsid w:val="00581287"/>
    <w:rsid w:val="00582D04"/>
    <w:rsid w:val="0058453A"/>
    <w:rsid w:val="0058493F"/>
    <w:rsid w:val="00585CAC"/>
    <w:rsid w:val="0059093B"/>
    <w:rsid w:val="00592B70"/>
    <w:rsid w:val="00593E3C"/>
    <w:rsid w:val="0059681B"/>
    <w:rsid w:val="005A14E9"/>
    <w:rsid w:val="005A18EE"/>
    <w:rsid w:val="005A2D02"/>
    <w:rsid w:val="005A4029"/>
    <w:rsid w:val="005A4C67"/>
    <w:rsid w:val="005A7F05"/>
    <w:rsid w:val="005B0189"/>
    <w:rsid w:val="005B2BF8"/>
    <w:rsid w:val="005B3893"/>
    <w:rsid w:val="005B3C9B"/>
    <w:rsid w:val="005B5A8B"/>
    <w:rsid w:val="005B642E"/>
    <w:rsid w:val="005C10EE"/>
    <w:rsid w:val="005C22B8"/>
    <w:rsid w:val="005C66F5"/>
    <w:rsid w:val="005D2842"/>
    <w:rsid w:val="005E073F"/>
    <w:rsid w:val="005E11A8"/>
    <w:rsid w:val="005E70E8"/>
    <w:rsid w:val="005F26DE"/>
    <w:rsid w:val="005F379F"/>
    <w:rsid w:val="005F423C"/>
    <w:rsid w:val="005F4CB5"/>
    <w:rsid w:val="005F5692"/>
    <w:rsid w:val="005F6294"/>
    <w:rsid w:val="005F6C26"/>
    <w:rsid w:val="00600367"/>
    <w:rsid w:val="0060198F"/>
    <w:rsid w:val="00602FBB"/>
    <w:rsid w:val="0060306C"/>
    <w:rsid w:val="006048F7"/>
    <w:rsid w:val="00605D7E"/>
    <w:rsid w:val="006116AF"/>
    <w:rsid w:val="00611E4B"/>
    <w:rsid w:val="00612C67"/>
    <w:rsid w:val="0061682A"/>
    <w:rsid w:val="00622590"/>
    <w:rsid w:val="006258B3"/>
    <w:rsid w:val="00626931"/>
    <w:rsid w:val="006314BE"/>
    <w:rsid w:val="0063173E"/>
    <w:rsid w:val="00632A18"/>
    <w:rsid w:val="00635B9A"/>
    <w:rsid w:val="006374F4"/>
    <w:rsid w:val="00642343"/>
    <w:rsid w:val="00642A68"/>
    <w:rsid w:val="00642DBE"/>
    <w:rsid w:val="00643E12"/>
    <w:rsid w:val="00647CBC"/>
    <w:rsid w:val="006504DE"/>
    <w:rsid w:val="006520C1"/>
    <w:rsid w:val="00652FB7"/>
    <w:rsid w:val="0065517E"/>
    <w:rsid w:val="00655A93"/>
    <w:rsid w:val="00657379"/>
    <w:rsid w:val="006574F1"/>
    <w:rsid w:val="00657621"/>
    <w:rsid w:val="0065777A"/>
    <w:rsid w:val="00662283"/>
    <w:rsid w:val="006624A2"/>
    <w:rsid w:val="00663A44"/>
    <w:rsid w:val="0066480E"/>
    <w:rsid w:val="00664979"/>
    <w:rsid w:val="00665492"/>
    <w:rsid w:val="0067104B"/>
    <w:rsid w:val="0067217B"/>
    <w:rsid w:val="0067449B"/>
    <w:rsid w:val="006805E9"/>
    <w:rsid w:val="0068126B"/>
    <w:rsid w:val="00681BF8"/>
    <w:rsid w:val="00682F77"/>
    <w:rsid w:val="00684159"/>
    <w:rsid w:val="00686786"/>
    <w:rsid w:val="006904E5"/>
    <w:rsid w:val="00690F66"/>
    <w:rsid w:val="00691D2F"/>
    <w:rsid w:val="0069259D"/>
    <w:rsid w:val="00692D5D"/>
    <w:rsid w:val="00695204"/>
    <w:rsid w:val="00695208"/>
    <w:rsid w:val="00695709"/>
    <w:rsid w:val="006959AB"/>
    <w:rsid w:val="006973FB"/>
    <w:rsid w:val="00697B88"/>
    <w:rsid w:val="006A2FEF"/>
    <w:rsid w:val="006A3478"/>
    <w:rsid w:val="006A50AC"/>
    <w:rsid w:val="006A5B6A"/>
    <w:rsid w:val="006A5DCB"/>
    <w:rsid w:val="006A7752"/>
    <w:rsid w:val="006B2089"/>
    <w:rsid w:val="006B30FE"/>
    <w:rsid w:val="006B458B"/>
    <w:rsid w:val="006B4BCF"/>
    <w:rsid w:val="006B75BD"/>
    <w:rsid w:val="006C13F1"/>
    <w:rsid w:val="006C13FD"/>
    <w:rsid w:val="006C19BA"/>
    <w:rsid w:val="006C1B36"/>
    <w:rsid w:val="006C5643"/>
    <w:rsid w:val="006C5C7E"/>
    <w:rsid w:val="006C67C9"/>
    <w:rsid w:val="006C739A"/>
    <w:rsid w:val="006D0156"/>
    <w:rsid w:val="006D1343"/>
    <w:rsid w:val="006D3C50"/>
    <w:rsid w:val="006D454D"/>
    <w:rsid w:val="006D58FC"/>
    <w:rsid w:val="006D5C27"/>
    <w:rsid w:val="006D5CE7"/>
    <w:rsid w:val="006E157A"/>
    <w:rsid w:val="006E2114"/>
    <w:rsid w:val="006E4598"/>
    <w:rsid w:val="006E5CDE"/>
    <w:rsid w:val="006E729D"/>
    <w:rsid w:val="006E7C2A"/>
    <w:rsid w:val="006F10ED"/>
    <w:rsid w:val="006F58EE"/>
    <w:rsid w:val="006F737D"/>
    <w:rsid w:val="006F76C0"/>
    <w:rsid w:val="007004F5"/>
    <w:rsid w:val="00700A17"/>
    <w:rsid w:val="00701252"/>
    <w:rsid w:val="00701BE4"/>
    <w:rsid w:val="00702D15"/>
    <w:rsid w:val="00702DB3"/>
    <w:rsid w:val="00703B3D"/>
    <w:rsid w:val="00703B9D"/>
    <w:rsid w:val="00706C9C"/>
    <w:rsid w:val="007104D1"/>
    <w:rsid w:val="00713F88"/>
    <w:rsid w:val="0071596D"/>
    <w:rsid w:val="00715DD8"/>
    <w:rsid w:val="007167E9"/>
    <w:rsid w:val="00725148"/>
    <w:rsid w:val="00727D36"/>
    <w:rsid w:val="00730C64"/>
    <w:rsid w:val="00732273"/>
    <w:rsid w:val="00733943"/>
    <w:rsid w:val="00735FE8"/>
    <w:rsid w:val="007378BA"/>
    <w:rsid w:val="00741A00"/>
    <w:rsid w:val="00743DAB"/>
    <w:rsid w:val="0074413E"/>
    <w:rsid w:val="0074574F"/>
    <w:rsid w:val="00746127"/>
    <w:rsid w:val="00747A3A"/>
    <w:rsid w:val="00750B7B"/>
    <w:rsid w:val="00752480"/>
    <w:rsid w:val="00752F83"/>
    <w:rsid w:val="00756788"/>
    <w:rsid w:val="007651D8"/>
    <w:rsid w:val="00766690"/>
    <w:rsid w:val="007703EE"/>
    <w:rsid w:val="0077056F"/>
    <w:rsid w:val="007713F6"/>
    <w:rsid w:val="00775194"/>
    <w:rsid w:val="00777909"/>
    <w:rsid w:val="0078092E"/>
    <w:rsid w:val="00781799"/>
    <w:rsid w:val="00787843"/>
    <w:rsid w:val="00790D5C"/>
    <w:rsid w:val="007966ED"/>
    <w:rsid w:val="00797DAB"/>
    <w:rsid w:val="007A0DB4"/>
    <w:rsid w:val="007A1447"/>
    <w:rsid w:val="007A19FB"/>
    <w:rsid w:val="007A1C77"/>
    <w:rsid w:val="007A1F2D"/>
    <w:rsid w:val="007A29E2"/>
    <w:rsid w:val="007A3328"/>
    <w:rsid w:val="007A3B75"/>
    <w:rsid w:val="007A5602"/>
    <w:rsid w:val="007A6464"/>
    <w:rsid w:val="007B0611"/>
    <w:rsid w:val="007B0DE5"/>
    <w:rsid w:val="007B2413"/>
    <w:rsid w:val="007B47C4"/>
    <w:rsid w:val="007B6DB4"/>
    <w:rsid w:val="007B7BE3"/>
    <w:rsid w:val="007C00BA"/>
    <w:rsid w:val="007D5A83"/>
    <w:rsid w:val="007D763B"/>
    <w:rsid w:val="007E07C8"/>
    <w:rsid w:val="007E19FC"/>
    <w:rsid w:val="007E278E"/>
    <w:rsid w:val="007E33D4"/>
    <w:rsid w:val="007E33E5"/>
    <w:rsid w:val="007E492D"/>
    <w:rsid w:val="007F08E3"/>
    <w:rsid w:val="007F11EC"/>
    <w:rsid w:val="007F15B4"/>
    <w:rsid w:val="007F3B93"/>
    <w:rsid w:val="007F4C13"/>
    <w:rsid w:val="007F611C"/>
    <w:rsid w:val="007F6156"/>
    <w:rsid w:val="00802511"/>
    <w:rsid w:val="00802536"/>
    <w:rsid w:val="008032D2"/>
    <w:rsid w:val="008064A4"/>
    <w:rsid w:val="00813B15"/>
    <w:rsid w:val="0081495A"/>
    <w:rsid w:val="008152AF"/>
    <w:rsid w:val="00816F56"/>
    <w:rsid w:val="00820E31"/>
    <w:rsid w:val="008217E3"/>
    <w:rsid w:val="00821EB8"/>
    <w:rsid w:val="00822875"/>
    <w:rsid w:val="00822D5A"/>
    <w:rsid w:val="0082690F"/>
    <w:rsid w:val="00830C79"/>
    <w:rsid w:val="00833E31"/>
    <w:rsid w:val="008343B8"/>
    <w:rsid w:val="0083597E"/>
    <w:rsid w:val="00837204"/>
    <w:rsid w:val="008378F8"/>
    <w:rsid w:val="00840B25"/>
    <w:rsid w:val="008441B0"/>
    <w:rsid w:val="00845533"/>
    <w:rsid w:val="00845AA3"/>
    <w:rsid w:val="00846372"/>
    <w:rsid w:val="0085262E"/>
    <w:rsid w:val="0085452A"/>
    <w:rsid w:val="0085452C"/>
    <w:rsid w:val="00854D21"/>
    <w:rsid w:val="00856EAB"/>
    <w:rsid w:val="00857214"/>
    <w:rsid w:val="00860F44"/>
    <w:rsid w:val="00862F2D"/>
    <w:rsid w:val="00863EED"/>
    <w:rsid w:val="00867E7F"/>
    <w:rsid w:val="0087107E"/>
    <w:rsid w:val="00872D51"/>
    <w:rsid w:val="00877034"/>
    <w:rsid w:val="0088154A"/>
    <w:rsid w:val="008826F4"/>
    <w:rsid w:val="00883524"/>
    <w:rsid w:val="008843BF"/>
    <w:rsid w:val="00884B93"/>
    <w:rsid w:val="008947CF"/>
    <w:rsid w:val="008B1416"/>
    <w:rsid w:val="008B1DE9"/>
    <w:rsid w:val="008B2DAB"/>
    <w:rsid w:val="008B31DD"/>
    <w:rsid w:val="008B39CE"/>
    <w:rsid w:val="008B3F6F"/>
    <w:rsid w:val="008B7EBA"/>
    <w:rsid w:val="008C18AD"/>
    <w:rsid w:val="008C3A64"/>
    <w:rsid w:val="008C51F6"/>
    <w:rsid w:val="008D0A28"/>
    <w:rsid w:val="008D0B35"/>
    <w:rsid w:val="008D1706"/>
    <w:rsid w:val="008D54B4"/>
    <w:rsid w:val="008D57FF"/>
    <w:rsid w:val="008D5E6F"/>
    <w:rsid w:val="008D5ECC"/>
    <w:rsid w:val="008D78F0"/>
    <w:rsid w:val="008E019D"/>
    <w:rsid w:val="008E1BF0"/>
    <w:rsid w:val="008E2023"/>
    <w:rsid w:val="008E2736"/>
    <w:rsid w:val="008E57E6"/>
    <w:rsid w:val="008E58D7"/>
    <w:rsid w:val="008E5EC1"/>
    <w:rsid w:val="008E6DBA"/>
    <w:rsid w:val="008F16C5"/>
    <w:rsid w:val="008F3905"/>
    <w:rsid w:val="008F3EC5"/>
    <w:rsid w:val="008F4C4E"/>
    <w:rsid w:val="008F6826"/>
    <w:rsid w:val="00902BEE"/>
    <w:rsid w:val="0090426D"/>
    <w:rsid w:val="009058A7"/>
    <w:rsid w:val="0090683B"/>
    <w:rsid w:val="0090777B"/>
    <w:rsid w:val="00911283"/>
    <w:rsid w:val="009113DC"/>
    <w:rsid w:val="009129AE"/>
    <w:rsid w:val="00914747"/>
    <w:rsid w:val="00914791"/>
    <w:rsid w:val="00914DA1"/>
    <w:rsid w:val="00917A84"/>
    <w:rsid w:val="00917F62"/>
    <w:rsid w:val="00920BB0"/>
    <w:rsid w:val="00922F17"/>
    <w:rsid w:val="00922FD8"/>
    <w:rsid w:val="00923389"/>
    <w:rsid w:val="00926195"/>
    <w:rsid w:val="009304FB"/>
    <w:rsid w:val="00932487"/>
    <w:rsid w:val="00933B92"/>
    <w:rsid w:val="009349B1"/>
    <w:rsid w:val="00934A33"/>
    <w:rsid w:val="00935A0F"/>
    <w:rsid w:val="00937618"/>
    <w:rsid w:val="00940AC6"/>
    <w:rsid w:val="00941C1A"/>
    <w:rsid w:val="00944EF2"/>
    <w:rsid w:val="0094503B"/>
    <w:rsid w:val="00947734"/>
    <w:rsid w:val="00950017"/>
    <w:rsid w:val="00950D84"/>
    <w:rsid w:val="00955351"/>
    <w:rsid w:val="009571B8"/>
    <w:rsid w:val="009601EE"/>
    <w:rsid w:val="009651A9"/>
    <w:rsid w:val="009671BC"/>
    <w:rsid w:val="009702B4"/>
    <w:rsid w:val="00970CBF"/>
    <w:rsid w:val="00970F04"/>
    <w:rsid w:val="009711CA"/>
    <w:rsid w:val="009729DD"/>
    <w:rsid w:val="009747EC"/>
    <w:rsid w:val="00975BD1"/>
    <w:rsid w:val="00981D73"/>
    <w:rsid w:val="00982DA5"/>
    <w:rsid w:val="00983469"/>
    <w:rsid w:val="00983610"/>
    <w:rsid w:val="00983D82"/>
    <w:rsid w:val="00983EBE"/>
    <w:rsid w:val="0098468D"/>
    <w:rsid w:val="009867B6"/>
    <w:rsid w:val="00987300"/>
    <w:rsid w:val="00990CB8"/>
    <w:rsid w:val="00991BA5"/>
    <w:rsid w:val="00992A58"/>
    <w:rsid w:val="009934C9"/>
    <w:rsid w:val="009A1A07"/>
    <w:rsid w:val="009A1AD4"/>
    <w:rsid w:val="009A1C07"/>
    <w:rsid w:val="009A23E6"/>
    <w:rsid w:val="009A5BD2"/>
    <w:rsid w:val="009B00A6"/>
    <w:rsid w:val="009B235E"/>
    <w:rsid w:val="009B3053"/>
    <w:rsid w:val="009B456B"/>
    <w:rsid w:val="009B4D91"/>
    <w:rsid w:val="009B58B5"/>
    <w:rsid w:val="009B5B53"/>
    <w:rsid w:val="009B787A"/>
    <w:rsid w:val="009B7903"/>
    <w:rsid w:val="009B7C09"/>
    <w:rsid w:val="009C160A"/>
    <w:rsid w:val="009C3328"/>
    <w:rsid w:val="009C4978"/>
    <w:rsid w:val="009C509A"/>
    <w:rsid w:val="009C699A"/>
    <w:rsid w:val="009C6DAC"/>
    <w:rsid w:val="009C6E47"/>
    <w:rsid w:val="009C7A94"/>
    <w:rsid w:val="009C7CB8"/>
    <w:rsid w:val="009D005C"/>
    <w:rsid w:val="009D0853"/>
    <w:rsid w:val="009D1174"/>
    <w:rsid w:val="009D1610"/>
    <w:rsid w:val="009D1887"/>
    <w:rsid w:val="009D3153"/>
    <w:rsid w:val="009D568D"/>
    <w:rsid w:val="009D607D"/>
    <w:rsid w:val="009E2203"/>
    <w:rsid w:val="009E2403"/>
    <w:rsid w:val="009E2E7B"/>
    <w:rsid w:val="009E5677"/>
    <w:rsid w:val="009E6976"/>
    <w:rsid w:val="009E6DE2"/>
    <w:rsid w:val="009F2B77"/>
    <w:rsid w:val="009F5763"/>
    <w:rsid w:val="009F6C93"/>
    <w:rsid w:val="00A00D96"/>
    <w:rsid w:val="00A0120F"/>
    <w:rsid w:val="00A01593"/>
    <w:rsid w:val="00A052B1"/>
    <w:rsid w:val="00A07B2B"/>
    <w:rsid w:val="00A10880"/>
    <w:rsid w:val="00A10DC3"/>
    <w:rsid w:val="00A126B2"/>
    <w:rsid w:val="00A13EA6"/>
    <w:rsid w:val="00A154A0"/>
    <w:rsid w:val="00A23423"/>
    <w:rsid w:val="00A253FF"/>
    <w:rsid w:val="00A25B5F"/>
    <w:rsid w:val="00A26F58"/>
    <w:rsid w:val="00A27092"/>
    <w:rsid w:val="00A30B4A"/>
    <w:rsid w:val="00A351D0"/>
    <w:rsid w:val="00A3608B"/>
    <w:rsid w:val="00A42DEA"/>
    <w:rsid w:val="00A43289"/>
    <w:rsid w:val="00A4442B"/>
    <w:rsid w:val="00A448BD"/>
    <w:rsid w:val="00A449FB"/>
    <w:rsid w:val="00A51AAD"/>
    <w:rsid w:val="00A522D3"/>
    <w:rsid w:val="00A54B47"/>
    <w:rsid w:val="00A60947"/>
    <w:rsid w:val="00A60C68"/>
    <w:rsid w:val="00A617FF"/>
    <w:rsid w:val="00A70890"/>
    <w:rsid w:val="00A71F74"/>
    <w:rsid w:val="00A7477D"/>
    <w:rsid w:val="00A76035"/>
    <w:rsid w:val="00A7643F"/>
    <w:rsid w:val="00A77FE2"/>
    <w:rsid w:val="00A84047"/>
    <w:rsid w:val="00A8547E"/>
    <w:rsid w:val="00A90508"/>
    <w:rsid w:val="00A91F86"/>
    <w:rsid w:val="00A923CB"/>
    <w:rsid w:val="00A9278D"/>
    <w:rsid w:val="00A9382A"/>
    <w:rsid w:val="00A93C14"/>
    <w:rsid w:val="00A94F91"/>
    <w:rsid w:val="00A9593A"/>
    <w:rsid w:val="00A97F00"/>
    <w:rsid w:val="00AA0897"/>
    <w:rsid w:val="00AA1385"/>
    <w:rsid w:val="00AA14F3"/>
    <w:rsid w:val="00AB032A"/>
    <w:rsid w:val="00AB10CF"/>
    <w:rsid w:val="00AB1CAB"/>
    <w:rsid w:val="00AB4597"/>
    <w:rsid w:val="00AB558F"/>
    <w:rsid w:val="00AB5B3E"/>
    <w:rsid w:val="00AB71FB"/>
    <w:rsid w:val="00AB7DC7"/>
    <w:rsid w:val="00AC2F5D"/>
    <w:rsid w:val="00AC2FB3"/>
    <w:rsid w:val="00AC3821"/>
    <w:rsid w:val="00AC3A30"/>
    <w:rsid w:val="00AC58E4"/>
    <w:rsid w:val="00AC7C06"/>
    <w:rsid w:val="00AD1708"/>
    <w:rsid w:val="00AD36FA"/>
    <w:rsid w:val="00AD4AB5"/>
    <w:rsid w:val="00AD5AB7"/>
    <w:rsid w:val="00AD7B6B"/>
    <w:rsid w:val="00AE1A62"/>
    <w:rsid w:val="00AE3D93"/>
    <w:rsid w:val="00AE4053"/>
    <w:rsid w:val="00AE5FEE"/>
    <w:rsid w:val="00AF0E37"/>
    <w:rsid w:val="00AF2107"/>
    <w:rsid w:val="00AF3B6C"/>
    <w:rsid w:val="00AF463E"/>
    <w:rsid w:val="00AF6573"/>
    <w:rsid w:val="00B01377"/>
    <w:rsid w:val="00B0376A"/>
    <w:rsid w:val="00B0474A"/>
    <w:rsid w:val="00B05C85"/>
    <w:rsid w:val="00B06F65"/>
    <w:rsid w:val="00B123B6"/>
    <w:rsid w:val="00B12ABD"/>
    <w:rsid w:val="00B13B72"/>
    <w:rsid w:val="00B1591E"/>
    <w:rsid w:val="00B166FE"/>
    <w:rsid w:val="00B20475"/>
    <w:rsid w:val="00B2145B"/>
    <w:rsid w:val="00B24567"/>
    <w:rsid w:val="00B25EEE"/>
    <w:rsid w:val="00B30D85"/>
    <w:rsid w:val="00B33AD4"/>
    <w:rsid w:val="00B3404B"/>
    <w:rsid w:val="00B35A5D"/>
    <w:rsid w:val="00B370F8"/>
    <w:rsid w:val="00B3748F"/>
    <w:rsid w:val="00B41A03"/>
    <w:rsid w:val="00B43028"/>
    <w:rsid w:val="00B43820"/>
    <w:rsid w:val="00B4449B"/>
    <w:rsid w:val="00B457FA"/>
    <w:rsid w:val="00B46132"/>
    <w:rsid w:val="00B467BF"/>
    <w:rsid w:val="00B476B5"/>
    <w:rsid w:val="00B47B82"/>
    <w:rsid w:val="00B53889"/>
    <w:rsid w:val="00B56202"/>
    <w:rsid w:val="00B604C5"/>
    <w:rsid w:val="00B62205"/>
    <w:rsid w:val="00B6349C"/>
    <w:rsid w:val="00B638C2"/>
    <w:rsid w:val="00B65505"/>
    <w:rsid w:val="00B67C2D"/>
    <w:rsid w:val="00B73320"/>
    <w:rsid w:val="00B73C78"/>
    <w:rsid w:val="00B75138"/>
    <w:rsid w:val="00B75441"/>
    <w:rsid w:val="00B75D5C"/>
    <w:rsid w:val="00B76122"/>
    <w:rsid w:val="00B765A5"/>
    <w:rsid w:val="00B8074D"/>
    <w:rsid w:val="00B8250B"/>
    <w:rsid w:val="00B82846"/>
    <w:rsid w:val="00B82A75"/>
    <w:rsid w:val="00B83F0E"/>
    <w:rsid w:val="00B8434F"/>
    <w:rsid w:val="00B8708B"/>
    <w:rsid w:val="00B87ADB"/>
    <w:rsid w:val="00B920E6"/>
    <w:rsid w:val="00B92904"/>
    <w:rsid w:val="00B93059"/>
    <w:rsid w:val="00B94596"/>
    <w:rsid w:val="00B94E66"/>
    <w:rsid w:val="00B970D4"/>
    <w:rsid w:val="00BA1899"/>
    <w:rsid w:val="00BA18BF"/>
    <w:rsid w:val="00BA573B"/>
    <w:rsid w:val="00BA73CD"/>
    <w:rsid w:val="00BB12AE"/>
    <w:rsid w:val="00BB1AF8"/>
    <w:rsid w:val="00BB3D1B"/>
    <w:rsid w:val="00BC1F31"/>
    <w:rsid w:val="00BC31F2"/>
    <w:rsid w:val="00BC4C02"/>
    <w:rsid w:val="00BC5614"/>
    <w:rsid w:val="00BD06E2"/>
    <w:rsid w:val="00BD22CC"/>
    <w:rsid w:val="00BD3239"/>
    <w:rsid w:val="00BD3E53"/>
    <w:rsid w:val="00BD786C"/>
    <w:rsid w:val="00BE0B31"/>
    <w:rsid w:val="00BE3125"/>
    <w:rsid w:val="00BE52E8"/>
    <w:rsid w:val="00BE71F1"/>
    <w:rsid w:val="00BF257B"/>
    <w:rsid w:val="00BF2D05"/>
    <w:rsid w:val="00BF37BC"/>
    <w:rsid w:val="00BF4E9C"/>
    <w:rsid w:val="00BF7781"/>
    <w:rsid w:val="00C002E3"/>
    <w:rsid w:val="00C10A36"/>
    <w:rsid w:val="00C12D60"/>
    <w:rsid w:val="00C139EA"/>
    <w:rsid w:val="00C15D34"/>
    <w:rsid w:val="00C16487"/>
    <w:rsid w:val="00C16F88"/>
    <w:rsid w:val="00C17AF3"/>
    <w:rsid w:val="00C2114D"/>
    <w:rsid w:val="00C21F85"/>
    <w:rsid w:val="00C233AC"/>
    <w:rsid w:val="00C24548"/>
    <w:rsid w:val="00C24F0C"/>
    <w:rsid w:val="00C26A17"/>
    <w:rsid w:val="00C30788"/>
    <w:rsid w:val="00C32421"/>
    <w:rsid w:val="00C328C6"/>
    <w:rsid w:val="00C36AC8"/>
    <w:rsid w:val="00C36E06"/>
    <w:rsid w:val="00C405F6"/>
    <w:rsid w:val="00C40876"/>
    <w:rsid w:val="00C42400"/>
    <w:rsid w:val="00C43BB2"/>
    <w:rsid w:val="00C53E32"/>
    <w:rsid w:val="00C56E7F"/>
    <w:rsid w:val="00C602CE"/>
    <w:rsid w:val="00C60BE1"/>
    <w:rsid w:val="00C6285D"/>
    <w:rsid w:val="00C62C68"/>
    <w:rsid w:val="00C63A32"/>
    <w:rsid w:val="00C65B75"/>
    <w:rsid w:val="00C70B0C"/>
    <w:rsid w:val="00C70E5B"/>
    <w:rsid w:val="00C76810"/>
    <w:rsid w:val="00C8019B"/>
    <w:rsid w:val="00C804A8"/>
    <w:rsid w:val="00C80678"/>
    <w:rsid w:val="00C840C0"/>
    <w:rsid w:val="00C85D66"/>
    <w:rsid w:val="00C86016"/>
    <w:rsid w:val="00C87413"/>
    <w:rsid w:val="00C92DEC"/>
    <w:rsid w:val="00C95D48"/>
    <w:rsid w:val="00CA1042"/>
    <w:rsid w:val="00CA48D7"/>
    <w:rsid w:val="00CA56B5"/>
    <w:rsid w:val="00CA6A8C"/>
    <w:rsid w:val="00CA772B"/>
    <w:rsid w:val="00CB0ACC"/>
    <w:rsid w:val="00CB107C"/>
    <w:rsid w:val="00CB2404"/>
    <w:rsid w:val="00CB30A5"/>
    <w:rsid w:val="00CB4B04"/>
    <w:rsid w:val="00CB5702"/>
    <w:rsid w:val="00CB792C"/>
    <w:rsid w:val="00CC0C09"/>
    <w:rsid w:val="00CC1CDE"/>
    <w:rsid w:val="00CC1F30"/>
    <w:rsid w:val="00CC301A"/>
    <w:rsid w:val="00CC4BA7"/>
    <w:rsid w:val="00CC58BE"/>
    <w:rsid w:val="00CC5D21"/>
    <w:rsid w:val="00CC69A5"/>
    <w:rsid w:val="00CC757A"/>
    <w:rsid w:val="00CD0066"/>
    <w:rsid w:val="00CD3611"/>
    <w:rsid w:val="00CD44A5"/>
    <w:rsid w:val="00CD5C4D"/>
    <w:rsid w:val="00CD76A9"/>
    <w:rsid w:val="00CE00F2"/>
    <w:rsid w:val="00CE19F0"/>
    <w:rsid w:val="00CE73E2"/>
    <w:rsid w:val="00CE7C77"/>
    <w:rsid w:val="00CF12C3"/>
    <w:rsid w:val="00CF1ED1"/>
    <w:rsid w:val="00CF3C6A"/>
    <w:rsid w:val="00CF578D"/>
    <w:rsid w:val="00D01698"/>
    <w:rsid w:val="00D02D0D"/>
    <w:rsid w:val="00D0346E"/>
    <w:rsid w:val="00D0416A"/>
    <w:rsid w:val="00D07FCD"/>
    <w:rsid w:val="00D10D15"/>
    <w:rsid w:val="00D173C4"/>
    <w:rsid w:val="00D216E4"/>
    <w:rsid w:val="00D23CFD"/>
    <w:rsid w:val="00D25664"/>
    <w:rsid w:val="00D25747"/>
    <w:rsid w:val="00D26AAC"/>
    <w:rsid w:val="00D26C27"/>
    <w:rsid w:val="00D27427"/>
    <w:rsid w:val="00D31C8F"/>
    <w:rsid w:val="00D31DA2"/>
    <w:rsid w:val="00D3252B"/>
    <w:rsid w:val="00D3311C"/>
    <w:rsid w:val="00D334B8"/>
    <w:rsid w:val="00D40512"/>
    <w:rsid w:val="00D40668"/>
    <w:rsid w:val="00D41826"/>
    <w:rsid w:val="00D423AF"/>
    <w:rsid w:val="00D42C3C"/>
    <w:rsid w:val="00D43B15"/>
    <w:rsid w:val="00D44CBD"/>
    <w:rsid w:val="00D50ABD"/>
    <w:rsid w:val="00D50C1C"/>
    <w:rsid w:val="00D518EF"/>
    <w:rsid w:val="00D54362"/>
    <w:rsid w:val="00D548A0"/>
    <w:rsid w:val="00D549B2"/>
    <w:rsid w:val="00D54DE9"/>
    <w:rsid w:val="00D54F43"/>
    <w:rsid w:val="00D56FFC"/>
    <w:rsid w:val="00D5776A"/>
    <w:rsid w:val="00D60BAF"/>
    <w:rsid w:val="00D6109B"/>
    <w:rsid w:val="00D62384"/>
    <w:rsid w:val="00D6299D"/>
    <w:rsid w:val="00D63805"/>
    <w:rsid w:val="00D65C20"/>
    <w:rsid w:val="00D66CA6"/>
    <w:rsid w:val="00D67549"/>
    <w:rsid w:val="00D67E45"/>
    <w:rsid w:val="00D70F34"/>
    <w:rsid w:val="00D7161C"/>
    <w:rsid w:val="00D71C12"/>
    <w:rsid w:val="00D71F07"/>
    <w:rsid w:val="00D7295C"/>
    <w:rsid w:val="00D73DFD"/>
    <w:rsid w:val="00D745BE"/>
    <w:rsid w:val="00D75380"/>
    <w:rsid w:val="00D76CE7"/>
    <w:rsid w:val="00D77024"/>
    <w:rsid w:val="00D77A24"/>
    <w:rsid w:val="00D80AA6"/>
    <w:rsid w:val="00D81836"/>
    <w:rsid w:val="00D839A4"/>
    <w:rsid w:val="00D84782"/>
    <w:rsid w:val="00D84D8B"/>
    <w:rsid w:val="00D85D4B"/>
    <w:rsid w:val="00D867D0"/>
    <w:rsid w:val="00D86E73"/>
    <w:rsid w:val="00D87359"/>
    <w:rsid w:val="00D9067E"/>
    <w:rsid w:val="00D90EA3"/>
    <w:rsid w:val="00D92069"/>
    <w:rsid w:val="00D94D1F"/>
    <w:rsid w:val="00D96A5C"/>
    <w:rsid w:val="00D96CFE"/>
    <w:rsid w:val="00D97057"/>
    <w:rsid w:val="00DA06BA"/>
    <w:rsid w:val="00DA2132"/>
    <w:rsid w:val="00DA2BDC"/>
    <w:rsid w:val="00DA5127"/>
    <w:rsid w:val="00DA7C5D"/>
    <w:rsid w:val="00DB0748"/>
    <w:rsid w:val="00DB0B7C"/>
    <w:rsid w:val="00DB0CD0"/>
    <w:rsid w:val="00DB5E16"/>
    <w:rsid w:val="00DB7CA0"/>
    <w:rsid w:val="00DC07D4"/>
    <w:rsid w:val="00DC0D91"/>
    <w:rsid w:val="00DC2037"/>
    <w:rsid w:val="00DC31B9"/>
    <w:rsid w:val="00DC406F"/>
    <w:rsid w:val="00DC43E3"/>
    <w:rsid w:val="00DD04F8"/>
    <w:rsid w:val="00DD0BD9"/>
    <w:rsid w:val="00DD193B"/>
    <w:rsid w:val="00DD329F"/>
    <w:rsid w:val="00DD3FDE"/>
    <w:rsid w:val="00DD544F"/>
    <w:rsid w:val="00DE1DE1"/>
    <w:rsid w:val="00DE22BE"/>
    <w:rsid w:val="00DE3ABF"/>
    <w:rsid w:val="00DE477E"/>
    <w:rsid w:val="00DE4E71"/>
    <w:rsid w:val="00DE5164"/>
    <w:rsid w:val="00DE5FF9"/>
    <w:rsid w:val="00DF2C7A"/>
    <w:rsid w:val="00DF3E1D"/>
    <w:rsid w:val="00DF4A9A"/>
    <w:rsid w:val="00DF65C7"/>
    <w:rsid w:val="00DF7B90"/>
    <w:rsid w:val="00E03482"/>
    <w:rsid w:val="00E0436A"/>
    <w:rsid w:val="00E049AE"/>
    <w:rsid w:val="00E05162"/>
    <w:rsid w:val="00E05C1A"/>
    <w:rsid w:val="00E05E7E"/>
    <w:rsid w:val="00E078BD"/>
    <w:rsid w:val="00E13A54"/>
    <w:rsid w:val="00E13B7E"/>
    <w:rsid w:val="00E16D3D"/>
    <w:rsid w:val="00E170D9"/>
    <w:rsid w:val="00E2386F"/>
    <w:rsid w:val="00E31E15"/>
    <w:rsid w:val="00E34D9B"/>
    <w:rsid w:val="00E35027"/>
    <w:rsid w:val="00E35C80"/>
    <w:rsid w:val="00E364AB"/>
    <w:rsid w:val="00E404BE"/>
    <w:rsid w:val="00E43DEE"/>
    <w:rsid w:val="00E44C7B"/>
    <w:rsid w:val="00E4561B"/>
    <w:rsid w:val="00E4593E"/>
    <w:rsid w:val="00E45C18"/>
    <w:rsid w:val="00E51AB9"/>
    <w:rsid w:val="00E52E1E"/>
    <w:rsid w:val="00E534BB"/>
    <w:rsid w:val="00E56C75"/>
    <w:rsid w:val="00E56D04"/>
    <w:rsid w:val="00E56DBC"/>
    <w:rsid w:val="00E56DD7"/>
    <w:rsid w:val="00E572D0"/>
    <w:rsid w:val="00E606BF"/>
    <w:rsid w:val="00E60AA4"/>
    <w:rsid w:val="00E6193C"/>
    <w:rsid w:val="00E6427D"/>
    <w:rsid w:val="00E720F8"/>
    <w:rsid w:val="00E75225"/>
    <w:rsid w:val="00E75698"/>
    <w:rsid w:val="00E77D2A"/>
    <w:rsid w:val="00E812DB"/>
    <w:rsid w:val="00E825D6"/>
    <w:rsid w:val="00E8318A"/>
    <w:rsid w:val="00E86AD9"/>
    <w:rsid w:val="00E87997"/>
    <w:rsid w:val="00E90475"/>
    <w:rsid w:val="00E935DC"/>
    <w:rsid w:val="00E9500E"/>
    <w:rsid w:val="00EA13AE"/>
    <w:rsid w:val="00EA59A0"/>
    <w:rsid w:val="00EB1743"/>
    <w:rsid w:val="00EB1B62"/>
    <w:rsid w:val="00EB2C69"/>
    <w:rsid w:val="00EB6AB4"/>
    <w:rsid w:val="00EB6EC5"/>
    <w:rsid w:val="00EC03AA"/>
    <w:rsid w:val="00EC463F"/>
    <w:rsid w:val="00ED6D31"/>
    <w:rsid w:val="00EE2D23"/>
    <w:rsid w:val="00EE3FDF"/>
    <w:rsid w:val="00EE5BAF"/>
    <w:rsid w:val="00EE6D70"/>
    <w:rsid w:val="00EF084A"/>
    <w:rsid w:val="00EF17D6"/>
    <w:rsid w:val="00EF2F19"/>
    <w:rsid w:val="00F03430"/>
    <w:rsid w:val="00F05F5F"/>
    <w:rsid w:val="00F07579"/>
    <w:rsid w:val="00F11D40"/>
    <w:rsid w:val="00F139FE"/>
    <w:rsid w:val="00F163AA"/>
    <w:rsid w:val="00F21F62"/>
    <w:rsid w:val="00F225CA"/>
    <w:rsid w:val="00F227D2"/>
    <w:rsid w:val="00F22C27"/>
    <w:rsid w:val="00F254AC"/>
    <w:rsid w:val="00F25B8F"/>
    <w:rsid w:val="00F33FEE"/>
    <w:rsid w:val="00F356FA"/>
    <w:rsid w:val="00F37733"/>
    <w:rsid w:val="00F400F9"/>
    <w:rsid w:val="00F42AFF"/>
    <w:rsid w:val="00F452F6"/>
    <w:rsid w:val="00F52579"/>
    <w:rsid w:val="00F52B49"/>
    <w:rsid w:val="00F53CC8"/>
    <w:rsid w:val="00F556A3"/>
    <w:rsid w:val="00F62751"/>
    <w:rsid w:val="00F64CE3"/>
    <w:rsid w:val="00F70A3C"/>
    <w:rsid w:val="00F71444"/>
    <w:rsid w:val="00F743E7"/>
    <w:rsid w:val="00F74BB3"/>
    <w:rsid w:val="00F75879"/>
    <w:rsid w:val="00F761D0"/>
    <w:rsid w:val="00F80789"/>
    <w:rsid w:val="00F82C21"/>
    <w:rsid w:val="00F83097"/>
    <w:rsid w:val="00F833EC"/>
    <w:rsid w:val="00F8449E"/>
    <w:rsid w:val="00F8616F"/>
    <w:rsid w:val="00F870DB"/>
    <w:rsid w:val="00F97C71"/>
    <w:rsid w:val="00FA1E01"/>
    <w:rsid w:val="00FA27C3"/>
    <w:rsid w:val="00FA44C0"/>
    <w:rsid w:val="00FA5AD2"/>
    <w:rsid w:val="00FB19E0"/>
    <w:rsid w:val="00FB249A"/>
    <w:rsid w:val="00FB2D5B"/>
    <w:rsid w:val="00FB484B"/>
    <w:rsid w:val="00FC2EDB"/>
    <w:rsid w:val="00FC3FFF"/>
    <w:rsid w:val="00FC778C"/>
    <w:rsid w:val="00FC7A1E"/>
    <w:rsid w:val="00FD0D1F"/>
    <w:rsid w:val="00FD0D47"/>
    <w:rsid w:val="00FD45E2"/>
    <w:rsid w:val="00FD69E2"/>
    <w:rsid w:val="00FD6B90"/>
    <w:rsid w:val="00FE1368"/>
    <w:rsid w:val="00FE3973"/>
    <w:rsid w:val="00FF1755"/>
    <w:rsid w:val="00FF2548"/>
    <w:rsid w:val="00FF4FD1"/>
    <w:rsid w:val="00FF50BA"/>
    <w:rsid w:val="00FF5F32"/>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395"/>
    <o:shapelayout v:ext="edit">
      <o:idmap v:ext="edit" data="1"/>
      <o:rules v:ext="edit">
        <o:r id="V:Rule94" type="connector" idref="#_x0000_s1326"/>
        <o:r id="V:Rule95" type="connector" idref="#_x0000_s1382"/>
        <o:r id="V:Rule96" type="connector" idref="#_x0000_s1239"/>
        <o:r id="V:Rule97" type="connector" idref="#_x0000_s1208"/>
        <o:r id="V:Rule98" type="connector" idref="#_x0000_s1220"/>
        <o:r id="V:Rule99" type="connector" idref="#_x0000_s1328"/>
        <o:r id="V:Rule100" type="connector" idref="#_x0000_s1224"/>
        <o:r id="V:Rule101" type="connector" idref="#_x0000_s1370"/>
        <o:r id="V:Rule102" type="connector" idref="#_x0000_s1321"/>
        <o:r id="V:Rule103" type="connector" idref="#_x0000_s1335"/>
        <o:r id="V:Rule104" type="connector" idref="#_x0000_s1314"/>
        <o:r id="V:Rule105" type="connector" idref="#_x0000_s1196"/>
        <o:r id="V:Rule106" type="connector" idref="#_x0000_s1367"/>
        <o:r id="V:Rule107" type="connector" idref="#_x0000_s1206"/>
        <o:r id="V:Rule108" type="connector" idref="#_x0000_s1347"/>
        <o:r id="V:Rule109" type="connector" idref="#_x0000_s1188"/>
        <o:r id="V:Rule110" type="connector" idref="#_x0000_s1346"/>
        <o:r id="V:Rule111" type="connector" idref="#_x0000_s1233"/>
        <o:r id="V:Rule112" type="connector" idref="#_x0000_s1324"/>
        <o:r id="V:Rule113" type="connector" idref="#_x0000_s1332"/>
        <o:r id="V:Rule114" type="connector" idref="#_x0000_s1389"/>
        <o:r id="V:Rule115" type="connector" idref="#_x0000_s1288"/>
        <o:r id="V:Rule116" type="connector" idref="#_x0000_s1197"/>
        <o:r id="V:Rule117" type="connector" idref="#_x0000_s1282"/>
        <o:r id="V:Rule118" type="connector" idref="#_x0000_s1219"/>
        <o:r id="V:Rule119" type="connector" idref="#_x0000_s1310"/>
        <o:r id="V:Rule120" type="connector" idref="#_x0000_s1331"/>
        <o:r id="V:Rule121" type="connector" idref="#_x0000_s1284"/>
        <o:r id="V:Rule122" type="connector" idref="#_x0000_s1378"/>
        <o:r id="V:Rule123" type="connector" idref="#_x0000_s1338"/>
        <o:r id="V:Rule124" type="connector" idref="#_x0000_s1363"/>
        <o:r id="V:Rule125" type="connector" idref="#_x0000_s1234"/>
        <o:r id="V:Rule126" type="connector" idref="#_x0000_s1226"/>
        <o:r id="V:Rule127" type="connector" idref="#_x0000_s1344"/>
        <o:r id="V:Rule128" type="connector" idref="#_x0000_s1362"/>
        <o:r id="V:Rule129" type="connector" idref="#_x0000_s1311"/>
        <o:r id="V:Rule130" type="connector" idref="#_x0000_s1371"/>
        <o:r id="V:Rule131" type="connector" idref="#_x0000_s1238"/>
        <o:r id="V:Rule132" type="connector" idref="#_x0000_s1287"/>
        <o:r id="V:Rule133" type="connector" idref="#_x0000_s1345"/>
        <o:r id="V:Rule134" type="connector" idref="#_x0000_s1377"/>
        <o:r id="V:Rule135" type="connector" idref="#_x0000_s1388"/>
        <o:r id="V:Rule136" type="connector" idref="#_x0000_s1199"/>
        <o:r id="V:Rule137" type="connector" idref="#_x0000_s1372"/>
        <o:r id="V:Rule138" type="connector" idref="#_x0000_s1229"/>
        <o:r id="V:Rule139" type="connector" idref="#_x0000_s1202"/>
        <o:r id="V:Rule140" type="connector" idref="#_x0000_s1191"/>
        <o:r id="V:Rule141" type="connector" idref="#_x0000_s1329"/>
        <o:r id="V:Rule142" type="connector" idref="#_x0000_s1355"/>
        <o:r id="V:Rule143" type="connector" idref="#_x0000_s1368"/>
        <o:r id="V:Rule144" type="connector" idref="#_x0000_s1254"/>
        <o:r id="V:Rule145" type="connector" idref="#_x0000_s1354"/>
        <o:r id="V:Rule146" type="connector" idref="#_x0000_s1245"/>
        <o:r id="V:Rule147" type="connector" idref="#_x0000_s1187"/>
        <o:r id="V:Rule148" type="connector" idref="#_x0000_s1323"/>
        <o:r id="V:Rule149" type="connector" idref="#_x0000_s1356"/>
        <o:r id="V:Rule150" type="connector" idref="#_x0000_s1207"/>
        <o:r id="V:Rule151" type="connector" idref="#_x0000_s1201"/>
        <o:r id="V:Rule152" type="connector" idref="#_x0000_s1322"/>
        <o:r id="V:Rule153" type="connector" idref="#_x0000_s1337"/>
        <o:r id="V:Rule154" type="connector" idref="#_x0000_s1289"/>
        <o:r id="V:Rule155" type="connector" idref="#_x0000_s1195"/>
        <o:r id="V:Rule156" type="connector" idref="#_x0000_s1190"/>
        <o:r id="V:Rule157" type="connector" idref="#_x0000_s1334"/>
        <o:r id="V:Rule158" type="connector" idref="#_x0000_s1203"/>
        <o:r id="V:Rule159" type="connector" idref="#_x0000_s1330"/>
        <o:r id="V:Rule160" type="connector" idref="#_x0000_s1186"/>
        <o:r id="V:Rule161" type="connector" idref="#_x0000_s1230"/>
        <o:r id="V:Rule162" type="connector" idref="#_x0000_s1376"/>
        <o:r id="V:Rule163" type="connector" idref="#_x0000_s1373"/>
        <o:r id="V:Rule164" type="connector" idref="#_x0000_s1236"/>
        <o:r id="V:Rule165" type="connector" idref="#_x0000_s1390"/>
        <o:r id="V:Rule166" type="connector" idref="#_x0000_s1374"/>
        <o:r id="V:Rule167" type="connector" idref="#_x0000_s1205"/>
        <o:r id="V:Rule168" type="connector" idref="#_x0000_s1237"/>
        <o:r id="V:Rule169" type="connector" idref="#_x0000_s1242"/>
        <o:r id="V:Rule170" type="connector" idref="#_x0000_s1336"/>
        <o:r id="V:Rule171" type="connector" idref="#_x0000_s1348"/>
        <o:r id="V:Rule172" type="connector" idref="#_x0000_s1283"/>
        <o:r id="V:Rule173" type="connector" idref="#_x0000_s1235"/>
        <o:r id="V:Rule174" type="connector" idref="#_x0000_s1325"/>
        <o:r id="V:Rule175" type="connector" idref="#_x0000_s1246"/>
        <o:r id="V:Rule176" type="connector" idref="#_x0000_s1189"/>
        <o:r id="V:Rule177" type="connector" idref="#_x0000_s1327"/>
        <o:r id="V:Rule178" type="connector" idref="#_x0000_s1369"/>
        <o:r id="V:Rule179" type="connector" idref="#_x0000_s1204"/>
        <o:r id="V:Rule180" type="connector" idref="#_x0000_s1200"/>
        <o:r id="V:Rule181" type="connector" idref="#_x0000_s1353"/>
        <o:r id="V:Rule182" type="connector" idref="#_x0000_s1364"/>
        <o:r id="V:Rule183" type="connector" idref="#_x0000_s1198"/>
        <o:r id="V:Rule184" type="connector" idref="#_x0000_s1384"/>
        <o:r id="V:Rule185" type="connector" idref="#_x0000_s1333"/>
        <o:r id="V:Rule186" type="connector" idref="#_x0000_s1375"/>
      </o:rules>
      <o:regrouptable v:ext="edit">
        <o:entry new="1" old="0"/>
        <o:entry new="2" old="0"/>
        <o:entry new="3" old="0"/>
        <o:entry new="4" old="3"/>
        <o:entry new="5" old="0"/>
        <o:entry new="6" old="5"/>
        <o:entry new="7" old="6"/>
        <o:entry new="8" old="7"/>
        <o:entry new="9" old="0"/>
        <o:entry new="10" old="0"/>
        <o:entry new="11" old="0"/>
        <o:entry new="1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159"/>
    <w:pPr>
      <w:spacing w:line="240" w:lineRule="auto"/>
      <w:ind w:firstLine="284"/>
      <w:jc w:val="both"/>
    </w:pPr>
    <w:rPr>
      <w:rFonts w:ascii="Times New Roman" w:hAnsi="Times New Roman"/>
      <w:sz w:val="24"/>
    </w:rPr>
  </w:style>
  <w:style w:type="paragraph" w:styleId="Heading1">
    <w:name w:val="heading 1"/>
    <w:basedOn w:val="Normal"/>
    <w:link w:val="Heading1Char"/>
    <w:autoRedefine/>
    <w:uiPriority w:val="9"/>
    <w:qFormat/>
    <w:rsid w:val="00D87359"/>
    <w:pPr>
      <w:keepNext/>
      <w:keepLines/>
      <w:numPr>
        <w:numId w:val="1"/>
      </w:numPr>
      <w:spacing w:before="480" w:after="0"/>
      <w:jc w:val="left"/>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87359"/>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8318A"/>
    <w:pPr>
      <w:keepNext/>
      <w:keepLines/>
      <w:numPr>
        <w:numId w:val="11"/>
      </w:numPr>
      <w:spacing w:before="200" w:after="0"/>
      <w:outlineLvl w:val="2"/>
    </w:pPr>
    <w:rPr>
      <w:rFonts w:eastAsiaTheme="majorEastAsia" w:cstheme="majorBidi"/>
      <w:bCs/>
    </w:rPr>
  </w:style>
  <w:style w:type="paragraph" w:styleId="Heading4">
    <w:name w:val="heading 4"/>
    <w:basedOn w:val="Normal"/>
    <w:next w:val="Normal"/>
    <w:link w:val="Heading4Char"/>
    <w:autoRedefine/>
    <w:uiPriority w:val="9"/>
    <w:unhideWhenUsed/>
    <w:qFormat/>
    <w:rsid w:val="00691D2F"/>
    <w:pPr>
      <w:keepNext/>
      <w:keepLines/>
      <w:numPr>
        <w:numId w:val="12"/>
      </w:numPr>
      <w:spacing w:before="200" w:after="0"/>
      <w:jc w:val="left"/>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B73320"/>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73320"/>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7332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7332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7332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787843"/>
    <w:pPr>
      <w:numPr>
        <w:ilvl w:val="1"/>
      </w:numPr>
      <w:ind w:firstLine="284"/>
      <w:jc w:val="center"/>
    </w:pPr>
    <w:rPr>
      <w:rFonts w:eastAsiaTheme="majorEastAsia" w:cstheme="majorBidi"/>
      <w:i/>
      <w:iCs/>
      <w:color w:val="4F81BD" w:themeColor="accent1"/>
      <w:spacing w:val="15"/>
      <w:szCs w:val="24"/>
    </w:rPr>
  </w:style>
  <w:style w:type="character" w:customStyle="1" w:styleId="SubtitleChar">
    <w:name w:val="Subtitle Char"/>
    <w:basedOn w:val="DefaultParagraphFont"/>
    <w:link w:val="Subtitle"/>
    <w:uiPriority w:val="11"/>
    <w:rsid w:val="00787843"/>
    <w:rPr>
      <w:rFonts w:ascii="Times New Roman" w:eastAsiaTheme="majorEastAsia" w:hAnsi="Times New Roman" w:cstheme="majorBidi"/>
      <w:i/>
      <w:iCs/>
      <w:color w:val="4F81BD" w:themeColor="accent1"/>
      <w:spacing w:val="15"/>
      <w:sz w:val="24"/>
      <w:szCs w:val="24"/>
    </w:rPr>
  </w:style>
  <w:style w:type="paragraph" w:styleId="Title">
    <w:name w:val="Title"/>
    <w:basedOn w:val="Normal"/>
    <w:next w:val="Normal"/>
    <w:link w:val="TitleChar"/>
    <w:uiPriority w:val="10"/>
    <w:qFormat/>
    <w:rsid w:val="00787843"/>
    <w:pPr>
      <w:pBdr>
        <w:bottom w:val="single" w:sz="8" w:space="4" w:color="4F81BD" w:themeColor="accent1"/>
      </w:pBdr>
      <w:spacing w:after="300"/>
      <w:contextualSpacing/>
      <w:jc w:val="center"/>
    </w:pPr>
    <w:rPr>
      <w:rFonts w:eastAsiaTheme="majorEastAsia" w:cstheme="majorBidi"/>
      <w:spacing w:val="5"/>
      <w:kern w:val="28"/>
      <w:szCs w:val="52"/>
    </w:rPr>
  </w:style>
  <w:style w:type="character" w:customStyle="1" w:styleId="TitleChar">
    <w:name w:val="Title Char"/>
    <w:basedOn w:val="DefaultParagraphFont"/>
    <w:link w:val="Title"/>
    <w:uiPriority w:val="10"/>
    <w:rsid w:val="00787843"/>
    <w:rPr>
      <w:rFonts w:ascii="Times New Roman" w:eastAsiaTheme="majorEastAsia" w:hAnsi="Times New Roman" w:cstheme="majorBidi"/>
      <w:spacing w:val="5"/>
      <w:kern w:val="28"/>
      <w:sz w:val="24"/>
      <w:szCs w:val="52"/>
    </w:rPr>
  </w:style>
  <w:style w:type="character" w:customStyle="1" w:styleId="Heading1Char">
    <w:name w:val="Heading 1 Char"/>
    <w:basedOn w:val="DefaultParagraphFont"/>
    <w:link w:val="Heading1"/>
    <w:uiPriority w:val="9"/>
    <w:rsid w:val="00D8735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8735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E8318A"/>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rsid w:val="00691D2F"/>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B73320"/>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73320"/>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73320"/>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7332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7332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71596D"/>
    <w:rPr>
      <w:b/>
      <w:bCs/>
      <w:color w:val="4F81BD" w:themeColor="accent1"/>
      <w:sz w:val="18"/>
      <w:szCs w:val="18"/>
    </w:rPr>
  </w:style>
  <w:style w:type="paragraph" w:styleId="BalloonText">
    <w:name w:val="Balloon Text"/>
    <w:basedOn w:val="Normal"/>
    <w:link w:val="BalloonTextChar"/>
    <w:uiPriority w:val="99"/>
    <w:semiHidden/>
    <w:unhideWhenUsed/>
    <w:rsid w:val="0071596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96D"/>
    <w:rPr>
      <w:rFonts w:ascii="Tahoma" w:hAnsi="Tahoma" w:cs="Tahoma"/>
      <w:sz w:val="16"/>
      <w:szCs w:val="16"/>
    </w:rPr>
  </w:style>
  <w:style w:type="character" w:styleId="PlaceholderText">
    <w:name w:val="Placeholder Text"/>
    <w:basedOn w:val="DefaultParagraphFont"/>
    <w:uiPriority w:val="99"/>
    <w:semiHidden/>
    <w:rsid w:val="00DE5FF9"/>
    <w:rPr>
      <w:color w:val="808080"/>
    </w:rPr>
  </w:style>
  <w:style w:type="paragraph" w:styleId="ListParagraph">
    <w:name w:val="List Paragraph"/>
    <w:basedOn w:val="Normal"/>
    <w:uiPriority w:val="34"/>
    <w:qFormat/>
    <w:rsid w:val="005F4CB5"/>
    <w:pPr>
      <w:spacing w:line="276" w:lineRule="auto"/>
      <w:ind w:left="720"/>
      <w:contextualSpacing/>
      <w:jc w:val="left"/>
    </w:pPr>
    <w:rPr>
      <w:rFonts w:asciiTheme="minorHAnsi" w:hAnsiTheme="minorHAnsi"/>
      <w:sz w:val="22"/>
      <w:lang w:val="en-US"/>
    </w:rPr>
  </w:style>
  <w:style w:type="paragraph" w:styleId="NoSpacing">
    <w:name w:val="No Spacing"/>
    <w:uiPriority w:val="1"/>
    <w:qFormat/>
    <w:rsid w:val="003A127F"/>
    <w:pPr>
      <w:spacing w:after="0" w:line="480" w:lineRule="auto"/>
      <w:jc w:val="both"/>
    </w:pPr>
    <w:rPr>
      <w:rFonts w:ascii="Times New Roman" w:hAnsi="Times New Roman"/>
      <w:sz w:val="24"/>
    </w:rPr>
  </w:style>
  <w:style w:type="table" w:styleId="TableGrid">
    <w:name w:val="Table Grid"/>
    <w:basedOn w:val="TableNormal"/>
    <w:uiPriority w:val="59"/>
    <w:rsid w:val="003A12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9A23E6"/>
    <w:pPr>
      <w:tabs>
        <w:tab w:val="center" w:pos="4513"/>
        <w:tab w:val="right" w:pos="9026"/>
      </w:tabs>
      <w:spacing w:after="0"/>
    </w:pPr>
  </w:style>
  <w:style w:type="character" w:customStyle="1" w:styleId="HeaderChar">
    <w:name w:val="Header Char"/>
    <w:basedOn w:val="DefaultParagraphFont"/>
    <w:link w:val="Header"/>
    <w:uiPriority w:val="99"/>
    <w:semiHidden/>
    <w:rsid w:val="009A23E6"/>
    <w:rPr>
      <w:rFonts w:ascii="Times New Roman" w:hAnsi="Times New Roman"/>
      <w:sz w:val="24"/>
    </w:rPr>
  </w:style>
  <w:style w:type="paragraph" w:styleId="Footer">
    <w:name w:val="footer"/>
    <w:basedOn w:val="Normal"/>
    <w:link w:val="FooterChar"/>
    <w:uiPriority w:val="99"/>
    <w:unhideWhenUsed/>
    <w:rsid w:val="009A23E6"/>
    <w:pPr>
      <w:tabs>
        <w:tab w:val="center" w:pos="4513"/>
        <w:tab w:val="right" w:pos="9026"/>
      </w:tabs>
      <w:spacing w:after="0"/>
    </w:pPr>
  </w:style>
  <w:style w:type="character" w:customStyle="1" w:styleId="FooterChar">
    <w:name w:val="Footer Char"/>
    <w:basedOn w:val="DefaultParagraphFont"/>
    <w:link w:val="Footer"/>
    <w:uiPriority w:val="99"/>
    <w:rsid w:val="009A23E6"/>
    <w:rPr>
      <w:rFonts w:ascii="Times New Roman" w:hAnsi="Times New Roman"/>
      <w:sz w:val="24"/>
    </w:rPr>
  </w:style>
  <w:style w:type="character" w:customStyle="1" w:styleId="apple-style-span">
    <w:name w:val="apple-style-span"/>
    <w:basedOn w:val="DefaultParagraphFont"/>
    <w:rsid w:val="00DE3ABF"/>
  </w:style>
  <w:style w:type="character" w:customStyle="1" w:styleId="apple-converted-space">
    <w:name w:val="apple-converted-space"/>
    <w:basedOn w:val="DefaultParagraphFont"/>
    <w:rsid w:val="00DE3ABF"/>
  </w:style>
  <w:style w:type="character" w:styleId="Strong">
    <w:name w:val="Strong"/>
    <w:basedOn w:val="DefaultParagraphFont"/>
    <w:uiPriority w:val="22"/>
    <w:qFormat/>
    <w:rsid w:val="00AB1CAB"/>
    <w:rPr>
      <w:b/>
      <w:bCs/>
    </w:rPr>
  </w:style>
  <w:style w:type="paragraph" w:styleId="NormalWeb">
    <w:name w:val="Normal (Web)"/>
    <w:basedOn w:val="Normal"/>
    <w:uiPriority w:val="99"/>
    <w:unhideWhenUsed/>
    <w:rsid w:val="008C18AD"/>
    <w:pPr>
      <w:spacing w:before="100" w:beforeAutospacing="1" w:after="100" w:afterAutospacing="1"/>
      <w:jc w:val="left"/>
    </w:pPr>
    <w:rPr>
      <w:rFonts w:eastAsia="Times New Roman" w:cs="Times New Roman"/>
      <w:szCs w:val="24"/>
      <w:lang w:eastAsia="en-GB"/>
    </w:rPr>
  </w:style>
  <w:style w:type="character" w:styleId="Emphasis">
    <w:name w:val="Emphasis"/>
    <w:basedOn w:val="DefaultParagraphFont"/>
    <w:uiPriority w:val="20"/>
    <w:qFormat/>
    <w:rsid w:val="00B35A5D"/>
    <w:rPr>
      <w:i/>
      <w:iCs/>
    </w:rPr>
  </w:style>
  <w:style w:type="character" w:styleId="Hyperlink">
    <w:name w:val="Hyperlink"/>
    <w:basedOn w:val="DefaultParagraphFont"/>
    <w:uiPriority w:val="99"/>
    <w:unhideWhenUsed/>
    <w:rsid w:val="0031064C"/>
    <w:rPr>
      <w:color w:val="0000FF"/>
      <w:u w:val="single"/>
    </w:rPr>
  </w:style>
  <w:style w:type="character" w:styleId="FollowedHyperlink">
    <w:name w:val="FollowedHyperlink"/>
    <w:basedOn w:val="DefaultParagraphFont"/>
    <w:uiPriority w:val="99"/>
    <w:semiHidden/>
    <w:unhideWhenUsed/>
    <w:rsid w:val="0031064C"/>
    <w:rPr>
      <w:color w:val="800080" w:themeColor="followedHyperlink"/>
      <w:u w:val="single"/>
    </w:rPr>
  </w:style>
  <w:style w:type="paragraph" w:customStyle="1" w:styleId="DecimalAligned">
    <w:name w:val="Decimal Aligned"/>
    <w:basedOn w:val="Normal"/>
    <w:uiPriority w:val="40"/>
    <w:qFormat/>
    <w:rsid w:val="00D40512"/>
    <w:pPr>
      <w:tabs>
        <w:tab w:val="decimal" w:pos="360"/>
      </w:tabs>
      <w:spacing w:line="276" w:lineRule="auto"/>
      <w:jc w:val="left"/>
    </w:pPr>
    <w:rPr>
      <w:rFonts w:asciiTheme="minorHAnsi" w:eastAsiaTheme="minorEastAsia" w:hAnsiTheme="minorHAnsi"/>
      <w:sz w:val="22"/>
      <w:lang w:val="en-US"/>
    </w:rPr>
  </w:style>
  <w:style w:type="paragraph" w:styleId="FootnoteText">
    <w:name w:val="footnote text"/>
    <w:basedOn w:val="Normal"/>
    <w:link w:val="FootnoteTextChar"/>
    <w:uiPriority w:val="99"/>
    <w:unhideWhenUsed/>
    <w:rsid w:val="00D40512"/>
    <w:pPr>
      <w:spacing w:after="0"/>
      <w:jc w:val="left"/>
    </w:pPr>
    <w:rPr>
      <w:rFonts w:asciiTheme="minorHAnsi" w:eastAsiaTheme="minorEastAsia" w:hAnsiTheme="minorHAnsi"/>
      <w:sz w:val="20"/>
      <w:szCs w:val="20"/>
      <w:lang w:val="en-US"/>
    </w:rPr>
  </w:style>
  <w:style w:type="character" w:customStyle="1" w:styleId="FootnoteTextChar">
    <w:name w:val="Footnote Text Char"/>
    <w:basedOn w:val="DefaultParagraphFont"/>
    <w:link w:val="FootnoteText"/>
    <w:uiPriority w:val="99"/>
    <w:rsid w:val="00D40512"/>
    <w:rPr>
      <w:rFonts w:eastAsiaTheme="minorEastAsia"/>
      <w:sz w:val="20"/>
      <w:szCs w:val="20"/>
      <w:lang w:val="en-US"/>
    </w:rPr>
  </w:style>
  <w:style w:type="character" w:styleId="SubtleEmphasis">
    <w:name w:val="Subtle Emphasis"/>
    <w:basedOn w:val="DefaultParagraphFont"/>
    <w:uiPriority w:val="19"/>
    <w:qFormat/>
    <w:rsid w:val="00D40512"/>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4021BB"/>
    <w:pPr>
      <w:spacing w:after="0" w:line="240" w:lineRule="auto"/>
    </w:pPr>
    <w:rPr>
      <w:rFonts w:eastAsiaTheme="minorEastAsia"/>
      <w:lang w:val="en-US"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List-Accent4">
    <w:name w:val="Colorful List Accent 4"/>
    <w:basedOn w:val="TableNormal"/>
    <w:uiPriority w:val="72"/>
    <w:rsid w:val="0016159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ghtShading-Accent5">
    <w:name w:val="Light Shading Accent 5"/>
    <w:basedOn w:val="TableNormal"/>
    <w:uiPriority w:val="60"/>
    <w:rsid w:val="00415758"/>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Shading2-Accent5">
    <w:name w:val="Medium Shading 2 Accent 5"/>
    <w:basedOn w:val="TableNormal"/>
    <w:uiPriority w:val="64"/>
    <w:rsid w:val="0041575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Accent11">
    <w:name w:val="Medium List 1 - Accent 11"/>
    <w:basedOn w:val="TableNormal"/>
    <w:uiPriority w:val="65"/>
    <w:rsid w:val="00415758"/>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ColorfulGrid-Accent4">
    <w:name w:val="Colorful Grid Accent 4"/>
    <w:basedOn w:val="TableNormal"/>
    <w:uiPriority w:val="73"/>
    <w:rsid w:val="00415758"/>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paragraph" w:customStyle="1" w:styleId="techtopic">
    <w:name w:val="techtopic"/>
    <w:basedOn w:val="Normal"/>
    <w:rsid w:val="0056136A"/>
    <w:pPr>
      <w:spacing w:before="100" w:beforeAutospacing="1" w:after="100" w:afterAutospacing="1"/>
      <w:jc w:val="left"/>
    </w:pPr>
    <w:rPr>
      <w:rFonts w:eastAsia="Times New Roman" w:cs="Times New Roman"/>
      <w:szCs w:val="24"/>
      <w:lang w:eastAsia="en-GB"/>
    </w:rPr>
  </w:style>
  <w:style w:type="table" w:customStyle="1" w:styleId="LightShading1">
    <w:name w:val="Light Shading1"/>
    <w:basedOn w:val="TableNormal"/>
    <w:uiPriority w:val="60"/>
    <w:rsid w:val="009711CA"/>
    <w:pPr>
      <w:spacing w:after="0" w:line="240" w:lineRule="auto"/>
    </w:pPr>
    <w:rPr>
      <w:b/>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FFFFFF" w:themeFill="background1"/>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cumentMap">
    <w:name w:val="Document Map"/>
    <w:basedOn w:val="Normal"/>
    <w:link w:val="DocumentMapChar"/>
    <w:uiPriority w:val="99"/>
    <w:semiHidden/>
    <w:unhideWhenUsed/>
    <w:rsid w:val="00AB7DC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AB7DC7"/>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49034784">
      <w:bodyDiv w:val="1"/>
      <w:marLeft w:val="0"/>
      <w:marRight w:val="0"/>
      <w:marTop w:val="0"/>
      <w:marBottom w:val="0"/>
      <w:divBdr>
        <w:top w:val="none" w:sz="0" w:space="0" w:color="auto"/>
        <w:left w:val="none" w:sz="0" w:space="0" w:color="auto"/>
        <w:bottom w:val="none" w:sz="0" w:space="0" w:color="auto"/>
        <w:right w:val="none" w:sz="0" w:space="0" w:color="auto"/>
      </w:divBdr>
    </w:div>
    <w:div w:id="471101634">
      <w:bodyDiv w:val="1"/>
      <w:marLeft w:val="0"/>
      <w:marRight w:val="0"/>
      <w:marTop w:val="0"/>
      <w:marBottom w:val="0"/>
      <w:divBdr>
        <w:top w:val="none" w:sz="0" w:space="0" w:color="auto"/>
        <w:left w:val="none" w:sz="0" w:space="0" w:color="auto"/>
        <w:bottom w:val="none" w:sz="0" w:space="0" w:color="auto"/>
        <w:right w:val="none" w:sz="0" w:space="0" w:color="auto"/>
      </w:divBdr>
      <w:divsChild>
        <w:div w:id="2106726952">
          <w:blockQuote w:val="1"/>
          <w:marLeft w:val="720"/>
          <w:marRight w:val="720"/>
          <w:marTop w:val="100"/>
          <w:marBottom w:val="100"/>
          <w:divBdr>
            <w:top w:val="none" w:sz="0" w:space="0" w:color="auto"/>
            <w:left w:val="none" w:sz="0" w:space="0" w:color="auto"/>
            <w:bottom w:val="none" w:sz="0" w:space="0" w:color="auto"/>
            <w:right w:val="none" w:sz="0" w:space="0" w:color="auto"/>
          </w:divBdr>
        </w:div>
        <w:div w:id="187152629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4816597">
      <w:bodyDiv w:val="1"/>
      <w:marLeft w:val="0"/>
      <w:marRight w:val="0"/>
      <w:marTop w:val="0"/>
      <w:marBottom w:val="0"/>
      <w:divBdr>
        <w:top w:val="none" w:sz="0" w:space="0" w:color="auto"/>
        <w:left w:val="none" w:sz="0" w:space="0" w:color="auto"/>
        <w:bottom w:val="none" w:sz="0" w:space="0" w:color="auto"/>
        <w:right w:val="none" w:sz="0" w:space="0" w:color="auto"/>
      </w:divBdr>
    </w:div>
    <w:div w:id="1182086112">
      <w:bodyDiv w:val="1"/>
      <w:marLeft w:val="0"/>
      <w:marRight w:val="0"/>
      <w:marTop w:val="0"/>
      <w:marBottom w:val="0"/>
      <w:divBdr>
        <w:top w:val="none" w:sz="0" w:space="0" w:color="auto"/>
        <w:left w:val="none" w:sz="0" w:space="0" w:color="auto"/>
        <w:bottom w:val="none" w:sz="0" w:space="0" w:color="auto"/>
        <w:right w:val="none" w:sz="0" w:space="0" w:color="auto"/>
      </w:divBdr>
    </w:div>
    <w:div w:id="1514222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emf"/><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E:\Heavy%20duty%20brake%20disc%20and%20Regenerative%20braking\PhD%20Second%20Year%202009-2010\Regenerative%20vs%20friction%20brakin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Heavy%20duty%20brake%20disc%20and%20Regenerative%20braking\PhD%20Third%20Year%202010-2011\v200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G:\Heavy%20duty%20brake%20disc%20and%20Regenerative%20braking\PhD%20Third%20Year%202010-2011\v2000.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v200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252536618981221"/>
          <c:y val="7.7466220262458516E-2"/>
          <c:w val="0.75462308042641413"/>
          <c:h val="0.70288060372250161"/>
        </c:manualLayout>
      </c:layout>
      <c:scatterChart>
        <c:scatterStyle val="smoothMarker"/>
        <c:ser>
          <c:idx val="1"/>
          <c:order val="1"/>
          <c:tx>
            <c:v>20 kW</c:v>
          </c:tx>
          <c:spPr>
            <a:ln>
              <a:solidFill>
                <a:prstClr val="black"/>
              </a:solidFill>
              <a:prstDash val="lgDash"/>
            </a:ln>
          </c:spPr>
          <c:marker>
            <c:symbol val="none"/>
          </c:marker>
          <c:xVal>
            <c:numRef>
              <c:f>Sheet1!$C$4:$C$9</c:f>
              <c:numCache>
                <c:formatCode>General</c:formatCode>
                <c:ptCount val="6"/>
                <c:pt idx="1">
                  <c:v>2000</c:v>
                </c:pt>
                <c:pt idx="2">
                  <c:v>3000</c:v>
                </c:pt>
                <c:pt idx="3">
                  <c:v>4000</c:v>
                </c:pt>
                <c:pt idx="4">
                  <c:v>5000</c:v>
                </c:pt>
                <c:pt idx="5">
                  <c:v>6000</c:v>
                </c:pt>
              </c:numCache>
            </c:numRef>
          </c:xVal>
          <c:yVal>
            <c:numRef>
              <c:f>Sheet1!$D$4:$D$9</c:f>
              <c:numCache>
                <c:formatCode>General</c:formatCode>
                <c:ptCount val="6"/>
                <c:pt idx="1">
                  <c:v>95.492965855137427</c:v>
                </c:pt>
                <c:pt idx="2">
                  <c:v>63.661977236758162</c:v>
                </c:pt>
                <c:pt idx="3">
                  <c:v>47.746482927568607</c:v>
                </c:pt>
                <c:pt idx="4">
                  <c:v>38.19718634205568</c:v>
                </c:pt>
                <c:pt idx="5">
                  <c:v>31.830988618379095</c:v>
                </c:pt>
              </c:numCache>
            </c:numRef>
          </c:yVal>
          <c:smooth val="1"/>
        </c:ser>
        <c:ser>
          <c:idx val="2"/>
          <c:order val="2"/>
          <c:tx>
            <c:v>10 kW</c:v>
          </c:tx>
          <c:spPr>
            <a:ln>
              <a:solidFill>
                <a:prstClr val="black"/>
              </a:solidFill>
              <a:prstDash val="sysDash"/>
            </a:ln>
          </c:spPr>
          <c:marker>
            <c:symbol val="none"/>
          </c:marker>
          <c:xVal>
            <c:numRef>
              <c:f>Sheet1!$C$100:$C$105</c:f>
              <c:numCache>
                <c:formatCode>General</c:formatCode>
                <c:ptCount val="6"/>
                <c:pt idx="1">
                  <c:v>2000</c:v>
                </c:pt>
                <c:pt idx="2">
                  <c:v>3000</c:v>
                </c:pt>
                <c:pt idx="3">
                  <c:v>4000</c:v>
                </c:pt>
                <c:pt idx="4">
                  <c:v>5000</c:v>
                </c:pt>
                <c:pt idx="5">
                  <c:v>6000</c:v>
                </c:pt>
              </c:numCache>
            </c:numRef>
          </c:xVal>
          <c:yVal>
            <c:numRef>
              <c:f>Sheet1!$D$100:$D$105</c:f>
              <c:numCache>
                <c:formatCode>General</c:formatCode>
                <c:ptCount val="6"/>
                <c:pt idx="1">
                  <c:v>47.746482927568607</c:v>
                </c:pt>
                <c:pt idx="2">
                  <c:v>31.830988618379095</c:v>
                </c:pt>
                <c:pt idx="3">
                  <c:v>23.873241463784304</c:v>
                </c:pt>
                <c:pt idx="4">
                  <c:v>19.098593171027023</c:v>
                </c:pt>
                <c:pt idx="5">
                  <c:v>15.915494309189826</c:v>
                </c:pt>
              </c:numCache>
            </c:numRef>
          </c:yVal>
          <c:smooth val="1"/>
        </c:ser>
        <c:ser>
          <c:idx val="0"/>
          <c:order val="0"/>
          <c:tx>
            <c:v>50 kW</c:v>
          </c:tx>
          <c:spPr>
            <a:ln>
              <a:solidFill>
                <a:schemeClr val="tx1"/>
              </a:solidFill>
            </a:ln>
          </c:spPr>
          <c:marker>
            <c:symbol val="none"/>
          </c:marker>
          <c:xVal>
            <c:numRef>
              <c:f>Sheet1!$C$172:$C$177</c:f>
              <c:numCache>
                <c:formatCode>General</c:formatCode>
                <c:ptCount val="6"/>
                <c:pt idx="1">
                  <c:v>2000</c:v>
                </c:pt>
                <c:pt idx="2">
                  <c:v>3000</c:v>
                </c:pt>
                <c:pt idx="3">
                  <c:v>4000</c:v>
                </c:pt>
                <c:pt idx="4">
                  <c:v>5000</c:v>
                </c:pt>
                <c:pt idx="5">
                  <c:v>6000</c:v>
                </c:pt>
              </c:numCache>
            </c:numRef>
          </c:xVal>
          <c:yVal>
            <c:numRef>
              <c:f>Sheet1!$D$172:$D$177</c:f>
              <c:numCache>
                <c:formatCode>General</c:formatCode>
                <c:ptCount val="6"/>
                <c:pt idx="1">
                  <c:v>238.73241463784302</c:v>
                </c:pt>
                <c:pt idx="2">
                  <c:v>159.15494309189535</c:v>
                </c:pt>
                <c:pt idx="3">
                  <c:v>119.36620731892046</c:v>
                </c:pt>
                <c:pt idx="4">
                  <c:v>95.492965855137427</c:v>
                </c:pt>
                <c:pt idx="5">
                  <c:v>79.577471545947674</c:v>
                </c:pt>
              </c:numCache>
            </c:numRef>
          </c:yVal>
          <c:smooth val="1"/>
        </c:ser>
        <c:axId val="34982528"/>
        <c:axId val="35009664"/>
      </c:scatterChart>
      <c:valAx>
        <c:axId val="34982528"/>
        <c:scaling>
          <c:orientation val="minMax"/>
        </c:scaling>
        <c:axPos val="b"/>
        <c:title>
          <c:tx>
            <c:rich>
              <a:bodyPr/>
              <a:lstStyle/>
              <a:p>
                <a:pPr>
                  <a:defRPr lang="en-GB"/>
                </a:pPr>
                <a:r>
                  <a:rPr lang="en-US"/>
                  <a:t>Motor speed (rpm)</a:t>
                </a:r>
              </a:p>
            </c:rich>
          </c:tx>
          <c:layout/>
        </c:title>
        <c:numFmt formatCode="General" sourceLinked="1"/>
        <c:majorTickMark val="none"/>
        <c:tickLblPos val="nextTo"/>
        <c:txPr>
          <a:bodyPr/>
          <a:lstStyle/>
          <a:p>
            <a:pPr>
              <a:defRPr lang="en-GB"/>
            </a:pPr>
            <a:endParaRPr lang="en-US"/>
          </a:p>
        </c:txPr>
        <c:crossAx val="35009664"/>
        <c:crosses val="autoZero"/>
        <c:crossBetween val="midCat"/>
        <c:majorUnit val="2000"/>
      </c:valAx>
      <c:valAx>
        <c:axId val="35009664"/>
        <c:scaling>
          <c:orientation val="minMax"/>
          <c:max val="250"/>
        </c:scaling>
        <c:axPos val="l"/>
        <c:title>
          <c:tx>
            <c:rich>
              <a:bodyPr/>
              <a:lstStyle/>
              <a:p>
                <a:pPr>
                  <a:defRPr lang="en-GB"/>
                </a:pPr>
                <a:r>
                  <a:rPr lang="en-US"/>
                  <a:t>Torque (Nm)</a:t>
                </a:r>
              </a:p>
            </c:rich>
          </c:tx>
          <c:layout/>
        </c:title>
        <c:numFmt formatCode="General" sourceLinked="1"/>
        <c:majorTickMark val="none"/>
        <c:tickLblPos val="nextTo"/>
        <c:txPr>
          <a:bodyPr/>
          <a:lstStyle/>
          <a:p>
            <a:pPr>
              <a:defRPr lang="en-GB"/>
            </a:pPr>
            <a:endParaRPr lang="en-US"/>
          </a:p>
        </c:txPr>
        <c:crossAx val="34982528"/>
        <c:crosses val="autoZero"/>
        <c:crossBetween val="midCat"/>
      </c:valAx>
    </c:plotArea>
    <c:legend>
      <c:legendPos val="r"/>
      <c:layout/>
      <c:txPr>
        <a:bodyPr/>
        <a:lstStyle/>
        <a:p>
          <a:pPr>
            <a:defRPr lang="en-GB"/>
          </a:pPr>
          <a:endParaRPr lang="en-US"/>
        </a:p>
      </c:txP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0553841728688029"/>
          <c:y val="3.9687291099336441E-2"/>
          <c:w val="0.85679034983640745"/>
          <c:h val="0.82304260730733969"/>
        </c:manualLayout>
      </c:layout>
      <c:scatterChart>
        <c:scatterStyle val="smoothMarker"/>
        <c:ser>
          <c:idx val="0"/>
          <c:order val="0"/>
          <c:tx>
            <c:strRef>
              <c:f>Sheet1!$B$1</c:f>
              <c:strCache>
                <c:ptCount val="1"/>
                <c:pt idx="0">
                  <c:v>V 2000kg</c:v>
                </c:pt>
              </c:strCache>
            </c:strRef>
          </c:tx>
          <c:spPr>
            <a:ln w="15875">
              <a:solidFill>
                <a:schemeClr val="bg1">
                  <a:lumMod val="65000"/>
                </a:schemeClr>
              </a:solidFill>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B$2:$B$1069</c:f>
              <c:numCache>
                <c:formatCode>General</c:formatCode>
                <c:ptCount val="1068"/>
                <c:pt idx="0">
                  <c:v>20</c:v>
                </c:pt>
                <c:pt idx="1">
                  <c:v>20</c:v>
                </c:pt>
                <c:pt idx="2">
                  <c:v>20</c:v>
                </c:pt>
                <c:pt idx="3">
                  <c:v>20</c:v>
                </c:pt>
                <c:pt idx="4">
                  <c:v>20</c:v>
                </c:pt>
                <c:pt idx="5">
                  <c:v>20</c:v>
                </c:pt>
                <c:pt idx="6">
                  <c:v>19.999499999999973</c:v>
                </c:pt>
                <c:pt idx="7">
                  <c:v>20.0059</c:v>
                </c:pt>
                <c:pt idx="8">
                  <c:v>20.018699999999974</c:v>
                </c:pt>
                <c:pt idx="9">
                  <c:v>20.0275</c:v>
                </c:pt>
                <c:pt idx="10">
                  <c:v>22.429599999999972</c:v>
                </c:pt>
                <c:pt idx="11">
                  <c:v>26.351600000000001</c:v>
                </c:pt>
                <c:pt idx="12">
                  <c:v>28.628499999999974</c:v>
                </c:pt>
                <c:pt idx="13">
                  <c:v>33.052</c:v>
                </c:pt>
                <c:pt idx="14">
                  <c:v>38.780700000000003</c:v>
                </c:pt>
                <c:pt idx="15">
                  <c:v>43.675400000000003</c:v>
                </c:pt>
                <c:pt idx="16">
                  <c:v>43.529800000000002</c:v>
                </c:pt>
                <c:pt idx="17">
                  <c:v>41.8752</c:v>
                </c:pt>
                <c:pt idx="18">
                  <c:v>41.097000000000001</c:v>
                </c:pt>
                <c:pt idx="19">
                  <c:v>39.711200000000005</c:v>
                </c:pt>
                <c:pt idx="20">
                  <c:v>39.0593</c:v>
                </c:pt>
                <c:pt idx="21">
                  <c:v>37.897200000000005</c:v>
                </c:pt>
                <c:pt idx="22">
                  <c:v>37.350499999999997</c:v>
                </c:pt>
                <c:pt idx="23">
                  <c:v>36.375</c:v>
                </c:pt>
                <c:pt idx="24">
                  <c:v>35.915900000000001</c:v>
                </c:pt>
                <c:pt idx="25">
                  <c:v>35.096100000000042</c:v>
                </c:pt>
                <c:pt idx="26">
                  <c:v>34.710300000000011</c:v>
                </c:pt>
                <c:pt idx="27">
                  <c:v>34.020700000000012</c:v>
                </c:pt>
                <c:pt idx="28">
                  <c:v>33.696100000000044</c:v>
                </c:pt>
                <c:pt idx="29">
                  <c:v>33.115400000000001</c:v>
                </c:pt>
                <c:pt idx="30">
                  <c:v>32.842200000000005</c:v>
                </c:pt>
                <c:pt idx="31">
                  <c:v>32.352899999999998</c:v>
                </c:pt>
                <c:pt idx="32">
                  <c:v>32.122800000000012</c:v>
                </c:pt>
                <c:pt idx="33">
                  <c:v>31.7103</c:v>
                </c:pt>
                <c:pt idx="34">
                  <c:v>31.516400000000001</c:v>
                </c:pt>
                <c:pt idx="35">
                  <c:v>31.168599999999973</c:v>
                </c:pt>
                <c:pt idx="36">
                  <c:v>31.005199999999974</c:v>
                </c:pt>
                <c:pt idx="37">
                  <c:v>30.712199999999989</c:v>
                </c:pt>
                <c:pt idx="38">
                  <c:v>30.607600000000001</c:v>
                </c:pt>
                <c:pt idx="39">
                  <c:v>30.415099999999974</c:v>
                </c:pt>
                <c:pt idx="40">
                  <c:v>30.159900000000022</c:v>
                </c:pt>
                <c:pt idx="41">
                  <c:v>30.069699999999973</c:v>
                </c:pt>
                <c:pt idx="42">
                  <c:v>29.905299999999972</c:v>
                </c:pt>
                <c:pt idx="43">
                  <c:v>29.846399999999978</c:v>
                </c:pt>
                <c:pt idx="44">
                  <c:v>29.762699999999956</c:v>
                </c:pt>
                <c:pt idx="45">
                  <c:v>29.722199999999972</c:v>
                </c:pt>
                <c:pt idx="46">
                  <c:v>29.64549999999997</c:v>
                </c:pt>
                <c:pt idx="47">
                  <c:v>29.538599999999974</c:v>
                </c:pt>
                <c:pt idx="48">
                  <c:v>34.902200000000001</c:v>
                </c:pt>
                <c:pt idx="49">
                  <c:v>38.799300000000059</c:v>
                </c:pt>
                <c:pt idx="50">
                  <c:v>46.115900000000003</c:v>
                </c:pt>
                <c:pt idx="51">
                  <c:v>48.6843</c:v>
                </c:pt>
                <c:pt idx="52">
                  <c:v>52.070400000000006</c:v>
                </c:pt>
                <c:pt idx="53">
                  <c:v>53.616100000000003</c:v>
                </c:pt>
                <c:pt idx="54">
                  <c:v>55.378500000000003</c:v>
                </c:pt>
                <c:pt idx="55">
                  <c:v>54.531400000000005</c:v>
                </c:pt>
                <c:pt idx="56">
                  <c:v>52.629100000000044</c:v>
                </c:pt>
                <c:pt idx="57">
                  <c:v>51.733500000000042</c:v>
                </c:pt>
                <c:pt idx="58">
                  <c:v>50.135100000000044</c:v>
                </c:pt>
                <c:pt idx="59">
                  <c:v>49.382200000000005</c:v>
                </c:pt>
                <c:pt idx="60">
                  <c:v>48.036900000000003</c:v>
                </c:pt>
                <c:pt idx="61">
                  <c:v>47.402900000000002</c:v>
                </c:pt>
                <c:pt idx="62">
                  <c:v>46.268400000000042</c:v>
                </c:pt>
                <c:pt idx="63">
                  <c:v>45.733600000000003</c:v>
                </c:pt>
                <c:pt idx="64">
                  <c:v>44.996000000000002</c:v>
                </c:pt>
                <c:pt idx="65">
                  <c:v>44.643100000000011</c:v>
                </c:pt>
                <c:pt idx="66">
                  <c:v>43.993500000000012</c:v>
                </c:pt>
                <c:pt idx="67">
                  <c:v>43.130400000000002</c:v>
                </c:pt>
                <c:pt idx="68">
                  <c:v>42.822600000000001</c:v>
                </c:pt>
                <c:pt idx="69">
                  <c:v>42.260300000000043</c:v>
                </c:pt>
                <c:pt idx="70">
                  <c:v>41.992600000000003</c:v>
                </c:pt>
                <c:pt idx="71">
                  <c:v>41.503100000000003</c:v>
                </c:pt>
                <c:pt idx="72">
                  <c:v>41.326300000000003</c:v>
                </c:pt>
                <c:pt idx="73">
                  <c:v>40.995800000000003</c:v>
                </c:pt>
                <c:pt idx="74">
                  <c:v>40.5471</c:v>
                </c:pt>
                <c:pt idx="75">
                  <c:v>40.334600000000002</c:v>
                </c:pt>
                <c:pt idx="76">
                  <c:v>40.231300000000012</c:v>
                </c:pt>
                <c:pt idx="77">
                  <c:v>40.034700000000001</c:v>
                </c:pt>
                <c:pt idx="78">
                  <c:v>39.939100000000003</c:v>
                </c:pt>
                <c:pt idx="79">
                  <c:v>39.757100000000001</c:v>
                </c:pt>
                <c:pt idx="80">
                  <c:v>39.503700000000002</c:v>
                </c:pt>
                <c:pt idx="81">
                  <c:v>39.162600000000012</c:v>
                </c:pt>
                <c:pt idx="82">
                  <c:v>39.040800000000004</c:v>
                </c:pt>
                <c:pt idx="83">
                  <c:v>38.869100000000003</c:v>
                </c:pt>
                <c:pt idx="84">
                  <c:v>38.564</c:v>
                </c:pt>
                <c:pt idx="85">
                  <c:v>38.455800000000004</c:v>
                </c:pt>
                <c:pt idx="86">
                  <c:v>38.403200000000005</c:v>
                </c:pt>
                <c:pt idx="87">
                  <c:v>38.302700000000002</c:v>
                </c:pt>
                <c:pt idx="88">
                  <c:v>38.253800000000005</c:v>
                </c:pt>
                <c:pt idx="89">
                  <c:v>38.160400000000003</c:v>
                </c:pt>
                <c:pt idx="90">
                  <c:v>38.012</c:v>
                </c:pt>
                <c:pt idx="91">
                  <c:v>51.057400000000001</c:v>
                </c:pt>
                <c:pt idx="92">
                  <c:v>55.678600000000003</c:v>
                </c:pt>
                <c:pt idx="93">
                  <c:v>61.367699999999999</c:v>
                </c:pt>
                <c:pt idx="94">
                  <c:v>61.172900000000013</c:v>
                </c:pt>
                <c:pt idx="95">
                  <c:v>60.346200000000003</c:v>
                </c:pt>
                <c:pt idx="96">
                  <c:v>58.825300000000013</c:v>
                </c:pt>
                <c:pt idx="97">
                  <c:v>58.276900000000012</c:v>
                </c:pt>
                <c:pt idx="98">
                  <c:v>57.258700000000012</c:v>
                </c:pt>
                <c:pt idx="99">
                  <c:v>56.768900000000045</c:v>
                </c:pt>
                <c:pt idx="100">
                  <c:v>55.859000000000002</c:v>
                </c:pt>
                <c:pt idx="101">
                  <c:v>54.634300000000003</c:v>
                </c:pt>
                <c:pt idx="102">
                  <c:v>54.055700000000002</c:v>
                </c:pt>
                <c:pt idx="103">
                  <c:v>53.255700000000012</c:v>
                </c:pt>
                <c:pt idx="104">
                  <c:v>52.190000000000012</c:v>
                </c:pt>
                <c:pt idx="105">
                  <c:v>51.809200000000004</c:v>
                </c:pt>
                <c:pt idx="106">
                  <c:v>51.275600000000011</c:v>
                </c:pt>
                <c:pt idx="107">
                  <c:v>51.0809</c:v>
                </c:pt>
                <c:pt idx="108">
                  <c:v>50.710700000000003</c:v>
                </c:pt>
                <c:pt idx="109">
                  <c:v>50.530500000000011</c:v>
                </c:pt>
                <c:pt idx="110">
                  <c:v>50.187899999999999</c:v>
                </c:pt>
                <c:pt idx="111">
                  <c:v>50.021100000000011</c:v>
                </c:pt>
                <c:pt idx="112">
                  <c:v>49.703800000000001</c:v>
                </c:pt>
                <c:pt idx="113">
                  <c:v>49.261900000000011</c:v>
                </c:pt>
                <c:pt idx="114">
                  <c:v>48.494</c:v>
                </c:pt>
                <c:pt idx="115">
                  <c:v>48.138700000000043</c:v>
                </c:pt>
                <c:pt idx="116">
                  <c:v>47.519600000000004</c:v>
                </c:pt>
                <c:pt idx="117">
                  <c:v>47.444200000000002</c:v>
                </c:pt>
                <c:pt idx="118">
                  <c:v>47.298800000000043</c:v>
                </c:pt>
                <c:pt idx="119">
                  <c:v>47.027900000000002</c:v>
                </c:pt>
                <c:pt idx="120">
                  <c:v>46.554499999999997</c:v>
                </c:pt>
                <c:pt idx="121">
                  <c:v>46.335600000000007</c:v>
                </c:pt>
                <c:pt idx="122">
                  <c:v>45.952300000000001</c:v>
                </c:pt>
                <c:pt idx="123">
                  <c:v>45.905900000000003</c:v>
                </c:pt>
                <c:pt idx="124">
                  <c:v>45.838000000000001</c:v>
                </c:pt>
                <c:pt idx="125">
                  <c:v>45.740200000000002</c:v>
                </c:pt>
                <c:pt idx="126">
                  <c:v>45.559100000000001</c:v>
                </c:pt>
                <c:pt idx="127">
                  <c:v>45.316800000000001</c:v>
                </c:pt>
                <c:pt idx="128">
                  <c:v>45.230900000000013</c:v>
                </c:pt>
                <c:pt idx="129">
                  <c:v>45.109100000000012</c:v>
                </c:pt>
                <c:pt idx="130">
                  <c:v>57.433500000000002</c:v>
                </c:pt>
                <c:pt idx="131">
                  <c:v>58.942100000000003</c:v>
                </c:pt>
                <c:pt idx="132">
                  <c:v>61.875900000000001</c:v>
                </c:pt>
                <c:pt idx="133">
                  <c:v>66.734899999999996</c:v>
                </c:pt>
                <c:pt idx="134">
                  <c:v>67.767899999999997</c:v>
                </c:pt>
                <c:pt idx="135">
                  <c:v>66.847499999999997</c:v>
                </c:pt>
                <c:pt idx="136">
                  <c:v>65.123599999999982</c:v>
                </c:pt>
                <c:pt idx="137">
                  <c:v>64.311200000000085</c:v>
                </c:pt>
                <c:pt idx="138">
                  <c:v>62.858699999999999</c:v>
                </c:pt>
                <c:pt idx="139">
                  <c:v>62.173900000000003</c:v>
                </c:pt>
                <c:pt idx="140">
                  <c:v>60.948100000000011</c:v>
                </c:pt>
                <c:pt idx="141">
                  <c:v>60.369900000000001</c:v>
                </c:pt>
                <c:pt idx="142">
                  <c:v>59.3339</c:v>
                </c:pt>
                <c:pt idx="143">
                  <c:v>58.845100000000002</c:v>
                </c:pt>
                <c:pt idx="144">
                  <c:v>57.968000000000011</c:v>
                </c:pt>
                <c:pt idx="145">
                  <c:v>57.653400000000005</c:v>
                </c:pt>
                <c:pt idx="146">
                  <c:v>57.073600000000006</c:v>
                </c:pt>
                <c:pt idx="147">
                  <c:v>56.79610000000006</c:v>
                </c:pt>
                <c:pt idx="148">
                  <c:v>56.404699999999998</c:v>
                </c:pt>
                <c:pt idx="149">
                  <c:v>55.868600000000001</c:v>
                </c:pt>
                <c:pt idx="150">
                  <c:v>55.675000000000011</c:v>
                </c:pt>
                <c:pt idx="151">
                  <c:v>55.313200000000002</c:v>
                </c:pt>
                <c:pt idx="152">
                  <c:v>54.678100000000043</c:v>
                </c:pt>
                <c:pt idx="153">
                  <c:v>54.4529</c:v>
                </c:pt>
                <c:pt idx="154">
                  <c:v>54.343400000000003</c:v>
                </c:pt>
                <c:pt idx="155">
                  <c:v>54.185300000000012</c:v>
                </c:pt>
                <c:pt idx="156">
                  <c:v>53.8919</c:v>
                </c:pt>
                <c:pt idx="157">
                  <c:v>53.383099999999999</c:v>
                </c:pt>
                <c:pt idx="158">
                  <c:v>53.148700000000012</c:v>
                </c:pt>
                <c:pt idx="159">
                  <c:v>52.741600000000005</c:v>
                </c:pt>
                <c:pt idx="160">
                  <c:v>52.554299999999998</c:v>
                </c:pt>
                <c:pt idx="161">
                  <c:v>52.229000000000013</c:v>
                </c:pt>
                <c:pt idx="162">
                  <c:v>52.079700000000003</c:v>
                </c:pt>
                <c:pt idx="163">
                  <c:v>51.821600000000004</c:v>
                </c:pt>
                <c:pt idx="164">
                  <c:v>51.680200000000006</c:v>
                </c:pt>
                <c:pt idx="165">
                  <c:v>64.791600000000116</c:v>
                </c:pt>
                <c:pt idx="166">
                  <c:v>70.741000000000085</c:v>
                </c:pt>
                <c:pt idx="167">
                  <c:v>74.478399999999979</c:v>
                </c:pt>
                <c:pt idx="168">
                  <c:v>73.218500000000006</c:v>
                </c:pt>
                <c:pt idx="169">
                  <c:v>71.023200000000003</c:v>
                </c:pt>
                <c:pt idx="170">
                  <c:v>70.012299999999996</c:v>
                </c:pt>
                <c:pt idx="171">
                  <c:v>68.278099999999981</c:v>
                </c:pt>
                <c:pt idx="172">
                  <c:v>68.066300000000012</c:v>
                </c:pt>
                <c:pt idx="173">
                  <c:v>67.659599999999998</c:v>
                </c:pt>
                <c:pt idx="174">
                  <c:v>66.907799999999995</c:v>
                </c:pt>
                <c:pt idx="175">
                  <c:v>65.903400000000005</c:v>
                </c:pt>
                <c:pt idx="176">
                  <c:v>65.430999999999997</c:v>
                </c:pt>
                <c:pt idx="177">
                  <c:v>64.587900000000005</c:v>
                </c:pt>
                <c:pt idx="178">
                  <c:v>64.191300000000012</c:v>
                </c:pt>
                <c:pt idx="179">
                  <c:v>63.482400000000005</c:v>
                </c:pt>
                <c:pt idx="180">
                  <c:v>63.148900000000012</c:v>
                </c:pt>
                <c:pt idx="181">
                  <c:v>62.551899999999996</c:v>
                </c:pt>
                <c:pt idx="182">
                  <c:v>62.271000000000001</c:v>
                </c:pt>
                <c:pt idx="183">
                  <c:v>61.767700000000012</c:v>
                </c:pt>
                <c:pt idx="184">
                  <c:v>61.530800000000006</c:v>
                </c:pt>
                <c:pt idx="185">
                  <c:v>61.106000000000002</c:v>
                </c:pt>
                <c:pt idx="186">
                  <c:v>60.906100000000002</c:v>
                </c:pt>
                <c:pt idx="187">
                  <c:v>60.630200000000002</c:v>
                </c:pt>
                <c:pt idx="188">
                  <c:v>60.498500000000043</c:v>
                </c:pt>
                <c:pt idx="189">
                  <c:v>60.255800000000001</c:v>
                </c:pt>
                <c:pt idx="190">
                  <c:v>60.14</c:v>
                </c:pt>
                <c:pt idx="191">
                  <c:v>59.926600000000001</c:v>
                </c:pt>
                <c:pt idx="192">
                  <c:v>59.824800000000003</c:v>
                </c:pt>
                <c:pt idx="193">
                  <c:v>59.637100000000011</c:v>
                </c:pt>
                <c:pt idx="194">
                  <c:v>59.547800000000002</c:v>
                </c:pt>
                <c:pt idx="195">
                  <c:v>59.383000000000003</c:v>
                </c:pt>
                <c:pt idx="196">
                  <c:v>59.304600000000001</c:v>
                </c:pt>
                <c:pt idx="197">
                  <c:v>59.160100000000043</c:v>
                </c:pt>
                <c:pt idx="198">
                  <c:v>59.0914</c:v>
                </c:pt>
                <c:pt idx="199">
                  <c:v>58.945600000000006</c:v>
                </c:pt>
                <c:pt idx="200">
                  <c:v>69.893199999999993</c:v>
                </c:pt>
                <c:pt idx="201">
                  <c:v>74.059899999999999</c:v>
                </c:pt>
                <c:pt idx="202">
                  <c:v>81.006799999999998</c:v>
                </c:pt>
                <c:pt idx="203">
                  <c:v>81.389299999999992</c:v>
                </c:pt>
                <c:pt idx="204">
                  <c:v>81.224100000000007</c:v>
                </c:pt>
                <c:pt idx="205">
                  <c:v>80.785499999999999</c:v>
                </c:pt>
                <c:pt idx="206">
                  <c:v>80.12469999999999</c:v>
                </c:pt>
                <c:pt idx="207">
                  <c:v>78.912800000000004</c:v>
                </c:pt>
                <c:pt idx="208">
                  <c:v>78.333699999999993</c:v>
                </c:pt>
                <c:pt idx="209">
                  <c:v>77.27079999999998</c:v>
                </c:pt>
                <c:pt idx="210">
                  <c:v>76.762699999999995</c:v>
                </c:pt>
                <c:pt idx="211">
                  <c:v>76.048500000000004</c:v>
                </c:pt>
                <c:pt idx="212">
                  <c:v>74.787499999999994</c:v>
                </c:pt>
                <c:pt idx="213">
                  <c:v>74.197300000000013</c:v>
                </c:pt>
                <c:pt idx="214">
                  <c:v>73.153599999999983</c:v>
                </c:pt>
                <c:pt idx="215">
                  <c:v>72.781499999999994</c:v>
                </c:pt>
                <c:pt idx="216">
                  <c:v>72.10329999999999</c:v>
                </c:pt>
                <c:pt idx="217">
                  <c:v>71.780600000000007</c:v>
                </c:pt>
                <c:pt idx="218">
                  <c:v>71.191800000000001</c:v>
                </c:pt>
                <c:pt idx="219">
                  <c:v>70.979299999999995</c:v>
                </c:pt>
                <c:pt idx="220">
                  <c:v>70.582700000000003</c:v>
                </c:pt>
                <c:pt idx="221">
                  <c:v>69.888399999999919</c:v>
                </c:pt>
                <c:pt idx="222">
                  <c:v>69.642399999999981</c:v>
                </c:pt>
                <c:pt idx="223">
                  <c:v>69.300799999999981</c:v>
                </c:pt>
                <c:pt idx="224">
                  <c:v>68.710700000000003</c:v>
                </c:pt>
                <c:pt idx="225">
                  <c:v>68.503399999999999</c:v>
                </c:pt>
                <c:pt idx="226">
                  <c:v>68.132299999999987</c:v>
                </c:pt>
                <c:pt idx="227">
                  <c:v>67.958100000000002</c:v>
                </c:pt>
                <c:pt idx="228">
                  <c:v>67.646299999999997</c:v>
                </c:pt>
                <c:pt idx="229">
                  <c:v>67.500200000000007</c:v>
                </c:pt>
                <c:pt idx="230">
                  <c:v>67.238500000000002</c:v>
                </c:pt>
                <c:pt idx="231">
                  <c:v>67.116100000000003</c:v>
                </c:pt>
                <c:pt idx="232">
                  <c:v>66.897099999999995</c:v>
                </c:pt>
                <c:pt idx="233">
                  <c:v>66.794900000000027</c:v>
                </c:pt>
                <c:pt idx="234">
                  <c:v>66.612299999999991</c:v>
                </c:pt>
                <c:pt idx="235">
                  <c:v>66.527299999999997</c:v>
                </c:pt>
                <c:pt idx="236">
                  <c:v>69.426599999999993</c:v>
                </c:pt>
                <c:pt idx="237">
                  <c:v>74.433200000000085</c:v>
                </c:pt>
                <c:pt idx="238">
                  <c:v>83.491000000000085</c:v>
                </c:pt>
                <c:pt idx="239">
                  <c:v>87.405799999999999</c:v>
                </c:pt>
                <c:pt idx="240">
                  <c:v>87.950599999999994</c:v>
                </c:pt>
                <c:pt idx="241">
                  <c:v>87.00239999999998</c:v>
                </c:pt>
                <c:pt idx="242">
                  <c:v>85.310100000000006</c:v>
                </c:pt>
                <c:pt idx="243">
                  <c:v>84.517100000000084</c:v>
                </c:pt>
                <c:pt idx="244">
                  <c:v>83.114099999999993</c:v>
                </c:pt>
                <c:pt idx="245">
                  <c:v>82.456500000000005</c:v>
                </c:pt>
                <c:pt idx="246">
                  <c:v>81.291799999999995</c:v>
                </c:pt>
                <c:pt idx="247">
                  <c:v>80.745800000000003</c:v>
                </c:pt>
                <c:pt idx="248">
                  <c:v>79.777799999999999</c:v>
                </c:pt>
                <c:pt idx="249">
                  <c:v>79.323899999999981</c:v>
                </c:pt>
                <c:pt idx="250">
                  <c:v>78.702699999999993</c:v>
                </c:pt>
                <c:pt idx="251">
                  <c:v>78.406899999999993</c:v>
                </c:pt>
                <c:pt idx="252">
                  <c:v>77.992800000000003</c:v>
                </c:pt>
                <c:pt idx="253">
                  <c:v>77.267399999999995</c:v>
                </c:pt>
                <c:pt idx="254">
                  <c:v>77.010200000000026</c:v>
                </c:pt>
                <c:pt idx="255">
                  <c:v>76.545000000000002</c:v>
                </c:pt>
                <c:pt idx="256">
                  <c:v>76.3249</c:v>
                </c:pt>
                <c:pt idx="257">
                  <c:v>75.926699999999997</c:v>
                </c:pt>
                <c:pt idx="258">
                  <c:v>75.738299999999995</c:v>
                </c:pt>
                <c:pt idx="259">
                  <c:v>75.476699999999994</c:v>
                </c:pt>
                <c:pt idx="260">
                  <c:v>75.351200000000006</c:v>
                </c:pt>
                <c:pt idx="261">
                  <c:v>75.118799999999979</c:v>
                </c:pt>
                <c:pt idx="262">
                  <c:v>74.807599999999994</c:v>
                </c:pt>
                <c:pt idx="263">
                  <c:v>74.661799999999999</c:v>
                </c:pt>
                <c:pt idx="264">
                  <c:v>74.401300000000006</c:v>
                </c:pt>
                <c:pt idx="265">
                  <c:v>74.279399999999981</c:v>
                </c:pt>
                <c:pt idx="266">
                  <c:v>74.062000000000012</c:v>
                </c:pt>
                <c:pt idx="267">
                  <c:v>73.960600000000085</c:v>
                </c:pt>
                <c:pt idx="268">
                  <c:v>73.780100000000004</c:v>
                </c:pt>
                <c:pt idx="269">
                  <c:v>73.696200000000005</c:v>
                </c:pt>
                <c:pt idx="270">
                  <c:v>73.547399999999996</c:v>
                </c:pt>
                <c:pt idx="271">
                  <c:v>73.4786</c:v>
                </c:pt>
                <c:pt idx="272">
                  <c:v>74.568899999999999</c:v>
                </c:pt>
                <c:pt idx="273">
                  <c:v>78.650699999999986</c:v>
                </c:pt>
                <c:pt idx="274">
                  <c:v>85.793400000000005</c:v>
                </c:pt>
                <c:pt idx="275">
                  <c:v>93.774999999999991</c:v>
                </c:pt>
                <c:pt idx="276">
                  <c:v>96.265199999999993</c:v>
                </c:pt>
                <c:pt idx="277">
                  <c:v>94.282299999999992</c:v>
                </c:pt>
                <c:pt idx="278">
                  <c:v>93.576899999999981</c:v>
                </c:pt>
                <c:pt idx="279">
                  <c:v>92.596100000000007</c:v>
                </c:pt>
                <c:pt idx="280">
                  <c:v>90.899500000000003</c:v>
                </c:pt>
                <c:pt idx="281">
                  <c:v>90.299700000000001</c:v>
                </c:pt>
                <c:pt idx="282">
                  <c:v>90.008499999999998</c:v>
                </c:pt>
                <c:pt idx="283">
                  <c:v>89.590100000000007</c:v>
                </c:pt>
                <c:pt idx="284">
                  <c:v>88.820300000000003</c:v>
                </c:pt>
                <c:pt idx="285">
                  <c:v>87.507900000000006</c:v>
                </c:pt>
                <c:pt idx="286">
                  <c:v>86.905799999999999</c:v>
                </c:pt>
                <c:pt idx="287">
                  <c:v>85.877999999999986</c:v>
                </c:pt>
                <c:pt idx="288">
                  <c:v>85.406499999999994</c:v>
                </c:pt>
                <c:pt idx="289">
                  <c:v>84.601299999999995</c:v>
                </c:pt>
                <c:pt idx="290">
                  <c:v>84.319100000000006</c:v>
                </c:pt>
                <c:pt idx="291">
                  <c:v>83.818799999999982</c:v>
                </c:pt>
                <c:pt idx="292">
                  <c:v>83.584800000000001</c:v>
                </c:pt>
                <c:pt idx="293">
                  <c:v>83.170099999999948</c:v>
                </c:pt>
                <c:pt idx="294">
                  <c:v>83.022599999999983</c:v>
                </c:pt>
                <c:pt idx="295">
                  <c:v>82.753699999999995</c:v>
                </c:pt>
                <c:pt idx="296">
                  <c:v>82.62609999999998</c:v>
                </c:pt>
                <c:pt idx="297">
                  <c:v>82.393600000000006</c:v>
                </c:pt>
                <c:pt idx="298">
                  <c:v>82.283500000000004</c:v>
                </c:pt>
                <c:pt idx="299">
                  <c:v>82.082899999999981</c:v>
                </c:pt>
                <c:pt idx="300">
                  <c:v>81.988</c:v>
                </c:pt>
                <c:pt idx="301">
                  <c:v>81.815600000000003</c:v>
                </c:pt>
                <c:pt idx="302">
                  <c:v>81.734100000000026</c:v>
                </c:pt>
                <c:pt idx="303">
                  <c:v>81.586500000000001</c:v>
                </c:pt>
                <c:pt idx="304">
                  <c:v>81.516900000000007</c:v>
                </c:pt>
                <c:pt idx="305">
                  <c:v>81.391200000000026</c:v>
                </c:pt>
                <c:pt idx="306">
                  <c:v>81.230800000000002</c:v>
                </c:pt>
                <c:pt idx="307">
                  <c:v>81.172799999999839</c:v>
                </c:pt>
                <c:pt idx="308">
                  <c:v>85.143600000000006</c:v>
                </c:pt>
                <c:pt idx="309">
                  <c:v>89.451099999999997</c:v>
                </c:pt>
                <c:pt idx="310">
                  <c:v>97.452600000000004</c:v>
                </c:pt>
                <c:pt idx="311">
                  <c:v>101.039</c:v>
                </c:pt>
                <c:pt idx="312">
                  <c:v>104.988</c:v>
                </c:pt>
                <c:pt idx="313">
                  <c:v>106.066</c:v>
                </c:pt>
                <c:pt idx="314">
                  <c:v>104.83499999999999</c:v>
                </c:pt>
                <c:pt idx="315">
                  <c:v>103.063</c:v>
                </c:pt>
                <c:pt idx="316">
                  <c:v>102.23099999999999</c:v>
                </c:pt>
                <c:pt idx="317">
                  <c:v>100.751</c:v>
                </c:pt>
                <c:pt idx="318">
                  <c:v>100.056</c:v>
                </c:pt>
                <c:pt idx="319">
                  <c:v>98.817899999999995</c:v>
                </c:pt>
                <c:pt idx="320">
                  <c:v>98.236099999999993</c:v>
                </c:pt>
                <c:pt idx="321">
                  <c:v>97.437399999999997</c:v>
                </c:pt>
                <c:pt idx="322">
                  <c:v>97.056200000000004</c:v>
                </c:pt>
                <c:pt idx="323">
                  <c:v>96.358099999999979</c:v>
                </c:pt>
                <c:pt idx="324">
                  <c:v>95.437900000000027</c:v>
                </c:pt>
                <c:pt idx="325">
                  <c:v>95.110699999999994</c:v>
                </c:pt>
                <c:pt idx="326">
                  <c:v>94.517300000000006</c:v>
                </c:pt>
                <c:pt idx="327">
                  <c:v>94.235799999999998</c:v>
                </c:pt>
                <c:pt idx="328">
                  <c:v>93.725099999999998</c:v>
                </c:pt>
                <c:pt idx="329">
                  <c:v>93.482900000000001</c:v>
                </c:pt>
                <c:pt idx="330">
                  <c:v>93.043400000000005</c:v>
                </c:pt>
                <c:pt idx="331">
                  <c:v>92.834999999999994</c:v>
                </c:pt>
                <c:pt idx="332">
                  <c:v>92.456999999999994</c:v>
                </c:pt>
                <c:pt idx="333">
                  <c:v>92.277999999999992</c:v>
                </c:pt>
                <c:pt idx="334">
                  <c:v>92.028799999999919</c:v>
                </c:pt>
                <c:pt idx="335">
                  <c:v>91.597399999999993</c:v>
                </c:pt>
                <c:pt idx="336">
                  <c:v>91.398899999999998</c:v>
                </c:pt>
                <c:pt idx="337">
                  <c:v>91.055999999999983</c:v>
                </c:pt>
                <c:pt idx="338">
                  <c:v>90.936000000000007</c:v>
                </c:pt>
                <c:pt idx="339">
                  <c:v>90.877999999999986</c:v>
                </c:pt>
                <c:pt idx="340">
                  <c:v>90.768600000000006</c:v>
                </c:pt>
                <c:pt idx="341">
                  <c:v>90.618499999999983</c:v>
                </c:pt>
                <c:pt idx="342">
                  <c:v>90.366100000000003</c:v>
                </c:pt>
                <c:pt idx="343">
                  <c:v>90.253200000000007</c:v>
                </c:pt>
                <c:pt idx="344">
                  <c:v>89.992500000000007</c:v>
                </c:pt>
                <c:pt idx="345">
                  <c:v>91.180099999999982</c:v>
                </c:pt>
                <c:pt idx="346">
                  <c:v>101.32</c:v>
                </c:pt>
                <c:pt idx="347">
                  <c:v>106.005</c:v>
                </c:pt>
                <c:pt idx="348">
                  <c:v>111.968</c:v>
                </c:pt>
                <c:pt idx="349">
                  <c:v>112.288</c:v>
                </c:pt>
                <c:pt idx="350">
                  <c:v>110.4470000000001</c:v>
                </c:pt>
                <c:pt idx="351">
                  <c:v>109.79100000000008</c:v>
                </c:pt>
                <c:pt idx="352">
                  <c:v>108.601</c:v>
                </c:pt>
                <c:pt idx="353">
                  <c:v>108.036</c:v>
                </c:pt>
                <c:pt idx="354">
                  <c:v>107.24900000000002</c:v>
                </c:pt>
                <c:pt idx="355">
                  <c:v>105.88200000000001</c:v>
                </c:pt>
                <c:pt idx="356">
                  <c:v>105.399</c:v>
                </c:pt>
                <c:pt idx="357">
                  <c:v>104.53100000000002</c:v>
                </c:pt>
                <c:pt idx="358">
                  <c:v>103.41900000000008</c:v>
                </c:pt>
                <c:pt idx="359">
                  <c:v>103.029</c:v>
                </c:pt>
                <c:pt idx="360">
                  <c:v>102.336</c:v>
                </c:pt>
                <c:pt idx="361">
                  <c:v>102.012</c:v>
                </c:pt>
                <c:pt idx="362">
                  <c:v>101.569</c:v>
                </c:pt>
                <c:pt idx="363">
                  <c:v>101.357</c:v>
                </c:pt>
                <c:pt idx="364">
                  <c:v>100.97199999999999</c:v>
                </c:pt>
                <c:pt idx="365">
                  <c:v>100.789</c:v>
                </c:pt>
                <c:pt idx="366">
                  <c:v>100.455</c:v>
                </c:pt>
                <c:pt idx="367">
                  <c:v>100.29700000000008</c:v>
                </c:pt>
                <c:pt idx="368">
                  <c:v>100.008</c:v>
                </c:pt>
                <c:pt idx="369">
                  <c:v>99.630499999999998</c:v>
                </c:pt>
                <c:pt idx="370">
                  <c:v>99.497600000000105</c:v>
                </c:pt>
                <c:pt idx="371">
                  <c:v>99.313900000000004</c:v>
                </c:pt>
                <c:pt idx="372">
                  <c:v>99.000699999999995</c:v>
                </c:pt>
                <c:pt idx="373">
                  <c:v>98.891800000000003</c:v>
                </c:pt>
                <c:pt idx="374">
                  <c:v>98.839299999999994</c:v>
                </c:pt>
                <c:pt idx="375">
                  <c:v>98.764399999999995</c:v>
                </c:pt>
                <c:pt idx="376">
                  <c:v>98.6601</c:v>
                </c:pt>
                <c:pt idx="377">
                  <c:v>98.520399999999981</c:v>
                </c:pt>
                <c:pt idx="378">
                  <c:v>98.455100000000002</c:v>
                </c:pt>
                <c:pt idx="379">
                  <c:v>98.365600000000001</c:v>
                </c:pt>
                <c:pt idx="380">
                  <c:v>98.215700000000012</c:v>
                </c:pt>
                <c:pt idx="381">
                  <c:v>98.164599999999993</c:v>
                </c:pt>
                <c:pt idx="382">
                  <c:v>98.034499999999994</c:v>
                </c:pt>
                <c:pt idx="383">
                  <c:v>99.254000000000005</c:v>
                </c:pt>
                <c:pt idx="384">
                  <c:v>100.696</c:v>
                </c:pt>
                <c:pt idx="385">
                  <c:v>104.04600000000002</c:v>
                </c:pt>
                <c:pt idx="386">
                  <c:v>110.54</c:v>
                </c:pt>
                <c:pt idx="387">
                  <c:v>117.82</c:v>
                </c:pt>
                <c:pt idx="388">
                  <c:v>120.18499999999999</c:v>
                </c:pt>
                <c:pt idx="389">
                  <c:v>118.41800000000002</c:v>
                </c:pt>
                <c:pt idx="390">
                  <c:v>117.78700000000002</c:v>
                </c:pt>
                <c:pt idx="391">
                  <c:v>116.639</c:v>
                </c:pt>
                <c:pt idx="392">
                  <c:v>116.093</c:v>
                </c:pt>
                <c:pt idx="393">
                  <c:v>115.33199999999999</c:v>
                </c:pt>
                <c:pt idx="394">
                  <c:v>114.006</c:v>
                </c:pt>
                <c:pt idx="395">
                  <c:v>113.536</c:v>
                </c:pt>
                <c:pt idx="396">
                  <c:v>112.691</c:v>
                </c:pt>
                <c:pt idx="397">
                  <c:v>112.292</c:v>
                </c:pt>
                <c:pt idx="398">
                  <c:v>111.57299999999998</c:v>
                </c:pt>
                <c:pt idx="399">
                  <c:v>111.23399999999999</c:v>
                </c:pt>
                <c:pt idx="400">
                  <c:v>110.62299999999998</c:v>
                </c:pt>
                <c:pt idx="401">
                  <c:v>110.33499999999999</c:v>
                </c:pt>
                <c:pt idx="402">
                  <c:v>109.81699999999999</c:v>
                </c:pt>
                <c:pt idx="403">
                  <c:v>109.57199999999999</c:v>
                </c:pt>
                <c:pt idx="404">
                  <c:v>109.23399999999999</c:v>
                </c:pt>
                <c:pt idx="405">
                  <c:v>109.07299999999998</c:v>
                </c:pt>
                <c:pt idx="406">
                  <c:v>108.845</c:v>
                </c:pt>
                <c:pt idx="407">
                  <c:v>108.735</c:v>
                </c:pt>
                <c:pt idx="408">
                  <c:v>108.52800000000001</c:v>
                </c:pt>
                <c:pt idx="409">
                  <c:v>108.24600000000002</c:v>
                </c:pt>
                <c:pt idx="410">
                  <c:v>107.774</c:v>
                </c:pt>
                <c:pt idx="411">
                  <c:v>107.563</c:v>
                </c:pt>
                <c:pt idx="412">
                  <c:v>107.212</c:v>
                </c:pt>
                <c:pt idx="413">
                  <c:v>107.056</c:v>
                </c:pt>
                <c:pt idx="414">
                  <c:v>106.8</c:v>
                </c:pt>
                <c:pt idx="415">
                  <c:v>106.71400000000008</c:v>
                </c:pt>
                <c:pt idx="416">
                  <c:v>106.568</c:v>
                </c:pt>
                <c:pt idx="417">
                  <c:v>106.503</c:v>
                </c:pt>
                <c:pt idx="418">
                  <c:v>106.395</c:v>
                </c:pt>
                <c:pt idx="419">
                  <c:v>106.348</c:v>
                </c:pt>
                <c:pt idx="420">
                  <c:v>106.58499999999999</c:v>
                </c:pt>
                <c:pt idx="421">
                  <c:v>110.39700000000002</c:v>
                </c:pt>
                <c:pt idx="422">
                  <c:v>120.29</c:v>
                </c:pt>
                <c:pt idx="423">
                  <c:v>124.66999999999999</c:v>
                </c:pt>
                <c:pt idx="424">
                  <c:v>128.792</c:v>
                </c:pt>
                <c:pt idx="425">
                  <c:v>129.22200000000001</c:v>
                </c:pt>
                <c:pt idx="426">
                  <c:v>128.096</c:v>
                </c:pt>
                <c:pt idx="427">
                  <c:v>126.77500000000001</c:v>
                </c:pt>
                <c:pt idx="428">
                  <c:v>126.77500000000001</c:v>
                </c:pt>
                <c:pt idx="429">
                  <c:v>125.111</c:v>
                </c:pt>
                <c:pt idx="430">
                  <c:v>124.71000000000002</c:v>
                </c:pt>
                <c:pt idx="431">
                  <c:v>124.32299999999998</c:v>
                </c:pt>
                <c:pt idx="432">
                  <c:v>123.60199999999999</c:v>
                </c:pt>
                <c:pt idx="433">
                  <c:v>122.343</c:v>
                </c:pt>
                <c:pt idx="434">
                  <c:v>121.75700000000002</c:v>
                </c:pt>
                <c:pt idx="435">
                  <c:v>120.96299999999999</c:v>
                </c:pt>
                <c:pt idx="436">
                  <c:v>120.587</c:v>
                </c:pt>
                <c:pt idx="437">
                  <c:v>120.06399999999999</c:v>
                </c:pt>
                <c:pt idx="438">
                  <c:v>119.366</c:v>
                </c:pt>
                <c:pt idx="439">
                  <c:v>119.036</c:v>
                </c:pt>
                <c:pt idx="440">
                  <c:v>118.87599999999998</c:v>
                </c:pt>
                <c:pt idx="441">
                  <c:v>118.64700000000002</c:v>
                </c:pt>
                <c:pt idx="442">
                  <c:v>118.226</c:v>
                </c:pt>
                <c:pt idx="443">
                  <c:v>117.51300000000002</c:v>
                </c:pt>
                <c:pt idx="444">
                  <c:v>117.262</c:v>
                </c:pt>
                <c:pt idx="445">
                  <c:v>116.82</c:v>
                </c:pt>
                <c:pt idx="446">
                  <c:v>116.614</c:v>
                </c:pt>
                <c:pt idx="447">
                  <c:v>116.24900000000002</c:v>
                </c:pt>
                <c:pt idx="448">
                  <c:v>116.11799999999999</c:v>
                </c:pt>
                <c:pt idx="449">
                  <c:v>115.88200000000001</c:v>
                </c:pt>
                <c:pt idx="450">
                  <c:v>115.76900000000002</c:v>
                </c:pt>
                <c:pt idx="451">
                  <c:v>115.565</c:v>
                </c:pt>
                <c:pt idx="452">
                  <c:v>115.3</c:v>
                </c:pt>
                <c:pt idx="453">
                  <c:v>115.17599999999995</c:v>
                </c:pt>
                <c:pt idx="454">
                  <c:v>115.131</c:v>
                </c:pt>
                <c:pt idx="455">
                  <c:v>115.06699999999999</c:v>
                </c:pt>
                <c:pt idx="456">
                  <c:v>114.94800000000002</c:v>
                </c:pt>
                <c:pt idx="457">
                  <c:v>114.89100000000002</c:v>
                </c:pt>
                <c:pt idx="458">
                  <c:v>114.78700000000002</c:v>
                </c:pt>
                <c:pt idx="459">
                  <c:v>114.73699999999999</c:v>
                </c:pt>
                <c:pt idx="460">
                  <c:v>114.646</c:v>
                </c:pt>
                <c:pt idx="461">
                  <c:v>114.60199999999999</c:v>
                </c:pt>
                <c:pt idx="462">
                  <c:v>114.5</c:v>
                </c:pt>
                <c:pt idx="463">
                  <c:v>114.91500000000002</c:v>
                </c:pt>
                <c:pt idx="464">
                  <c:v>121.137</c:v>
                </c:pt>
                <c:pt idx="465">
                  <c:v>124.38200000000001</c:v>
                </c:pt>
                <c:pt idx="466">
                  <c:v>128.98400000000001</c:v>
                </c:pt>
                <c:pt idx="467">
                  <c:v>134.57</c:v>
                </c:pt>
                <c:pt idx="468">
                  <c:v>132.36500000000001</c:v>
                </c:pt>
                <c:pt idx="469">
                  <c:v>131.238</c:v>
                </c:pt>
                <c:pt idx="470">
                  <c:v>129.35700000000017</c:v>
                </c:pt>
                <c:pt idx="471">
                  <c:v>128.50200000000001</c:v>
                </c:pt>
                <c:pt idx="472">
                  <c:v>127.384</c:v>
                </c:pt>
                <c:pt idx="473">
                  <c:v>126.98699999999999</c:v>
                </c:pt>
                <c:pt idx="474">
                  <c:v>126.271</c:v>
                </c:pt>
                <c:pt idx="475">
                  <c:v>126.01300000000002</c:v>
                </c:pt>
                <c:pt idx="476">
                  <c:v>125.53700000000002</c:v>
                </c:pt>
                <c:pt idx="477">
                  <c:v>124.71700000000008</c:v>
                </c:pt>
                <c:pt idx="478">
                  <c:v>124.428</c:v>
                </c:pt>
                <c:pt idx="479">
                  <c:v>124.28700000000002</c:v>
                </c:pt>
                <c:pt idx="480">
                  <c:v>124.023</c:v>
                </c:pt>
                <c:pt idx="481">
                  <c:v>123.65799999999999</c:v>
                </c:pt>
                <c:pt idx="482">
                  <c:v>123.48399999999999</c:v>
                </c:pt>
                <c:pt idx="483">
                  <c:v>123.16500000000001</c:v>
                </c:pt>
                <c:pt idx="484">
                  <c:v>123.012</c:v>
                </c:pt>
                <c:pt idx="485">
                  <c:v>122.732</c:v>
                </c:pt>
                <c:pt idx="486">
                  <c:v>122.598</c:v>
                </c:pt>
                <c:pt idx="487">
                  <c:v>122.40900000000002</c:v>
                </c:pt>
                <c:pt idx="488">
                  <c:v>122.15300000000001</c:v>
                </c:pt>
                <c:pt idx="489">
                  <c:v>121.819</c:v>
                </c:pt>
                <c:pt idx="490">
                  <c:v>121.7</c:v>
                </c:pt>
                <c:pt idx="491">
                  <c:v>121.48699999999999</c:v>
                </c:pt>
                <c:pt idx="492">
                  <c:v>121.387</c:v>
                </c:pt>
                <c:pt idx="493">
                  <c:v>121.206</c:v>
                </c:pt>
                <c:pt idx="494">
                  <c:v>121.121</c:v>
                </c:pt>
                <c:pt idx="495">
                  <c:v>120.968</c:v>
                </c:pt>
                <c:pt idx="496">
                  <c:v>120.91300000000008</c:v>
                </c:pt>
                <c:pt idx="497">
                  <c:v>120.813</c:v>
                </c:pt>
                <c:pt idx="498">
                  <c:v>120.642</c:v>
                </c:pt>
                <c:pt idx="499">
                  <c:v>120.56399999999999</c:v>
                </c:pt>
                <c:pt idx="500">
                  <c:v>120.462</c:v>
                </c:pt>
                <c:pt idx="501">
                  <c:v>120.408</c:v>
                </c:pt>
                <c:pt idx="502">
                  <c:v>120.384</c:v>
                </c:pt>
                <c:pt idx="503">
                  <c:v>122.087</c:v>
                </c:pt>
                <c:pt idx="504">
                  <c:v>123.86499999999999</c:v>
                </c:pt>
                <c:pt idx="505">
                  <c:v>128.64699999999999</c:v>
                </c:pt>
                <c:pt idx="506">
                  <c:v>130.99300000000002</c:v>
                </c:pt>
                <c:pt idx="507">
                  <c:v>134.34800000000001</c:v>
                </c:pt>
                <c:pt idx="508">
                  <c:v>138.702</c:v>
                </c:pt>
                <c:pt idx="509">
                  <c:v>141.477</c:v>
                </c:pt>
                <c:pt idx="510">
                  <c:v>140.626</c:v>
                </c:pt>
                <c:pt idx="511">
                  <c:v>138.846</c:v>
                </c:pt>
                <c:pt idx="512">
                  <c:v>138.017</c:v>
                </c:pt>
                <c:pt idx="513">
                  <c:v>136.57300000000001</c:v>
                </c:pt>
                <c:pt idx="514">
                  <c:v>135.9</c:v>
                </c:pt>
                <c:pt idx="515">
                  <c:v>134.727</c:v>
                </c:pt>
                <c:pt idx="516">
                  <c:v>134.18</c:v>
                </c:pt>
                <c:pt idx="517">
                  <c:v>133.22300000000001</c:v>
                </c:pt>
                <c:pt idx="518">
                  <c:v>132.77699999999999</c:v>
                </c:pt>
                <c:pt idx="519">
                  <c:v>131.99600000000001</c:v>
                </c:pt>
                <c:pt idx="520">
                  <c:v>131.63200000000001</c:v>
                </c:pt>
                <c:pt idx="521">
                  <c:v>130.99300000000002</c:v>
                </c:pt>
                <c:pt idx="522">
                  <c:v>130.69399999999999</c:v>
                </c:pt>
                <c:pt idx="523">
                  <c:v>130.16999999999999</c:v>
                </c:pt>
                <c:pt idx="524">
                  <c:v>129.92500000000001</c:v>
                </c:pt>
                <c:pt idx="525">
                  <c:v>129.59200000000001</c:v>
                </c:pt>
                <c:pt idx="526">
                  <c:v>129.16</c:v>
                </c:pt>
                <c:pt idx="527">
                  <c:v>129.00700000000001</c:v>
                </c:pt>
                <c:pt idx="528">
                  <c:v>128.79499999999999</c:v>
                </c:pt>
                <c:pt idx="529">
                  <c:v>128.69399999999999</c:v>
                </c:pt>
                <c:pt idx="530">
                  <c:v>128.50700000000001</c:v>
                </c:pt>
                <c:pt idx="531">
                  <c:v>128.417</c:v>
                </c:pt>
                <c:pt idx="532">
                  <c:v>128.25299999999999</c:v>
                </c:pt>
                <c:pt idx="533">
                  <c:v>128.03399999999999</c:v>
                </c:pt>
                <c:pt idx="534">
                  <c:v>127.932</c:v>
                </c:pt>
                <c:pt idx="535">
                  <c:v>127.88200000000001</c:v>
                </c:pt>
                <c:pt idx="536">
                  <c:v>127.789</c:v>
                </c:pt>
                <c:pt idx="537">
                  <c:v>127.74400000000009</c:v>
                </c:pt>
                <c:pt idx="538">
                  <c:v>127.67899999999995</c:v>
                </c:pt>
                <c:pt idx="539">
                  <c:v>127.562</c:v>
                </c:pt>
                <c:pt idx="540">
                  <c:v>127.40900000000002</c:v>
                </c:pt>
                <c:pt idx="541">
                  <c:v>127.35499999999999</c:v>
                </c:pt>
                <c:pt idx="542">
                  <c:v>127.259</c:v>
                </c:pt>
                <c:pt idx="543">
                  <c:v>133.79</c:v>
                </c:pt>
                <c:pt idx="544">
                  <c:v>139.59200000000001</c:v>
                </c:pt>
                <c:pt idx="545">
                  <c:v>148.523</c:v>
                </c:pt>
                <c:pt idx="546">
                  <c:v>151.65700000000001</c:v>
                </c:pt>
                <c:pt idx="547">
                  <c:v>149.18100000000001</c:v>
                </c:pt>
                <c:pt idx="548">
                  <c:v>148.042</c:v>
                </c:pt>
                <c:pt idx="549">
                  <c:v>147.62800000000001</c:v>
                </c:pt>
                <c:pt idx="550">
                  <c:v>146.85100000000017</c:v>
                </c:pt>
                <c:pt idx="551">
                  <c:v>145.78800000000001</c:v>
                </c:pt>
                <c:pt idx="552">
                  <c:v>144.39400000000001</c:v>
                </c:pt>
                <c:pt idx="553">
                  <c:v>143.74299999999999</c:v>
                </c:pt>
                <c:pt idx="554">
                  <c:v>142.86100000000016</c:v>
                </c:pt>
                <c:pt idx="555">
                  <c:v>141.71599999999998</c:v>
                </c:pt>
                <c:pt idx="556">
                  <c:v>141.31100000000001</c:v>
                </c:pt>
                <c:pt idx="557">
                  <c:v>140.584</c:v>
                </c:pt>
                <c:pt idx="558">
                  <c:v>140.24099999999999</c:v>
                </c:pt>
                <c:pt idx="559">
                  <c:v>139.624</c:v>
                </c:pt>
                <c:pt idx="560">
                  <c:v>139.40300000000002</c:v>
                </c:pt>
                <c:pt idx="561">
                  <c:v>138.994</c:v>
                </c:pt>
                <c:pt idx="562">
                  <c:v>138.29300000000001</c:v>
                </c:pt>
                <c:pt idx="563">
                  <c:v>138.04599999999999</c:v>
                </c:pt>
                <c:pt idx="564">
                  <c:v>137.92600000000004</c:v>
                </c:pt>
                <c:pt idx="565">
                  <c:v>137.69999999999999</c:v>
                </c:pt>
                <c:pt idx="566">
                  <c:v>137.59100000000001</c:v>
                </c:pt>
                <c:pt idx="567">
                  <c:v>137.38400000000001</c:v>
                </c:pt>
                <c:pt idx="568">
                  <c:v>137.28399999999999</c:v>
                </c:pt>
                <c:pt idx="569">
                  <c:v>137.13999999999999</c:v>
                </c:pt>
                <c:pt idx="570">
                  <c:v>136.87700000000001</c:v>
                </c:pt>
                <c:pt idx="571">
                  <c:v>136.43</c:v>
                </c:pt>
                <c:pt idx="572">
                  <c:v>136.27299999999997</c:v>
                </c:pt>
                <c:pt idx="573">
                  <c:v>135.99600000000001</c:v>
                </c:pt>
                <c:pt idx="574">
                  <c:v>135.86700000000016</c:v>
                </c:pt>
                <c:pt idx="575">
                  <c:v>135.63800000000001</c:v>
                </c:pt>
                <c:pt idx="576">
                  <c:v>135.53</c:v>
                </c:pt>
                <c:pt idx="577">
                  <c:v>135.34100000000001</c:v>
                </c:pt>
                <c:pt idx="578">
                  <c:v>135.25299999999999</c:v>
                </c:pt>
                <c:pt idx="579">
                  <c:v>135.09700000000001</c:v>
                </c:pt>
                <c:pt idx="580">
                  <c:v>135.024</c:v>
                </c:pt>
                <c:pt idx="581">
                  <c:v>135.25700000000001</c:v>
                </c:pt>
                <c:pt idx="582">
                  <c:v>146.09399999999999</c:v>
                </c:pt>
                <c:pt idx="583">
                  <c:v>151.14099999999999</c:v>
                </c:pt>
                <c:pt idx="584">
                  <c:v>152.94499999999999</c:v>
                </c:pt>
                <c:pt idx="585">
                  <c:v>156.023</c:v>
                </c:pt>
                <c:pt idx="586">
                  <c:v>157.29900000000001</c:v>
                </c:pt>
                <c:pt idx="587">
                  <c:v>156.47800000000001</c:v>
                </c:pt>
                <c:pt idx="588">
                  <c:v>154.70699999999999</c:v>
                </c:pt>
                <c:pt idx="589">
                  <c:v>153.87700000000001</c:v>
                </c:pt>
                <c:pt idx="590">
                  <c:v>152.41200000000001</c:v>
                </c:pt>
                <c:pt idx="591">
                  <c:v>151.726</c:v>
                </c:pt>
                <c:pt idx="592">
                  <c:v>150.512</c:v>
                </c:pt>
                <c:pt idx="593">
                  <c:v>150.078</c:v>
                </c:pt>
                <c:pt idx="594">
                  <c:v>149.28800000000001</c:v>
                </c:pt>
                <c:pt idx="595">
                  <c:v>148.25299999999999</c:v>
                </c:pt>
                <c:pt idx="596">
                  <c:v>147.88400000000001</c:v>
                </c:pt>
                <c:pt idx="597">
                  <c:v>147.37300000000002</c:v>
                </c:pt>
                <c:pt idx="598">
                  <c:v>146.49100000000001</c:v>
                </c:pt>
                <c:pt idx="599">
                  <c:v>146.17899999999997</c:v>
                </c:pt>
                <c:pt idx="600">
                  <c:v>145.62100000000001</c:v>
                </c:pt>
                <c:pt idx="601">
                  <c:v>144.90900000000002</c:v>
                </c:pt>
                <c:pt idx="602">
                  <c:v>144.65800000000004</c:v>
                </c:pt>
                <c:pt idx="603">
                  <c:v>144.21399999999983</c:v>
                </c:pt>
                <c:pt idx="604">
                  <c:v>144.005</c:v>
                </c:pt>
                <c:pt idx="605">
                  <c:v>143.63499999999999</c:v>
                </c:pt>
                <c:pt idx="606">
                  <c:v>143.46100000000001</c:v>
                </c:pt>
                <c:pt idx="607">
                  <c:v>143.15200000000004</c:v>
                </c:pt>
                <c:pt idx="608">
                  <c:v>143.00700000000001</c:v>
                </c:pt>
                <c:pt idx="609">
                  <c:v>142.74799999999999</c:v>
                </c:pt>
                <c:pt idx="610">
                  <c:v>142.42200000000017</c:v>
                </c:pt>
                <c:pt idx="611">
                  <c:v>142.38200000000023</c:v>
                </c:pt>
                <c:pt idx="612">
                  <c:v>142.30600000000001</c:v>
                </c:pt>
                <c:pt idx="613">
                  <c:v>142.167</c:v>
                </c:pt>
                <c:pt idx="614">
                  <c:v>142.1</c:v>
                </c:pt>
                <c:pt idx="615">
                  <c:v>142.00700000000001</c:v>
                </c:pt>
                <c:pt idx="616">
                  <c:v>141.84399999999999</c:v>
                </c:pt>
                <c:pt idx="617">
                  <c:v>141.768</c:v>
                </c:pt>
                <c:pt idx="618">
                  <c:v>141.63499999999999</c:v>
                </c:pt>
                <c:pt idx="619">
                  <c:v>141.57300000000001</c:v>
                </c:pt>
                <c:pt idx="620">
                  <c:v>141.54300000000001</c:v>
                </c:pt>
                <c:pt idx="621">
                  <c:v>141.48200000000017</c:v>
                </c:pt>
                <c:pt idx="622">
                  <c:v>141.44900000000001</c:v>
                </c:pt>
                <c:pt idx="623">
                  <c:v>141.941</c:v>
                </c:pt>
                <c:pt idx="624">
                  <c:v>149.03</c:v>
                </c:pt>
                <c:pt idx="625">
                  <c:v>152.56</c:v>
                </c:pt>
                <c:pt idx="626">
                  <c:v>158.624</c:v>
                </c:pt>
                <c:pt idx="627">
                  <c:v>162.63999999999999</c:v>
                </c:pt>
                <c:pt idx="628">
                  <c:v>162.43800000000007</c:v>
                </c:pt>
                <c:pt idx="629">
                  <c:v>160.77199999999999</c:v>
                </c:pt>
                <c:pt idx="630">
                  <c:v>159.99100000000001</c:v>
                </c:pt>
                <c:pt idx="631">
                  <c:v>158.61399999999998</c:v>
                </c:pt>
                <c:pt idx="632">
                  <c:v>157.96900000000002</c:v>
                </c:pt>
                <c:pt idx="633">
                  <c:v>156.8280000000002</c:v>
                </c:pt>
                <c:pt idx="634">
                  <c:v>156.292</c:v>
                </c:pt>
                <c:pt idx="635">
                  <c:v>155.345</c:v>
                </c:pt>
                <c:pt idx="636">
                  <c:v>154.9</c:v>
                </c:pt>
                <c:pt idx="637">
                  <c:v>154.10999999999999</c:v>
                </c:pt>
                <c:pt idx="638">
                  <c:v>153.739</c:v>
                </c:pt>
                <c:pt idx="639">
                  <c:v>153.07900000000001</c:v>
                </c:pt>
                <c:pt idx="640">
                  <c:v>152.24499999999998</c:v>
                </c:pt>
                <c:pt idx="641">
                  <c:v>151.95200000000017</c:v>
                </c:pt>
                <c:pt idx="642">
                  <c:v>151.554</c:v>
                </c:pt>
                <c:pt idx="643">
                  <c:v>151.364</c:v>
                </c:pt>
                <c:pt idx="644">
                  <c:v>151.02000000000001</c:v>
                </c:pt>
                <c:pt idx="645">
                  <c:v>150.85700000000017</c:v>
                </c:pt>
                <c:pt idx="646">
                  <c:v>150.559</c:v>
                </c:pt>
                <c:pt idx="647">
                  <c:v>150.417</c:v>
                </c:pt>
                <c:pt idx="648">
                  <c:v>150.15900000000002</c:v>
                </c:pt>
                <c:pt idx="649">
                  <c:v>150.036</c:v>
                </c:pt>
                <c:pt idx="650">
                  <c:v>149.81200000000001</c:v>
                </c:pt>
                <c:pt idx="651">
                  <c:v>149.70599999999999</c:v>
                </c:pt>
                <c:pt idx="652">
                  <c:v>149.511</c:v>
                </c:pt>
                <c:pt idx="653">
                  <c:v>149.41900000000001</c:v>
                </c:pt>
                <c:pt idx="654">
                  <c:v>149.24899999999997</c:v>
                </c:pt>
                <c:pt idx="655">
                  <c:v>149.02800000000016</c:v>
                </c:pt>
                <c:pt idx="656">
                  <c:v>148.92500000000001</c:v>
                </c:pt>
                <c:pt idx="657">
                  <c:v>148.875</c:v>
                </c:pt>
                <c:pt idx="658">
                  <c:v>148.78200000000001</c:v>
                </c:pt>
                <c:pt idx="659">
                  <c:v>148.65700000000001</c:v>
                </c:pt>
                <c:pt idx="660">
                  <c:v>148.49600000000001</c:v>
                </c:pt>
                <c:pt idx="661">
                  <c:v>148.43900000000002</c:v>
                </c:pt>
                <c:pt idx="662">
                  <c:v>148.339</c:v>
                </c:pt>
                <c:pt idx="663">
                  <c:v>148.292</c:v>
                </c:pt>
                <c:pt idx="664">
                  <c:v>148.20899999999997</c:v>
                </c:pt>
                <c:pt idx="665">
                  <c:v>148.16999999999999</c:v>
                </c:pt>
                <c:pt idx="666">
                  <c:v>149.30100000000004</c:v>
                </c:pt>
                <c:pt idx="667">
                  <c:v>152.30700000000004</c:v>
                </c:pt>
                <c:pt idx="668">
                  <c:v>159.88800000000023</c:v>
                </c:pt>
                <c:pt idx="669">
                  <c:v>163.416</c:v>
                </c:pt>
                <c:pt idx="670">
                  <c:v>167.67</c:v>
                </c:pt>
                <c:pt idx="671">
                  <c:v>169.084</c:v>
                </c:pt>
                <c:pt idx="672">
                  <c:v>170.566</c:v>
                </c:pt>
                <c:pt idx="673">
                  <c:v>170.751</c:v>
                </c:pt>
                <c:pt idx="674">
                  <c:v>169.69800000000001</c:v>
                </c:pt>
                <c:pt idx="675">
                  <c:v>169.137</c:v>
                </c:pt>
                <c:pt idx="676">
                  <c:v>168.34300000000002</c:v>
                </c:pt>
                <c:pt idx="677">
                  <c:v>167.25200000000001</c:v>
                </c:pt>
                <c:pt idx="678">
                  <c:v>165.81399999999999</c:v>
                </c:pt>
                <c:pt idx="679">
                  <c:v>165.14</c:v>
                </c:pt>
                <c:pt idx="680">
                  <c:v>163.95400000000001</c:v>
                </c:pt>
                <c:pt idx="681">
                  <c:v>163.39800000000017</c:v>
                </c:pt>
                <c:pt idx="682">
                  <c:v>162.41800000000001</c:v>
                </c:pt>
                <c:pt idx="683">
                  <c:v>161.95800000000017</c:v>
                </c:pt>
                <c:pt idx="684">
                  <c:v>161.33100000000007</c:v>
                </c:pt>
                <c:pt idx="685">
                  <c:v>160.28100000000001</c:v>
                </c:pt>
                <c:pt idx="686">
                  <c:v>159.91399999999999</c:v>
                </c:pt>
                <c:pt idx="687">
                  <c:v>159.27299999999997</c:v>
                </c:pt>
                <c:pt idx="688">
                  <c:v>158.97300000000001</c:v>
                </c:pt>
                <c:pt idx="689">
                  <c:v>158.56700000000001</c:v>
                </c:pt>
                <c:pt idx="690">
                  <c:v>157.89700000000016</c:v>
                </c:pt>
                <c:pt idx="691">
                  <c:v>157.66399999999999</c:v>
                </c:pt>
                <c:pt idx="692">
                  <c:v>157.55200000000016</c:v>
                </c:pt>
                <c:pt idx="693">
                  <c:v>157.34399999999999</c:v>
                </c:pt>
                <c:pt idx="694">
                  <c:v>157.24299999999999</c:v>
                </c:pt>
                <c:pt idx="695">
                  <c:v>157.101</c:v>
                </c:pt>
                <c:pt idx="696">
                  <c:v>156.905</c:v>
                </c:pt>
                <c:pt idx="697">
                  <c:v>156.64499999999998</c:v>
                </c:pt>
                <c:pt idx="698">
                  <c:v>156.523</c:v>
                </c:pt>
                <c:pt idx="699">
                  <c:v>156.30600000000001</c:v>
                </c:pt>
                <c:pt idx="700">
                  <c:v>156.20399999999998</c:v>
                </c:pt>
                <c:pt idx="701">
                  <c:v>156.065</c:v>
                </c:pt>
                <c:pt idx="702">
                  <c:v>155.833</c:v>
                </c:pt>
                <c:pt idx="703">
                  <c:v>155.751</c:v>
                </c:pt>
                <c:pt idx="704">
                  <c:v>155.60999999999999</c:v>
                </c:pt>
                <c:pt idx="705">
                  <c:v>155.54399999999998</c:v>
                </c:pt>
                <c:pt idx="706">
                  <c:v>155.43</c:v>
                </c:pt>
                <c:pt idx="707">
                  <c:v>155.37800000000001</c:v>
                </c:pt>
                <c:pt idx="708">
                  <c:v>155.30700000000004</c:v>
                </c:pt>
                <c:pt idx="709">
                  <c:v>155.21799999999999</c:v>
                </c:pt>
                <c:pt idx="710">
                  <c:v>155.18700000000001</c:v>
                </c:pt>
                <c:pt idx="711">
                  <c:v>155.14599999999999</c:v>
                </c:pt>
                <c:pt idx="712">
                  <c:v>157.232</c:v>
                </c:pt>
                <c:pt idx="713">
                  <c:v>162.02600000000001</c:v>
                </c:pt>
                <c:pt idx="714">
                  <c:v>170.84800000000001</c:v>
                </c:pt>
                <c:pt idx="715">
                  <c:v>174.53700000000001</c:v>
                </c:pt>
                <c:pt idx="716">
                  <c:v>176.39800000000017</c:v>
                </c:pt>
                <c:pt idx="717">
                  <c:v>173.75299999999999</c:v>
                </c:pt>
                <c:pt idx="718">
                  <c:v>172.57</c:v>
                </c:pt>
                <c:pt idx="719">
                  <c:v>170.648</c:v>
                </c:pt>
                <c:pt idx="720">
                  <c:v>169.98400000000001</c:v>
                </c:pt>
                <c:pt idx="721">
                  <c:v>168.85000000000016</c:v>
                </c:pt>
                <c:pt idx="722">
                  <c:v>167.49200000000016</c:v>
                </c:pt>
                <c:pt idx="723">
                  <c:v>167.02600000000001</c:v>
                </c:pt>
                <c:pt idx="724">
                  <c:v>166.24099999999999</c:v>
                </c:pt>
                <c:pt idx="725">
                  <c:v>165.88100000000017</c:v>
                </c:pt>
                <c:pt idx="726">
                  <c:v>165.70899999999997</c:v>
                </c:pt>
                <c:pt idx="727">
                  <c:v>165.39400000000001</c:v>
                </c:pt>
                <c:pt idx="728">
                  <c:v>164.977</c:v>
                </c:pt>
                <c:pt idx="729">
                  <c:v>164.78200000000001</c:v>
                </c:pt>
                <c:pt idx="730">
                  <c:v>164.43800000000007</c:v>
                </c:pt>
                <c:pt idx="731">
                  <c:v>163.89500000000001</c:v>
                </c:pt>
                <c:pt idx="732">
                  <c:v>163.655</c:v>
                </c:pt>
                <c:pt idx="733">
                  <c:v>163.35500000000016</c:v>
                </c:pt>
                <c:pt idx="734">
                  <c:v>163.21899999999999</c:v>
                </c:pt>
                <c:pt idx="735">
                  <c:v>162.99200000000016</c:v>
                </c:pt>
                <c:pt idx="736">
                  <c:v>162.88900000000001</c:v>
                </c:pt>
                <c:pt idx="737">
                  <c:v>162.71899999999999</c:v>
                </c:pt>
                <c:pt idx="738">
                  <c:v>162.642</c:v>
                </c:pt>
                <c:pt idx="739">
                  <c:v>162.517</c:v>
                </c:pt>
                <c:pt idx="740">
                  <c:v>162.46100000000001</c:v>
                </c:pt>
                <c:pt idx="741">
                  <c:v>162.37200000000001</c:v>
                </c:pt>
                <c:pt idx="742">
                  <c:v>162.33200000000016</c:v>
                </c:pt>
                <c:pt idx="743">
                  <c:v>162.28399999999999</c:v>
                </c:pt>
                <c:pt idx="744">
                  <c:v>162.23499999999999</c:v>
                </c:pt>
                <c:pt idx="745">
                  <c:v>162.21399999999983</c:v>
                </c:pt>
                <c:pt idx="746">
                  <c:v>166.09800000000001</c:v>
                </c:pt>
                <c:pt idx="747">
                  <c:v>168.92800000000017</c:v>
                </c:pt>
                <c:pt idx="748">
                  <c:v>173.45200000000017</c:v>
                </c:pt>
                <c:pt idx="749">
                  <c:v>175.65200000000004</c:v>
                </c:pt>
                <c:pt idx="750">
                  <c:v>178.66800000000001</c:v>
                </c:pt>
                <c:pt idx="751">
                  <c:v>182.29599999999999</c:v>
                </c:pt>
                <c:pt idx="752">
                  <c:v>183.86500000000001</c:v>
                </c:pt>
                <c:pt idx="753">
                  <c:v>181.00399999999999</c:v>
                </c:pt>
                <c:pt idx="754">
                  <c:v>180.02800000000016</c:v>
                </c:pt>
                <c:pt idx="755">
                  <c:v>178.75200000000001</c:v>
                </c:pt>
                <c:pt idx="756">
                  <c:v>178.15800000000004</c:v>
                </c:pt>
                <c:pt idx="757">
                  <c:v>177.12100000000001</c:v>
                </c:pt>
                <c:pt idx="758">
                  <c:v>175.84100000000001</c:v>
                </c:pt>
                <c:pt idx="759">
                  <c:v>175.26300000000001</c:v>
                </c:pt>
                <c:pt idx="760">
                  <c:v>174.309</c:v>
                </c:pt>
                <c:pt idx="761">
                  <c:v>173.87700000000001</c:v>
                </c:pt>
                <c:pt idx="762">
                  <c:v>173.316</c:v>
                </c:pt>
                <c:pt idx="763">
                  <c:v>173.05500000000001</c:v>
                </c:pt>
                <c:pt idx="764">
                  <c:v>172.60399999999998</c:v>
                </c:pt>
                <c:pt idx="765">
                  <c:v>171.91300000000001</c:v>
                </c:pt>
                <c:pt idx="766">
                  <c:v>171.61299999999997</c:v>
                </c:pt>
                <c:pt idx="767">
                  <c:v>171.15300000000002</c:v>
                </c:pt>
                <c:pt idx="768">
                  <c:v>170.86100000000016</c:v>
                </c:pt>
                <c:pt idx="769">
                  <c:v>170.86100000000016</c:v>
                </c:pt>
                <c:pt idx="770">
                  <c:v>170.72399999999999</c:v>
                </c:pt>
                <c:pt idx="771">
                  <c:v>170.60300000000001</c:v>
                </c:pt>
                <c:pt idx="772">
                  <c:v>170.49700000000001</c:v>
                </c:pt>
                <c:pt idx="773">
                  <c:v>170.33200000000016</c:v>
                </c:pt>
                <c:pt idx="774">
                  <c:v>170.27699999999999</c:v>
                </c:pt>
                <c:pt idx="775">
                  <c:v>170.18900000000002</c:v>
                </c:pt>
                <c:pt idx="776">
                  <c:v>170.14899999999997</c:v>
                </c:pt>
                <c:pt idx="777">
                  <c:v>170.101</c:v>
                </c:pt>
                <c:pt idx="778">
                  <c:v>170.04900000000001</c:v>
                </c:pt>
                <c:pt idx="779">
                  <c:v>170.02700000000004</c:v>
                </c:pt>
                <c:pt idx="780">
                  <c:v>170.001</c:v>
                </c:pt>
                <c:pt idx="781">
                  <c:v>169.99200000000016</c:v>
                </c:pt>
                <c:pt idx="782">
                  <c:v>169.98400000000001</c:v>
                </c:pt>
                <c:pt idx="783">
                  <c:v>169.99</c:v>
                </c:pt>
                <c:pt idx="784">
                  <c:v>179.024</c:v>
                </c:pt>
                <c:pt idx="785">
                  <c:v>183.464</c:v>
                </c:pt>
                <c:pt idx="786">
                  <c:v>189.79300000000001</c:v>
                </c:pt>
                <c:pt idx="787">
                  <c:v>191.65200000000004</c:v>
                </c:pt>
                <c:pt idx="788">
                  <c:v>190.62800000000001</c:v>
                </c:pt>
                <c:pt idx="789">
                  <c:v>188.035</c:v>
                </c:pt>
                <c:pt idx="790">
                  <c:v>187.15100000000001</c:v>
                </c:pt>
                <c:pt idx="791">
                  <c:v>185.678</c:v>
                </c:pt>
                <c:pt idx="792">
                  <c:v>185.16399999999999</c:v>
                </c:pt>
                <c:pt idx="793">
                  <c:v>184.46900000000002</c:v>
                </c:pt>
                <c:pt idx="794">
                  <c:v>184.14</c:v>
                </c:pt>
                <c:pt idx="795">
                  <c:v>183.684</c:v>
                </c:pt>
                <c:pt idx="796">
                  <c:v>182.90100000000001</c:v>
                </c:pt>
                <c:pt idx="797">
                  <c:v>181.71599999999998</c:v>
                </c:pt>
                <c:pt idx="798">
                  <c:v>181.31900000000002</c:v>
                </c:pt>
                <c:pt idx="799">
                  <c:v>180.678</c:v>
                </c:pt>
                <c:pt idx="800">
                  <c:v>180.45800000000017</c:v>
                </c:pt>
                <c:pt idx="801">
                  <c:v>180.084</c:v>
                </c:pt>
                <c:pt idx="802">
                  <c:v>179.91200000000001</c:v>
                </c:pt>
                <c:pt idx="803">
                  <c:v>179.62</c:v>
                </c:pt>
                <c:pt idx="804">
                  <c:v>179.27699999999999</c:v>
                </c:pt>
                <c:pt idx="805">
                  <c:v>179.126</c:v>
                </c:pt>
                <c:pt idx="806">
                  <c:v>178.89100000000016</c:v>
                </c:pt>
                <c:pt idx="807">
                  <c:v>178.81200000000001</c:v>
                </c:pt>
                <c:pt idx="808">
                  <c:v>178.68300000000002</c:v>
                </c:pt>
                <c:pt idx="809">
                  <c:v>178.626</c:v>
                </c:pt>
                <c:pt idx="810">
                  <c:v>178.553</c:v>
                </c:pt>
                <c:pt idx="811">
                  <c:v>178.52</c:v>
                </c:pt>
                <c:pt idx="812">
                  <c:v>178.47800000000001</c:v>
                </c:pt>
                <c:pt idx="813">
                  <c:v>178.45800000000017</c:v>
                </c:pt>
                <c:pt idx="814">
                  <c:v>178.43200000000004</c:v>
                </c:pt>
                <c:pt idx="815">
                  <c:v>178.4</c:v>
                </c:pt>
                <c:pt idx="816">
                  <c:v>178.36600000000001</c:v>
                </c:pt>
                <c:pt idx="817">
                  <c:v>178.35600000000017</c:v>
                </c:pt>
                <c:pt idx="818">
                  <c:v>178.34100000000001</c:v>
                </c:pt>
                <c:pt idx="819">
                  <c:v>178.33700000000007</c:v>
                </c:pt>
                <c:pt idx="820">
                  <c:v>178.33200000000016</c:v>
                </c:pt>
                <c:pt idx="821">
                  <c:v>178.32900000000001</c:v>
                </c:pt>
                <c:pt idx="822">
                  <c:v>178.339</c:v>
                </c:pt>
                <c:pt idx="823">
                  <c:v>178.34800000000001</c:v>
                </c:pt>
                <c:pt idx="824">
                  <c:v>178.37900000000002</c:v>
                </c:pt>
                <c:pt idx="825">
                  <c:v>178.37100000000001</c:v>
                </c:pt>
                <c:pt idx="826">
                  <c:v>183.6</c:v>
                </c:pt>
                <c:pt idx="827">
                  <c:v>187.13</c:v>
                </c:pt>
                <c:pt idx="828">
                  <c:v>192.029</c:v>
                </c:pt>
                <c:pt idx="829">
                  <c:v>198.14599999999999</c:v>
                </c:pt>
                <c:pt idx="830">
                  <c:v>199.404</c:v>
                </c:pt>
                <c:pt idx="831">
                  <c:v>197.18100000000001</c:v>
                </c:pt>
                <c:pt idx="832">
                  <c:v>196.16499999999999</c:v>
                </c:pt>
                <c:pt idx="833">
                  <c:v>194.49700000000001</c:v>
                </c:pt>
                <c:pt idx="834">
                  <c:v>193.92000000000004</c:v>
                </c:pt>
                <c:pt idx="835">
                  <c:v>192.92500000000001</c:v>
                </c:pt>
                <c:pt idx="836">
                  <c:v>191.41900000000001</c:v>
                </c:pt>
                <c:pt idx="837">
                  <c:v>190.91399999999999</c:v>
                </c:pt>
                <c:pt idx="838">
                  <c:v>190.67599999999999</c:v>
                </c:pt>
                <c:pt idx="839">
                  <c:v>190.34800000000001</c:v>
                </c:pt>
                <c:pt idx="840">
                  <c:v>189.91300000000001</c:v>
                </c:pt>
                <c:pt idx="841">
                  <c:v>189.22499999999999</c:v>
                </c:pt>
                <c:pt idx="842">
                  <c:v>188.92200000000017</c:v>
                </c:pt>
                <c:pt idx="843">
                  <c:v>188.441</c:v>
                </c:pt>
                <c:pt idx="844">
                  <c:v>188.22900000000001</c:v>
                </c:pt>
                <c:pt idx="845">
                  <c:v>187.89500000000001</c:v>
                </c:pt>
                <c:pt idx="846">
                  <c:v>187.74799999999999</c:v>
                </c:pt>
                <c:pt idx="847">
                  <c:v>187.51900000000001</c:v>
                </c:pt>
                <c:pt idx="848">
                  <c:v>187.41900000000001</c:v>
                </c:pt>
                <c:pt idx="849">
                  <c:v>187.267</c:v>
                </c:pt>
                <c:pt idx="850">
                  <c:v>187.202</c:v>
                </c:pt>
                <c:pt idx="851">
                  <c:v>187.108</c:v>
                </c:pt>
                <c:pt idx="852">
                  <c:v>187.07</c:v>
                </c:pt>
                <c:pt idx="853">
                  <c:v>187.02</c:v>
                </c:pt>
                <c:pt idx="854">
                  <c:v>187.00200000000001</c:v>
                </c:pt>
                <c:pt idx="855">
                  <c:v>186.98800000000017</c:v>
                </c:pt>
                <c:pt idx="856">
                  <c:v>186.98600000000016</c:v>
                </c:pt>
                <c:pt idx="857">
                  <c:v>186.999</c:v>
                </c:pt>
                <c:pt idx="858">
                  <c:v>187.01</c:v>
                </c:pt>
                <c:pt idx="859">
                  <c:v>187.047</c:v>
                </c:pt>
                <c:pt idx="860">
                  <c:v>187.06900000000002</c:v>
                </c:pt>
                <c:pt idx="861">
                  <c:v>187.125</c:v>
                </c:pt>
                <c:pt idx="862">
                  <c:v>187.148</c:v>
                </c:pt>
                <c:pt idx="863">
                  <c:v>187.17599999999999</c:v>
                </c:pt>
                <c:pt idx="864">
                  <c:v>188.23399999999998</c:v>
                </c:pt>
                <c:pt idx="865">
                  <c:v>195.047</c:v>
                </c:pt>
                <c:pt idx="866">
                  <c:v>202.86500000000001</c:v>
                </c:pt>
                <c:pt idx="867">
                  <c:v>205.28800000000001</c:v>
                </c:pt>
                <c:pt idx="868">
                  <c:v>205.24199999999999</c:v>
                </c:pt>
                <c:pt idx="869">
                  <c:v>204.20699999999999</c:v>
                </c:pt>
                <c:pt idx="870">
                  <c:v>202.77699999999999</c:v>
                </c:pt>
                <c:pt idx="871">
                  <c:v>200.68100000000001</c:v>
                </c:pt>
                <c:pt idx="872">
                  <c:v>199.99</c:v>
                </c:pt>
                <c:pt idx="873">
                  <c:v>199.12900000000002</c:v>
                </c:pt>
                <c:pt idx="874">
                  <c:v>198.14099999999999</c:v>
                </c:pt>
                <c:pt idx="875">
                  <c:v>197.71299999999999</c:v>
                </c:pt>
                <c:pt idx="876">
                  <c:v>197.05800000000016</c:v>
                </c:pt>
                <c:pt idx="877">
                  <c:v>196.77499999999998</c:v>
                </c:pt>
                <c:pt idx="878">
                  <c:v>196.43200000000004</c:v>
                </c:pt>
                <c:pt idx="879">
                  <c:v>196.05600000000001</c:v>
                </c:pt>
                <c:pt idx="880">
                  <c:v>195.93300000000002</c:v>
                </c:pt>
                <c:pt idx="881">
                  <c:v>195.74299999999999</c:v>
                </c:pt>
                <c:pt idx="882">
                  <c:v>195.661</c:v>
                </c:pt>
                <c:pt idx="883">
                  <c:v>195.54</c:v>
                </c:pt>
                <c:pt idx="884">
                  <c:v>195.48800000000017</c:v>
                </c:pt>
                <c:pt idx="885">
                  <c:v>195.41800000000001</c:v>
                </c:pt>
                <c:pt idx="886">
                  <c:v>195.39500000000001</c:v>
                </c:pt>
                <c:pt idx="887">
                  <c:v>195.37</c:v>
                </c:pt>
                <c:pt idx="888">
                  <c:v>195.36</c:v>
                </c:pt>
                <c:pt idx="889">
                  <c:v>195.34800000000001</c:v>
                </c:pt>
                <c:pt idx="890">
                  <c:v>195.339</c:v>
                </c:pt>
                <c:pt idx="891">
                  <c:v>195.36800000000017</c:v>
                </c:pt>
                <c:pt idx="892">
                  <c:v>195.38500000000016</c:v>
                </c:pt>
                <c:pt idx="893">
                  <c:v>195.42100000000016</c:v>
                </c:pt>
                <c:pt idx="894">
                  <c:v>195.49800000000016</c:v>
                </c:pt>
                <c:pt idx="895">
                  <c:v>195.53</c:v>
                </c:pt>
                <c:pt idx="896">
                  <c:v>195.60399999999998</c:v>
                </c:pt>
                <c:pt idx="897">
                  <c:v>195.64399999999998</c:v>
                </c:pt>
                <c:pt idx="898">
                  <c:v>195.732</c:v>
                </c:pt>
                <c:pt idx="899">
                  <c:v>195.76599999999999</c:v>
                </c:pt>
                <c:pt idx="900">
                  <c:v>195.839</c:v>
                </c:pt>
                <c:pt idx="901">
                  <c:v>195.87700000000001</c:v>
                </c:pt>
                <c:pt idx="902">
                  <c:v>195.93100000000001</c:v>
                </c:pt>
                <c:pt idx="903">
                  <c:v>195.953</c:v>
                </c:pt>
                <c:pt idx="904">
                  <c:v>196.24699999999999</c:v>
                </c:pt>
                <c:pt idx="905">
                  <c:v>200.33200000000016</c:v>
                </c:pt>
                <c:pt idx="906">
                  <c:v>207.27899999999997</c:v>
                </c:pt>
                <c:pt idx="907">
                  <c:v>213.60399999999998</c:v>
                </c:pt>
                <c:pt idx="908">
                  <c:v>214.75399999999999</c:v>
                </c:pt>
                <c:pt idx="909">
                  <c:v>212.417</c:v>
                </c:pt>
                <c:pt idx="910">
                  <c:v>211.399</c:v>
                </c:pt>
                <c:pt idx="911">
                  <c:v>210.14699999999999</c:v>
                </c:pt>
                <c:pt idx="912">
                  <c:v>209.583</c:v>
                </c:pt>
                <c:pt idx="913">
                  <c:v>208.65800000000004</c:v>
                </c:pt>
                <c:pt idx="914">
                  <c:v>207.61399999999998</c:v>
                </c:pt>
                <c:pt idx="915">
                  <c:v>207.26499999999999</c:v>
                </c:pt>
                <c:pt idx="916">
                  <c:v>206.82400000000001</c:v>
                </c:pt>
                <c:pt idx="917">
                  <c:v>206.18300000000002</c:v>
                </c:pt>
                <c:pt idx="918">
                  <c:v>205.91499999999999</c:v>
                </c:pt>
                <c:pt idx="919">
                  <c:v>205.53200000000001</c:v>
                </c:pt>
                <c:pt idx="920">
                  <c:v>205.374</c:v>
                </c:pt>
                <c:pt idx="921">
                  <c:v>205.15900000000002</c:v>
                </c:pt>
                <c:pt idx="922">
                  <c:v>205.07300000000001</c:v>
                </c:pt>
                <c:pt idx="923">
                  <c:v>204.97</c:v>
                </c:pt>
                <c:pt idx="924">
                  <c:v>204.93300000000002</c:v>
                </c:pt>
                <c:pt idx="925">
                  <c:v>204.90800000000004</c:v>
                </c:pt>
                <c:pt idx="926">
                  <c:v>204.905</c:v>
                </c:pt>
                <c:pt idx="927">
                  <c:v>204.935</c:v>
                </c:pt>
                <c:pt idx="928">
                  <c:v>204.95800000000017</c:v>
                </c:pt>
                <c:pt idx="929">
                  <c:v>205.029</c:v>
                </c:pt>
                <c:pt idx="930">
                  <c:v>205.071</c:v>
                </c:pt>
                <c:pt idx="931">
                  <c:v>205.17399999999998</c:v>
                </c:pt>
                <c:pt idx="932">
                  <c:v>205.23</c:v>
                </c:pt>
                <c:pt idx="933">
                  <c:v>205.35900000000001</c:v>
                </c:pt>
                <c:pt idx="934">
                  <c:v>205.40900000000002</c:v>
                </c:pt>
                <c:pt idx="935">
                  <c:v>205.489</c:v>
                </c:pt>
                <c:pt idx="936">
                  <c:v>205.66499999999999</c:v>
                </c:pt>
                <c:pt idx="937">
                  <c:v>205.733</c:v>
                </c:pt>
                <c:pt idx="938">
                  <c:v>205.87900000000002</c:v>
                </c:pt>
                <c:pt idx="939">
                  <c:v>205.946</c:v>
                </c:pt>
                <c:pt idx="940">
                  <c:v>207.07399999999998</c:v>
                </c:pt>
                <c:pt idx="941">
                  <c:v>209.08800000000016</c:v>
                </c:pt>
                <c:pt idx="942">
                  <c:v>214.72399999999999</c:v>
                </c:pt>
                <c:pt idx="943">
                  <c:v>221.11199999999999</c:v>
                </c:pt>
                <c:pt idx="944">
                  <c:v>223.55500000000001</c:v>
                </c:pt>
                <c:pt idx="945">
                  <c:v>224.511</c:v>
                </c:pt>
                <c:pt idx="946">
                  <c:v>224.90700000000001</c:v>
                </c:pt>
                <c:pt idx="947">
                  <c:v>222.81200000000001</c:v>
                </c:pt>
                <c:pt idx="948">
                  <c:v>220.05800000000016</c:v>
                </c:pt>
                <c:pt idx="949">
                  <c:v>219.73599999999999</c:v>
                </c:pt>
                <c:pt idx="950">
                  <c:v>219.29599999999999</c:v>
                </c:pt>
                <c:pt idx="951">
                  <c:v>218.72200000000001</c:v>
                </c:pt>
                <c:pt idx="952">
                  <c:v>218.02100000000004</c:v>
                </c:pt>
                <c:pt idx="953">
                  <c:v>217.06200000000001</c:v>
                </c:pt>
                <c:pt idx="954">
                  <c:v>216.756</c:v>
                </c:pt>
                <c:pt idx="955">
                  <c:v>216.30700000000004</c:v>
                </c:pt>
                <c:pt idx="956">
                  <c:v>215.92200000000017</c:v>
                </c:pt>
                <c:pt idx="957">
                  <c:v>215.92200000000017</c:v>
                </c:pt>
                <c:pt idx="958">
                  <c:v>215.81200000000001</c:v>
                </c:pt>
                <c:pt idx="959">
                  <c:v>215.72</c:v>
                </c:pt>
                <c:pt idx="960">
                  <c:v>215.64299999999997</c:v>
                </c:pt>
                <c:pt idx="961">
                  <c:v>215.55800000000016</c:v>
                </c:pt>
                <c:pt idx="962">
                  <c:v>215.476</c:v>
                </c:pt>
                <c:pt idx="963">
                  <c:v>215.45600000000007</c:v>
                </c:pt>
                <c:pt idx="964">
                  <c:v>215.453</c:v>
                </c:pt>
                <c:pt idx="965">
                  <c:v>215.45600000000007</c:v>
                </c:pt>
                <c:pt idx="966">
                  <c:v>215.47900000000001</c:v>
                </c:pt>
                <c:pt idx="967">
                  <c:v>215.57399999999998</c:v>
                </c:pt>
                <c:pt idx="968">
                  <c:v>215.61499999999998</c:v>
                </c:pt>
                <c:pt idx="969">
                  <c:v>215.63800000000001</c:v>
                </c:pt>
                <c:pt idx="970">
                  <c:v>215.68800000000007</c:v>
                </c:pt>
                <c:pt idx="971">
                  <c:v>215.77399999999992</c:v>
                </c:pt>
                <c:pt idx="972">
                  <c:v>215.92400000000001</c:v>
                </c:pt>
                <c:pt idx="973">
                  <c:v>216.00399999999999</c:v>
                </c:pt>
                <c:pt idx="974">
                  <c:v>216.18</c:v>
                </c:pt>
                <c:pt idx="975">
                  <c:v>216.27099999999999</c:v>
                </c:pt>
                <c:pt idx="976">
                  <c:v>216.46800000000007</c:v>
                </c:pt>
                <c:pt idx="977">
                  <c:v>216.57</c:v>
                </c:pt>
                <c:pt idx="978">
                  <c:v>216.78399999999999</c:v>
                </c:pt>
                <c:pt idx="979">
                  <c:v>216.89400000000001</c:v>
                </c:pt>
                <c:pt idx="980">
                  <c:v>216.95000000000007</c:v>
                </c:pt>
                <c:pt idx="981">
                  <c:v>217.035</c:v>
                </c:pt>
                <c:pt idx="982">
                  <c:v>217.208</c:v>
                </c:pt>
                <c:pt idx="983">
                  <c:v>228.267</c:v>
                </c:pt>
                <c:pt idx="984">
                  <c:v>233.39000000000001</c:v>
                </c:pt>
                <c:pt idx="985">
                  <c:v>237.648</c:v>
                </c:pt>
                <c:pt idx="986">
                  <c:v>238.27199999999999</c:v>
                </c:pt>
                <c:pt idx="987">
                  <c:v>235.72</c:v>
                </c:pt>
                <c:pt idx="988">
                  <c:v>233.16499999999999</c:v>
                </c:pt>
                <c:pt idx="989">
                  <c:v>232.14699999999999</c:v>
                </c:pt>
                <c:pt idx="990">
                  <c:v>230.797</c:v>
                </c:pt>
                <c:pt idx="991">
                  <c:v>230.37300000000002</c:v>
                </c:pt>
                <c:pt idx="992">
                  <c:v>229.76300000000001</c:v>
                </c:pt>
                <c:pt idx="993">
                  <c:v>229.50899999999999</c:v>
                </c:pt>
                <c:pt idx="994">
                  <c:v>229.21899999999999</c:v>
                </c:pt>
                <c:pt idx="995">
                  <c:v>229.095</c:v>
                </c:pt>
                <c:pt idx="996">
                  <c:v>228.946</c:v>
                </c:pt>
                <c:pt idx="997">
                  <c:v>228.792</c:v>
                </c:pt>
                <c:pt idx="998">
                  <c:v>228.73</c:v>
                </c:pt>
                <c:pt idx="999">
                  <c:v>228.654</c:v>
                </c:pt>
                <c:pt idx="1000">
                  <c:v>228.62800000000001</c:v>
                </c:pt>
                <c:pt idx="1001">
                  <c:v>228.60900000000001</c:v>
                </c:pt>
                <c:pt idx="1002">
                  <c:v>228.63499999999999</c:v>
                </c:pt>
                <c:pt idx="1003">
                  <c:v>228.66300000000001</c:v>
                </c:pt>
                <c:pt idx="1004">
                  <c:v>228.76300000000001</c:v>
                </c:pt>
                <c:pt idx="1005">
                  <c:v>228.82300000000001</c:v>
                </c:pt>
                <c:pt idx="1006">
                  <c:v>228.976</c:v>
                </c:pt>
                <c:pt idx="1007">
                  <c:v>229.06</c:v>
                </c:pt>
                <c:pt idx="1008">
                  <c:v>229.25299999999999</c:v>
                </c:pt>
                <c:pt idx="1009">
                  <c:v>229.35500000000016</c:v>
                </c:pt>
                <c:pt idx="1010">
                  <c:v>229.58</c:v>
                </c:pt>
                <c:pt idx="1011">
                  <c:v>229.667</c:v>
                </c:pt>
                <c:pt idx="1012">
                  <c:v>229.85100000000017</c:v>
                </c:pt>
                <c:pt idx="1013">
                  <c:v>229.94499999999999</c:v>
                </c:pt>
                <c:pt idx="1014">
                  <c:v>230.09100000000001</c:v>
                </c:pt>
                <c:pt idx="1015">
                  <c:v>230.32100000000017</c:v>
                </c:pt>
                <c:pt idx="1016">
                  <c:v>230.40800000000004</c:v>
                </c:pt>
                <c:pt idx="1017">
                  <c:v>230.58700000000007</c:v>
                </c:pt>
                <c:pt idx="1018">
                  <c:v>230.96300000000002</c:v>
                </c:pt>
                <c:pt idx="1019">
                  <c:v>231.108</c:v>
                </c:pt>
                <c:pt idx="1020">
                  <c:v>231.18</c:v>
                </c:pt>
                <c:pt idx="1021">
                  <c:v>231.26999999999998</c:v>
                </c:pt>
                <c:pt idx="1022">
                  <c:v>232.512</c:v>
                </c:pt>
                <c:pt idx="1023">
                  <c:v>238.78</c:v>
                </c:pt>
                <c:pt idx="1024">
                  <c:v>245.24499999999998</c:v>
                </c:pt>
                <c:pt idx="1025">
                  <c:v>247.11199999999999</c:v>
                </c:pt>
                <c:pt idx="1026">
                  <c:v>247.542</c:v>
                </c:pt>
                <c:pt idx="1027">
                  <c:v>244.708</c:v>
                </c:pt>
                <c:pt idx="1028">
                  <c:v>243.86700000000016</c:v>
                </c:pt>
                <c:pt idx="1029">
                  <c:v>243.495</c:v>
                </c:pt>
                <c:pt idx="1030">
                  <c:v>243.03100000000001</c:v>
                </c:pt>
                <c:pt idx="1031">
                  <c:v>242.49700000000001</c:v>
                </c:pt>
                <c:pt idx="1032">
                  <c:v>241.85700000000017</c:v>
                </c:pt>
                <c:pt idx="1033">
                  <c:v>241.62200000000001</c:v>
                </c:pt>
                <c:pt idx="1034">
                  <c:v>241.37900000000002</c:v>
                </c:pt>
                <c:pt idx="1035">
                  <c:v>241.303</c:v>
                </c:pt>
                <c:pt idx="1036">
                  <c:v>241.27599999999998</c:v>
                </c:pt>
                <c:pt idx="1037">
                  <c:v>241.25399999999999</c:v>
                </c:pt>
                <c:pt idx="1038">
                  <c:v>241.25800000000001</c:v>
                </c:pt>
                <c:pt idx="1039">
                  <c:v>241.32400000000001</c:v>
                </c:pt>
                <c:pt idx="1040">
                  <c:v>241.35700000000017</c:v>
                </c:pt>
                <c:pt idx="1041">
                  <c:v>241.447</c:v>
                </c:pt>
                <c:pt idx="1042">
                  <c:v>241.70099999999999</c:v>
                </c:pt>
                <c:pt idx="1043">
                  <c:v>241.80500000000001</c:v>
                </c:pt>
                <c:pt idx="1044">
                  <c:v>242.04300000000001</c:v>
                </c:pt>
                <c:pt idx="1045">
                  <c:v>242.136</c:v>
                </c:pt>
                <c:pt idx="1046">
                  <c:v>242.28300000000002</c:v>
                </c:pt>
                <c:pt idx="1047">
                  <c:v>242.3580000000002</c:v>
                </c:pt>
                <c:pt idx="1048">
                  <c:v>242.47499999999999</c:v>
                </c:pt>
                <c:pt idx="1049">
                  <c:v>242.65700000000001</c:v>
                </c:pt>
                <c:pt idx="1050">
                  <c:v>243.048</c:v>
                </c:pt>
                <c:pt idx="1051">
                  <c:v>243.24899999999997</c:v>
                </c:pt>
                <c:pt idx="1052">
                  <c:v>243.56300000000002</c:v>
                </c:pt>
                <c:pt idx="1053">
                  <c:v>244.05600000000001</c:v>
                </c:pt>
                <c:pt idx="1054">
                  <c:v>244.24299999999999</c:v>
                </c:pt>
                <c:pt idx="1055">
                  <c:v>244.62900000000002</c:v>
                </c:pt>
                <c:pt idx="1056">
                  <c:v>244.82500000000007</c:v>
                </c:pt>
                <c:pt idx="1057">
                  <c:v>245.22499999999999</c:v>
                </c:pt>
                <c:pt idx="1058">
                  <c:v>245.376</c:v>
                </c:pt>
                <c:pt idx="1059">
                  <c:v>245.68300000000002</c:v>
                </c:pt>
                <c:pt idx="1060">
                  <c:v>246.31200000000001</c:v>
                </c:pt>
                <c:pt idx="1061">
                  <c:v>246.631</c:v>
                </c:pt>
                <c:pt idx="1062">
                  <c:v>247.13800000000001</c:v>
                </c:pt>
                <c:pt idx="1063">
                  <c:v>247.89000000000001</c:v>
                </c:pt>
                <c:pt idx="1064">
                  <c:v>254.22800000000001</c:v>
                </c:pt>
                <c:pt idx="1065">
                  <c:v>256.89</c:v>
                </c:pt>
                <c:pt idx="1066">
                  <c:v>259.89599999999967</c:v>
                </c:pt>
                <c:pt idx="1067">
                  <c:v>261.82799999999969</c:v>
                </c:pt>
              </c:numCache>
            </c:numRef>
          </c:yVal>
          <c:smooth val="1"/>
        </c:ser>
        <c:ser>
          <c:idx val="1"/>
          <c:order val="1"/>
          <c:tx>
            <c:strRef>
              <c:f>Sheet1!$E$1</c:f>
              <c:strCache>
                <c:ptCount val="1"/>
                <c:pt idx="0">
                  <c:v>V 1500kg</c:v>
                </c:pt>
              </c:strCache>
            </c:strRef>
          </c:tx>
          <c:spPr>
            <a:ln w="15875">
              <a:solidFill>
                <a:schemeClr val="bg1">
                  <a:lumMod val="65000"/>
                </a:schemeClr>
              </a:solidFill>
              <a:prstDash val="sysDash"/>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E$2:$E$1069</c:f>
              <c:numCache>
                <c:formatCode>General</c:formatCode>
                <c:ptCount val="1068"/>
                <c:pt idx="0">
                  <c:v>20</c:v>
                </c:pt>
                <c:pt idx="1">
                  <c:v>20</c:v>
                </c:pt>
                <c:pt idx="2">
                  <c:v>20</c:v>
                </c:pt>
                <c:pt idx="3">
                  <c:v>20</c:v>
                </c:pt>
                <c:pt idx="4">
                  <c:v>20</c:v>
                </c:pt>
                <c:pt idx="5">
                  <c:v>20</c:v>
                </c:pt>
                <c:pt idx="6">
                  <c:v>19.998599999999964</c:v>
                </c:pt>
                <c:pt idx="7">
                  <c:v>20.002400000000002</c:v>
                </c:pt>
                <c:pt idx="8">
                  <c:v>20.010800000000021</c:v>
                </c:pt>
                <c:pt idx="9">
                  <c:v>20.016999999999999</c:v>
                </c:pt>
                <c:pt idx="10">
                  <c:v>22.412699999999973</c:v>
                </c:pt>
                <c:pt idx="11">
                  <c:v>26.331900000000033</c:v>
                </c:pt>
                <c:pt idx="12">
                  <c:v>28.607299999999999</c:v>
                </c:pt>
                <c:pt idx="13">
                  <c:v>33.027800000000006</c:v>
                </c:pt>
                <c:pt idx="14">
                  <c:v>38.7517</c:v>
                </c:pt>
                <c:pt idx="15">
                  <c:v>43.638700000000043</c:v>
                </c:pt>
                <c:pt idx="16">
                  <c:v>43.488800000000005</c:v>
                </c:pt>
                <c:pt idx="17">
                  <c:v>41.825300000000013</c:v>
                </c:pt>
                <c:pt idx="18">
                  <c:v>41.042400000000001</c:v>
                </c:pt>
                <c:pt idx="19">
                  <c:v>39.646700000000003</c:v>
                </c:pt>
                <c:pt idx="20">
                  <c:v>38.989600000000003</c:v>
                </c:pt>
                <c:pt idx="21">
                  <c:v>37.816800000000001</c:v>
                </c:pt>
                <c:pt idx="22">
                  <c:v>37.264300000000013</c:v>
                </c:pt>
                <c:pt idx="23">
                  <c:v>36.277300000000011</c:v>
                </c:pt>
                <c:pt idx="24">
                  <c:v>35.812100000000001</c:v>
                </c:pt>
                <c:pt idx="25">
                  <c:v>34.980000000000004</c:v>
                </c:pt>
                <c:pt idx="26">
                  <c:v>34.587699999999998</c:v>
                </c:pt>
                <c:pt idx="27">
                  <c:v>33.884999999999998</c:v>
                </c:pt>
                <c:pt idx="28">
                  <c:v>33.553600000000003</c:v>
                </c:pt>
                <c:pt idx="29">
                  <c:v>32.959200000000003</c:v>
                </c:pt>
                <c:pt idx="30">
                  <c:v>32.678800000000003</c:v>
                </c:pt>
                <c:pt idx="31">
                  <c:v>32.175200000000011</c:v>
                </c:pt>
                <c:pt idx="32">
                  <c:v>31.9375</c:v>
                </c:pt>
                <c:pt idx="33">
                  <c:v>31.510100000000001</c:v>
                </c:pt>
                <c:pt idx="34">
                  <c:v>31.308399999999974</c:v>
                </c:pt>
                <c:pt idx="35">
                  <c:v>30.944999999999986</c:v>
                </c:pt>
                <c:pt idx="36">
                  <c:v>30.77359999999997</c:v>
                </c:pt>
                <c:pt idx="37">
                  <c:v>30.464299999999973</c:v>
                </c:pt>
                <c:pt idx="38">
                  <c:v>30.3535</c:v>
                </c:pt>
                <c:pt idx="39">
                  <c:v>30.148399999999974</c:v>
                </c:pt>
                <c:pt idx="40">
                  <c:v>29.874300000000005</c:v>
                </c:pt>
                <c:pt idx="41">
                  <c:v>29.776700000000002</c:v>
                </c:pt>
                <c:pt idx="42">
                  <c:v>29.5975</c:v>
                </c:pt>
                <c:pt idx="43">
                  <c:v>29.532900000000001</c:v>
                </c:pt>
                <c:pt idx="44">
                  <c:v>29.440599999999975</c:v>
                </c:pt>
                <c:pt idx="45">
                  <c:v>29.395800000000001</c:v>
                </c:pt>
                <c:pt idx="46">
                  <c:v>29.310500000000001</c:v>
                </c:pt>
                <c:pt idx="47">
                  <c:v>29.1905</c:v>
                </c:pt>
                <c:pt idx="48">
                  <c:v>34.534700000000001</c:v>
                </c:pt>
                <c:pt idx="49">
                  <c:v>38.424400000000006</c:v>
                </c:pt>
                <c:pt idx="50">
                  <c:v>45.726300000000045</c:v>
                </c:pt>
                <c:pt idx="51">
                  <c:v>48.289000000000001</c:v>
                </c:pt>
                <c:pt idx="52">
                  <c:v>51.666600000000003</c:v>
                </c:pt>
                <c:pt idx="53">
                  <c:v>53.208000000000013</c:v>
                </c:pt>
                <c:pt idx="54">
                  <c:v>54.963900000000002</c:v>
                </c:pt>
                <c:pt idx="55">
                  <c:v>54.1036</c:v>
                </c:pt>
                <c:pt idx="56">
                  <c:v>52.181100000000001</c:v>
                </c:pt>
                <c:pt idx="57">
                  <c:v>51.275200000000012</c:v>
                </c:pt>
                <c:pt idx="58">
                  <c:v>49.656200000000005</c:v>
                </c:pt>
                <c:pt idx="59">
                  <c:v>48.892700000000012</c:v>
                </c:pt>
                <c:pt idx="60">
                  <c:v>47.526300000000013</c:v>
                </c:pt>
                <c:pt idx="61">
                  <c:v>46.881599999999999</c:v>
                </c:pt>
                <c:pt idx="62">
                  <c:v>45.72570000000006</c:v>
                </c:pt>
                <c:pt idx="63">
                  <c:v>45.1798</c:v>
                </c:pt>
                <c:pt idx="64">
                  <c:v>44.425700000000013</c:v>
                </c:pt>
                <c:pt idx="65">
                  <c:v>44.064500000000002</c:v>
                </c:pt>
                <c:pt idx="66">
                  <c:v>43.398100000000042</c:v>
                </c:pt>
                <c:pt idx="67">
                  <c:v>42.509900000000002</c:v>
                </c:pt>
                <c:pt idx="68">
                  <c:v>42.19230000000006</c:v>
                </c:pt>
                <c:pt idx="69">
                  <c:v>41.610700000000001</c:v>
                </c:pt>
                <c:pt idx="70">
                  <c:v>41.333100000000002</c:v>
                </c:pt>
                <c:pt idx="71">
                  <c:v>40.824000000000005</c:v>
                </c:pt>
                <c:pt idx="72">
                  <c:v>40.639700000000012</c:v>
                </c:pt>
                <c:pt idx="73">
                  <c:v>40.294300000000042</c:v>
                </c:pt>
                <c:pt idx="74">
                  <c:v>39.823</c:v>
                </c:pt>
                <c:pt idx="75">
                  <c:v>39.599100000000043</c:v>
                </c:pt>
                <c:pt idx="76">
                  <c:v>39.49</c:v>
                </c:pt>
                <c:pt idx="77">
                  <c:v>39.2819</c:v>
                </c:pt>
                <c:pt idx="78">
                  <c:v>39.180400000000006</c:v>
                </c:pt>
                <c:pt idx="79">
                  <c:v>38.986800000000002</c:v>
                </c:pt>
                <c:pt idx="80">
                  <c:v>38.715900000000012</c:v>
                </c:pt>
                <c:pt idx="81">
                  <c:v>38.348600000000005</c:v>
                </c:pt>
                <c:pt idx="82">
                  <c:v>38.216700000000003</c:v>
                </c:pt>
                <c:pt idx="83">
                  <c:v>38.03</c:v>
                </c:pt>
                <c:pt idx="84">
                  <c:v>37.694800000000001</c:v>
                </c:pt>
                <c:pt idx="85">
                  <c:v>37.575100000000013</c:v>
                </c:pt>
                <c:pt idx="86">
                  <c:v>37.516600000000004</c:v>
                </c:pt>
                <c:pt idx="87">
                  <c:v>37.404499999999999</c:v>
                </c:pt>
                <c:pt idx="88">
                  <c:v>37.349699999999999</c:v>
                </c:pt>
                <c:pt idx="89">
                  <c:v>37.244600000000005</c:v>
                </c:pt>
                <c:pt idx="90">
                  <c:v>37.078600000000002</c:v>
                </c:pt>
                <c:pt idx="91">
                  <c:v>50.091000000000001</c:v>
                </c:pt>
                <c:pt idx="92">
                  <c:v>54.699400000000011</c:v>
                </c:pt>
                <c:pt idx="93">
                  <c:v>60.369300000000003</c:v>
                </c:pt>
                <c:pt idx="94">
                  <c:v>60.1447</c:v>
                </c:pt>
                <c:pt idx="95">
                  <c:v>59.306200000000004</c:v>
                </c:pt>
                <c:pt idx="96">
                  <c:v>57.761800000000001</c:v>
                </c:pt>
                <c:pt idx="97">
                  <c:v>57.2044</c:v>
                </c:pt>
                <c:pt idx="98">
                  <c:v>56.168400000000013</c:v>
                </c:pt>
                <c:pt idx="99">
                  <c:v>55.669600000000003</c:v>
                </c:pt>
                <c:pt idx="100">
                  <c:v>54.741800000000005</c:v>
                </c:pt>
                <c:pt idx="101">
                  <c:v>53.490100000000012</c:v>
                </c:pt>
                <c:pt idx="102">
                  <c:v>52.897800000000004</c:v>
                </c:pt>
                <c:pt idx="103">
                  <c:v>52.077300000000001</c:v>
                </c:pt>
                <c:pt idx="104">
                  <c:v>50.981000000000002</c:v>
                </c:pt>
                <c:pt idx="105">
                  <c:v>50.588500000000003</c:v>
                </c:pt>
                <c:pt idx="106">
                  <c:v>50.037200000000006</c:v>
                </c:pt>
                <c:pt idx="107">
                  <c:v>49.835800000000006</c:v>
                </c:pt>
                <c:pt idx="108">
                  <c:v>49.452400000000004</c:v>
                </c:pt>
                <c:pt idx="109">
                  <c:v>49.26550000000006</c:v>
                </c:pt>
                <c:pt idx="110">
                  <c:v>48.909500000000001</c:v>
                </c:pt>
                <c:pt idx="111">
                  <c:v>48.736000000000011</c:v>
                </c:pt>
                <c:pt idx="112">
                  <c:v>48.405300000000011</c:v>
                </c:pt>
                <c:pt idx="113">
                  <c:v>47.943200000000004</c:v>
                </c:pt>
                <c:pt idx="114">
                  <c:v>47.135300000000043</c:v>
                </c:pt>
                <c:pt idx="115">
                  <c:v>46.759500000000003</c:v>
                </c:pt>
                <c:pt idx="116">
                  <c:v>46.099800000000002</c:v>
                </c:pt>
                <c:pt idx="117">
                  <c:v>46.019200000000005</c:v>
                </c:pt>
                <c:pt idx="118">
                  <c:v>45.863300000000002</c:v>
                </c:pt>
                <c:pt idx="119">
                  <c:v>45.5715</c:v>
                </c:pt>
                <c:pt idx="120">
                  <c:v>45.056699999999999</c:v>
                </c:pt>
                <c:pt idx="121">
                  <c:v>44.816600000000001</c:v>
                </c:pt>
                <c:pt idx="122">
                  <c:v>44.391300000000001</c:v>
                </c:pt>
                <c:pt idx="123">
                  <c:v>44.339400000000005</c:v>
                </c:pt>
                <c:pt idx="124">
                  <c:v>44.263400000000011</c:v>
                </c:pt>
                <c:pt idx="125">
                  <c:v>44.153500000000001</c:v>
                </c:pt>
                <c:pt idx="126">
                  <c:v>43.948100000000011</c:v>
                </c:pt>
                <c:pt idx="127">
                  <c:v>43.669500000000042</c:v>
                </c:pt>
                <c:pt idx="128">
                  <c:v>43.569700000000012</c:v>
                </c:pt>
                <c:pt idx="129">
                  <c:v>43.420300000000012</c:v>
                </c:pt>
                <c:pt idx="130">
                  <c:v>55.706500000000013</c:v>
                </c:pt>
                <c:pt idx="131">
                  <c:v>57.210300000000011</c:v>
                </c:pt>
                <c:pt idx="132">
                  <c:v>60.1342</c:v>
                </c:pt>
                <c:pt idx="133">
                  <c:v>64.973600000000005</c:v>
                </c:pt>
                <c:pt idx="134">
                  <c:v>65.976200000000006</c:v>
                </c:pt>
                <c:pt idx="135">
                  <c:v>65.039500000000004</c:v>
                </c:pt>
                <c:pt idx="136">
                  <c:v>63.283200000000001</c:v>
                </c:pt>
                <c:pt idx="137">
                  <c:v>62.454299999999996</c:v>
                </c:pt>
                <c:pt idx="138">
                  <c:v>60.969100000000012</c:v>
                </c:pt>
                <c:pt idx="139">
                  <c:v>60.267700000000012</c:v>
                </c:pt>
                <c:pt idx="140">
                  <c:v>59.009</c:v>
                </c:pt>
                <c:pt idx="141">
                  <c:v>58.414200000000001</c:v>
                </c:pt>
                <c:pt idx="142">
                  <c:v>57.344999999999999</c:v>
                </c:pt>
                <c:pt idx="143">
                  <c:v>56.839500000000001</c:v>
                </c:pt>
                <c:pt idx="144">
                  <c:v>55.929100000000012</c:v>
                </c:pt>
                <c:pt idx="145">
                  <c:v>55.601800000000004</c:v>
                </c:pt>
                <c:pt idx="146">
                  <c:v>54.996700000000011</c:v>
                </c:pt>
                <c:pt idx="147">
                  <c:v>54.706400000000002</c:v>
                </c:pt>
                <c:pt idx="148">
                  <c:v>54.296000000000049</c:v>
                </c:pt>
                <c:pt idx="149">
                  <c:v>53.731300000000012</c:v>
                </c:pt>
                <c:pt idx="150">
                  <c:v>53.526800000000001</c:v>
                </c:pt>
                <c:pt idx="151">
                  <c:v>53.1434</c:v>
                </c:pt>
                <c:pt idx="152">
                  <c:v>52.465300000000013</c:v>
                </c:pt>
                <c:pt idx="153">
                  <c:v>52.223800000000011</c:v>
                </c:pt>
                <c:pt idx="154">
                  <c:v>52.106000000000002</c:v>
                </c:pt>
                <c:pt idx="155">
                  <c:v>51.935600000000001</c:v>
                </c:pt>
                <c:pt idx="156">
                  <c:v>51.6175</c:v>
                </c:pt>
                <c:pt idx="157">
                  <c:v>51.059800000000003</c:v>
                </c:pt>
                <c:pt idx="158">
                  <c:v>50.800400000000003</c:v>
                </c:pt>
                <c:pt idx="159">
                  <c:v>50.343800000000002</c:v>
                </c:pt>
                <c:pt idx="160">
                  <c:v>50.131300000000003</c:v>
                </c:pt>
                <c:pt idx="161">
                  <c:v>49.755900000000011</c:v>
                </c:pt>
                <c:pt idx="162">
                  <c:v>49.581099999999999</c:v>
                </c:pt>
                <c:pt idx="163">
                  <c:v>49.272400000000012</c:v>
                </c:pt>
                <c:pt idx="164">
                  <c:v>49.105300000000042</c:v>
                </c:pt>
                <c:pt idx="165">
                  <c:v>62.170700000000011</c:v>
                </c:pt>
                <c:pt idx="166">
                  <c:v>68.096700000000013</c:v>
                </c:pt>
                <c:pt idx="167">
                  <c:v>71.786100000000005</c:v>
                </c:pt>
                <c:pt idx="168">
                  <c:v>70.499500000000026</c:v>
                </c:pt>
                <c:pt idx="169">
                  <c:v>68.250900000000001</c:v>
                </c:pt>
                <c:pt idx="170">
                  <c:v>67.212900000000005</c:v>
                </c:pt>
                <c:pt idx="171">
                  <c:v>65.425200000000004</c:v>
                </c:pt>
                <c:pt idx="172">
                  <c:v>65.206599999999995</c:v>
                </c:pt>
                <c:pt idx="173">
                  <c:v>64.786100000000005</c:v>
                </c:pt>
                <c:pt idx="174">
                  <c:v>64.007199999999997</c:v>
                </c:pt>
                <c:pt idx="175">
                  <c:v>62.962200000000003</c:v>
                </c:pt>
                <c:pt idx="176">
                  <c:v>62.469200000000001</c:v>
                </c:pt>
                <c:pt idx="177">
                  <c:v>61.585300000000011</c:v>
                </c:pt>
                <c:pt idx="178">
                  <c:v>61.168100000000059</c:v>
                </c:pt>
                <c:pt idx="179">
                  <c:v>60.418200000000006</c:v>
                </c:pt>
                <c:pt idx="180">
                  <c:v>60.063900000000011</c:v>
                </c:pt>
                <c:pt idx="181">
                  <c:v>59.425700000000013</c:v>
                </c:pt>
                <c:pt idx="182">
                  <c:v>59.123900000000013</c:v>
                </c:pt>
                <c:pt idx="183">
                  <c:v>58.579100000000011</c:v>
                </c:pt>
                <c:pt idx="184">
                  <c:v>58.321300000000001</c:v>
                </c:pt>
                <c:pt idx="185">
                  <c:v>57.854699999999994</c:v>
                </c:pt>
                <c:pt idx="186">
                  <c:v>57.633800000000001</c:v>
                </c:pt>
                <c:pt idx="187">
                  <c:v>57.326300000000003</c:v>
                </c:pt>
                <c:pt idx="188">
                  <c:v>57.178700000000013</c:v>
                </c:pt>
                <c:pt idx="189">
                  <c:v>56.904400000000003</c:v>
                </c:pt>
                <c:pt idx="190">
                  <c:v>56.772600000000011</c:v>
                </c:pt>
                <c:pt idx="191">
                  <c:v>56.527300000000011</c:v>
                </c:pt>
                <c:pt idx="192">
                  <c:v>56.409500000000001</c:v>
                </c:pt>
                <c:pt idx="193">
                  <c:v>56.189900000000002</c:v>
                </c:pt>
                <c:pt idx="194">
                  <c:v>56.084400000000002</c:v>
                </c:pt>
                <c:pt idx="195">
                  <c:v>55.887599999999999</c:v>
                </c:pt>
                <c:pt idx="196">
                  <c:v>55.793000000000013</c:v>
                </c:pt>
                <c:pt idx="197">
                  <c:v>55.616300000000003</c:v>
                </c:pt>
                <c:pt idx="198">
                  <c:v>55.531500000000001</c:v>
                </c:pt>
                <c:pt idx="199">
                  <c:v>55.353299999999997</c:v>
                </c:pt>
                <c:pt idx="200">
                  <c:v>66.258099999999999</c:v>
                </c:pt>
                <c:pt idx="201">
                  <c:v>70.408699999999996</c:v>
                </c:pt>
                <c:pt idx="202">
                  <c:v>77.323099999999982</c:v>
                </c:pt>
                <c:pt idx="203">
                  <c:v>77.653299999999987</c:v>
                </c:pt>
                <c:pt idx="204">
                  <c:v>77.481300000000005</c:v>
                </c:pt>
                <c:pt idx="205">
                  <c:v>77.031999999999996</c:v>
                </c:pt>
                <c:pt idx="206">
                  <c:v>76.354900000000001</c:v>
                </c:pt>
                <c:pt idx="207">
                  <c:v>75.110900000000001</c:v>
                </c:pt>
                <c:pt idx="208">
                  <c:v>74.515600000000006</c:v>
                </c:pt>
                <c:pt idx="209">
                  <c:v>73.420599999999993</c:v>
                </c:pt>
                <c:pt idx="210">
                  <c:v>72.896299999999997</c:v>
                </c:pt>
                <c:pt idx="211">
                  <c:v>72.157899999999998</c:v>
                </c:pt>
                <c:pt idx="212">
                  <c:v>70.848799999999983</c:v>
                </c:pt>
                <c:pt idx="213">
                  <c:v>70.234300000000005</c:v>
                </c:pt>
                <c:pt idx="214">
                  <c:v>69.142299999999992</c:v>
                </c:pt>
                <c:pt idx="215">
                  <c:v>68.751900000000006</c:v>
                </c:pt>
                <c:pt idx="216">
                  <c:v>68.037200000000027</c:v>
                </c:pt>
                <c:pt idx="217">
                  <c:v>67.696100000000001</c:v>
                </c:pt>
                <c:pt idx="218">
                  <c:v>67.070799999999949</c:v>
                </c:pt>
                <c:pt idx="219">
                  <c:v>66.844499999999996</c:v>
                </c:pt>
                <c:pt idx="220">
                  <c:v>66.420299999999997</c:v>
                </c:pt>
                <c:pt idx="221">
                  <c:v>65.671199999999999</c:v>
                </c:pt>
                <c:pt idx="222">
                  <c:v>65.404399999999995</c:v>
                </c:pt>
                <c:pt idx="223">
                  <c:v>65.031700000000001</c:v>
                </c:pt>
                <c:pt idx="224">
                  <c:v>64.379699999999985</c:v>
                </c:pt>
                <c:pt idx="225">
                  <c:v>64.148699999999991</c:v>
                </c:pt>
                <c:pt idx="226">
                  <c:v>63.730600000000003</c:v>
                </c:pt>
                <c:pt idx="227">
                  <c:v>63.532800000000002</c:v>
                </c:pt>
                <c:pt idx="228">
                  <c:v>63.1738</c:v>
                </c:pt>
                <c:pt idx="229">
                  <c:v>63.003800000000005</c:v>
                </c:pt>
                <c:pt idx="230">
                  <c:v>62.694800000000001</c:v>
                </c:pt>
                <c:pt idx="231">
                  <c:v>62.548500000000011</c:v>
                </c:pt>
                <c:pt idx="232">
                  <c:v>62.2819</c:v>
                </c:pt>
                <c:pt idx="233">
                  <c:v>62.1556</c:v>
                </c:pt>
                <c:pt idx="234">
                  <c:v>61.925200000000011</c:v>
                </c:pt>
                <c:pt idx="235">
                  <c:v>61.816000000000003</c:v>
                </c:pt>
                <c:pt idx="236">
                  <c:v>64.668899999999979</c:v>
                </c:pt>
                <c:pt idx="237">
                  <c:v>69.654600000000002</c:v>
                </c:pt>
                <c:pt idx="238">
                  <c:v>78.670799999999915</c:v>
                </c:pt>
                <c:pt idx="239">
                  <c:v>82.564400000000006</c:v>
                </c:pt>
                <c:pt idx="240">
                  <c:v>83.063699999999997</c:v>
                </c:pt>
                <c:pt idx="241">
                  <c:v>82.090199999999996</c:v>
                </c:pt>
                <c:pt idx="242">
                  <c:v>80.347700000000003</c:v>
                </c:pt>
                <c:pt idx="243">
                  <c:v>79.529399999999981</c:v>
                </c:pt>
                <c:pt idx="244">
                  <c:v>78.0762</c:v>
                </c:pt>
                <c:pt idx="245">
                  <c:v>77.393299999999996</c:v>
                </c:pt>
                <c:pt idx="246">
                  <c:v>76.178299999999979</c:v>
                </c:pt>
                <c:pt idx="247">
                  <c:v>75.606899999999982</c:v>
                </c:pt>
                <c:pt idx="248">
                  <c:v>74.5886</c:v>
                </c:pt>
                <c:pt idx="249">
                  <c:v>74.10939999999998</c:v>
                </c:pt>
                <c:pt idx="250">
                  <c:v>73.450199999999995</c:v>
                </c:pt>
                <c:pt idx="251">
                  <c:v>73.135299999999987</c:v>
                </c:pt>
                <c:pt idx="252">
                  <c:v>72.692599999999999</c:v>
                </c:pt>
                <c:pt idx="253">
                  <c:v>71.910300000000007</c:v>
                </c:pt>
                <c:pt idx="254">
                  <c:v>71.631600000000006</c:v>
                </c:pt>
                <c:pt idx="255">
                  <c:v>71.123499999999979</c:v>
                </c:pt>
                <c:pt idx="256">
                  <c:v>70.881799999999998</c:v>
                </c:pt>
                <c:pt idx="257">
                  <c:v>70.440600000000117</c:v>
                </c:pt>
                <c:pt idx="258">
                  <c:v>70.230500000000006</c:v>
                </c:pt>
                <c:pt idx="259">
                  <c:v>69.936499999999995</c:v>
                </c:pt>
                <c:pt idx="260">
                  <c:v>69.794700000000006</c:v>
                </c:pt>
                <c:pt idx="261">
                  <c:v>69.52979999999998</c:v>
                </c:pt>
                <c:pt idx="262">
                  <c:v>69.169999999999987</c:v>
                </c:pt>
                <c:pt idx="263">
                  <c:v>68.9996000000001</c:v>
                </c:pt>
                <c:pt idx="264">
                  <c:v>68.690299999999993</c:v>
                </c:pt>
                <c:pt idx="265">
                  <c:v>68.543800000000005</c:v>
                </c:pt>
                <c:pt idx="266">
                  <c:v>68.2774</c:v>
                </c:pt>
                <c:pt idx="267">
                  <c:v>68.151299999999992</c:v>
                </c:pt>
                <c:pt idx="268">
                  <c:v>67.921600000000026</c:v>
                </c:pt>
                <c:pt idx="269">
                  <c:v>67.812899999999999</c:v>
                </c:pt>
                <c:pt idx="270">
                  <c:v>67.614700000000013</c:v>
                </c:pt>
                <c:pt idx="271">
                  <c:v>67.521000000000001</c:v>
                </c:pt>
                <c:pt idx="272">
                  <c:v>68.5625</c:v>
                </c:pt>
                <c:pt idx="273">
                  <c:v>72.622499999999988</c:v>
                </c:pt>
                <c:pt idx="274">
                  <c:v>79.733900000000006</c:v>
                </c:pt>
                <c:pt idx="275">
                  <c:v>87.667999999999992</c:v>
                </c:pt>
                <c:pt idx="276">
                  <c:v>90.133899999999983</c:v>
                </c:pt>
                <c:pt idx="277">
                  <c:v>88.092699999999994</c:v>
                </c:pt>
                <c:pt idx="278">
                  <c:v>87.365200000000002</c:v>
                </c:pt>
                <c:pt idx="279">
                  <c:v>86.351399999999998</c:v>
                </c:pt>
                <c:pt idx="280">
                  <c:v>84.589399999999998</c:v>
                </c:pt>
                <c:pt idx="281">
                  <c:v>83.964799999999997</c:v>
                </c:pt>
                <c:pt idx="282">
                  <c:v>83.661199999999994</c:v>
                </c:pt>
                <c:pt idx="283">
                  <c:v>83.224199999999996</c:v>
                </c:pt>
                <c:pt idx="284">
                  <c:v>82.4174000000001</c:v>
                </c:pt>
                <c:pt idx="285">
                  <c:v>81.031599999999997</c:v>
                </c:pt>
                <c:pt idx="286">
                  <c:v>80.392299999999992</c:v>
                </c:pt>
                <c:pt idx="287">
                  <c:v>79.290899999999993</c:v>
                </c:pt>
                <c:pt idx="288">
                  <c:v>78.782299999999992</c:v>
                </c:pt>
                <c:pt idx="289">
                  <c:v>77.903200000000027</c:v>
                </c:pt>
                <c:pt idx="290">
                  <c:v>77.593000000000004</c:v>
                </c:pt>
                <c:pt idx="291">
                  <c:v>77.036799999999999</c:v>
                </c:pt>
                <c:pt idx="292">
                  <c:v>76.774699999999996</c:v>
                </c:pt>
                <c:pt idx="293">
                  <c:v>76.304100000000005</c:v>
                </c:pt>
                <c:pt idx="294">
                  <c:v>76.135399999999919</c:v>
                </c:pt>
                <c:pt idx="295">
                  <c:v>75.824399999999983</c:v>
                </c:pt>
                <c:pt idx="296">
                  <c:v>75.675599999999989</c:v>
                </c:pt>
                <c:pt idx="297">
                  <c:v>75.400800000000004</c:v>
                </c:pt>
                <c:pt idx="298">
                  <c:v>75.269400000000005</c:v>
                </c:pt>
                <c:pt idx="299">
                  <c:v>75.026399999999981</c:v>
                </c:pt>
                <c:pt idx="300">
                  <c:v>74.910200000000088</c:v>
                </c:pt>
                <c:pt idx="301">
                  <c:v>74.695300000000003</c:v>
                </c:pt>
                <c:pt idx="302">
                  <c:v>74.592600000000004</c:v>
                </c:pt>
                <c:pt idx="303">
                  <c:v>74.402299999999997</c:v>
                </c:pt>
                <c:pt idx="304">
                  <c:v>74.311400000000006</c:v>
                </c:pt>
                <c:pt idx="305">
                  <c:v>74.143000000000001</c:v>
                </c:pt>
                <c:pt idx="306">
                  <c:v>73.918700000000001</c:v>
                </c:pt>
                <c:pt idx="307">
                  <c:v>73.836500000000001</c:v>
                </c:pt>
                <c:pt idx="308">
                  <c:v>77.762600000000006</c:v>
                </c:pt>
                <c:pt idx="309">
                  <c:v>82.050200000000004</c:v>
                </c:pt>
                <c:pt idx="310">
                  <c:v>90.012200000000007</c:v>
                </c:pt>
                <c:pt idx="311">
                  <c:v>93.578000000000003</c:v>
                </c:pt>
                <c:pt idx="312">
                  <c:v>97.497100000000088</c:v>
                </c:pt>
                <c:pt idx="313">
                  <c:v>98.559600000000003</c:v>
                </c:pt>
                <c:pt idx="314">
                  <c:v>97.290600000000026</c:v>
                </c:pt>
                <c:pt idx="315">
                  <c:v>95.462300000000013</c:v>
                </c:pt>
                <c:pt idx="316">
                  <c:v>94.601299999999995</c:v>
                </c:pt>
                <c:pt idx="317">
                  <c:v>93.064600000000027</c:v>
                </c:pt>
                <c:pt idx="318">
                  <c:v>92.340400000000002</c:v>
                </c:pt>
                <c:pt idx="319">
                  <c:v>91.046000000000006</c:v>
                </c:pt>
                <c:pt idx="320">
                  <c:v>90.435599999999994</c:v>
                </c:pt>
                <c:pt idx="321">
                  <c:v>89.594300000000004</c:v>
                </c:pt>
                <c:pt idx="322">
                  <c:v>89.191800000000001</c:v>
                </c:pt>
                <c:pt idx="323">
                  <c:v>88.451099999999997</c:v>
                </c:pt>
                <c:pt idx="324">
                  <c:v>87.467200000000105</c:v>
                </c:pt>
                <c:pt idx="325">
                  <c:v>87.116</c:v>
                </c:pt>
                <c:pt idx="326">
                  <c:v>86.474700000000013</c:v>
                </c:pt>
                <c:pt idx="327">
                  <c:v>86.1691</c:v>
                </c:pt>
                <c:pt idx="328">
                  <c:v>85.610399999999998</c:v>
                </c:pt>
                <c:pt idx="329">
                  <c:v>85.343999999999994</c:v>
                </c:pt>
                <c:pt idx="330">
                  <c:v>84.856499999999983</c:v>
                </c:pt>
                <c:pt idx="331">
                  <c:v>84.623999999999981</c:v>
                </c:pt>
                <c:pt idx="332">
                  <c:v>84.197999999999993</c:v>
                </c:pt>
                <c:pt idx="333">
                  <c:v>83.994700000000023</c:v>
                </c:pt>
                <c:pt idx="334">
                  <c:v>83.709400000000002</c:v>
                </c:pt>
                <c:pt idx="335">
                  <c:v>83.2059</c:v>
                </c:pt>
                <c:pt idx="336">
                  <c:v>82.971100000000007</c:v>
                </c:pt>
                <c:pt idx="337">
                  <c:v>82.55589999999998</c:v>
                </c:pt>
                <c:pt idx="338">
                  <c:v>82.408500000000004</c:v>
                </c:pt>
                <c:pt idx="339">
                  <c:v>82.336799999999982</c:v>
                </c:pt>
                <c:pt idx="340">
                  <c:v>82.1999</c:v>
                </c:pt>
                <c:pt idx="341">
                  <c:v>82.133299999999991</c:v>
                </c:pt>
                <c:pt idx="342">
                  <c:v>82.006200000000007</c:v>
                </c:pt>
                <c:pt idx="343">
                  <c:v>81.82859999999998</c:v>
                </c:pt>
                <c:pt idx="344">
                  <c:v>81.518299999999996</c:v>
                </c:pt>
                <c:pt idx="345">
                  <c:v>81.375199999999978</c:v>
                </c:pt>
                <c:pt idx="346">
                  <c:v>87.707800000000006</c:v>
                </c:pt>
                <c:pt idx="347">
                  <c:v>92.803899999999999</c:v>
                </c:pt>
                <c:pt idx="348">
                  <c:v>101.43600000000002</c:v>
                </c:pt>
                <c:pt idx="349">
                  <c:v>105.07</c:v>
                </c:pt>
                <c:pt idx="350">
                  <c:v>104.069</c:v>
                </c:pt>
                <c:pt idx="351">
                  <c:v>103.04100000000008</c:v>
                </c:pt>
                <c:pt idx="352">
                  <c:v>101.223</c:v>
                </c:pt>
                <c:pt idx="353">
                  <c:v>100.36999999999999</c:v>
                </c:pt>
                <c:pt idx="354">
                  <c:v>98.861099999999993</c:v>
                </c:pt>
                <c:pt idx="355">
                  <c:v>98.322099999999978</c:v>
                </c:pt>
                <c:pt idx="356">
                  <c:v>97.338700000000003</c:v>
                </c:pt>
                <c:pt idx="357">
                  <c:v>96.86999999999999</c:v>
                </c:pt>
                <c:pt idx="358">
                  <c:v>96.013999999999996</c:v>
                </c:pt>
                <c:pt idx="359">
                  <c:v>94.889499999999998</c:v>
                </c:pt>
                <c:pt idx="360">
                  <c:v>94.489800000000002</c:v>
                </c:pt>
                <c:pt idx="361">
                  <c:v>93.766000000000005</c:v>
                </c:pt>
                <c:pt idx="362">
                  <c:v>92.826599999999999</c:v>
                </c:pt>
                <c:pt idx="363">
                  <c:v>92.494700000000023</c:v>
                </c:pt>
                <c:pt idx="364">
                  <c:v>91.899000000000001</c:v>
                </c:pt>
                <c:pt idx="365">
                  <c:v>91.617999999999995</c:v>
                </c:pt>
                <c:pt idx="366">
                  <c:v>91.113</c:v>
                </c:pt>
                <c:pt idx="367">
                  <c:v>90.932000000000002</c:v>
                </c:pt>
                <c:pt idx="368">
                  <c:v>90.597800000000007</c:v>
                </c:pt>
                <c:pt idx="369">
                  <c:v>90.152499999999989</c:v>
                </c:pt>
                <c:pt idx="370">
                  <c:v>89.993799999999993</c:v>
                </c:pt>
                <c:pt idx="371">
                  <c:v>89.703100000000006</c:v>
                </c:pt>
                <c:pt idx="372">
                  <c:v>89.564800000000005</c:v>
                </c:pt>
                <c:pt idx="373">
                  <c:v>89.311300000000003</c:v>
                </c:pt>
                <c:pt idx="374">
                  <c:v>89.219899999999996</c:v>
                </c:pt>
                <c:pt idx="375">
                  <c:v>89.0488</c:v>
                </c:pt>
                <c:pt idx="376">
                  <c:v>88.747600000000105</c:v>
                </c:pt>
                <c:pt idx="377">
                  <c:v>88.607900000000001</c:v>
                </c:pt>
                <c:pt idx="378">
                  <c:v>88.362099999999998</c:v>
                </c:pt>
                <c:pt idx="379">
                  <c:v>88.247900000000101</c:v>
                </c:pt>
                <c:pt idx="380">
                  <c:v>97.004800000000003</c:v>
                </c:pt>
                <c:pt idx="381">
                  <c:v>102.976</c:v>
                </c:pt>
                <c:pt idx="382">
                  <c:v>111.79600000000002</c:v>
                </c:pt>
                <c:pt idx="383">
                  <c:v>114.181</c:v>
                </c:pt>
                <c:pt idx="384">
                  <c:v>112.268</c:v>
                </c:pt>
                <c:pt idx="385">
                  <c:v>111.363</c:v>
                </c:pt>
                <c:pt idx="386">
                  <c:v>110.11499999999999</c:v>
                </c:pt>
                <c:pt idx="387">
                  <c:v>107.98399999999999</c:v>
                </c:pt>
                <c:pt idx="388">
                  <c:v>107.003</c:v>
                </c:pt>
                <c:pt idx="389">
                  <c:v>105.32199999999999</c:v>
                </c:pt>
                <c:pt idx="390">
                  <c:v>104.548</c:v>
                </c:pt>
                <c:pt idx="391">
                  <c:v>103.21700000000008</c:v>
                </c:pt>
                <c:pt idx="392">
                  <c:v>102.60299999999998</c:v>
                </c:pt>
                <c:pt idx="393">
                  <c:v>101.545</c:v>
                </c:pt>
                <c:pt idx="394">
                  <c:v>101.17199999999998</c:v>
                </c:pt>
                <c:pt idx="395">
                  <c:v>100.505</c:v>
                </c:pt>
                <c:pt idx="396">
                  <c:v>100.191</c:v>
                </c:pt>
                <c:pt idx="397">
                  <c:v>99.627899999999983</c:v>
                </c:pt>
                <c:pt idx="398">
                  <c:v>99.426300000000012</c:v>
                </c:pt>
                <c:pt idx="399">
                  <c:v>99.142499999999998</c:v>
                </c:pt>
                <c:pt idx="400">
                  <c:v>98.639299999999992</c:v>
                </c:pt>
                <c:pt idx="401">
                  <c:v>98.460200000000086</c:v>
                </c:pt>
                <c:pt idx="402">
                  <c:v>98.133099999999999</c:v>
                </c:pt>
                <c:pt idx="403">
                  <c:v>97.977599999999995</c:v>
                </c:pt>
                <c:pt idx="404">
                  <c:v>97.693399999999983</c:v>
                </c:pt>
                <c:pt idx="405">
                  <c:v>97.558300000000003</c:v>
                </c:pt>
                <c:pt idx="406">
                  <c:v>97.311400000000006</c:v>
                </c:pt>
                <c:pt idx="407">
                  <c:v>97.194100000000006</c:v>
                </c:pt>
                <c:pt idx="408">
                  <c:v>96.979600000000005</c:v>
                </c:pt>
                <c:pt idx="409">
                  <c:v>96.698499999999981</c:v>
                </c:pt>
                <c:pt idx="410">
                  <c:v>96.664400000000001</c:v>
                </c:pt>
                <c:pt idx="411">
                  <c:v>96.598100000000002</c:v>
                </c:pt>
                <c:pt idx="412">
                  <c:v>96.512299999999996</c:v>
                </c:pt>
                <c:pt idx="413">
                  <c:v>106.215</c:v>
                </c:pt>
                <c:pt idx="414">
                  <c:v>109.83199999999999</c:v>
                </c:pt>
                <c:pt idx="415">
                  <c:v>116.104</c:v>
                </c:pt>
                <c:pt idx="416">
                  <c:v>118.881</c:v>
                </c:pt>
                <c:pt idx="417">
                  <c:v>121.279</c:v>
                </c:pt>
                <c:pt idx="418">
                  <c:v>121.01700000000002</c:v>
                </c:pt>
                <c:pt idx="419">
                  <c:v>119.51</c:v>
                </c:pt>
                <c:pt idx="420">
                  <c:v>118.64</c:v>
                </c:pt>
                <c:pt idx="421">
                  <c:v>118.64</c:v>
                </c:pt>
                <c:pt idx="422">
                  <c:v>116.76900000000002</c:v>
                </c:pt>
                <c:pt idx="423">
                  <c:v>116.31699999999999</c:v>
                </c:pt>
                <c:pt idx="424">
                  <c:v>115.88</c:v>
                </c:pt>
                <c:pt idx="425">
                  <c:v>115.06</c:v>
                </c:pt>
                <c:pt idx="426">
                  <c:v>113.613</c:v>
                </c:pt>
                <c:pt idx="427">
                  <c:v>112.935</c:v>
                </c:pt>
                <c:pt idx="428">
                  <c:v>111.733</c:v>
                </c:pt>
                <c:pt idx="429">
                  <c:v>111.169</c:v>
                </c:pt>
                <c:pt idx="430">
                  <c:v>110.39700000000002</c:v>
                </c:pt>
                <c:pt idx="431">
                  <c:v>110.02800000000001</c:v>
                </c:pt>
                <c:pt idx="432">
                  <c:v>109.354</c:v>
                </c:pt>
                <c:pt idx="433">
                  <c:v>109.032</c:v>
                </c:pt>
                <c:pt idx="434">
                  <c:v>108.44200000000002</c:v>
                </c:pt>
                <c:pt idx="435">
                  <c:v>108.16</c:v>
                </c:pt>
                <c:pt idx="436">
                  <c:v>107.642</c:v>
                </c:pt>
                <c:pt idx="437">
                  <c:v>107.39400000000002</c:v>
                </c:pt>
                <c:pt idx="438">
                  <c:v>106.938</c:v>
                </c:pt>
                <c:pt idx="439">
                  <c:v>106.773</c:v>
                </c:pt>
                <c:pt idx="440">
                  <c:v>106.462</c:v>
                </c:pt>
                <c:pt idx="441">
                  <c:v>105.91100000000009</c:v>
                </c:pt>
                <c:pt idx="442">
                  <c:v>105.65199999999999</c:v>
                </c:pt>
                <c:pt idx="443">
                  <c:v>105.18899999999998</c:v>
                </c:pt>
                <c:pt idx="444">
                  <c:v>104.971</c:v>
                </c:pt>
                <c:pt idx="445">
                  <c:v>104.58199999999999</c:v>
                </c:pt>
                <c:pt idx="446">
                  <c:v>104.398</c:v>
                </c:pt>
                <c:pt idx="447">
                  <c:v>104.068</c:v>
                </c:pt>
                <c:pt idx="448">
                  <c:v>103.94900000000008</c:v>
                </c:pt>
                <c:pt idx="449">
                  <c:v>103.89100000000002</c:v>
                </c:pt>
                <c:pt idx="450">
                  <c:v>103.779</c:v>
                </c:pt>
                <c:pt idx="451">
                  <c:v>103.724</c:v>
                </c:pt>
                <c:pt idx="452">
                  <c:v>103.617</c:v>
                </c:pt>
                <c:pt idx="453">
                  <c:v>103.56100000000002</c:v>
                </c:pt>
                <c:pt idx="454">
                  <c:v>104.27</c:v>
                </c:pt>
                <c:pt idx="455">
                  <c:v>105.38200000000001</c:v>
                </c:pt>
                <c:pt idx="456">
                  <c:v>109.91700000000009</c:v>
                </c:pt>
                <c:pt idx="457">
                  <c:v>112.21100000000008</c:v>
                </c:pt>
                <c:pt idx="458">
                  <c:v>116.57</c:v>
                </c:pt>
                <c:pt idx="459">
                  <c:v>118.65600000000001</c:v>
                </c:pt>
                <c:pt idx="460">
                  <c:v>122.301</c:v>
                </c:pt>
                <c:pt idx="461">
                  <c:v>123.96700000000008</c:v>
                </c:pt>
                <c:pt idx="462">
                  <c:v>126.343</c:v>
                </c:pt>
                <c:pt idx="463">
                  <c:v>127.057</c:v>
                </c:pt>
                <c:pt idx="464">
                  <c:v>126.89400000000002</c:v>
                </c:pt>
                <c:pt idx="465">
                  <c:v>125.79300000000002</c:v>
                </c:pt>
                <c:pt idx="466">
                  <c:v>124.288</c:v>
                </c:pt>
                <c:pt idx="467">
                  <c:v>123.57</c:v>
                </c:pt>
                <c:pt idx="468">
                  <c:v>122.26300000000002</c:v>
                </c:pt>
                <c:pt idx="469">
                  <c:v>121.64</c:v>
                </c:pt>
                <c:pt idx="470">
                  <c:v>120.502</c:v>
                </c:pt>
                <c:pt idx="471">
                  <c:v>119.96000000000002</c:v>
                </c:pt>
                <c:pt idx="472">
                  <c:v>118.968</c:v>
                </c:pt>
                <c:pt idx="473">
                  <c:v>118.49400000000009</c:v>
                </c:pt>
                <c:pt idx="474">
                  <c:v>117.83</c:v>
                </c:pt>
                <c:pt idx="475">
                  <c:v>116.66200000000001</c:v>
                </c:pt>
                <c:pt idx="476">
                  <c:v>116.24600000000002</c:v>
                </c:pt>
                <c:pt idx="477">
                  <c:v>115.489</c:v>
                </c:pt>
                <c:pt idx="478">
                  <c:v>115.12899999999998</c:v>
                </c:pt>
                <c:pt idx="479">
                  <c:v>114.473</c:v>
                </c:pt>
                <c:pt idx="480">
                  <c:v>114.16</c:v>
                </c:pt>
                <c:pt idx="481">
                  <c:v>113.723</c:v>
                </c:pt>
                <c:pt idx="482">
                  <c:v>112.95699999999999</c:v>
                </c:pt>
                <c:pt idx="483">
                  <c:v>112.684</c:v>
                </c:pt>
                <c:pt idx="484">
                  <c:v>112.304</c:v>
                </c:pt>
                <c:pt idx="485">
                  <c:v>111.79300000000002</c:v>
                </c:pt>
                <c:pt idx="486">
                  <c:v>111.551</c:v>
                </c:pt>
                <c:pt idx="487">
                  <c:v>111.116</c:v>
                </c:pt>
                <c:pt idx="488">
                  <c:v>110.959</c:v>
                </c:pt>
                <c:pt idx="489">
                  <c:v>110.66800000000001</c:v>
                </c:pt>
                <c:pt idx="490">
                  <c:v>110.52800000000001</c:v>
                </c:pt>
                <c:pt idx="491">
                  <c:v>110.26900000000002</c:v>
                </c:pt>
                <c:pt idx="492">
                  <c:v>109.92100000000002</c:v>
                </c:pt>
                <c:pt idx="493">
                  <c:v>109.756</c:v>
                </c:pt>
                <c:pt idx="494">
                  <c:v>109.696</c:v>
                </c:pt>
                <c:pt idx="495">
                  <c:v>109.60799999999999</c:v>
                </c:pt>
                <c:pt idx="496">
                  <c:v>109.44200000000002</c:v>
                </c:pt>
                <c:pt idx="497">
                  <c:v>109.361</c:v>
                </c:pt>
                <c:pt idx="498">
                  <c:v>109.21000000000002</c:v>
                </c:pt>
                <c:pt idx="499">
                  <c:v>109.134</c:v>
                </c:pt>
                <c:pt idx="500">
                  <c:v>110.274</c:v>
                </c:pt>
                <c:pt idx="501">
                  <c:v>112.55200000000001</c:v>
                </c:pt>
                <c:pt idx="502">
                  <c:v>119.02200000000001</c:v>
                </c:pt>
                <c:pt idx="503">
                  <c:v>122.157</c:v>
                </c:pt>
                <c:pt idx="504">
                  <c:v>127.432</c:v>
                </c:pt>
                <c:pt idx="505">
                  <c:v>129.74799999999999</c:v>
                </c:pt>
                <c:pt idx="506">
                  <c:v>131.57599999999999</c:v>
                </c:pt>
                <c:pt idx="507">
                  <c:v>131.35600000000017</c:v>
                </c:pt>
                <c:pt idx="508">
                  <c:v>129.964</c:v>
                </c:pt>
                <c:pt idx="509">
                  <c:v>129.29900000000001</c:v>
                </c:pt>
                <c:pt idx="510">
                  <c:v>128.07599999999999</c:v>
                </c:pt>
                <c:pt idx="511">
                  <c:v>127.49000000000002</c:v>
                </c:pt>
                <c:pt idx="512">
                  <c:v>126.41300000000008</c:v>
                </c:pt>
                <c:pt idx="513">
                  <c:v>125.89700000000002</c:v>
                </c:pt>
                <c:pt idx="514">
                  <c:v>125.16999999999999</c:v>
                </c:pt>
                <c:pt idx="515">
                  <c:v>124.818</c:v>
                </c:pt>
                <c:pt idx="516">
                  <c:v>124.31399999999999</c:v>
                </c:pt>
                <c:pt idx="517">
                  <c:v>123.395</c:v>
                </c:pt>
                <c:pt idx="518">
                  <c:v>122.956</c:v>
                </c:pt>
                <c:pt idx="519">
                  <c:v>122.15300000000001</c:v>
                </c:pt>
                <c:pt idx="520">
                  <c:v>121.095</c:v>
                </c:pt>
                <c:pt idx="521">
                  <c:v>120.71700000000008</c:v>
                </c:pt>
                <c:pt idx="522">
                  <c:v>120.032</c:v>
                </c:pt>
                <c:pt idx="523">
                  <c:v>119.705</c:v>
                </c:pt>
                <c:pt idx="524">
                  <c:v>119.25</c:v>
                </c:pt>
                <c:pt idx="525">
                  <c:v>118.45399999999999</c:v>
                </c:pt>
                <c:pt idx="526">
                  <c:v>118.083</c:v>
                </c:pt>
                <c:pt idx="527">
                  <c:v>117.43100000000008</c:v>
                </c:pt>
                <c:pt idx="528">
                  <c:v>117.12599999999998</c:v>
                </c:pt>
                <c:pt idx="529">
                  <c:v>116.589</c:v>
                </c:pt>
                <c:pt idx="530">
                  <c:v>116.337</c:v>
                </c:pt>
                <c:pt idx="531">
                  <c:v>115.89</c:v>
                </c:pt>
                <c:pt idx="532">
                  <c:v>115.73</c:v>
                </c:pt>
                <c:pt idx="533">
                  <c:v>115.65199999999999</c:v>
                </c:pt>
                <c:pt idx="534">
                  <c:v>115.538</c:v>
                </c:pt>
                <c:pt idx="535">
                  <c:v>115.327</c:v>
                </c:pt>
                <c:pt idx="536">
                  <c:v>115.224</c:v>
                </c:pt>
                <c:pt idx="537">
                  <c:v>115.033</c:v>
                </c:pt>
                <c:pt idx="538">
                  <c:v>114.94000000000008</c:v>
                </c:pt>
                <c:pt idx="539">
                  <c:v>114.76600000000002</c:v>
                </c:pt>
                <c:pt idx="540">
                  <c:v>114.681</c:v>
                </c:pt>
                <c:pt idx="541">
                  <c:v>114.56100000000002</c:v>
                </c:pt>
                <c:pt idx="542">
                  <c:v>114.392</c:v>
                </c:pt>
                <c:pt idx="543">
                  <c:v>114.31100000000002</c:v>
                </c:pt>
                <c:pt idx="544">
                  <c:v>114.127</c:v>
                </c:pt>
                <c:pt idx="545">
                  <c:v>124.67100000000001</c:v>
                </c:pt>
                <c:pt idx="546">
                  <c:v>129.88900000000001</c:v>
                </c:pt>
                <c:pt idx="547">
                  <c:v>137.21499999999995</c:v>
                </c:pt>
                <c:pt idx="548">
                  <c:v>139.042</c:v>
                </c:pt>
                <c:pt idx="549">
                  <c:v>138.042</c:v>
                </c:pt>
                <c:pt idx="550">
                  <c:v>136.02600000000001</c:v>
                </c:pt>
                <c:pt idx="551">
                  <c:v>135.08000000000001</c:v>
                </c:pt>
                <c:pt idx="552">
                  <c:v>134.62300000000002</c:v>
                </c:pt>
                <c:pt idx="553">
                  <c:v>133.76300000000001</c:v>
                </c:pt>
                <c:pt idx="554">
                  <c:v>133.346</c:v>
                </c:pt>
                <c:pt idx="555">
                  <c:v>132.56399999999999</c:v>
                </c:pt>
                <c:pt idx="556">
                  <c:v>132.185</c:v>
                </c:pt>
                <c:pt idx="557">
                  <c:v>131.47200000000001</c:v>
                </c:pt>
                <c:pt idx="558">
                  <c:v>131.126</c:v>
                </c:pt>
                <c:pt idx="559">
                  <c:v>130.631</c:v>
                </c:pt>
                <c:pt idx="560">
                  <c:v>129.72499999999999</c:v>
                </c:pt>
                <c:pt idx="561">
                  <c:v>128.19200000000001</c:v>
                </c:pt>
                <c:pt idx="562">
                  <c:v>127.488</c:v>
                </c:pt>
                <c:pt idx="563">
                  <c:v>126.29</c:v>
                </c:pt>
                <c:pt idx="564">
                  <c:v>125.73699999999999</c:v>
                </c:pt>
                <c:pt idx="565">
                  <c:v>124.79100000000008</c:v>
                </c:pt>
                <c:pt idx="566">
                  <c:v>124.67499999999998</c:v>
                </c:pt>
                <c:pt idx="567">
                  <c:v>124.452</c:v>
                </c:pt>
                <c:pt idx="568">
                  <c:v>124.137</c:v>
                </c:pt>
                <c:pt idx="569">
                  <c:v>123.574</c:v>
                </c:pt>
                <c:pt idx="570">
                  <c:v>123.30800000000001</c:v>
                </c:pt>
                <c:pt idx="571">
                  <c:v>122.94000000000008</c:v>
                </c:pt>
                <c:pt idx="572">
                  <c:v>122.76400000000002</c:v>
                </c:pt>
                <c:pt idx="573">
                  <c:v>122.438</c:v>
                </c:pt>
                <c:pt idx="574">
                  <c:v>122.282</c:v>
                </c:pt>
                <c:pt idx="575">
                  <c:v>121.99299999999999</c:v>
                </c:pt>
                <c:pt idx="576">
                  <c:v>121.854</c:v>
                </c:pt>
                <c:pt idx="577">
                  <c:v>121.596</c:v>
                </c:pt>
                <c:pt idx="578">
                  <c:v>121.47199999999999</c:v>
                </c:pt>
                <c:pt idx="579">
                  <c:v>121.29600000000002</c:v>
                </c:pt>
                <c:pt idx="580">
                  <c:v>120.979</c:v>
                </c:pt>
                <c:pt idx="581">
                  <c:v>120.86499999999999</c:v>
                </c:pt>
                <c:pt idx="582">
                  <c:v>120.654</c:v>
                </c:pt>
                <c:pt idx="583">
                  <c:v>120.55200000000001</c:v>
                </c:pt>
                <c:pt idx="584">
                  <c:v>120.36</c:v>
                </c:pt>
                <c:pt idx="585">
                  <c:v>120.28400000000002</c:v>
                </c:pt>
                <c:pt idx="586">
                  <c:v>121.26400000000002</c:v>
                </c:pt>
                <c:pt idx="587">
                  <c:v>122.657</c:v>
                </c:pt>
                <c:pt idx="588">
                  <c:v>126.15199999999999</c:v>
                </c:pt>
                <c:pt idx="589">
                  <c:v>132.87</c:v>
                </c:pt>
                <c:pt idx="590">
                  <c:v>139.45600000000007</c:v>
                </c:pt>
                <c:pt idx="591">
                  <c:v>138.32300000000001</c:v>
                </c:pt>
                <c:pt idx="592">
                  <c:v>135.92800000000017</c:v>
                </c:pt>
                <c:pt idx="593">
                  <c:v>134.845</c:v>
                </c:pt>
                <c:pt idx="594">
                  <c:v>133.047</c:v>
                </c:pt>
                <c:pt idx="595">
                  <c:v>132.23099999999999</c:v>
                </c:pt>
                <c:pt idx="596">
                  <c:v>130.86800000000017</c:v>
                </c:pt>
                <c:pt idx="597">
                  <c:v>130.24699999999999</c:v>
                </c:pt>
                <c:pt idx="598">
                  <c:v>129.20299999999997</c:v>
                </c:pt>
                <c:pt idx="599">
                  <c:v>128.72499999999999</c:v>
                </c:pt>
                <c:pt idx="600">
                  <c:v>127.91600000000008</c:v>
                </c:pt>
                <c:pt idx="601">
                  <c:v>127.81699999999999</c:v>
                </c:pt>
                <c:pt idx="602">
                  <c:v>127.627</c:v>
                </c:pt>
                <c:pt idx="603">
                  <c:v>127.36</c:v>
                </c:pt>
                <c:pt idx="604">
                  <c:v>126.887</c:v>
                </c:pt>
                <c:pt idx="605">
                  <c:v>126.66500000000001</c:v>
                </c:pt>
                <c:pt idx="606">
                  <c:v>126.268</c:v>
                </c:pt>
                <c:pt idx="607">
                  <c:v>126.081</c:v>
                </c:pt>
                <c:pt idx="608">
                  <c:v>125.74600000000002</c:v>
                </c:pt>
                <c:pt idx="609">
                  <c:v>125.58799999999999</c:v>
                </c:pt>
                <c:pt idx="610">
                  <c:v>125.36999999999999</c:v>
                </c:pt>
                <c:pt idx="611">
                  <c:v>125.07799999999999</c:v>
                </c:pt>
                <c:pt idx="612">
                  <c:v>124.94000000000008</c:v>
                </c:pt>
                <c:pt idx="613">
                  <c:v>124.694</c:v>
                </c:pt>
                <c:pt idx="614">
                  <c:v>124.60599999999998</c:v>
                </c:pt>
                <c:pt idx="615">
                  <c:v>124.4440000000001</c:v>
                </c:pt>
                <c:pt idx="616">
                  <c:v>124.366</c:v>
                </c:pt>
                <c:pt idx="617">
                  <c:v>124.22</c:v>
                </c:pt>
                <c:pt idx="618">
                  <c:v>124.13800000000001</c:v>
                </c:pt>
                <c:pt idx="619">
                  <c:v>131.06100000000001</c:v>
                </c:pt>
                <c:pt idx="620">
                  <c:v>134.18100000000001</c:v>
                </c:pt>
                <c:pt idx="621">
                  <c:v>139.94999999999999</c:v>
                </c:pt>
                <c:pt idx="622">
                  <c:v>142.62800000000001</c:v>
                </c:pt>
                <c:pt idx="623">
                  <c:v>146.72300000000001</c:v>
                </c:pt>
                <c:pt idx="624">
                  <c:v>143.999</c:v>
                </c:pt>
                <c:pt idx="625">
                  <c:v>142.71199999999999</c:v>
                </c:pt>
                <c:pt idx="626">
                  <c:v>140.57</c:v>
                </c:pt>
                <c:pt idx="627">
                  <c:v>139.8220000000002</c:v>
                </c:pt>
                <c:pt idx="628">
                  <c:v>139.46200000000007</c:v>
                </c:pt>
                <c:pt idx="629">
                  <c:v>138.791</c:v>
                </c:pt>
                <c:pt idx="630">
                  <c:v>137.88500000000016</c:v>
                </c:pt>
                <c:pt idx="631">
                  <c:v>136.71299999999999</c:v>
                </c:pt>
                <c:pt idx="632">
                  <c:v>136.29900000000001</c:v>
                </c:pt>
                <c:pt idx="633">
                  <c:v>135.55700000000004</c:v>
                </c:pt>
                <c:pt idx="634">
                  <c:v>135.20699999999999</c:v>
                </c:pt>
                <c:pt idx="635">
                  <c:v>134.578</c:v>
                </c:pt>
                <c:pt idx="636">
                  <c:v>134.28</c:v>
                </c:pt>
                <c:pt idx="637">
                  <c:v>133.74499999999998</c:v>
                </c:pt>
                <c:pt idx="638">
                  <c:v>133.49100000000001</c:v>
                </c:pt>
                <c:pt idx="639">
                  <c:v>133.03300000000002</c:v>
                </c:pt>
                <c:pt idx="640">
                  <c:v>132.815</c:v>
                </c:pt>
                <c:pt idx="641">
                  <c:v>132.42100000000016</c:v>
                </c:pt>
                <c:pt idx="642">
                  <c:v>132.233</c:v>
                </c:pt>
                <c:pt idx="643">
                  <c:v>131.893</c:v>
                </c:pt>
                <c:pt idx="644">
                  <c:v>131.73099999999999</c:v>
                </c:pt>
                <c:pt idx="645">
                  <c:v>131.435</c:v>
                </c:pt>
                <c:pt idx="646">
                  <c:v>131.04599999999999</c:v>
                </c:pt>
                <c:pt idx="647">
                  <c:v>130.90800000000004</c:v>
                </c:pt>
                <c:pt idx="648">
                  <c:v>130.65600000000001</c:v>
                </c:pt>
                <c:pt idx="649">
                  <c:v>130.53700000000001</c:v>
                </c:pt>
                <c:pt idx="650">
                  <c:v>130.31900000000002</c:v>
                </c:pt>
                <c:pt idx="651">
                  <c:v>130.21499999999995</c:v>
                </c:pt>
                <c:pt idx="652">
                  <c:v>130.02600000000001</c:v>
                </c:pt>
                <c:pt idx="653">
                  <c:v>129.95700000000016</c:v>
                </c:pt>
                <c:pt idx="654">
                  <c:v>129.85900000000001</c:v>
                </c:pt>
                <c:pt idx="655">
                  <c:v>129.81100000000001</c:v>
                </c:pt>
                <c:pt idx="656">
                  <c:v>129.721</c:v>
                </c:pt>
                <c:pt idx="657">
                  <c:v>129.67599999999999</c:v>
                </c:pt>
                <c:pt idx="658">
                  <c:v>129.59200000000001</c:v>
                </c:pt>
                <c:pt idx="659">
                  <c:v>129.47499999999999</c:v>
                </c:pt>
                <c:pt idx="660">
                  <c:v>129.23699999999999</c:v>
                </c:pt>
                <c:pt idx="661">
                  <c:v>131.04</c:v>
                </c:pt>
                <c:pt idx="662">
                  <c:v>140.8520000000002</c:v>
                </c:pt>
                <c:pt idx="663">
                  <c:v>145.28100000000001</c:v>
                </c:pt>
                <c:pt idx="664">
                  <c:v>149.678</c:v>
                </c:pt>
                <c:pt idx="665">
                  <c:v>149.12700000000001</c:v>
                </c:pt>
                <c:pt idx="666">
                  <c:v>146.91200000000001</c:v>
                </c:pt>
                <c:pt idx="667">
                  <c:v>145.899</c:v>
                </c:pt>
                <c:pt idx="668">
                  <c:v>144.18600000000001</c:v>
                </c:pt>
                <c:pt idx="669">
                  <c:v>143.4</c:v>
                </c:pt>
                <c:pt idx="670">
                  <c:v>142.065</c:v>
                </c:pt>
                <c:pt idx="671">
                  <c:v>141.45200000000017</c:v>
                </c:pt>
                <c:pt idx="672">
                  <c:v>140.405</c:v>
                </c:pt>
                <c:pt idx="673">
                  <c:v>139.92200000000017</c:v>
                </c:pt>
                <c:pt idx="674">
                  <c:v>139.095</c:v>
                </c:pt>
                <c:pt idx="675">
                  <c:v>138.71299999999999</c:v>
                </c:pt>
                <c:pt idx="676">
                  <c:v>138.053</c:v>
                </c:pt>
                <c:pt idx="677">
                  <c:v>137.74799999999999</c:v>
                </c:pt>
                <c:pt idx="678">
                  <c:v>137.33700000000007</c:v>
                </c:pt>
                <c:pt idx="679">
                  <c:v>137.142</c:v>
                </c:pt>
                <c:pt idx="680">
                  <c:v>136.79300000000001</c:v>
                </c:pt>
                <c:pt idx="681">
                  <c:v>136.62700000000001</c:v>
                </c:pt>
                <c:pt idx="682">
                  <c:v>136.39800000000017</c:v>
                </c:pt>
                <c:pt idx="683">
                  <c:v>136.00200000000001</c:v>
                </c:pt>
                <c:pt idx="684">
                  <c:v>135.86100000000016</c:v>
                </c:pt>
                <c:pt idx="685">
                  <c:v>135.60900000000001</c:v>
                </c:pt>
                <c:pt idx="686">
                  <c:v>135.49</c:v>
                </c:pt>
                <c:pt idx="687">
                  <c:v>135.27599999999998</c:v>
                </c:pt>
                <c:pt idx="688">
                  <c:v>135.17399999999998</c:v>
                </c:pt>
                <c:pt idx="689">
                  <c:v>135.03300000000002</c:v>
                </c:pt>
                <c:pt idx="690">
                  <c:v>134.78900000000002</c:v>
                </c:pt>
                <c:pt idx="691">
                  <c:v>134.70299999999997</c:v>
                </c:pt>
                <c:pt idx="692">
                  <c:v>134.661</c:v>
                </c:pt>
                <c:pt idx="693">
                  <c:v>134.58200000000016</c:v>
                </c:pt>
                <c:pt idx="694">
                  <c:v>134.54300000000001</c:v>
                </c:pt>
                <c:pt idx="695">
                  <c:v>134.47</c:v>
                </c:pt>
                <c:pt idx="696">
                  <c:v>134.369</c:v>
                </c:pt>
                <c:pt idx="697">
                  <c:v>134.15900000000002</c:v>
                </c:pt>
                <c:pt idx="698">
                  <c:v>135.82000000000016</c:v>
                </c:pt>
                <c:pt idx="699">
                  <c:v>145.37</c:v>
                </c:pt>
                <c:pt idx="700">
                  <c:v>148.77399999999992</c:v>
                </c:pt>
                <c:pt idx="701">
                  <c:v>152.976</c:v>
                </c:pt>
                <c:pt idx="702">
                  <c:v>154.399</c:v>
                </c:pt>
                <c:pt idx="703">
                  <c:v>156.28200000000001</c:v>
                </c:pt>
                <c:pt idx="704">
                  <c:v>154.12900000000002</c:v>
                </c:pt>
                <c:pt idx="705">
                  <c:v>153.072</c:v>
                </c:pt>
                <c:pt idx="706">
                  <c:v>151.26399999999998</c:v>
                </c:pt>
                <c:pt idx="707">
                  <c:v>150.626</c:v>
                </c:pt>
                <c:pt idx="708">
                  <c:v>149.49200000000016</c:v>
                </c:pt>
                <c:pt idx="709">
                  <c:v>148.95800000000017</c:v>
                </c:pt>
                <c:pt idx="710">
                  <c:v>148.22499999999999</c:v>
                </c:pt>
                <c:pt idx="711">
                  <c:v>147.874</c:v>
                </c:pt>
                <c:pt idx="712">
                  <c:v>147.23099999999999</c:v>
                </c:pt>
                <c:pt idx="713">
                  <c:v>146.923</c:v>
                </c:pt>
                <c:pt idx="714">
                  <c:v>146.3580000000002</c:v>
                </c:pt>
                <c:pt idx="715">
                  <c:v>146.08800000000016</c:v>
                </c:pt>
                <c:pt idx="716">
                  <c:v>145.59</c:v>
                </c:pt>
                <c:pt idx="717">
                  <c:v>145.3520000000002</c:v>
                </c:pt>
                <c:pt idx="718">
                  <c:v>144.91300000000001</c:v>
                </c:pt>
                <c:pt idx="719">
                  <c:v>144.32900000000001</c:v>
                </c:pt>
                <c:pt idx="720">
                  <c:v>143.59</c:v>
                </c:pt>
                <c:pt idx="721">
                  <c:v>143.33100000000007</c:v>
                </c:pt>
                <c:pt idx="722">
                  <c:v>142.874</c:v>
                </c:pt>
                <c:pt idx="723">
                  <c:v>142.66</c:v>
                </c:pt>
                <c:pt idx="724">
                  <c:v>142.28</c:v>
                </c:pt>
                <c:pt idx="725">
                  <c:v>141.80100000000004</c:v>
                </c:pt>
                <c:pt idx="726">
                  <c:v>141.58200000000016</c:v>
                </c:pt>
                <c:pt idx="727">
                  <c:v>141.50299999999999</c:v>
                </c:pt>
                <c:pt idx="728">
                  <c:v>141.35400000000001</c:v>
                </c:pt>
                <c:pt idx="729">
                  <c:v>141.09100000000001</c:v>
                </c:pt>
                <c:pt idx="730">
                  <c:v>140.761</c:v>
                </c:pt>
                <c:pt idx="731">
                  <c:v>140.721</c:v>
                </c:pt>
                <c:pt idx="732">
                  <c:v>140.66200000000001</c:v>
                </c:pt>
                <c:pt idx="733">
                  <c:v>140.553</c:v>
                </c:pt>
                <c:pt idx="734">
                  <c:v>140.501</c:v>
                </c:pt>
                <c:pt idx="735">
                  <c:v>140.40200000000004</c:v>
                </c:pt>
                <c:pt idx="736">
                  <c:v>140.35400000000001</c:v>
                </c:pt>
                <c:pt idx="737">
                  <c:v>140.286</c:v>
                </c:pt>
                <c:pt idx="738">
                  <c:v>140.19200000000001</c:v>
                </c:pt>
                <c:pt idx="739">
                  <c:v>140.02700000000004</c:v>
                </c:pt>
                <c:pt idx="740">
                  <c:v>139.95100000000016</c:v>
                </c:pt>
                <c:pt idx="741">
                  <c:v>139.81800000000001</c:v>
                </c:pt>
                <c:pt idx="742">
                  <c:v>139.77099999999999</c:v>
                </c:pt>
                <c:pt idx="743">
                  <c:v>139.68700000000001</c:v>
                </c:pt>
                <c:pt idx="744">
                  <c:v>142.03300000000002</c:v>
                </c:pt>
                <c:pt idx="745">
                  <c:v>147.49</c:v>
                </c:pt>
                <c:pt idx="746">
                  <c:v>156.476</c:v>
                </c:pt>
                <c:pt idx="747">
                  <c:v>159.904</c:v>
                </c:pt>
                <c:pt idx="748">
                  <c:v>160.95100000000016</c:v>
                </c:pt>
                <c:pt idx="749">
                  <c:v>161.54900000000001</c:v>
                </c:pt>
                <c:pt idx="750">
                  <c:v>159.74299999999999</c:v>
                </c:pt>
                <c:pt idx="751">
                  <c:v>158.87300000000002</c:v>
                </c:pt>
                <c:pt idx="752">
                  <c:v>157.696</c:v>
                </c:pt>
                <c:pt idx="753">
                  <c:v>156.17299999999997</c:v>
                </c:pt>
                <c:pt idx="754">
                  <c:v>154.32300000000001</c:v>
                </c:pt>
                <c:pt idx="755">
                  <c:v>153.685</c:v>
                </c:pt>
                <c:pt idx="756">
                  <c:v>152.595</c:v>
                </c:pt>
                <c:pt idx="757">
                  <c:v>152.09200000000001</c:v>
                </c:pt>
                <c:pt idx="758">
                  <c:v>151.42200000000017</c:v>
                </c:pt>
                <c:pt idx="759">
                  <c:v>150.34399999999999</c:v>
                </c:pt>
                <c:pt idx="760">
                  <c:v>149.97300000000001</c:v>
                </c:pt>
                <c:pt idx="761">
                  <c:v>149.48100000000017</c:v>
                </c:pt>
                <c:pt idx="762">
                  <c:v>149.25</c:v>
                </c:pt>
                <c:pt idx="763">
                  <c:v>148.934</c:v>
                </c:pt>
                <c:pt idx="764">
                  <c:v>148.40200000000004</c:v>
                </c:pt>
                <c:pt idx="765">
                  <c:v>148.21499999999995</c:v>
                </c:pt>
                <c:pt idx="766">
                  <c:v>147.88600000000017</c:v>
                </c:pt>
                <c:pt idx="767">
                  <c:v>147.732</c:v>
                </c:pt>
                <c:pt idx="768">
                  <c:v>147.459</c:v>
                </c:pt>
                <c:pt idx="769">
                  <c:v>147.17699999999999</c:v>
                </c:pt>
                <c:pt idx="770">
                  <c:v>147.17699999999999</c:v>
                </c:pt>
                <c:pt idx="771">
                  <c:v>147.00299999999999</c:v>
                </c:pt>
                <c:pt idx="772">
                  <c:v>146.845</c:v>
                </c:pt>
                <c:pt idx="773">
                  <c:v>146.70099999999999</c:v>
                </c:pt>
                <c:pt idx="774">
                  <c:v>146.46</c:v>
                </c:pt>
                <c:pt idx="775">
                  <c:v>146.35000000000016</c:v>
                </c:pt>
                <c:pt idx="776">
                  <c:v>146.31100000000001</c:v>
                </c:pt>
                <c:pt idx="777">
                  <c:v>146.25399999999999</c:v>
                </c:pt>
                <c:pt idx="778">
                  <c:v>146.15200000000004</c:v>
                </c:pt>
                <c:pt idx="779">
                  <c:v>146.10300000000001</c:v>
                </c:pt>
                <c:pt idx="780">
                  <c:v>146.01499999999999</c:v>
                </c:pt>
                <c:pt idx="781">
                  <c:v>145.90300000000002</c:v>
                </c:pt>
                <c:pt idx="782">
                  <c:v>145.863</c:v>
                </c:pt>
                <c:pt idx="783">
                  <c:v>145.792</c:v>
                </c:pt>
                <c:pt idx="784">
                  <c:v>145.75899999999999</c:v>
                </c:pt>
                <c:pt idx="785">
                  <c:v>145.70099999999999</c:v>
                </c:pt>
                <c:pt idx="786">
                  <c:v>145.67299999999997</c:v>
                </c:pt>
                <c:pt idx="787">
                  <c:v>146.57900000000001</c:v>
                </c:pt>
                <c:pt idx="788">
                  <c:v>156.53300000000002</c:v>
                </c:pt>
                <c:pt idx="789">
                  <c:v>160.096</c:v>
                </c:pt>
                <c:pt idx="790">
                  <c:v>165.065</c:v>
                </c:pt>
                <c:pt idx="791">
                  <c:v>166.67499999999998</c:v>
                </c:pt>
                <c:pt idx="792">
                  <c:v>164.471</c:v>
                </c:pt>
                <c:pt idx="793">
                  <c:v>163.637</c:v>
                </c:pt>
                <c:pt idx="794">
                  <c:v>162.18700000000001</c:v>
                </c:pt>
                <c:pt idx="795">
                  <c:v>159.946</c:v>
                </c:pt>
                <c:pt idx="796">
                  <c:v>158.96800000000007</c:v>
                </c:pt>
                <c:pt idx="797">
                  <c:v>158.62</c:v>
                </c:pt>
                <c:pt idx="798">
                  <c:v>158.137</c:v>
                </c:pt>
                <c:pt idx="799">
                  <c:v>157.49</c:v>
                </c:pt>
                <c:pt idx="800">
                  <c:v>156.441</c:v>
                </c:pt>
                <c:pt idx="801">
                  <c:v>155.971</c:v>
                </c:pt>
                <c:pt idx="802">
                  <c:v>155.20299999999997</c:v>
                </c:pt>
                <c:pt idx="803">
                  <c:v>154.8580000000002</c:v>
                </c:pt>
                <c:pt idx="804">
                  <c:v>154.28900000000002</c:v>
                </c:pt>
                <c:pt idx="805">
                  <c:v>154.03200000000001</c:v>
                </c:pt>
                <c:pt idx="806">
                  <c:v>153.60599999999999</c:v>
                </c:pt>
                <c:pt idx="807">
                  <c:v>153.41300000000001</c:v>
                </c:pt>
                <c:pt idx="808">
                  <c:v>153.09200000000001</c:v>
                </c:pt>
                <c:pt idx="809">
                  <c:v>152.94499999999999</c:v>
                </c:pt>
                <c:pt idx="810">
                  <c:v>152.69999999999999</c:v>
                </c:pt>
                <c:pt idx="811">
                  <c:v>152.589</c:v>
                </c:pt>
                <c:pt idx="812">
                  <c:v>152.40100000000001</c:v>
                </c:pt>
                <c:pt idx="813">
                  <c:v>152.316</c:v>
                </c:pt>
                <c:pt idx="814">
                  <c:v>152.17299999999997</c:v>
                </c:pt>
                <c:pt idx="815">
                  <c:v>152.12300000000002</c:v>
                </c:pt>
                <c:pt idx="816">
                  <c:v>152.036</c:v>
                </c:pt>
                <c:pt idx="817">
                  <c:v>151.995</c:v>
                </c:pt>
                <c:pt idx="818">
                  <c:v>151.92500000000001</c:v>
                </c:pt>
                <c:pt idx="819">
                  <c:v>151.84100000000001</c:v>
                </c:pt>
                <c:pt idx="820">
                  <c:v>151.81300000000002</c:v>
                </c:pt>
                <c:pt idx="821">
                  <c:v>151.76499999999999</c:v>
                </c:pt>
                <c:pt idx="822">
                  <c:v>151.74899999999997</c:v>
                </c:pt>
                <c:pt idx="823">
                  <c:v>151.721</c:v>
                </c:pt>
                <c:pt idx="824">
                  <c:v>151.86700000000016</c:v>
                </c:pt>
                <c:pt idx="825">
                  <c:v>154.506</c:v>
                </c:pt>
                <c:pt idx="826">
                  <c:v>156.50800000000001</c:v>
                </c:pt>
                <c:pt idx="827">
                  <c:v>159.82300000000001</c:v>
                </c:pt>
                <c:pt idx="828">
                  <c:v>164.37700000000001</c:v>
                </c:pt>
                <c:pt idx="829">
                  <c:v>169.441</c:v>
                </c:pt>
                <c:pt idx="830">
                  <c:v>167.71299999999999</c:v>
                </c:pt>
                <c:pt idx="831">
                  <c:v>166.64</c:v>
                </c:pt>
                <c:pt idx="832">
                  <c:v>165.27499999999998</c:v>
                </c:pt>
                <c:pt idx="833">
                  <c:v>163.654</c:v>
                </c:pt>
                <c:pt idx="834">
                  <c:v>162.93700000000001</c:v>
                </c:pt>
                <c:pt idx="835">
                  <c:v>162.601</c:v>
                </c:pt>
                <c:pt idx="836">
                  <c:v>162.14099999999999</c:v>
                </c:pt>
                <c:pt idx="837">
                  <c:v>161.53800000000001</c:v>
                </c:pt>
                <c:pt idx="838">
                  <c:v>160.59800000000001</c:v>
                </c:pt>
                <c:pt idx="839">
                  <c:v>160.18600000000001</c:v>
                </c:pt>
                <c:pt idx="840">
                  <c:v>159.53900000000002</c:v>
                </c:pt>
                <c:pt idx="841">
                  <c:v>159.255</c:v>
                </c:pt>
                <c:pt idx="842">
                  <c:v>158.80600000000001</c:v>
                </c:pt>
                <c:pt idx="843">
                  <c:v>158.608</c:v>
                </c:pt>
                <c:pt idx="844">
                  <c:v>158.29499999999999</c:v>
                </c:pt>
                <c:pt idx="845">
                  <c:v>158.15700000000001</c:v>
                </c:pt>
                <c:pt idx="846">
                  <c:v>157.93800000000007</c:v>
                </c:pt>
                <c:pt idx="847">
                  <c:v>157.84100000000001</c:v>
                </c:pt>
                <c:pt idx="848">
                  <c:v>157.68900000000002</c:v>
                </c:pt>
                <c:pt idx="849">
                  <c:v>157.62200000000001</c:v>
                </c:pt>
                <c:pt idx="850">
                  <c:v>157.51900000000001</c:v>
                </c:pt>
                <c:pt idx="851">
                  <c:v>157.47499999999999</c:v>
                </c:pt>
                <c:pt idx="852">
                  <c:v>157.40800000000004</c:v>
                </c:pt>
                <c:pt idx="853">
                  <c:v>157.38000000000017</c:v>
                </c:pt>
                <c:pt idx="854">
                  <c:v>157.34200000000001</c:v>
                </c:pt>
                <c:pt idx="855">
                  <c:v>157.32700000000017</c:v>
                </c:pt>
                <c:pt idx="856">
                  <c:v>157.31200000000001</c:v>
                </c:pt>
                <c:pt idx="857">
                  <c:v>157.30700000000004</c:v>
                </c:pt>
                <c:pt idx="858">
                  <c:v>157.31</c:v>
                </c:pt>
                <c:pt idx="859">
                  <c:v>157.31399999999999</c:v>
                </c:pt>
                <c:pt idx="860">
                  <c:v>157.25700000000001</c:v>
                </c:pt>
                <c:pt idx="861">
                  <c:v>158.34900000000002</c:v>
                </c:pt>
                <c:pt idx="862">
                  <c:v>167.46200000000007</c:v>
                </c:pt>
                <c:pt idx="863">
                  <c:v>171.626</c:v>
                </c:pt>
                <c:pt idx="864">
                  <c:v>176.27799999999999</c:v>
                </c:pt>
                <c:pt idx="865">
                  <c:v>176.36100000000016</c:v>
                </c:pt>
                <c:pt idx="866">
                  <c:v>173.8</c:v>
                </c:pt>
                <c:pt idx="867">
                  <c:v>172.68200000000004</c:v>
                </c:pt>
                <c:pt idx="868">
                  <c:v>170.94200000000001</c:v>
                </c:pt>
                <c:pt idx="869">
                  <c:v>170.3520000000002</c:v>
                </c:pt>
                <c:pt idx="870">
                  <c:v>169.58600000000001</c:v>
                </c:pt>
                <c:pt idx="871">
                  <c:v>168.654</c:v>
                </c:pt>
                <c:pt idx="872">
                  <c:v>168.333</c:v>
                </c:pt>
                <c:pt idx="873">
                  <c:v>167.905</c:v>
                </c:pt>
                <c:pt idx="874">
                  <c:v>167.70299999999997</c:v>
                </c:pt>
                <c:pt idx="875">
                  <c:v>167.42800000000017</c:v>
                </c:pt>
                <c:pt idx="876">
                  <c:v>167.065</c:v>
                </c:pt>
                <c:pt idx="877">
                  <c:v>166.495</c:v>
                </c:pt>
                <c:pt idx="878">
                  <c:v>166.24399999999983</c:v>
                </c:pt>
                <c:pt idx="879">
                  <c:v>165.84800000000001</c:v>
                </c:pt>
                <c:pt idx="880">
                  <c:v>165.67399999999998</c:v>
                </c:pt>
                <c:pt idx="881">
                  <c:v>165.39800000000017</c:v>
                </c:pt>
                <c:pt idx="882">
                  <c:v>165.27599999999998</c:v>
                </c:pt>
                <c:pt idx="883">
                  <c:v>165.084</c:v>
                </c:pt>
                <c:pt idx="884">
                  <c:v>165</c:v>
                </c:pt>
                <c:pt idx="885">
                  <c:v>164.869</c:v>
                </c:pt>
                <c:pt idx="886">
                  <c:v>164.81300000000002</c:v>
                </c:pt>
                <c:pt idx="887">
                  <c:v>164.72800000000001</c:v>
                </c:pt>
                <c:pt idx="888">
                  <c:v>164.69900000000001</c:v>
                </c:pt>
                <c:pt idx="889">
                  <c:v>164.65600000000001</c:v>
                </c:pt>
                <c:pt idx="890">
                  <c:v>164.61599999999999</c:v>
                </c:pt>
                <c:pt idx="891">
                  <c:v>164.601</c:v>
                </c:pt>
                <c:pt idx="892">
                  <c:v>164.59200000000001</c:v>
                </c:pt>
                <c:pt idx="893">
                  <c:v>164.59200000000001</c:v>
                </c:pt>
                <c:pt idx="894">
                  <c:v>164.607</c:v>
                </c:pt>
                <c:pt idx="895">
                  <c:v>164.61799999999999</c:v>
                </c:pt>
                <c:pt idx="896">
                  <c:v>164.596</c:v>
                </c:pt>
                <c:pt idx="897">
                  <c:v>165.55200000000016</c:v>
                </c:pt>
                <c:pt idx="898">
                  <c:v>175.11599999999999</c:v>
                </c:pt>
                <c:pt idx="899">
                  <c:v>178.46300000000002</c:v>
                </c:pt>
                <c:pt idx="900">
                  <c:v>182.88700000000017</c:v>
                </c:pt>
                <c:pt idx="901">
                  <c:v>184.16399999999999</c:v>
                </c:pt>
                <c:pt idx="902">
                  <c:v>181.762</c:v>
                </c:pt>
                <c:pt idx="903">
                  <c:v>180.654</c:v>
                </c:pt>
                <c:pt idx="904">
                  <c:v>178.90200000000004</c:v>
                </c:pt>
                <c:pt idx="905">
                  <c:v>178.303</c:v>
                </c:pt>
                <c:pt idx="906">
                  <c:v>177.52</c:v>
                </c:pt>
                <c:pt idx="907">
                  <c:v>177.155</c:v>
                </c:pt>
                <c:pt idx="908">
                  <c:v>176.66</c:v>
                </c:pt>
                <c:pt idx="909">
                  <c:v>176.02100000000004</c:v>
                </c:pt>
                <c:pt idx="910">
                  <c:v>175.04900000000001</c:v>
                </c:pt>
                <c:pt idx="911">
                  <c:v>174.62800000000001</c:v>
                </c:pt>
                <c:pt idx="912">
                  <c:v>173.98400000000001</c:v>
                </c:pt>
                <c:pt idx="913">
                  <c:v>173.70399999999998</c:v>
                </c:pt>
                <c:pt idx="914">
                  <c:v>173.27299999999997</c:v>
                </c:pt>
                <c:pt idx="915">
                  <c:v>173.08600000000001</c:v>
                </c:pt>
                <c:pt idx="916">
                  <c:v>172.797</c:v>
                </c:pt>
                <c:pt idx="917">
                  <c:v>172.672</c:v>
                </c:pt>
                <c:pt idx="918">
                  <c:v>172.48100000000017</c:v>
                </c:pt>
                <c:pt idx="919">
                  <c:v>172.39800000000017</c:v>
                </c:pt>
                <c:pt idx="920">
                  <c:v>172.27499999999998</c:v>
                </c:pt>
                <c:pt idx="921">
                  <c:v>172.22300000000001</c:v>
                </c:pt>
                <c:pt idx="922">
                  <c:v>172.14899999999997</c:v>
                </c:pt>
                <c:pt idx="923">
                  <c:v>172.126</c:v>
                </c:pt>
                <c:pt idx="924">
                  <c:v>172.09800000000001</c:v>
                </c:pt>
                <c:pt idx="925">
                  <c:v>172.07300000000001</c:v>
                </c:pt>
                <c:pt idx="926">
                  <c:v>172.06399999999999</c:v>
                </c:pt>
                <c:pt idx="927">
                  <c:v>172.059</c:v>
                </c:pt>
                <c:pt idx="928">
                  <c:v>172.059</c:v>
                </c:pt>
                <c:pt idx="929">
                  <c:v>172.07</c:v>
                </c:pt>
                <c:pt idx="930">
                  <c:v>172.078</c:v>
                </c:pt>
                <c:pt idx="931">
                  <c:v>172.10399999999998</c:v>
                </c:pt>
                <c:pt idx="932">
                  <c:v>172.11899999999997</c:v>
                </c:pt>
                <c:pt idx="933">
                  <c:v>172.14499999999998</c:v>
                </c:pt>
                <c:pt idx="934">
                  <c:v>172.21399999999983</c:v>
                </c:pt>
                <c:pt idx="935">
                  <c:v>172.24199999999999</c:v>
                </c:pt>
                <c:pt idx="936">
                  <c:v>172.25200000000001</c:v>
                </c:pt>
                <c:pt idx="937">
                  <c:v>172.69200000000001</c:v>
                </c:pt>
                <c:pt idx="938">
                  <c:v>180.501</c:v>
                </c:pt>
                <c:pt idx="939">
                  <c:v>184.17599999999999</c:v>
                </c:pt>
                <c:pt idx="940">
                  <c:v>189.33600000000001</c:v>
                </c:pt>
                <c:pt idx="941">
                  <c:v>191.172</c:v>
                </c:pt>
                <c:pt idx="942">
                  <c:v>188.95100000000016</c:v>
                </c:pt>
                <c:pt idx="943">
                  <c:v>187.99700000000001</c:v>
                </c:pt>
                <c:pt idx="944">
                  <c:v>186.45800000000017</c:v>
                </c:pt>
                <c:pt idx="945">
                  <c:v>184.755</c:v>
                </c:pt>
                <c:pt idx="946">
                  <c:v>184.03</c:v>
                </c:pt>
                <c:pt idx="947">
                  <c:v>183.697</c:v>
                </c:pt>
                <c:pt idx="948">
                  <c:v>183.25399999999999</c:v>
                </c:pt>
                <c:pt idx="949">
                  <c:v>182.69800000000001</c:v>
                </c:pt>
                <c:pt idx="950">
                  <c:v>182.04900000000001</c:v>
                </c:pt>
                <c:pt idx="951">
                  <c:v>181.76499999999999</c:v>
                </c:pt>
                <c:pt idx="952">
                  <c:v>181.3220000000002</c:v>
                </c:pt>
                <c:pt idx="953">
                  <c:v>180.88900000000001</c:v>
                </c:pt>
                <c:pt idx="954">
                  <c:v>180.88900000000001</c:v>
                </c:pt>
                <c:pt idx="955">
                  <c:v>180.755</c:v>
                </c:pt>
                <c:pt idx="956">
                  <c:v>180.637</c:v>
                </c:pt>
                <c:pt idx="957">
                  <c:v>180.53399999999999</c:v>
                </c:pt>
                <c:pt idx="958">
                  <c:v>180.405</c:v>
                </c:pt>
                <c:pt idx="959">
                  <c:v>180.22800000000001</c:v>
                </c:pt>
                <c:pt idx="960">
                  <c:v>180.172</c:v>
                </c:pt>
                <c:pt idx="961">
                  <c:v>180.09200000000001</c:v>
                </c:pt>
                <c:pt idx="962">
                  <c:v>180.06700000000001</c:v>
                </c:pt>
                <c:pt idx="963">
                  <c:v>180.03700000000001</c:v>
                </c:pt>
                <c:pt idx="964">
                  <c:v>180.024</c:v>
                </c:pt>
                <c:pt idx="965">
                  <c:v>180.005</c:v>
                </c:pt>
                <c:pt idx="966">
                  <c:v>179.99100000000001</c:v>
                </c:pt>
                <c:pt idx="967">
                  <c:v>180.00700000000001</c:v>
                </c:pt>
                <c:pt idx="968">
                  <c:v>180.01</c:v>
                </c:pt>
                <c:pt idx="969">
                  <c:v>180.018</c:v>
                </c:pt>
                <c:pt idx="970">
                  <c:v>180.035</c:v>
                </c:pt>
                <c:pt idx="971">
                  <c:v>180.08700000000007</c:v>
                </c:pt>
                <c:pt idx="972">
                  <c:v>180.11599999999999</c:v>
                </c:pt>
                <c:pt idx="973">
                  <c:v>180.191</c:v>
                </c:pt>
                <c:pt idx="974">
                  <c:v>180.23099999999999</c:v>
                </c:pt>
                <c:pt idx="975">
                  <c:v>180.32400000000001</c:v>
                </c:pt>
                <c:pt idx="976">
                  <c:v>180.374</c:v>
                </c:pt>
                <c:pt idx="977">
                  <c:v>180.483</c:v>
                </c:pt>
                <c:pt idx="978">
                  <c:v>180.53900000000002</c:v>
                </c:pt>
                <c:pt idx="979">
                  <c:v>180.56900000000002</c:v>
                </c:pt>
                <c:pt idx="980">
                  <c:v>180.61399999999998</c:v>
                </c:pt>
                <c:pt idx="981">
                  <c:v>180.642</c:v>
                </c:pt>
                <c:pt idx="982">
                  <c:v>186.053</c:v>
                </c:pt>
                <c:pt idx="983">
                  <c:v>189.58700000000007</c:v>
                </c:pt>
                <c:pt idx="984">
                  <c:v>194.17</c:v>
                </c:pt>
                <c:pt idx="985">
                  <c:v>198.56300000000002</c:v>
                </c:pt>
                <c:pt idx="986">
                  <c:v>198.55700000000004</c:v>
                </c:pt>
                <c:pt idx="987">
                  <c:v>196.054</c:v>
                </c:pt>
                <c:pt idx="988">
                  <c:v>195</c:v>
                </c:pt>
                <c:pt idx="989">
                  <c:v>193.45700000000016</c:v>
                </c:pt>
                <c:pt idx="990">
                  <c:v>192.804</c:v>
                </c:pt>
                <c:pt idx="991">
                  <c:v>191.839</c:v>
                </c:pt>
                <c:pt idx="992">
                  <c:v>191.429</c:v>
                </c:pt>
                <c:pt idx="993">
                  <c:v>190.81900000000002</c:v>
                </c:pt>
                <c:pt idx="994">
                  <c:v>190.56</c:v>
                </c:pt>
                <c:pt idx="995">
                  <c:v>190.25</c:v>
                </c:pt>
                <c:pt idx="996">
                  <c:v>189.91800000000001</c:v>
                </c:pt>
                <c:pt idx="997">
                  <c:v>189.77899999999997</c:v>
                </c:pt>
                <c:pt idx="998">
                  <c:v>189.71699999999998</c:v>
                </c:pt>
                <c:pt idx="999">
                  <c:v>189.636</c:v>
                </c:pt>
                <c:pt idx="1000">
                  <c:v>189.53900000000002</c:v>
                </c:pt>
                <c:pt idx="1001">
                  <c:v>189.41900000000001</c:v>
                </c:pt>
                <c:pt idx="1002">
                  <c:v>189.375</c:v>
                </c:pt>
                <c:pt idx="1003">
                  <c:v>189.33600000000001</c:v>
                </c:pt>
                <c:pt idx="1004">
                  <c:v>189.3280000000002</c:v>
                </c:pt>
                <c:pt idx="1005">
                  <c:v>189.34700000000001</c:v>
                </c:pt>
                <c:pt idx="1006">
                  <c:v>189.364</c:v>
                </c:pt>
                <c:pt idx="1007">
                  <c:v>189.42600000000004</c:v>
                </c:pt>
                <c:pt idx="1008">
                  <c:v>189.45200000000017</c:v>
                </c:pt>
                <c:pt idx="1009">
                  <c:v>189.518</c:v>
                </c:pt>
                <c:pt idx="1010">
                  <c:v>189.553</c:v>
                </c:pt>
                <c:pt idx="1011">
                  <c:v>189.63499999999999</c:v>
                </c:pt>
                <c:pt idx="1012">
                  <c:v>189.678</c:v>
                </c:pt>
                <c:pt idx="1013">
                  <c:v>189.77399999999992</c:v>
                </c:pt>
                <c:pt idx="1014">
                  <c:v>189.82400000000001</c:v>
                </c:pt>
                <c:pt idx="1015">
                  <c:v>189.93100000000001</c:v>
                </c:pt>
                <c:pt idx="1016">
                  <c:v>189.98700000000017</c:v>
                </c:pt>
                <c:pt idx="1017">
                  <c:v>190.07399999999998</c:v>
                </c:pt>
                <c:pt idx="1018">
                  <c:v>190.26300000000001</c:v>
                </c:pt>
                <c:pt idx="1019">
                  <c:v>190.36</c:v>
                </c:pt>
                <c:pt idx="1020">
                  <c:v>190.517</c:v>
                </c:pt>
                <c:pt idx="1021">
                  <c:v>190.57399999999998</c:v>
                </c:pt>
                <c:pt idx="1022">
                  <c:v>191.131</c:v>
                </c:pt>
                <c:pt idx="1023">
                  <c:v>200.172</c:v>
                </c:pt>
                <c:pt idx="1024">
                  <c:v>203.19900000000001</c:v>
                </c:pt>
                <c:pt idx="1025">
                  <c:v>206.702</c:v>
                </c:pt>
                <c:pt idx="1026">
                  <c:v>203.172</c:v>
                </c:pt>
                <c:pt idx="1027">
                  <c:v>202.13</c:v>
                </c:pt>
                <c:pt idx="1028">
                  <c:v>201.67</c:v>
                </c:pt>
                <c:pt idx="1029">
                  <c:v>201.09800000000001</c:v>
                </c:pt>
                <c:pt idx="1030">
                  <c:v>200.43800000000007</c:v>
                </c:pt>
                <c:pt idx="1031">
                  <c:v>199.62100000000001</c:v>
                </c:pt>
                <c:pt idx="1032">
                  <c:v>199.309</c:v>
                </c:pt>
                <c:pt idx="1033">
                  <c:v>198.93800000000007</c:v>
                </c:pt>
                <c:pt idx="1034">
                  <c:v>198.82900000000001</c:v>
                </c:pt>
                <c:pt idx="1035">
                  <c:v>198.71599999999998</c:v>
                </c:pt>
                <c:pt idx="1036">
                  <c:v>198.62700000000001</c:v>
                </c:pt>
                <c:pt idx="1037">
                  <c:v>198.60999999999999</c:v>
                </c:pt>
                <c:pt idx="1038">
                  <c:v>198.62300000000002</c:v>
                </c:pt>
                <c:pt idx="1039">
                  <c:v>198.63499999999999</c:v>
                </c:pt>
                <c:pt idx="1040">
                  <c:v>198.67699999999999</c:v>
                </c:pt>
                <c:pt idx="1041">
                  <c:v>198.82000000000016</c:v>
                </c:pt>
                <c:pt idx="1042">
                  <c:v>198.88100000000017</c:v>
                </c:pt>
                <c:pt idx="1043">
                  <c:v>198.91300000000001</c:v>
                </c:pt>
                <c:pt idx="1044">
                  <c:v>198.98400000000001</c:v>
                </c:pt>
                <c:pt idx="1045">
                  <c:v>199.102</c:v>
                </c:pt>
                <c:pt idx="1046">
                  <c:v>199.30100000000004</c:v>
                </c:pt>
                <c:pt idx="1047">
                  <c:v>199.40600000000001</c:v>
                </c:pt>
                <c:pt idx="1048">
                  <c:v>199.46</c:v>
                </c:pt>
                <c:pt idx="1049">
                  <c:v>199.54300000000001</c:v>
                </c:pt>
                <c:pt idx="1050">
                  <c:v>199.71899999999999</c:v>
                </c:pt>
                <c:pt idx="1051">
                  <c:v>200</c:v>
                </c:pt>
                <c:pt idx="1052">
                  <c:v>200.108</c:v>
                </c:pt>
                <c:pt idx="1053">
                  <c:v>200.333</c:v>
                </c:pt>
                <c:pt idx="1054">
                  <c:v>200.447</c:v>
                </c:pt>
                <c:pt idx="1055">
                  <c:v>200.62300000000002</c:v>
                </c:pt>
                <c:pt idx="1056">
                  <c:v>200.99</c:v>
                </c:pt>
                <c:pt idx="1057">
                  <c:v>201.13</c:v>
                </c:pt>
                <c:pt idx="1058">
                  <c:v>201.417</c:v>
                </c:pt>
                <c:pt idx="1059">
                  <c:v>201.56200000000001</c:v>
                </c:pt>
                <c:pt idx="1060">
                  <c:v>201.78300000000002</c:v>
                </c:pt>
                <c:pt idx="1061">
                  <c:v>201.86600000000001</c:v>
                </c:pt>
                <c:pt idx="1062">
                  <c:v>201.99300000000002</c:v>
                </c:pt>
                <c:pt idx="1063">
                  <c:v>202.31800000000001</c:v>
                </c:pt>
                <c:pt idx="1064">
                  <c:v>209.62700000000001</c:v>
                </c:pt>
                <c:pt idx="1065">
                  <c:v>212.095</c:v>
                </c:pt>
                <c:pt idx="1066">
                  <c:v>214.935</c:v>
                </c:pt>
                <c:pt idx="1067">
                  <c:v>216.97200000000001</c:v>
                </c:pt>
              </c:numCache>
            </c:numRef>
          </c:yVal>
          <c:smooth val="1"/>
        </c:ser>
        <c:ser>
          <c:idx val="2"/>
          <c:order val="2"/>
          <c:tx>
            <c:strRef>
              <c:f>Sheet1!$H$1</c:f>
              <c:strCache>
                <c:ptCount val="1"/>
                <c:pt idx="0">
                  <c:v>V 1000kg</c:v>
                </c:pt>
              </c:strCache>
            </c:strRef>
          </c:tx>
          <c:spPr>
            <a:ln w="19050">
              <a:solidFill>
                <a:schemeClr val="bg1">
                  <a:lumMod val="65000"/>
                </a:schemeClr>
              </a:solidFill>
              <a:prstDash val="sysDot"/>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H$2:$H$1129</c:f>
              <c:numCache>
                <c:formatCode>General</c:formatCode>
                <c:ptCount val="1128"/>
                <c:pt idx="0">
                  <c:v>20</c:v>
                </c:pt>
                <c:pt idx="1">
                  <c:v>20</c:v>
                </c:pt>
                <c:pt idx="2">
                  <c:v>20</c:v>
                </c:pt>
                <c:pt idx="3">
                  <c:v>20</c:v>
                </c:pt>
                <c:pt idx="4">
                  <c:v>20</c:v>
                </c:pt>
                <c:pt idx="5">
                  <c:v>20</c:v>
                </c:pt>
                <c:pt idx="6">
                  <c:v>19.99769999999997</c:v>
                </c:pt>
                <c:pt idx="7">
                  <c:v>19.999099999999974</c:v>
                </c:pt>
                <c:pt idx="8">
                  <c:v>20.003599999999974</c:v>
                </c:pt>
                <c:pt idx="9">
                  <c:v>20.007200000000001</c:v>
                </c:pt>
                <c:pt idx="10">
                  <c:v>22.397200000000005</c:v>
                </c:pt>
                <c:pt idx="11">
                  <c:v>26.313800000000022</c:v>
                </c:pt>
                <c:pt idx="12">
                  <c:v>28.587900000000001</c:v>
                </c:pt>
                <c:pt idx="13">
                  <c:v>33.005500000000012</c:v>
                </c:pt>
                <c:pt idx="14">
                  <c:v>38.725100000000069</c:v>
                </c:pt>
                <c:pt idx="15">
                  <c:v>43.604900000000001</c:v>
                </c:pt>
                <c:pt idx="16">
                  <c:v>43.451099999999997</c:v>
                </c:pt>
                <c:pt idx="17">
                  <c:v>41.779500000000013</c:v>
                </c:pt>
                <c:pt idx="18">
                  <c:v>40.992200000000011</c:v>
                </c:pt>
                <c:pt idx="19">
                  <c:v>39.587499999999999</c:v>
                </c:pt>
                <c:pt idx="20">
                  <c:v>38.925500000000042</c:v>
                </c:pt>
                <c:pt idx="21">
                  <c:v>37.742900000000013</c:v>
                </c:pt>
                <c:pt idx="22">
                  <c:v>37.185200000000002</c:v>
                </c:pt>
                <c:pt idx="23">
                  <c:v>36.1875</c:v>
                </c:pt>
                <c:pt idx="24">
                  <c:v>35.716700000000003</c:v>
                </c:pt>
                <c:pt idx="25">
                  <c:v>34.8733</c:v>
                </c:pt>
                <c:pt idx="26">
                  <c:v>34.475000000000001</c:v>
                </c:pt>
                <c:pt idx="27">
                  <c:v>33.760300000000043</c:v>
                </c:pt>
                <c:pt idx="28">
                  <c:v>33.422700000000013</c:v>
                </c:pt>
                <c:pt idx="29">
                  <c:v>32.815600000000003</c:v>
                </c:pt>
                <c:pt idx="30">
                  <c:v>32.528700000000043</c:v>
                </c:pt>
                <c:pt idx="31">
                  <c:v>32.011800000000001</c:v>
                </c:pt>
                <c:pt idx="32">
                  <c:v>31.767299999999974</c:v>
                </c:pt>
                <c:pt idx="33">
                  <c:v>31.326000000000001</c:v>
                </c:pt>
                <c:pt idx="34">
                  <c:v>31.117200000000022</c:v>
                </c:pt>
                <c:pt idx="35">
                  <c:v>30.7395</c:v>
                </c:pt>
                <c:pt idx="36">
                  <c:v>30.560599999999972</c:v>
                </c:pt>
                <c:pt idx="37">
                  <c:v>30.236499999999989</c:v>
                </c:pt>
                <c:pt idx="38">
                  <c:v>30.119900000000033</c:v>
                </c:pt>
                <c:pt idx="39">
                  <c:v>29.903399999999973</c:v>
                </c:pt>
                <c:pt idx="40">
                  <c:v>29.611799999999999</c:v>
                </c:pt>
                <c:pt idx="41">
                  <c:v>29.507300000000001</c:v>
                </c:pt>
                <c:pt idx="42">
                  <c:v>29.314499999999999</c:v>
                </c:pt>
                <c:pt idx="43">
                  <c:v>29.244700000000002</c:v>
                </c:pt>
                <c:pt idx="44">
                  <c:v>29.144600000000001</c:v>
                </c:pt>
                <c:pt idx="45">
                  <c:v>29.095800000000001</c:v>
                </c:pt>
                <c:pt idx="46">
                  <c:v>29.002499999999973</c:v>
                </c:pt>
                <c:pt idx="47">
                  <c:v>28.8705</c:v>
                </c:pt>
                <c:pt idx="48">
                  <c:v>34.196900000000042</c:v>
                </c:pt>
                <c:pt idx="49">
                  <c:v>38.079800000000006</c:v>
                </c:pt>
                <c:pt idx="50">
                  <c:v>45.368200000000002</c:v>
                </c:pt>
                <c:pt idx="51">
                  <c:v>47.925600000000003</c:v>
                </c:pt>
                <c:pt idx="52">
                  <c:v>51.295400000000043</c:v>
                </c:pt>
                <c:pt idx="53">
                  <c:v>52.832900000000002</c:v>
                </c:pt>
                <c:pt idx="54">
                  <c:v>54.582900000000002</c:v>
                </c:pt>
                <c:pt idx="55">
                  <c:v>53.710300000000011</c:v>
                </c:pt>
                <c:pt idx="56">
                  <c:v>51.769400000000012</c:v>
                </c:pt>
                <c:pt idx="57">
                  <c:v>50.853899999999996</c:v>
                </c:pt>
                <c:pt idx="58">
                  <c:v>49.216000000000001</c:v>
                </c:pt>
                <c:pt idx="59">
                  <c:v>48.442800000000005</c:v>
                </c:pt>
                <c:pt idx="60">
                  <c:v>47.057099999999998</c:v>
                </c:pt>
                <c:pt idx="61">
                  <c:v>46.4024</c:v>
                </c:pt>
                <c:pt idx="62">
                  <c:v>45.226800000000011</c:v>
                </c:pt>
                <c:pt idx="63">
                  <c:v>44.6708</c:v>
                </c:pt>
                <c:pt idx="64">
                  <c:v>43.901600000000002</c:v>
                </c:pt>
                <c:pt idx="65">
                  <c:v>43.532600000000002</c:v>
                </c:pt>
                <c:pt idx="66">
                  <c:v>42.850899999999996</c:v>
                </c:pt>
                <c:pt idx="67">
                  <c:v>41.939500000000002</c:v>
                </c:pt>
                <c:pt idx="68">
                  <c:v>41.613</c:v>
                </c:pt>
                <c:pt idx="69">
                  <c:v>41.013600000000004</c:v>
                </c:pt>
                <c:pt idx="70">
                  <c:v>40.727000000000011</c:v>
                </c:pt>
                <c:pt idx="71">
                  <c:v>40.199800000000003</c:v>
                </c:pt>
                <c:pt idx="72">
                  <c:v>40.008600000000001</c:v>
                </c:pt>
                <c:pt idx="73">
                  <c:v>39.6494</c:v>
                </c:pt>
                <c:pt idx="74">
                  <c:v>39.157499999999999</c:v>
                </c:pt>
                <c:pt idx="75">
                  <c:v>38.923100000000012</c:v>
                </c:pt>
                <c:pt idx="76">
                  <c:v>38.808600000000006</c:v>
                </c:pt>
                <c:pt idx="77">
                  <c:v>38.5899</c:v>
                </c:pt>
                <c:pt idx="78">
                  <c:v>38.4831</c:v>
                </c:pt>
                <c:pt idx="79">
                  <c:v>38.278800000000011</c:v>
                </c:pt>
                <c:pt idx="80">
                  <c:v>37.991900000000001</c:v>
                </c:pt>
                <c:pt idx="81">
                  <c:v>37.600500000000011</c:v>
                </c:pt>
                <c:pt idx="82">
                  <c:v>37.459299999999999</c:v>
                </c:pt>
                <c:pt idx="83">
                  <c:v>37.258700000000012</c:v>
                </c:pt>
                <c:pt idx="84">
                  <c:v>36.895800000000001</c:v>
                </c:pt>
                <c:pt idx="85">
                  <c:v>36.76550000000006</c:v>
                </c:pt>
                <c:pt idx="86">
                  <c:v>36.701700000000002</c:v>
                </c:pt>
                <c:pt idx="87">
                  <c:v>36.578800000000001</c:v>
                </c:pt>
                <c:pt idx="88">
                  <c:v>36.518600000000006</c:v>
                </c:pt>
                <c:pt idx="89">
                  <c:v>36.402800000000006</c:v>
                </c:pt>
                <c:pt idx="90">
                  <c:v>36.220700000000043</c:v>
                </c:pt>
                <c:pt idx="91">
                  <c:v>49.202700000000043</c:v>
                </c:pt>
                <c:pt idx="92">
                  <c:v>53.799400000000013</c:v>
                </c:pt>
                <c:pt idx="93">
                  <c:v>59.451599999999999</c:v>
                </c:pt>
                <c:pt idx="94">
                  <c:v>59.199600000000011</c:v>
                </c:pt>
                <c:pt idx="95">
                  <c:v>58.350200000000001</c:v>
                </c:pt>
                <c:pt idx="96">
                  <c:v>56.784200000000006</c:v>
                </c:pt>
                <c:pt idx="97">
                  <c:v>56.218600000000002</c:v>
                </c:pt>
                <c:pt idx="98">
                  <c:v>55.166200000000003</c:v>
                </c:pt>
                <c:pt idx="99">
                  <c:v>54.659100000000002</c:v>
                </c:pt>
                <c:pt idx="100">
                  <c:v>53.714800000000004</c:v>
                </c:pt>
                <c:pt idx="101">
                  <c:v>52.438400000000001</c:v>
                </c:pt>
                <c:pt idx="102">
                  <c:v>51.833600000000004</c:v>
                </c:pt>
                <c:pt idx="103">
                  <c:v>50.994300000000003</c:v>
                </c:pt>
                <c:pt idx="104">
                  <c:v>49.869700000000002</c:v>
                </c:pt>
                <c:pt idx="105">
                  <c:v>49.4664</c:v>
                </c:pt>
                <c:pt idx="106">
                  <c:v>48.899000000000001</c:v>
                </c:pt>
                <c:pt idx="107">
                  <c:v>48.691500000000012</c:v>
                </c:pt>
                <c:pt idx="108">
                  <c:v>48.295800000000042</c:v>
                </c:pt>
                <c:pt idx="109">
                  <c:v>48.102700000000013</c:v>
                </c:pt>
                <c:pt idx="110">
                  <c:v>47.734400000000001</c:v>
                </c:pt>
                <c:pt idx="111">
                  <c:v>47.554699999999997</c:v>
                </c:pt>
                <c:pt idx="112">
                  <c:v>47.2117</c:v>
                </c:pt>
                <c:pt idx="113">
                  <c:v>46.731100000000012</c:v>
                </c:pt>
                <c:pt idx="114">
                  <c:v>45.886400000000002</c:v>
                </c:pt>
                <c:pt idx="115">
                  <c:v>45.491800000000005</c:v>
                </c:pt>
                <c:pt idx="116">
                  <c:v>44.794700000000013</c:v>
                </c:pt>
                <c:pt idx="117">
                  <c:v>44.709300000000013</c:v>
                </c:pt>
                <c:pt idx="118">
                  <c:v>44.543800000000005</c:v>
                </c:pt>
                <c:pt idx="119">
                  <c:v>44.232800000000012</c:v>
                </c:pt>
                <c:pt idx="120">
                  <c:v>43.679900000000011</c:v>
                </c:pt>
                <c:pt idx="121">
                  <c:v>43.420400000000001</c:v>
                </c:pt>
                <c:pt idx="122">
                  <c:v>42.956400000000002</c:v>
                </c:pt>
                <c:pt idx="123">
                  <c:v>42.899500000000003</c:v>
                </c:pt>
                <c:pt idx="124">
                  <c:v>42.789100000000012</c:v>
                </c:pt>
                <c:pt idx="125">
                  <c:v>42.580200000000005</c:v>
                </c:pt>
                <c:pt idx="126">
                  <c:v>42.204300000000003</c:v>
                </c:pt>
                <c:pt idx="127">
                  <c:v>42.158300000000011</c:v>
                </c:pt>
                <c:pt idx="128">
                  <c:v>42.068700000000042</c:v>
                </c:pt>
                <c:pt idx="129">
                  <c:v>41.936900000000001</c:v>
                </c:pt>
                <c:pt idx="130">
                  <c:v>43.777100000000011</c:v>
                </c:pt>
                <c:pt idx="131">
                  <c:v>54.596500000000013</c:v>
                </c:pt>
                <c:pt idx="132">
                  <c:v>58.363</c:v>
                </c:pt>
                <c:pt idx="133">
                  <c:v>63.900800000000004</c:v>
                </c:pt>
                <c:pt idx="134">
                  <c:v>61.503400000000006</c:v>
                </c:pt>
                <c:pt idx="135">
                  <c:v>61.209000000000003</c:v>
                </c:pt>
                <c:pt idx="136">
                  <c:v>60.642100000000013</c:v>
                </c:pt>
                <c:pt idx="137">
                  <c:v>59.589100000000002</c:v>
                </c:pt>
                <c:pt idx="138">
                  <c:v>58.170900000000003</c:v>
                </c:pt>
                <c:pt idx="139">
                  <c:v>57.500100000000003</c:v>
                </c:pt>
                <c:pt idx="140">
                  <c:v>56.293000000000013</c:v>
                </c:pt>
                <c:pt idx="141">
                  <c:v>55.721500000000013</c:v>
                </c:pt>
                <c:pt idx="142">
                  <c:v>54.929400000000001</c:v>
                </c:pt>
                <c:pt idx="143">
                  <c:v>54.549100000000003</c:v>
                </c:pt>
                <c:pt idx="144">
                  <c:v>53.845300000000002</c:v>
                </c:pt>
                <c:pt idx="145">
                  <c:v>53.507200000000005</c:v>
                </c:pt>
                <c:pt idx="146">
                  <c:v>53.028600000000012</c:v>
                </c:pt>
                <c:pt idx="147">
                  <c:v>52.171400000000006</c:v>
                </c:pt>
                <c:pt idx="148">
                  <c:v>51.863900000000001</c:v>
                </c:pt>
                <c:pt idx="149">
                  <c:v>51.297200000000011</c:v>
                </c:pt>
                <c:pt idx="150">
                  <c:v>51.0916</c:v>
                </c:pt>
                <c:pt idx="151">
                  <c:v>50.797100000000043</c:v>
                </c:pt>
                <c:pt idx="152">
                  <c:v>50.653300000000002</c:v>
                </c:pt>
                <c:pt idx="153">
                  <c:v>50.378700000000002</c:v>
                </c:pt>
                <c:pt idx="154">
                  <c:v>50.244500000000002</c:v>
                </c:pt>
                <c:pt idx="155">
                  <c:v>49.988100000000003</c:v>
                </c:pt>
                <c:pt idx="156">
                  <c:v>49.862900000000003</c:v>
                </c:pt>
                <c:pt idx="157">
                  <c:v>49.623200000000011</c:v>
                </c:pt>
                <c:pt idx="158">
                  <c:v>49.5062</c:v>
                </c:pt>
                <c:pt idx="159">
                  <c:v>49.282000000000011</c:v>
                </c:pt>
                <c:pt idx="160">
                  <c:v>49.172400000000003</c:v>
                </c:pt>
                <c:pt idx="161">
                  <c:v>48.962600000000002</c:v>
                </c:pt>
                <c:pt idx="162">
                  <c:v>48.86</c:v>
                </c:pt>
                <c:pt idx="163">
                  <c:v>48.663200000000003</c:v>
                </c:pt>
                <c:pt idx="164">
                  <c:v>48.567</c:v>
                </c:pt>
                <c:pt idx="165">
                  <c:v>48.3825</c:v>
                </c:pt>
                <c:pt idx="166">
                  <c:v>48.292200000000044</c:v>
                </c:pt>
                <c:pt idx="167">
                  <c:v>48.1188</c:v>
                </c:pt>
                <c:pt idx="168">
                  <c:v>48.034000000000006</c:v>
                </c:pt>
                <c:pt idx="169">
                  <c:v>47.871099999999998</c:v>
                </c:pt>
                <c:pt idx="170">
                  <c:v>47.791300000000042</c:v>
                </c:pt>
                <c:pt idx="171">
                  <c:v>47.638000000000012</c:v>
                </c:pt>
                <c:pt idx="172">
                  <c:v>47.562900000000013</c:v>
                </c:pt>
                <c:pt idx="173">
                  <c:v>47.418500000000002</c:v>
                </c:pt>
                <c:pt idx="174">
                  <c:v>47.347799999999999</c:v>
                </c:pt>
                <c:pt idx="175">
                  <c:v>47.211600000000004</c:v>
                </c:pt>
                <c:pt idx="176">
                  <c:v>47.1449</c:v>
                </c:pt>
                <c:pt idx="177">
                  <c:v>47.016400000000004</c:v>
                </c:pt>
                <c:pt idx="178">
                  <c:v>46.953400000000002</c:v>
                </c:pt>
                <c:pt idx="179">
                  <c:v>46.832000000000001</c:v>
                </c:pt>
                <c:pt idx="180">
                  <c:v>46.772500000000043</c:v>
                </c:pt>
                <c:pt idx="181">
                  <c:v>46.657699999999998</c:v>
                </c:pt>
                <c:pt idx="182">
                  <c:v>46.601400000000005</c:v>
                </c:pt>
                <c:pt idx="183">
                  <c:v>46.519300000000001</c:v>
                </c:pt>
                <c:pt idx="184">
                  <c:v>46.398600000000002</c:v>
                </c:pt>
                <c:pt idx="185">
                  <c:v>48.147500000000001</c:v>
                </c:pt>
                <c:pt idx="186">
                  <c:v>51.411099999999998</c:v>
                </c:pt>
                <c:pt idx="187">
                  <c:v>58.869800000000005</c:v>
                </c:pt>
                <c:pt idx="188">
                  <c:v>62.340299999999999</c:v>
                </c:pt>
                <c:pt idx="189">
                  <c:v>67.721900000000005</c:v>
                </c:pt>
                <c:pt idx="190">
                  <c:v>69.647200000000026</c:v>
                </c:pt>
                <c:pt idx="191">
                  <c:v>68.286799999999999</c:v>
                </c:pt>
                <c:pt idx="192">
                  <c:v>67.527999999999992</c:v>
                </c:pt>
                <c:pt idx="193">
                  <c:v>66.138499999999979</c:v>
                </c:pt>
                <c:pt idx="194">
                  <c:v>65.474599999999995</c:v>
                </c:pt>
                <c:pt idx="195">
                  <c:v>64.257499999999993</c:v>
                </c:pt>
                <c:pt idx="196">
                  <c:v>63.675600000000003</c:v>
                </c:pt>
                <c:pt idx="197">
                  <c:v>62.857999999999997</c:v>
                </c:pt>
                <c:pt idx="198">
                  <c:v>61.414099999999998</c:v>
                </c:pt>
                <c:pt idx="199">
                  <c:v>60.898700000000012</c:v>
                </c:pt>
                <c:pt idx="200">
                  <c:v>59.959499999999998</c:v>
                </c:pt>
                <c:pt idx="201">
                  <c:v>59.512</c:v>
                </c:pt>
                <c:pt idx="202">
                  <c:v>58.694900000000011</c:v>
                </c:pt>
                <c:pt idx="203">
                  <c:v>58.305200000000006</c:v>
                </c:pt>
                <c:pt idx="204">
                  <c:v>57.7592</c:v>
                </c:pt>
                <c:pt idx="205">
                  <c:v>57.495600000000003</c:v>
                </c:pt>
                <c:pt idx="206">
                  <c:v>57.002400000000002</c:v>
                </c:pt>
                <c:pt idx="207">
                  <c:v>56.331000000000003</c:v>
                </c:pt>
                <c:pt idx="208">
                  <c:v>56.011899999999997</c:v>
                </c:pt>
                <c:pt idx="209">
                  <c:v>55.430900000000001</c:v>
                </c:pt>
                <c:pt idx="210">
                  <c:v>55.221200000000003</c:v>
                </c:pt>
                <c:pt idx="211">
                  <c:v>54.829900000000002</c:v>
                </c:pt>
                <c:pt idx="212">
                  <c:v>54.641300000000001</c:v>
                </c:pt>
                <c:pt idx="213">
                  <c:v>54.288900000000012</c:v>
                </c:pt>
                <c:pt idx="214">
                  <c:v>54.118900000000011</c:v>
                </c:pt>
                <c:pt idx="215">
                  <c:v>53.800800000000002</c:v>
                </c:pt>
                <c:pt idx="216">
                  <c:v>53.647200000000005</c:v>
                </c:pt>
                <c:pt idx="217">
                  <c:v>53.359299999999998</c:v>
                </c:pt>
                <c:pt idx="218">
                  <c:v>53.220300000000044</c:v>
                </c:pt>
                <c:pt idx="219">
                  <c:v>53.021500000000003</c:v>
                </c:pt>
                <c:pt idx="220">
                  <c:v>52.6586</c:v>
                </c:pt>
                <c:pt idx="221">
                  <c:v>52.5276</c:v>
                </c:pt>
                <c:pt idx="222">
                  <c:v>52.341000000000001</c:v>
                </c:pt>
                <c:pt idx="223">
                  <c:v>52.002200000000002</c:v>
                </c:pt>
                <c:pt idx="224">
                  <c:v>51.880400000000002</c:v>
                </c:pt>
                <c:pt idx="225">
                  <c:v>51.820700000000002</c:v>
                </c:pt>
                <c:pt idx="226">
                  <c:v>51.705400000000012</c:v>
                </c:pt>
                <c:pt idx="227">
                  <c:v>51.648200000000003</c:v>
                </c:pt>
                <c:pt idx="228">
                  <c:v>51.636700000000012</c:v>
                </c:pt>
                <c:pt idx="229">
                  <c:v>52.075100000000013</c:v>
                </c:pt>
                <c:pt idx="230">
                  <c:v>56.215600000000002</c:v>
                </c:pt>
                <c:pt idx="231">
                  <c:v>58.588900000000002</c:v>
                </c:pt>
                <c:pt idx="232">
                  <c:v>63.159600000000005</c:v>
                </c:pt>
                <c:pt idx="233">
                  <c:v>65.357200000000006</c:v>
                </c:pt>
                <c:pt idx="234">
                  <c:v>68.400400000000005</c:v>
                </c:pt>
                <c:pt idx="235">
                  <c:v>73.094800000000006</c:v>
                </c:pt>
                <c:pt idx="236">
                  <c:v>70.609700000000004</c:v>
                </c:pt>
                <c:pt idx="237">
                  <c:v>69.462400000000002</c:v>
                </c:pt>
                <c:pt idx="238">
                  <c:v>67.488900000000001</c:v>
                </c:pt>
                <c:pt idx="239">
                  <c:v>66.576599999999999</c:v>
                </c:pt>
                <c:pt idx="240">
                  <c:v>65.001099999999994</c:v>
                </c:pt>
                <c:pt idx="241">
                  <c:v>64.2714</c:v>
                </c:pt>
                <c:pt idx="242">
                  <c:v>63.290300000000045</c:v>
                </c:pt>
                <c:pt idx="243">
                  <c:v>62.826800000000006</c:v>
                </c:pt>
                <c:pt idx="244">
                  <c:v>61.993300000000012</c:v>
                </c:pt>
                <c:pt idx="245">
                  <c:v>61.599100000000043</c:v>
                </c:pt>
                <c:pt idx="246">
                  <c:v>60.888100000000001</c:v>
                </c:pt>
                <c:pt idx="247">
                  <c:v>60.551299999999998</c:v>
                </c:pt>
                <c:pt idx="248">
                  <c:v>59.942100000000003</c:v>
                </c:pt>
                <c:pt idx="249">
                  <c:v>59.653200000000005</c:v>
                </c:pt>
                <c:pt idx="250">
                  <c:v>59.128900000000044</c:v>
                </c:pt>
                <c:pt idx="251">
                  <c:v>58.879800000000003</c:v>
                </c:pt>
                <c:pt idx="252">
                  <c:v>58.426500000000011</c:v>
                </c:pt>
                <c:pt idx="253">
                  <c:v>58.210900000000002</c:v>
                </c:pt>
                <c:pt idx="254">
                  <c:v>57.817199999999993</c:v>
                </c:pt>
                <c:pt idx="255">
                  <c:v>57.629700000000042</c:v>
                </c:pt>
                <c:pt idx="256">
                  <c:v>57.286200000000001</c:v>
                </c:pt>
                <c:pt idx="257">
                  <c:v>57.162000000000013</c:v>
                </c:pt>
                <c:pt idx="258">
                  <c:v>56.929200000000002</c:v>
                </c:pt>
                <c:pt idx="259">
                  <c:v>56.816899999999997</c:v>
                </c:pt>
                <c:pt idx="260">
                  <c:v>56.605800000000002</c:v>
                </c:pt>
                <c:pt idx="261">
                  <c:v>56.503900000000002</c:v>
                </c:pt>
                <c:pt idx="262">
                  <c:v>56.312100000000001</c:v>
                </c:pt>
                <c:pt idx="263">
                  <c:v>56.2194</c:v>
                </c:pt>
                <c:pt idx="264">
                  <c:v>56.084800000000001</c:v>
                </c:pt>
                <c:pt idx="265">
                  <c:v>56.033700000000003</c:v>
                </c:pt>
                <c:pt idx="266">
                  <c:v>56.292700000000067</c:v>
                </c:pt>
                <c:pt idx="267">
                  <c:v>65.081300000000013</c:v>
                </c:pt>
                <c:pt idx="268">
                  <c:v>69.298100000000005</c:v>
                </c:pt>
                <c:pt idx="269">
                  <c:v>76.078000000000003</c:v>
                </c:pt>
                <c:pt idx="270">
                  <c:v>78.889399999999981</c:v>
                </c:pt>
                <c:pt idx="271">
                  <c:v>77.973399999999998</c:v>
                </c:pt>
                <c:pt idx="272">
                  <c:v>77.117800000000003</c:v>
                </c:pt>
                <c:pt idx="273">
                  <c:v>75.568299999999994</c:v>
                </c:pt>
                <c:pt idx="274">
                  <c:v>74.832499999999982</c:v>
                </c:pt>
                <c:pt idx="275">
                  <c:v>73.808399999999978</c:v>
                </c:pt>
                <c:pt idx="276">
                  <c:v>73.315699999999993</c:v>
                </c:pt>
                <c:pt idx="277">
                  <c:v>72.400499999999994</c:v>
                </c:pt>
                <c:pt idx="278">
                  <c:v>71.167999999999992</c:v>
                </c:pt>
                <c:pt idx="279">
                  <c:v>70.585099999999983</c:v>
                </c:pt>
                <c:pt idx="280">
                  <c:v>69.536100000000005</c:v>
                </c:pt>
                <c:pt idx="281">
                  <c:v>69.039500000000004</c:v>
                </c:pt>
                <c:pt idx="282">
                  <c:v>68.143500000000003</c:v>
                </c:pt>
                <c:pt idx="283">
                  <c:v>67.820999999999998</c:v>
                </c:pt>
                <c:pt idx="284">
                  <c:v>67.223699999999994</c:v>
                </c:pt>
                <c:pt idx="285">
                  <c:v>66.936800000000005</c:v>
                </c:pt>
                <c:pt idx="286">
                  <c:v>66.404500000000027</c:v>
                </c:pt>
                <c:pt idx="287">
                  <c:v>66.148600000000002</c:v>
                </c:pt>
                <c:pt idx="288">
                  <c:v>65.785799999999981</c:v>
                </c:pt>
                <c:pt idx="289">
                  <c:v>65.13369999999999</c:v>
                </c:pt>
                <c:pt idx="290">
                  <c:v>64.82559999999998</c:v>
                </c:pt>
                <c:pt idx="291">
                  <c:v>64.269900000000007</c:v>
                </c:pt>
                <c:pt idx="292">
                  <c:v>64.006900000000002</c:v>
                </c:pt>
                <c:pt idx="293">
                  <c:v>63.531000000000006</c:v>
                </c:pt>
                <c:pt idx="294">
                  <c:v>63.305500000000002</c:v>
                </c:pt>
                <c:pt idx="295">
                  <c:v>62.895900000000012</c:v>
                </c:pt>
                <c:pt idx="296">
                  <c:v>62.748400000000011</c:v>
                </c:pt>
                <c:pt idx="297">
                  <c:v>62.473700000000001</c:v>
                </c:pt>
                <c:pt idx="298">
                  <c:v>62.341599999999993</c:v>
                </c:pt>
                <c:pt idx="299">
                  <c:v>62.153600000000004</c:v>
                </c:pt>
                <c:pt idx="300">
                  <c:v>61.813400000000001</c:v>
                </c:pt>
                <c:pt idx="301">
                  <c:v>61.691300000000012</c:v>
                </c:pt>
                <c:pt idx="302">
                  <c:v>61.631500000000003</c:v>
                </c:pt>
                <c:pt idx="303">
                  <c:v>61.516300000000001</c:v>
                </c:pt>
                <c:pt idx="304">
                  <c:v>61.46</c:v>
                </c:pt>
                <c:pt idx="305">
                  <c:v>61.347299999999997</c:v>
                </c:pt>
                <c:pt idx="306">
                  <c:v>61.289400000000001</c:v>
                </c:pt>
                <c:pt idx="307">
                  <c:v>61.663100000000043</c:v>
                </c:pt>
                <c:pt idx="308">
                  <c:v>66.216700000000003</c:v>
                </c:pt>
                <c:pt idx="309">
                  <c:v>75.713700000000003</c:v>
                </c:pt>
                <c:pt idx="310">
                  <c:v>79.872499999999988</c:v>
                </c:pt>
                <c:pt idx="311">
                  <c:v>81.922499999999999</c:v>
                </c:pt>
                <c:pt idx="312">
                  <c:v>81.016300000000001</c:v>
                </c:pt>
                <c:pt idx="313">
                  <c:v>79.667699999999996</c:v>
                </c:pt>
                <c:pt idx="314">
                  <c:v>79.0244</c:v>
                </c:pt>
                <c:pt idx="315">
                  <c:v>77.8489</c:v>
                </c:pt>
                <c:pt idx="316">
                  <c:v>77.287899999999993</c:v>
                </c:pt>
                <c:pt idx="317">
                  <c:v>76.261300000000006</c:v>
                </c:pt>
                <c:pt idx="318">
                  <c:v>74.907700000000006</c:v>
                </c:pt>
                <c:pt idx="319">
                  <c:v>74.425399999999982</c:v>
                </c:pt>
                <c:pt idx="320">
                  <c:v>73.549300000000002</c:v>
                </c:pt>
                <c:pt idx="321">
                  <c:v>73.132599999999982</c:v>
                </c:pt>
                <c:pt idx="322">
                  <c:v>72.374099999999999</c:v>
                </c:pt>
                <c:pt idx="323">
                  <c:v>71.380899999999983</c:v>
                </c:pt>
                <c:pt idx="324">
                  <c:v>71.259200000000007</c:v>
                </c:pt>
                <c:pt idx="325">
                  <c:v>71.081500000000005</c:v>
                </c:pt>
                <c:pt idx="326">
                  <c:v>70.825299999999999</c:v>
                </c:pt>
                <c:pt idx="327">
                  <c:v>70.3506</c:v>
                </c:pt>
                <c:pt idx="328">
                  <c:v>69.712999999999994</c:v>
                </c:pt>
                <c:pt idx="329">
                  <c:v>69.484399999999994</c:v>
                </c:pt>
                <c:pt idx="330">
                  <c:v>69.062899999999999</c:v>
                </c:pt>
                <c:pt idx="331">
                  <c:v>68.861099999999993</c:v>
                </c:pt>
                <c:pt idx="332">
                  <c:v>68.488299999999995</c:v>
                </c:pt>
                <c:pt idx="333">
                  <c:v>68.309600000000003</c:v>
                </c:pt>
                <c:pt idx="334">
                  <c:v>67.978899999999982</c:v>
                </c:pt>
                <c:pt idx="335">
                  <c:v>67.8202</c:v>
                </c:pt>
                <c:pt idx="336">
                  <c:v>67.595500000000001</c:v>
                </c:pt>
                <c:pt idx="337">
                  <c:v>67.285499999999999</c:v>
                </c:pt>
                <c:pt idx="338">
                  <c:v>67.1374</c:v>
                </c:pt>
                <c:pt idx="339">
                  <c:v>67.064899999999994</c:v>
                </c:pt>
                <c:pt idx="340">
                  <c:v>66.925899999999999</c:v>
                </c:pt>
                <c:pt idx="341">
                  <c:v>66.85799999999999</c:v>
                </c:pt>
                <c:pt idx="342">
                  <c:v>66.727500000000006</c:v>
                </c:pt>
                <c:pt idx="343">
                  <c:v>66.543000000000006</c:v>
                </c:pt>
                <c:pt idx="344">
                  <c:v>66.289400000000001</c:v>
                </c:pt>
                <c:pt idx="345">
                  <c:v>66.16849999999998</c:v>
                </c:pt>
                <c:pt idx="346">
                  <c:v>65.994300000000024</c:v>
                </c:pt>
                <c:pt idx="347">
                  <c:v>65.906700000000001</c:v>
                </c:pt>
                <c:pt idx="348">
                  <c:v>72.466399999999993</c:v>
                </c:pt>
                <c:pt idx="349">
                  <c:v>76.432000000000002</c:v>
                </c:pt>
                <c:pt idx="350">
                  <c:v>83.415099999999995</c:v>
                </c:pt>
                <c:pt idx="351">
                  <c:v>88.845600000000005</c:v>
                </c:pt>
                <c:pt idx="352">
                  <c:v>88.182399999999959</c:v>
                </c:pt>
                <c:pt idx="353">
                  <c:v>86.110399999999998</c:v>
                </c:pt>
                <c:pt idx="354">
                  <c:v>85.372999999999948</c:v>
                </c:pt>
                <c:pt idx="355">
                  <c:v>84.0381</c:v>
                </c:pt>
                <c:pt idx="356">
                  <c:v>83.403999999999996</c:v>
                </c:pt>
                <c:pt idx="357">
                  <c:v>82.254000000000005</c:v>
                </c:pt>
                <c:pt idx="358">
                  <c:v>81.707300000000004</c:v>
                </c:pt>
                <c:pt idx="359">
                  <c:v>80.714000000000027</c:v>
                </c:pt>
                <c:pt idx="360">
                  <c:v>80.241400000000027</c:v>
                </c:pt>
                <c:pt idx="361">
                  <c:v>79.380899999999983</c:v>
                </c:pt>
                <c:pt idx="362">
                  <c:v>78.971100000000007</c:v>
                </c:pt>
                <c:pt idx="363">
                  <c:v>78.223500000000001</c:v>
                </c:pt>
                <c:pt idx="364">
                  <c:v>77.867199999999997</c:v>
                </c:pt>
                <c:pt idx="365">
                  <c:v>77.215700000000012</c:v>
                </c:pt>
                <c:pt idx="366">
                  <c:v>76.904799999999994</c:v>
                </c:pt>
                <c:pt idx="367">
                  <c:v>76.3352</c:v>
                </c:pt>
                <c:pt idx="368">
                  <c:v>75.582099999999983</c:v>
                </c:pt>
                <c:pt idx="369">
                  <c:v>75.489800000000002</c:v>
                </c:pt>
                <c:pt idx="370">
                  <c:v>75.311099999999996</c:v>
                </c:pt>
                <c:pt idx="371">
                  <c:v>74.9756</c:v>
                </c:pt>
                <c:pt idx="372">
                  <c:v>74.516599999999997</c:v>
                </c:pt>
                <c:pt idx="373">
                  <c:v>74.298000000000002</c:v>
                </c:pt>
                <c:pt idx="374">
                  <c:v>73.897999999999996</c:v>
                </c:pt>
                <c:pt idx="375">
                  <c:v>73.707200000000086</c:v>
                </c:pt>
                <c:pt idx="376">
                  <c:v>73.357200000000006</c:v>
                </c:pt>
                <c:pt idx="377">
                  <c:v>73.230500000000006</c:v>
                </c:pt>
                <c:pt idx="378">
                  <c:v>73.049600000000027</c:v>
                </c:pt>
                <c:pt idx="379">
                  <c:v>72.719700000000003</c:v>
                </c:pt>
                <c:pt idx="380">
                  <c:v>72.600700000000003</c:v>
                </c:pt>
                <c:pt idx="381">
                  <c:v>72.378499999999988</c:v>
                </c:pt>
                <c:pt idx="382">
                  <c:v>72.297600000000088</c:v>
                </c:pt>
                <c:pt idx="383">
                  <c:v>72.18089999999998</c:v>
                </c:pt>
                <c:pt idx="384">
                  <c:v>72.123699999999999</c:v>
                </c:pt>
                <c:pt idx="385">
                  <c:v>72.040200000000027</c:v>
                </c:pt>
                <c:pt idx="386">
                  <c:v>72.169399999999982</c:v>
                </c:pt>
                <c:pt idx="387">
                  <c:v>82.50869999999999</c:v>
                </c:pt>
                <c:pt idx="388">
                  <c:v>86.249700000000004</c:v>
                </c:pt>
                <c:pt idx="389">
                  <c:v>92.35329999999999</c:v>
                </c:pt>
                <c:pt idx="390">
                  <c:v>94.918999999999997</c:v>
                </c:pt>
                <c:pt idx="391">
                  <c:v>94.604100000000003</c:v>
                </c:pt>
                <c:pt idx="392">
                  <c:v>93.790099999999995</c:v>
                </c:pt>
                <c:pt idx="393">
                  <c:v>92.275599999999983</c:v>
                </c:pt>
                <c:pt idx="394">
                  <c:v>91.554000000000002</c:v>
                </c:pt>
                <c:pt idx="395">
                  <c:v>90.238</c:v>
                </c:pt>
                <c:pt idx="396">
                  <c:v>89.610500000000002</c:v>
                </c:pt>
                <c:pt idx="397">
                  <c:v>88.464799999999997</c:v>
                </c:pt>
                <c:pt idx="398">
                  <c:v>87.918300000000002</c:v>
                </c:pt>
                <c:pt idx="399">
                  <c:v>86.918999999999997</c:v>
                </c:pt>
                <c:pt idx="400">
                  <c:v>86.441900000000118</c:v>
                </c:pt>
                <c:pt idx="401">
                  <c:v>85.5685</c:v>
                </c:pt>
                <c:pt idx="402">
                  <c:v>85.151299999999992</c:v>
                </c:pt>
                <c:pt idx="403">
                  <c:v>84.386299999999991</c:v>
                </c:pt>
                <c:pt idx="404">
                  <c:v>84.020600000000002</c:v>
                </c:pt>
                <c:pt idx="405">
                  <c:v>83.506600000000006</c:v>
                </c:pt>
                <c:pt idx="406">
                  <c:v>82.598000000000013</c:v>
                </c:pt>
                <c:pt idx="407">
                  <c:v>82.273699999999991</c:v>
                </c:pt>
                <c:pt idx="408">
                  <c:v>81.820399999999978</c:v>
                </c:pt>
                <c:pt idx="409">
                  <c:v>81.601799999999983</c:v>
                </c:pt>
                <c:pt idx="410">
                  <c:v>81.290600000000026</c:v>
                </c:pt>
                <c:pt idx="411">
                  <c:v>80.727599999999995</c:v>
                </c:pt>
                <c:pt idx="412">
                  <c:v>80.524799999999999</c:v>
                </c:pt>
                <c:pt idx="413">
                  <c:v>80.148399999999981</c:v>
                </c:pt>
                <c:pt idx="414">
                  <c:v>79.641499999999994</c:v>
                </c:pt>
                <c:pt idx="415">
                  <c:v>79.459599999999995</c:v>
                </c:pt>
                <c:pt idx="416">
                  <c:v>79.123699999999999</c:v>
                </c:pt>
                <c:pt idx="417">
                  <c:v>78.962800000000001</c:v>
                </c:pt>
                <c:pt idx="418">
                  <c:v>78.664900000000003</c:v>
                </c:pt>
                <c:pt idx="419">
                  <c:v>78.52209999999998</c:v>
                </c:pt>
                <c:pt idx="420">
                  <c:v>78.257199999999997</c:v>
                </c:pt>
                <c:pt idx="421">
                  <c:v>78.130200000000002</c:v>
                </c:pt>
                <c:pt idx="422">
                  <c:v>77.894099999999995</c:v>
                </c:pt>
                <c:pt idx="423">
                  <c:v>77.808399999999978</c:v>
                </c:pt>
                <c:pt idx="424">
                  <c:v>77.646000000000001</c:v>
                </c:pt>
                <c:pt idx="425">
                  <c:v>77.567300000000003</c:v>
                </c:pt>
                <c:pt idx="426">
                  <c:v>77.418099999999995</c:v>
                </c:pt>
                <c:pt idx="427">
                  <c:v>77.345500000000001</c:v>
                </c:pt>
                <c:pt idx="428">
                  <c:v>77.233800000000002</c:v>
                </c:pt>
                <c:pt idx="429">
                  <c:v>77.387200000000007</c:v>
                </c:pt>
                <c:pt idx="430">
                  <c:v>79.357500000000002</c:v>
                </c:pt>
                <c:pt idx="431">
                  <c:v>84.8292</c:v>
                </c:pt>
                <c:pt idx="432">
                  <c:v>93.779600000000002</c:v>
                </c:pt>
                <c:pt idx="433">
                  <c:v>97.498000000000005</c:v>
                </c:pt>
                <c:pt idx="434">
                  <c:v>96.163799999999981</c:v>
                </c:pt>
                <c:pt idx="435">
                  <c:v>95.227199999999996</c:v>
                </c:pt>
                <c:pt idx="436">
                  <c:v>93.950900000000004</c:v>
                </c:pt>
                <c:pt idx="437">
                  <c:v>93.343599999999995</c:v>
                </c:pt>
                <c:pt idx="438">
                  <c:v>92.238500000000002</c:v>
                </c:pt>
                <c:pt idx="439">
                  <c:v>91.712400000000002</c:v>
                </c:pt>
                <c:pt idx="440">
                  <c:v>90.753799999999998</c:v>
                </c:pt>
                <c:pt idx="441">
                  <c:v>90.297100000000086</c:v>
                </c:pt>
                <c:pt idx="442">
                  <c:v>89.464000000000027</c:v>
                </c:pt>
                <c:pt idx="443">
                  <c:v>89.066699999999997</c:v>
                </c:pt>
                <c:pt idx="444">
                  <c:v>88.340999999999994</c:v>
                </c:pt>
                <c:pt idx="445">
                  <c:v>87.994800000000026</c:v>
                </c:pt>
                <c:pt idx="446">
                  <c:v>87.509500000000003</c:v>
                </c:pt>
                <c:pt idx="447">
                  <c:v>86.656099999999981</c:v>
                </c:pt>
                <c:pt idx="448">
                  <c:v>86.352199999999982</c:v>
                </c:pt>
                <c:pt idx="449">
                  <c:v>86.204200000000085</c:v>
                </c:pt>
                <c:pt idx="450">
                  <c:v>85.922299999999993</c:v>
                </c:pt>
                <c:pt idx="451">
                  <c:v>85.784999999999997</c:v>
                </c:pt>
                <c:pt idx="452">
                  <c:v>85.586399999999998</c:v>
                </c:pt>
                <c:pt idx="453">
                  <c:v>85.216800000000006</c:v>
                </c:pt>
                <c:pt idx="454">
                  <c:v>85.038699999999992</c:v>
                </c:pt>
                <c:pt idx="455">
                  <c:v>84.706900000000005</c:v>
                </c:pt>
                <c:pt idx="456">
                  <c:v>84.257499999999993</c:v>
                </c:pt>
                <c:pt idx="457">
                  <c:v>84.0959</c:v>
                </c:pt>
                <c:pt idx="458">
                  <c:v>83.796300000000002</c:v>
                </c:pt>
                <c:pt idx="459">
                  <c:v>83.393699999999995</c:v>
                </c:pt>
                <c:pt idx="460">
                  <c:v>83.249500000000026</c:v>
                </c:pt>
                <c:pt idx="461">
                  <c:v>82.983700000000013</c:v>
                </c:pt>
                <c:pt idx="462">
                  <c:v>82.856499999999983</c:v>
                </c:pt>
                <c:pt idx="463">
                  <c:v>82.621499999999983</c:v>
                </c:pt>
                <c:pt idx="464">
                  <c:v>82.509</c:v>
                </c:pt>
                <c:pt idx="465">
                  <c:v>82.300799999999981</c:v>
                </c:pt>
                <c:pt idx="466">
                  <c:v>82.201099999999997</c:v>
                </c:pt>
                <c:pt idx="467">
                  <c:v>82.059899999999999</c:v>
                </c:pt>
                <c:pt idx="468">
                  <c:v>81.865499999999983</c:v>
                </c:pt>
                <c:pt idx="469">
                  <c:v>81.795299999999997</c:v>
                </c:pt>
                <c:pt idx="470">
                  <c:v>81.649000000000001</c:v>
                </c:pt>
                <c:pt idx="471">
                  <c:v>95.226900000000001</c:v>
                </c:pt>
                <c:pt idx="472">
                  <c:v>101.43700000000008</c:v>
                </c:pt>
                <c:pt idx="473">
                  <c:v>104.86499999999999</c:v>
                </c:pt>
                <c:pt idx="474">
                  <c:v>104.4470000000001</c:v>
                </c:pt>
                <c:pt idx="475">
                  <c:v>103.053</c:v>
                </c:pt>
                <c:pt idx="476">
                  <c:v>102.38800000000001</c:v>
                </c:pt>
                <c:pt idx="477">
                  <c:v>102.38800000000001</c:v>
                </c:pt>
                <c:pt idx="478">
                  <c:v>100.62899999999998</c:v>
                </c:pt>
                <c:pt idx="479">
                  <c:v>100.20399999999999</c:v>
                </c:pt>
                <c:pt idx="480">
                  <c:v>99.791900000000027</c:v>
                </c:pt>
                <c:pt idx="481">
                  <c:v>99.019800000000004</c:v>
                </c:pt>
                <c:pt idx="482">
                  <c:v>97.965300000000013</c:v>
                </c:pt>
                <c:pt idx="483">
                  <c:v>97.462500000000006</c:v>
                </c:pt>
                <c:pt idx="484">
                  <c:v>96.545199999999994</c:v>
                </c:pt>
                <c:pt idx="485">
                  <c:v>96.107399999999998</c:v>
                </c:pt>
                <c:pt idx="486">
                  <c:v>95.307199999999995</c:v>
                </c:pt>
                <c:pt idx="487">
                  <c:v>94.924899999999994</c:v>
                </c:pt>
                <c:pt idx="488">
                  <c:v>94.224700000000013</c:v>
                </c:pt>
                <c:pt idx="489">
                  <c:v>93.970699999999994</c:v>
                </c:pt>
                <c:pt idx="490">
                  <c:v>93.495099999999994</c:v>
                </c:pt>
                <c:pt idx="491">
                  <c:v>92.654399999999981</c:v>
                </c:pt>
                <c:pt idx="492">
                  <c:v>92.353799999999978</c:v>
                </c:pt>
                <c:pt idx="493">
                  <c:v>92.207099999999997</c:v>
                </c:pt>
                <c:pt idx="494">
                  <c:v>91.927099999999996</c:v>
                </c:pt>
                <c:pt idx="495">
                  <c:v>91.790400000000005</c:v>
                </c:pt>
                <c:pt idx="496">
                  <c:v>91.592299999999994</c:v>
                </c:pt>
                <c:pt idx="497">
                  <c:v>91.310100000000006</c:v>
                </c:pt>
                <c:pt idx="498">
                  <c:v>90.798100000000005</c:v>
                </c:pt>
                <c:pt idx="499">
                  <c:v>90.613100000000003</c:v>
                </c:pt>
                <c:pt idx="500">
                  <c:v>90.268900000000002</c:v>
                </c:pt>
                <c:pt idx="501">
                  <c:v>90.102899999999948</c:v>
                </c:pt>
                <c:pt idx="502">
                  <c:v>89.793300000000002</c:v>
                </c:pt>
                <c:pt idx="503">
                  <c:v>89.643799999999999</c:v>
                </c:pt>
                <c:pt idx="504">
                  <c:v>89.3643</c:v>
                </c:pt>
                <c:pt idx="505">
                  <c:v>88.983800000000002</c:v>
                </c:pt>
                <c:pt idx="506">
                  <c:v>88.846300000000014</c:v>
                </c:pt>
                <c:pt idx="507">
                  <c:v>88.59</c:v>
                </c:pt>
                <c:pt idx="508">
                  <c:v>88.466300000000004</c:v>
                </c:pt>
                <c:pt idx="509">
                  <c:v>88.235299999999995</c:v>
                </c:pt>
                <c:pt idx="510">
                  <c:v>88.123599999999982</c:v>
                </c:pt>
                <c:pt idx="511">
                  <c:v>87.905600000000007</c:v>
                </c:pt>
                <c:pt idx="512">
                  <c:v>87.846100000000007</c:v>
                </c:pt>
                <c:pt idx="513">
                  <c:v>95.980800000000002</c:v>
                </c:pt>
                <c:pt idx="514">
                  <c:v>100.17299999999992</c:v>
                </c:pt>
                <c:pt idx="515">
                  <c:v>107.17199999999998</c:v>
                </c:pt>
                <c:pt idx="516">
                  <c:v>110.16500000000001</c:v>
                </c:pt>
                <c:pt idx="517">
                  <c:v>110.56100000000002</c:v>
                </c:pt>
                <c:pt idx="518">
                  <c:v>109.694</c:v>
                </c:pt>
                <c:pt idx="519">
                  <c:v>108.03400000000002</c:v>
                </c:pt>
                <c:pt idx="520">
                  <c:v>107.24700000000009</c:v>
                </c:pt>
                <c:pt idx="521">
                  <c:v>105.82599999999998</c:v>
                </c:pt>
                <c:pt idx="522">
                  <c:v>105.151</c:v>
                </c:pt>
                <c:pt idx="523">
                  <c:v>103.93100000000008</c:v>
                </c:pt>
                <c:pt idx="524">
                  <c:v>103.49000000000002</c:v>
                </c:pt>
                <c:pt idx="525">
                  <c:v>102.67299999999992</c:v>
                </c:pt>
                <c:pt idx="526">
                  <c:v>101.57199999999999</c:v>
                </c:pt>
                <c:pt idx="527">
                  <c:v>101.05200000000001</c:v>
                </c:pt>
                <c:pt idx="528">
                  <c:v>100.79900000000002</c:v>
                </c:pt>
                <c:pt idx="529">
                  <c:v>100.319</c:v>
                </c:pt>
                <c:pt idx="530">
                  <c:v>100.086</c:v>
                </c:pt>
                <c:pt idx="531">
                  <c:v>99.6434</c:v>
                </c:pt>
                <c:pt idx="532">
                  <c:v>99.428100000000001</c:v>
                </c:pt>
                <c:pt idx="533">
                  <c:v>99.0197</c:v>
                </c:pt>
                <c:pt idx="534">
                  <c:v>98.820799999999949</c:v>
                </c:pt>
                <c:pt idx="535">
                  <c:v>98.534000000000006</c:v>
                </c:pt>
                <c:pt idx="536">
                  <c:v>98.002200000000002</c:v>
                </c:pt>
                <c:pt idx="537">
                  <c:v>97.286799999999999</c:v>
                </c:pt>
                <c:pt idx="538">
                  <c:v>97.029499999999999</c:v>
                </c:pt>
                <c:pt idx="539">
                  <c:v>96.554599999999994</c:v>
                </c:pt>
                <c:pt idx="540">
                  <c:v>95.919300000000007</c:v>
                </c:pt>
                <c:pt idx="541">
                  <c:v>95.619600000000005</c:v>
                </c:pt>
                <c:pt idx="542">
                  <c:v>95.082099999999983</c:v>
                </c:pt>
                <c:pt idx="543">
                  <c:v>94.888799999999989</c:v>
                </c:pt>
                <c:pt idx="544">
                  <c:v>94.531800000000004</c:v>
                </c:pt>
                <c:pt idx="545">
                  <c:v>94.053600000000003</c:v>
                </c:pt>
                <c:pt idx="546">
                  <c:v>93.881799999999998</c:v>
                </c:pt>
                <c:pt idx="547">
                  <c:v>93.565299999999993</c:v>
                </c:pt>
                <c:pt idx="548">
                  <c:v>93.413399999999996</c:v>
                </c:pt>
                <c:pt idx="549">
                  <c:v>93.132599999999982</c:v>
                </c:pt>
                <c:pt idx="550">
                  <c:v>93.030299999999997</c:v>
                </c:pt>
                <c:pt idx="551">
                  <c:v>92.837400000000002</c:v>
                </c:pt>
                <c:pt idx="552">
                  <c:v>92.742900000000006</c:v>
                </c:pt>
                <c:pt idx="553">
                  <c:v>93.657699999999991</c:v>
                </c:pt>
                <c:pt idx="554">
                  <c:v>104.16800000000001</c:v>
                </c:pt>
                <c:pt idx="555">
                  <c:v>107.926</c:v>
                </c:pt>
                <c:pt idx="556">
                  <c:v>113.627</c:v>
                </c:pt>
                <c:pt idx="557">
                  <c:v>115.646</c:v>
                </c:pt>
                <c:pt idx="558">
                  <c:v>113.96599999999999</c:v>
                </c:pt>
                <c:pt idx="559">
                  <c:v>113.292</c:v>
                </c:pt>
                <c:pt idx="560">
                  <c:v>112.04900000000002</c:v>
                </c:pt>
                <c:pt idx="561">
                  <c:v>109.91200000000002</c:v>
                </c:pt>
                <c:pt idx="562">
                  <c:v>109.157</c:v>
                </c:pt>
                <c:pt idx="563">
                  <c:v>108.79</c:v>
                </c:pt>
                <c:pt idx="564">
                  <c:v>108.099</c:v>
                </c:pt>
                <c:pt idx="565">
                  <c:v>107.76300000000002</c:v>
                </c:pt>
                <c:pt idx="566">
                  <c:v>107.282</c:v>
                </c:pt>
                <c:pt idx="567">
                  <c:v>106.396</c:v>
                </c:pt>
                <c:pt idx="568">
                  <c:v>104.886</c:v>
                </c:pt>
                <c:pt idx="569">
                  <c:v>104.354</c:v>
                </c:pt>
                <c:pt idx="570">
                  <c:v>103.408</c:v>
                </c:pt>
                <c:pt idx="571">
                  <c:v>102.962</c:v>
                </c:pt>
                <c:pt idx="572">
                  <c:v>102.167</c:v>
                </c:pt>
                <c:pt idx="573">
                  <c:v>101.79100000000008</c:v>
                </c:pt>
                <c:pt idx="574">
                  <c:v>101.273</c:v>
                </c:pt>
                <c:pt idx="575">
                  <c:v>101.02500000000001</c:v>
                </c:pt>
                <c:pt idx="576">
                  <c:v>100.56699999999999</c:v>
                </c:pt>
                <c:pt idx="577">
                  <c:v>99.955799999999982</c:v>
                </c:pt>
                <c:pt idx="578">
                  <c:v>99.736400000000003</c:v>
                </c:pt>
                <c:pt idx="579">
                  <c:v>99.333200000000005</c:v>
                </c:pt>
                <c:pt idx="580">
                  <c:v>99.14</c:v>
                </c:pt>
                <c:pt idx="581">
                  <c:v>98.867700000000013</c:v>
                </c:pt>
                <c:pt idx="582">
                  <c:v>98.735600000000005</c:v>
                </c:pt>
                <c:pt idx="583">
                  <c:v>98.486999999999995</c:v>
                </c:pt>
                <c:pt idx="584">
                  <c:v>98.144800000000004</c:v>
                </c:pt>
                <c:pt idx="585">
                  <c:v>97.980900000000005</c:v>
                </c:pt>
                <c:pt idx="586">
                  <c:v>97.75</c:v>
                </c:pt>
                <c:pt idx="587">
                  <c:v>97.433300000000003</c:v>
                </c:pt>
                <c:pt idx="588">
                  <c:v>97.318399999999983</c:v>
                </c:pt>
                <c:pt idx="589">
                  <c:v>97.103200000000001</c:v>
                </c:pt>
                <c:pt idx="590">
                  <c:v>96.806100000000001</c:v>
                </c:pt>
                <c:pt idx="591">
                  <c:v>96.797399999999996</c:v>
                </c:pt>
                <c:pt idx="592">
                  <c:v>108.111</c:v>
                </c:pt>
                <c:pt idx="593">
                  <c:v>112.17799999999998</c:v>
                </c:pt>
                <c:pt idx="594">
                  <c:v>117.17799999999998</c:v>
                </c:pt>
                <c:pt idx="595">
                  <c:v>119.306</c:v>
                </c:pt>
                <c:pt idx="596">
                  <c:v>119.861</c:v>
                </c:pt>
                <c:pt idx="597">
                  <c:v>117.637</c:v>
                </c:pt>
                <c:pt idx="598">
                  <c:v>116.598</c:v>
                </c:pt>
                <c:pt idx="599">
                  <c:v>114.774</c:v>
                </c:pt>
                <c:pt idx="600">
                  <c:v>114.124</c:v>
                </c:pt>
                <c:pt idx="601">
                  <c:v>112.9440000000001</c:v>
                </c:pt>
                <c:pt idx="602">
                  <c:v>112.383</c:v>
                </c:pt>
                <c:pt idx="603">
                  <c:v>111.36199999999999</c:v>
                </c:pt>
                <c:pt idx="604">
                  <c:v>110.87599999999998</c:v>
                </c:pt>
                <c:pt idx="605">
                  <c:v>110.196</c:v>
                </c:pt>
                <c:pt idx="606">
                  <c:v>109.00700000000002</c:v>
                </c:pt>
                <c:pt idx="607">
                  <c:v>108.584</c:v>
                </c:pt>
                <c:pt idx="608">
                  <c:v>107.81699999999999</c:v>
                </c:pt>
                <c:pt idx="609">
                  <c:v>107.54100000000008</c:v>
                </c:pt>
                <c:pt idx="610">
                  <c:v>107.026</c:v>
                </c:pt>
                <c:pt idx="611">
                  <c:v>106.13</c:v>
                </c:pt>
                <c:pt idx="612">
                  <c:v>105.71100000000008</c:v>
                </c:pt>
                <c:pt idx="613">
                  <c:v>104.977</c:v>
                </c:pt>
                <c:pt idx="614">
                  <c:v>104.634</c:v>
                </c:pt>
                <c:pt idx="615">
                  <c:v>104.026</c:v>
                </c:pt>
                <c:pt idx="616">
                  <c:v>103.74100000000008</c:v>
                </c:pt>
                <c:pt idx="617">
                  <c:v>103.232</c:v>
                </c:pt>
                <c:pt idx="618">
                  <c:v>103.04900000000002</c:v>
                </c:pt>
                <c:pt idx="619">
                  <c:v>102.79300000000002</c:v>
                </c:pt>
                <c:pt idx="620">
                  <c:v>102.337</c:v>
                </c:pt>
                <c:pt idx="621">
                  <c:v>102.12199999999999</c:v>
                </c:pt>
                <c:pt idx="622">
                  <c:v>101.73699999999999</c:v>
                </c:pt>
                <c:pt idx="623">
                  <c:v>101.69</c:v>
                </c:pt>
                <c:pt idx="624">
                  <c:v>101.59699999999999</c:v>
                </c:pt>
                <c:pt idx="625">
                  <c:v>101.465</c:v>
                </c:pt>
                <c:pt idx="626">
                  <c:v>101.157</c:v>
                </c:pt>
                <c:pt idx="627">
                  <c:v>101.599</c:v>
                </c:pt>
                <c:pt idx="628">
                  <c:v>109.08499999999999</c:v>
                </c:pt>
                <c:pt idx="629">
                  <c:v>112.76700000000002</c:v>
                </c:pt>
                <c:pt idx="630">
                  <c:v>118.94800000000002</c:v>
                </c:pt>
                <c:pt idx="631">
                  <c:v>121.62899999999998</c:v>
                </c:pt>
                <c:pt idx="632">
                  <c:v>123.90900000000002</c:v>
                </c:pt>
                <c:pt idx="633">
                  <c:v>121.35299999999998</c:v>
                </c:pt>
                <c:pt idx="634">
                  <c:v>120.452</c:v>
                </c:pt>
                <c:pt idx="635">
                  <c:v>119.21700000000008</c:v>
                </c:pt>
                <c:pt idx="636">
                  <c:v>117.59</c:v>
                </c:pt>
                <c:pt idx="637">
                  <c:v>116.82799999999999</c:v>
                </c:pt>
                <c:pt idx="638">
                  <c:v>116.46000000000002</c:v>
                </c:pt>
                <c:pt idx="639">
                  <c:v>115.771</c:v>
                </c:pt>
                <c:pt idx="640">
                  <c:v>115.43700000000008</c:v>
                </c:pt>
                <c:pt idx="641">
                  <c:v>114.96100000000008</c:v>
                </c:pt>
                <c:pt idx="642">
                  <c:v>114.093</c:v>
                </c:pt>
                <c:pt idx="643">
                  <c:v>112.63500000000001</c:v>
                </c:pt>
                <c:pt idx="644">
                  <c:v>111.968</c:v>
                </c:pt>
                <c:pt idx="645">
                  <c:v>111.08799999999999</c:v>
                </c:pt>
                <c:pt idx="646">
                  <c:v>110.67499999999998</c:v>
                </c:pt>
                <c:pt idx="647">
                  <c:v>109.94300000000008</c:v>
                </c:pt>
                <c:pt idx="648">
                  <c:v>109.6</c:v>
                </c:pt>
                <c:pt idx="649">
                  <c:v>108.98699999999999</c:v>
                </c:pt>
                <c:pt idx="650">
                  <c:v>108.69799999999999</c:v>
                </c:pt>
                <c:pt idx="651">
                  <c:v>108.17999999999998</c:v>
                </c:pt>
                <c:pt idx="652">
                  <c:v>107.93400000000008</c:v>
                </c:pt>
                <c:pt idx="653">
                  <c:v>107.492</c:v>
                </c:pt>
                <c:pt idx="654">
                  <c:v>107.282</c:v>
                </c:pt>
                <c:pt idx="655">
                  <c:v>106.90100000000002</c:v>
                </c:pt>
                <c:pt idx="656">
                  <c:v>106.72</c:v>
                </c:pt>
                <c:pt idx="657">
                  <c:v>106.46599999999999</c:v>
                </c:pt>
                <c:pt idx="658">
                  <c:v>106.121</c:v>
                </c:pt>
                <c:pt idx="659">
                  <c:v>105.95699999999999</c:v>
                </c:pt>
                <c:pt idx="660">
                  <c:v>105.65799999999999</c:v>
                </c:pt>
                <c:pt idx="661">
                  <c:v>105.55</c:v>
                </c:pt>
                <c:pt idx="662">
                  <c:v>105.348</c:v>
                </c:pt>
                <c:pt idx="663">
                  <c:v>105.24299999999999</c:v>
                </c:pt>
                <c:pt idx="664">
                  <c:v>106.99600000000002</c:v>
                </c:pt>
                <c:pt idx="665">
                  <c:v>109.542</c:v>
                </c:pt>
                <c:pt idx="666">
                  <c:v>114.306</c:v>
                </c:pt>
                <c:pt idx="667">
                  <c:v>116.64</c:v>
                </c:pt>
                <c:pt idx="668">
                  <c:v>119.923</c:v>
                </c:pt>
                <c:pt idx="669">
                  <c:v>124.99299999999999</c:v>
                </c:pt>
                <c:pt idx="670">
                  <c:v>122.05500000000001</c:v>
                </c:pt>
                <c:pt idx="671">
                  <c:v>120.70099999999999</c:v>
                </c:pt>
                <c:pt idx="672">
                  <c:v>118.492</c:v>
                </c:pt>
                <c:pt idx="673">
                  <c:v>117.727</c:v>
                </c:pt>
                <c:pt idx="674">
                  <c:v>116.41300000000008</c:v>
                </c:pt>
                <c:pt idx="675">
                  <c:v>115.94800000000002</c:v>
                </c:pt>
                <c:pt idx="676">
                  <c:v>115.309</c:v>
                </c:pt>
                <c:pt idx="677">
                  <c:v>114.218</c:v>
                </c:pt>
                <c:pt idx="678">
                  <c:v>113.834</c:v>
                </c:pt>
                <c:pt idx="679">
                  <c:v>113.151</c:v>
                </c:pt>
                <c:pt idx="680">
                  <c:v>112.283</c:v>
                </c:pt>
                <c:pt idx="681">
                  <c:v>111.97799999999999</c:v>
                </c:pt>
                <c:pt idx="682">
                  <c:v>111.43700000000008</c:v>
                </c:pt>
                <c:pt idx="683">
                  <c:v>111.18199999999999</c:v>
                </c:pt>
                <c:pt idx="684">
                  <c:v>110.83199999999999</c:v>
                </c:pt>
                <c:pt idx="685">
                  <c:v>110.66500000000001</c:v>
                </c:pt>
                <c:pt idx="686">
                  <c:v>110.357</c:v>
                </c:pt>
                <c:pt idx="687">
                  <c:v>110.209</c:v>
                </c:pt>
                <c:pt idx="688">
                  <c:v>109.93600000000002</c:v>
                </c:pt>
                <c:pt idx="689">
                  <c:v>109.80500000000001</c:v>
                </c:pt>
                <c:pt idx="690">
                  <c:v>109.563</c:v>
                </c:pt>
                <c:pt idx="691">
                  <c:v>109.44600000000008</c:v>
                </c:pt>
                <c:pt idx="692">
                  <c:v>109.229</c:v>
                </c:pt>
                <c:pt idx="693">
                  <c:v>109.124</c:v>
                </c:pt>
                <c:pt idx="694">
                  <c:v>108.929</c:v>
                </c:pt>
                <c:pt idx="695">
                  <c:v>108.83499999999999</c:v>
                </c:pt>
                <c:pt idx="696">
                  <c:v>108.65799999999999</c:v>
                </c:pt>
                <c:pt idx="697">
                  <c:v>108.41700000000009</c:v>
                </c:pt>
                <c:pt idx="698">
                  <c:v>108.33</c:v>
                </c:pt>
                <c:pt idx="699">
                  <c:v>108.167</c:v>
                </c:pt>
                <c:pt idx="700">
                  <c:v>108.08799999999999</c:v>
                </c:pt>
                <c:pt idx="701">
                  <c:v>107.93899999999999</c:v>
                </c:pt>
                <c:pt idx="702">
                  <c:v>107.85599999999998</c:v>
                </c:pt>
                <c:pt idx="703">
                  <c:v>113.55</c:v>
                </c:pt>
                <c:pt idx="704">
                  <c:v>117.49400000000009</c:v>
                </c:pt>
                <c:pt idx="705">
                  <c:v>124.426</c:v>
                </c:pt>
                <c:pt idx="706">
                  <c:v>127.5</c:v>
                </c:pt>
                <c:pt idx="707">
                  <c:v>130.77599999999998</c:v>
                </c:pt>
                <c:pt idx="708">
                  <c:v>127.97</c:v>
                </c:pt>
                <c:pt idx="709">
                  <c:v>126.696</c:v>
                </c:pt>
                <c:pt idx="710">
                  <c:v>124.57</c:v>
                </c:pt>
                <c:pt idx="711">
                  <c:v>123.60199999999999</c:v>
                </c:pt>
                <c:pt idx="712">
                  <c:v>121.974</c:v>
                </c:pt>
                <c:pt idx="713">
                  <c:v>121.40400000000002</c:v>
                </c:pt>
                <c:pt idx="714">
                  <c:v>120.4</c:v>
                </c:pt>
                <c:pt idx="715">
                  <c:v>119.93</c:v>
                </c:pt>
                <c:pt idx="716">
                  <c:v>119.1</c:v>
                </c:pt>
                <c:pt idx="717">
                  <c:v>118.051</c:v>
                </c:pt>
                <c:pt idx="718">
                  <c:v>117.684</c:v>
                </c:pt>
                <c:pt idx="719">
                  <c:v>117.035</c:v>
                </c:pt>
                <c:pt idx="720">
                  <c:v>116.73099999999999</c:v>
                </c:pt>
                <c:pt idx="721">
                  <c:v>116.583</c:v>
                </c:pt>
                <c:pt idx="722">
                  <c:v>116.306</c:v>
                </c:pt>
                <c:pt idx="723">
                  <c:v>116.17199999999998</c:v>
                </c:pt>
                <c:pt idx="724">
                  <c:v>115.979</c:v>
                </c:pt>
                <c:pt idx="725">
                  <c:v>115.62599999999998</c:v>
                </c:pt>
                <c:pt idx="726">
                  <c:v>115.02200000000001</c:v>
                </c:pt>
                <c:pt idx="727">
                  <c:v>114.74299999999999</c:v>
                </c:pt>
                <c:pt idx="728">
                  <c:v>114.60799999999999</c:v>
                </c:pt>
                <c:pt idx="729">
                  <c:v>114.35899999999998</c:v>
                </c:pt>
                <c:pt idx="730">
                  <c:v>113.925</c:v>
                </c:pt>
                <c:pt idx="731">
                  <c:v>113.723</c:v>
                </c:pt>
                <c:pt idx="732">
                  <c:v>113.36499999999999</c:v>
                </c:pt>
                <c:pt idx="733">
                  <c:v>113.19799999999999</c:v>
                </c:pt>
                <c:pt idx="734">
                  <c:v>112.968</c:v>
                </c:pt>
                <c:pt idx="735">
                  <c:v>112.85799999999999</c:v>
                </c:pt>
                <c:pt idx="736">
                  <c:v>112.67899999999995</c:v>
                </c:pt>
                <c:pt idx="737">
                  <c:v>112.76900000000002</c:v>
                </c:pt>
                <c:pt idx="738">
                  <c:v>120.068</c:v>
                </c:pt>
                <c:pt idx="739">
                  <c:v>123.79300000000002</c:v>
                </c:pt>
                <c:pt idx="740">
                  <c:v>130.01499999999999</c:v>
                </c:pt>
                <c:pt idx="741">
                  <c:v>132.68900000000002</c:v>
                </c:pt>
                <c:pt idx="742">
                  <c:v>134.96900000000002</c:v>
                </c:pt>
                <c:pt idx="743">
                  <c:v>132.04399999999998</c:v>
                </c:pt>
                <c:pt idx="744">
                  <c:v>131.03100000000001</c:v>
                </c:pt>
                <c:pt idx="745">
                  <c:v>129.28399999999999</c:v>
                </c:pt>
                <c:pt idx="746">
                  <c:v>127.16</c:v>
                </c:pt>
                <c:pt idx="747">
                  <c:v>126.902</c:v>
                </c:pt>
                <c:pt idx="748">
                  <c:v>126.41400000000009</c:v>
                </c:pt>
                <c:pt idx="749">
                  <c:v>125.53700000000002</c:v>
                </c:pt>
                <c:pt idx="750">
                  <c:v>124.40700000000002</c:v>
                </c:pt>
                <c:pt idx="751">
                  <c:v>123.88500000000001</c:v>
                </c:pt>
                <c:pt idx="752">
                  <c:v>123.634</c:v>
                </c:pt>
                <c:pt idx="753">
                  <c:v>123.16800000000001</c:v>
                </c:pt>
                <c:pt idx="754">
                  <c:v>122.9440000000001</c:v>
                </c:pt>
                <c:pt idx="755">
                  <c:v>122.527</c:v>
                </c:pt>
                <c:pt idx="756">
                  <c:v>122.327</c:v>
                </c:pt>
                <c:pt idx="757">
                  <c:v>121.953</c:v>
                </c:pt>
                <c:pt idx="758">
                  <c:v>121.773</c:v>
                </c:pt>
                <c:pt idx="759">
                  <c:v>121.51700000000002</c:v>
                </c:pt>
                <c:pt idx="760">
                  <c:v>121.053</c:v>
                </c:pt>
                <c:pt idx="761">
                  <c:v>120.44800000000002</c:v>
                </c:pt>
                <c:pt idx="762">
                  <c:v>120.167</c:v>
                </c:pt>
                <c:pt idx="763">
                  <c:v>119.67299999999992</c:v>
                </c:pt>
                <c:pt idx="764">
                  <c:v>119.44200000000002</c:v>
                </c:pt>
                <c:pt idx="765">
                  <c:v>119.12599999999998</c:v>
                </c:pt>
                <c:pt idx="766">
                  <c:v>118.976</c:v>
                </c:pt>
                <c:pt idx="767">
                  <c:v>118.7</c:v>
                </c:pt>
                <c:pt idx="768">
                  <c:v>118.568</c:v>
                </c:pt>
                <c:pt idx="769">
                  <c:v>118.32599999999998</c:v>
                </c:pt>
                <c:pt idx="770">
                  <c:v>118.209</c:v>
                </c:pt>
                <c:pt idx="771">
                  <c:v>117.995</c:v>
                </c:pt>
                <c:pt idx="772">
                  <c:v>117.892</c:v>
                </c:pt>
                <c:pt idx="773">
                  <c:v>117.7</c:v>
                </c:pt>
                <c:pt idx="774">
                  <c:v>117.44200000000002</c:v>
                </c:pt>
                <c:pt idx="775">
                  <c:v>117.32</c:v>
                </c:pt>
                <c:pt idx="776">
                  <c:v>117.099</c:v>
                </c:pt>
                <c:pt idx="777">
                  <c:v>117.01900000000002</c:v>
                </c:pt>
                <c:pt idx="778">
                  <c:v>116.85499999999999</c:v>
                </c:pt>
                <c:pt idx="779">
                  <c:v>116.837</c:v>
                </c:pt>
                <c:pt idx="780">
                  <c:v>124.527</c:v>
                </c:pt>
                <c:pt idx="781">
                  <c:v>128.44800000000001</c:v>
                </c:pt>
                <c:pt idx="782">
                  <c:v>133.559</c:v>
                </c:pt>
                <c:pt idx="783">
                  <c:v>136.68200000000004</c:v>
                </c:pt>
                <c:pt idx="784">
                  <c:v>135.798</c:v>
                </c:pt>
                <c:pt idx="785">
                  <c:v>135.197</c:v>
                </c:pt>
                <c:pt idx="786">
                  <c:v>134.066</c:v>
                </c:pt>
                <c:pt idx="787">
                  <c:v>133.52800000000016</c:v>
                </c:pt>
                <c:pt idx="788">
                  <c:v>132.547</c:v>
                </c:pt>
                <c:pt idx="789">
                  <c:v>132.08000000000001</c:v>
                </c:pt>
                <c:pt idx="790">
                  <c:v>131.226</c:v>
                </c:pt>
                <c:pt idx="791">
                  <c:v>130.10499999999999</c:v>
                </c:pt>
                <c:pt idx="792">
                  <c:v>128.70999999999998</c:v>
                </c:pt>
                <c:pt idx="793">
                  <c:v>128.22300000000001</c:v>
                </c:pt>
                <c:pt idx="794">
                  <c:v>127.56699999999999</c:v>
                </c:pt>
                <c:pt idx="795">
                  <c:v>126.485</c:v>
                </c:pt>
                <c:pt idx="796">
                  <c:v>126.10799999999999</c:v>
                </c:pt>
                <c:pt idx="797">
                  <c:v>125.455</c:v>
                </c:pt>
                <c:pt idx="798">
                  <c:v>125.14999999999999</c:v>
                </c:pt>
                <c:pt idx="799">
                  <c:v>124.738</c:v>
                </c:pt>
                <c:pt idx="800">
                  <c:v>124.202</c:v>
                </c:pt>
                <c:pt idx="801">
                  <c:v>123.953</c:v>
                </c:pt>
                <c:pt idx="802">
                  <c:v>123.833</c:v>
                </c:pt>
                <c:pt idx="803">
                  <c:v>123.60899999999998</c:v>
                </c:pt>
                <c:pt idx="804">
                  <c:v>123.501</c:v>
                </c:pt>
                <c:pt idx="805">
                  <c:v>123.298</c:v>
                </c:pt>
                <c:pt idx="806">
                  <c:v>123.2</c:v>
                </c:pt>
                <c:pt idx="807">
                  <c:v>123.01700000000002</c:v>
                </c:pt>
                <c:pt idx="808">
                  <c:v>122.804</c:v>
                </c:pt>
                <c:pt idx="809">
                  <c:v>122.804</c:v>
                </c:pt>
                <c:pt idx="810">
                  <c:v>122.60299999999998</c:v>
                </c:pt>
                <c:pt idx="811">
                  <c:v>122.41600000000008</c:v>
                </c:pt>
                <c:pt idx="812">
                  <c:v>122.24299999999999</c:v>
                </c:pt>
                <c:pt idx="813">
                  <c:v>121.938</c:v>
                </c:pt>
                <c:pt idx="814">
                  <c:v>121.82899999999998</c:v>
                </c:pt>
                <c:pt idx="815">
                  <c:v>121.631</c:v>
                </c:pt>
                <c:pt idx="816">
                  <c:v>121.53700000000002</c:v>
                </c:pt>
                <c:pt idx="817">
                  <c:v>121.36499999999999</c:v>
                </c:pt>
                <c:pt idx="818">
                  <c:v>121.282</c:v>
                </c:pt>
                <c:pt idx="819">
                  <c:v>121.131</c:v>
                </c:pt>
                <c:pt idx="820">
                  <c:v>121.059</c:v>
                </c:pt>
                <c:pt idx="821">
                  <c:v>120.925</c:v>
                </c:pt>
                <c:pt idx="822">
                  <c:v>120.861</c:v>
                </c:pt>
                <c:pt idx="823">
                  <c:v>120.708</c:v>
                </c:pt>
                <c:pt idx="824">
                  <c:v>120.96400000000008</c:v>
                </c:pt>
                <c:pt idx="825">
                  <c:v>129.16</c:v>
                </c:pt>
                <c:pt idx="826">
                  <c:v>133.137</c:v>
                </c:pt>
                <c:pt idx="827">
                  <c:v>139.10499999999999</c:v>
                </c:pt>
                <c:pt idx="828">
                  <c:v>141.38700000000017</c:v>
                </c:pt>
                <c:pt idx="829">
                  <c:v>139.626</c:v>
                </c:pt>
                <c:pt idx="830">
                  <c:v>136.61499999999998</c:v>
                </c:pt>
                <c:pt idx="831">
                  <c:v>136.25299999999999</c:v>
                </c:pt>
                <c:pt idx="832">
                  <c:v>135.578</c:v>
                </c:pt>
                <c:pt idx="833">
                  <c:v>134.66800000000001</c:v>
                </c:pt>
                <c:pt idx="834">
                  <c:v>134.23599999999999</c:v>
                </c:pt>
                <c:pt idx="835">
                  <c:v>133.63800000000001</c:v>
                </c:pt>
                <c:pt idx="836">
                  <c:v>132.607</c:v>
                </c:pt>
                <c:pt idx="837">
                  <c:v>131.35100000000017</c:v>
                </c:pt>
                <c:pt idx="838">
                  <c:v>130.917</c:v>
                </c:pt>
                <c:pt idx="839">
                  <c:v>130.17299999999997</c:v>
                </c:pt>
                <c:pt idx="840">
                  <c:v>129.90900000000002</c:v>
                </c:pt>
                <c:pt idx="841">
                  <c:v>129.44</c:v>
                </c:pt>
                <c:pt idx="842">
                  <c:v>128.67399999999998</c:v>
                </c:pt>
                <c:pt idx="843">
                  <c:v>128.40800000000004</c:v>
                </c:pt>
                <c:pt idx="844">
                  <c:v>128.28100000000001</c:v>
                </c:pt>
                <c:pt idx="845">
                  <c:v>128.04499999999999</c:v>
                </c:pt>
                <c:pt idx="846">
                  <c:v>127.72799999999999</c:v>
                </c:pt>
                <c:pt idx="847">
                  <c:v>127.57799999999999</c:v>
                </c:pt>
                <c:pt idx="848">
                  <c:v>127.371</c:v>
                </c:pt>
                <c:pt idx="849">
                  <c:v>127.093</c:v>
                </c:pt>
                <c:pt idx="850">
                  <c:v>126.962</c:v>
                </c:pt>
                <c:pt idx="851">
                  <c:v>126.78</c:v>
                </c:pt>
                <c:pt idx="852">
                  <c:v>126.468</c:v>
                </c:pt>
                <c:pt idx="853">
                  <c:v>126.32299999999998</c:v>
                </c:pt>
                <c:pt idx="854">
                  <c:v>126.071</c:v>
                </c:pt>
                <c:pt idx="855">
                  <c:v>125.953</c:v>
                </c:pt>
                <c:pt idx="856">
                  <c:v>125.74700000000009</c:v>
                </c:pt>
                <c:pt idx="857">
                  <c:v>125.651</c:v>
                </c:pt>
                <c:pt idx="858">
                  <c:v>125.51900000000002</c:v>
                </c:pt>
                <c:pt idx="859">
                  <c:v>125.456</c:v>
                </c:pt>
                <c:pt idx="860">
                  <c:v>125.342</c:v>
                </c:pt>
                <c:pt idx="861">
                  <c:v>125.28700000000002</c:v>
                </c:pt>
                <c:pt idx="862">
                  <c:v>125.187</c:v>
                </c:pt>
                <c:pt idx="863">
                  <c:v>125.151</c:v>
                </c:pt>
                <c:pt idx="864">
                  <c:v>125.084</c:v>
                </c:pt>
                <c:pt idx="865">
                  <c:v>131.68200000000004</c:v>
                </c:pt>
                <c:pt idx="866">
                  <c:v>135.92800000000017</c:v>
                </c:pt>
                <c:pt idx="867">
                  <c:v>138.018</c:v>
                </c:pt>
                <c:pt idx="868">
                  <c:v>140.96700000000001</c:v>
                </c:pt>
                <c:pt idx="869">
                  <c:v>144.68</c:v>
                </c:pt>
                <c:pt idx="870">
                  <c:v>146.88600000000017</c:v>
                </c:pt>
                <c:pt idx="871">
                  <c:v>145.59</c:v>
                </c:pt>
                <c:pt idx="872">
                  <c:v>142.91300000000001</c:v>
                </c:pt>
                <c:pt idx="873">
                  <c:v>141.72399999999999</c:v>
                </c:pt>
                <c:pt idx="874">
                  <c:v>139.816</c:v>
                </c:pt>
                <c:pt idx="875">
                  <c:v>138.965</c:v>
                </c:pt>
                <c:pt idx="876">
                  <c:v>137.583</c:v>
                </c:pt>
                <c:pt idx="877">
                  <c:v>136.96300000000002</c:v>
                </c:pt>
                <c:pt idx="878">
                  <c:v>135.94499999999999</c:v>
                </c:pt>
                <c:pt idx="879">
                  <c:v>135.48600000000016</c:v>
                </c:pt>
                <c:pt idx="880">
                  <c:v>134.88800000000023</c:v>
                </c:pt>
                <c:pt idx="881">
                  <c:v>134.61099999999999</c:v>
                </c:pt>
                <c:pt idx="882">
                  <c:v>134.23599999999999</c:v>
                </c:pt>
                <c:pt idx="883">
                  <c:v>134.1</c:v>
                </c:pt>
                <c:pt idx="884">
                  <c:v>133.90900000000002</c:v>
                </c:pt>
                <c:pt idx="885">
                  <c:v>133.64599999999999</c:v>
                </c:pt>
                <c:pt idx="886">
                  <c:v>133.51900000000001</c:v>
                </c:pt>
                <c:pt idx="887">
                  <c:v>133.34100000000001</c:v>
                </c:pt>
                <c:pt idx="888">
                  <c:v>133.023</c:v>
                </c:pt>
                <c:pt idx="889">
                  <c:v>132.61799999999999</c:v>
                </c:pt>
                <c:pt idx="890">
                  <c:v>132.47499999999999</c:v>
                </c:pt>
                <c:pt idx="891">
                  <c:v>132.27799999999999</c:v>
                </c:pt>
                <c:pt idx="892">
                  <c:v>132.20699999999999</c:v>
                </c:pt>
                <c:pt idx="893">
                  <c:v>132.10499999999999</c:v>
                </c:pt>
                <c:pt idx="894">
                  <c:v>131.96300000000002</c:v>
                </c:pt>
                <c:pt idx="895">
                  <c:v>131.76999999999998</c:v>
                </c:pt>
                <c:pt idx="896">
                  <c:v>131.678</c:v>
                </c:pt>
                <c:pt idx="897">
                  <c:v>131.512</c:v>
                </c:pt>
                <c:pt idx="898">
                  <c:v>131.43300000000002</c:v>
                </c:pt>
                <c:pt idx="899">
                  <c:v>131.28800000000001</c:v>
                </c:pt>
                <c:pt idx="900">
                  <c:v>131.09800000000001</c:v>
                </c:pt>
                <c:pt idx="901">
                  <c:v>131.03</c:v>
                </c:pt>
                <c:pt idx="902">
                  <c:v>130.93600000000001</c:v>
                </c:pt>
                <c:pt idx="903">
                  <c:v>130.809</c:v>
                </c:pt>
                <c:pt idx="904">
                  <c:v>130.76300000000001</c:v>
                </c:pt>
                <c:pt idx="905">
                  <c:v>130.67899999999997</c:v>
                </c:pt>
                <c:pt idx="906">
                  <c:v>130.56900000000002</c:v>
                </c:pt>
                <c:pt idx="907">
                  <c:v>130.52800000000016</c:v>
                </c:pt>
                <c:pt idx="908">
                  <c:v>131.91800000000001</c:v>
                </c:pt>
                <c:pt idx="909">
                  <c:v>141.91900000000001</c:v>
                </c:pt>
                <c:pt idx="910">
                  <c:v>145.376</c:v>
                </c:pt>
                <c:pt idx="911">
                  <c:v>149.63900000000001</c:v>
                </c:pt>
                <c:pt idx="912">
                  <c:v>150.39800000000017</c:v>
                </c:pt>
                <c:pt idx="913">
                  <c:v>147.83100000000007</c:v>
                </c:pt>
                <c:pt idx="914">
                  <c:v>146.685</c:v>
                </c:pt>
                <c:pt idx="915">
                  <c:v>144.82900000000001</c:v>
                </c:pt>
                <c:pt idx="916">
                  <c:v>144.18900000000002</c:v>
                </c:pt>
                <c:pt idx="917">
                  <c:v>143.33800000000016</c:v>
                </c:pt>
                <c:pt idx="918">
                  <c:v>142.93800000000007</c:v>
                </c:pt>
                <c:pt idx="919">
                  <c:v>142.39000000000001</c:v>
                </c:pt>
                <c:pt idx="920">
                  <c:v>141.46300000000002</c:v>
                </c:pt>
                <c:pt idx="921">
                  <c:v>141.03800000000001</c:v>
                </c:pt>
                <c:pt idx="922">
                  <c:v>140.47399999999999</c:v>
                </c:pt>
                <c:pt idx="923">
                  <c:v>139.57399999999998</c:v>
                </c:pt>
                <c:pt idx="924">
                  <c:v>139.17299999999997</c:v>
                </c:pt>
                <c:pt idx="925">
                  <c:v>138.52200000000016</c:v>
                </c:pt>
                <c:pt idx="926">
                  <c:v>138.22999999999999</c:v>
                </c:pt>
                <c:pt idx="927">
                  <c:v>137.74699999999999</c:v>
                </c:pt>
                <c:pt idx="928">
                  <c:v>137.57900000000001</c:v>
                </c:pt>
                <c:pt idx="929">
                  <c:v>137.28700000000001</c:v>
                </c:pt>
                <c:pt idx="930">
                  <c:v>137.15</c:v>
                </c:pt>
                <c:pt idx="931">
                  <c:v>136.965</c:v>
                </c:pt>
                <c:pt idx="932">
                  <c:v>136.89800000000017</c:v>
                </c:pt>
                <c:pt idx="933">
                  <c:v>136.804</c:v>
                </c:pt>
                <c:pt idx="934">
                  <c:v>136.67299999999997</c:v>
                </c:pt>
                <c:pt idx="935">
                  <c:v>136.446</c:v>
                </c:pt>
                <c:pt idx="936">
                  <c:v>136.34100000000001</c:v>
                </c:pt>
                <c:pt idx="937">
                  <c:v>136.15900000000002</c:v>
                </c:pt>
                <c:pt idx="938">
                  <c:v>136.07399999999998</c:v>
                </c:pt>
                <c:pt idx="939">
                  <c:v>135.959</c:v>
                </c:pt>
                <c:pt idx="940">
                  <c:v>135.81</c:v>
                </c:pt>
                <c:pt idx="941">
                  <c:v>135.75800000000001</c:v>
                </c:pt>
                <c:pt idx="942">
                  <c:v>135.685</c:v>
                </c:pt>
                <c:pt idx="943">
                  <c:v>135.65900000000002</c:v>
                </c:pt>
                <c:pt idx="944">
                  <c:v>135.62200000000001</c:v>
                </c:pt>
                <c:pt idx="945">
                  <c:v>135.56900000000002</c:v>
                </c:pt>
                <c:pt idx="946">
                  <c:v>135.47900000000001</c:v>
                </c:pt>
                <c:pt idx="947">
                  <c:v>135.447</c:v>
                </c:pt>
                <c:pt idx="948">
                  <c:v>135.39000000000001</c:v>
                </c:pt>
                <c:pt idx="949">
                  <c:v>135.364</c:v>
                </c:pt>
                <c:pt idx="950">
                  <c:v>135.42200000000017</c:v>
                </c:pt>
                <c:pt idx="951">
                  <c:v>136.96600000000001</c:v>
                </c:pt>
                <c:pt idx="952">
                  <c:v>143.816</c:v>
                </c:pt>
                <c:pt idx="953">
                  <c:v>147.06</c:v>
                </c:pt>
                <c:pt idx="954">
                  <c:v>151.024</c:v>
                </c:pt>
                <c:pt idx="955">
                  <c:v>153.87900000000002</c:v>
                </c:pt>
                <c:pt idx="956">
                  <c:v>153.56300000000002</c:v>
                </c:pt>
                <c:pt idx="957">
                  <c:v>151.16</c:v>
                </c:pt>
                <c:pt idx="958">
                  <c:v>150.09700000000001</c:v>
                </c:pt>
                <c:pt idx="959">
                  <c:v>148.40100000000001</c:v>
                </c:pt>
                <c:pt idx="960">
                  <c:v>147.82000000000016</c:v>
                </c:pt>
                <c:pt idx="961">
                  <c:v>146.83800000000016</c:v>
                </c:pt>
                <c:pt idx="962">
                  <c:v>145.38400000000001</c:v>
                </c:pt>
                <c:pt idx="963">
                  <c:v>144.76300000000001</c:v>
                </c:pt>
                <c:pt idx="964">
                  <c:v>143.82400000000001</c:v>
                </c:pt>
                <c:pt idx="965">
                  <c:v>143.50899999999999</c:v>
                </c:pt>
                <c:pt idx="966">
                  <c:v>143.36000000000001</c:v>
                </c:pt>
                <c:pt idx="967">
                  <c:v>143.154</c:v>
                </c:pt>
                <c:pt idx="968">
                  <c:v>142.88000000000017</c:v>
                </c:pt>
                <c:pt idx="969">
                  <c:v>142.53100000000001</c:v>
                </c:pt>
                <c:pt idx="970">
                  <c:v>142.37100000000001</c:v>
                </c:pt>
                <c:pt idx="971">
                  <c:v>142.096</c:v>
                </c:pt>
                <c:pt idx="972">
                  <c:v>141.96900000000002</c:v>
                </c:pt>
                <c:pt idx="973">
                  <c:v>141.74899999999997</c:v>
                </c:pt>
                <c:pt idx="974">
                  <c:v>141.64699999999999</c:v>
                </c:pt>
                <c:pt idx="975">
                  <c:v>141.46900000000002</c:v>
                </c:pt>
                <c:pt idx="976">
                  <c:v>141.38700000000017</c:v>
                </c:pt>
                <c:pt idx="977">
                  <c:v>141.27399999999992</c:v>
                </c:pt>
                <c:pt idx="978">
                  <c:v>141.089</c:v>
                </c:pt>
                <c:pt idx="979">
                  <c:v>141.024</c:v>
                </c:pt>
                <c:pt idx="980">
                  <c:v>140.91200000000001</c:v>
                </c:pt>
                <c:pt idx="981">
                  <c:v>140.86000000000001</c:v>
                </c:pt>
                <c:pt idx="982">
                  <c:v>140.76999999999998</c:v>
                </c:pt>
                <c:pt idx="983">
                  <c:v>140.72800000000001</c:v>
                </c:pt>
                <c:pt idx="984">
                  <c:v>140.65600000000001</c:v>
                </c:pt>
                <c:pt idx="985">
                  <c:v>140.631</c:v>
                </c:pt>
                <c:pt idx="986">
                  <c:v>140.58600000000001</c:v>
                </c:pt>
                <c:pt idx="987">
                  <c:v>140.56900000000002</c:v>
                </c:pt>
                <c:pt idx="988">
                  <c:v>140.547</c:v>
                </c:pt>
                <c:pt idx="989">
                  <c:v>140.517</c:v>
                </c:pt>
                <c:pt idx="990">
                  <c:v>140.47900000000001</c:v>
                </c:pt>
                <c:pt idx="991">
                  <c:v>140.43800000000007</c:v>
                </c:pt>
                <c:pt idx="992">
                  <c:v>140.40800000000004</c:v>
                </c:pt>
                <c:pt idx="993">
                  <c:v>140.39100000000016</c:v>
                </c:pt>
                <c:pt idx="994">
                  <c:v>141.166</c:v>
                </c:pt>
                <c:pt idx="995">
                  <c:v>146.923</c:v>
                </c:pt>
                <c:pt idx="996">
                  <c:v>149.78200000000001</c:v>
                </c:pt>
                <c:pt idx="997">
                  <c:v>154.56800000000001</c:v>
                </c:pt>
                <c:pt idx="998">
                  <c:v>156.67299999999997</c:v>
                </c:pt>
                <c:pt idx="999">
                  <c:v>159.23499999999999</c:v>
                </c:pt>
                <c:pt idx="1000">
                  <c:v>159.76599999999999</c:v>
                </c:pt>
                <c:pt idx="1001">
                  <c:v>158.49100000000001</c:v>
                </c:pt>
                <c:pt idx="1002">
                  <c:v>157.69399999999999</c:v>
                </c:pt>
                <c:pt idx="1003">
                  <c:v>156.59100000000001</c:v>
                </c:pt>
                <c:pt idx="1004">
                  <c:v>155.197</c:v>
                </c:pt>
                <c:pt idx="1005">
                  <c:v>153.14699999999999</c:v>
                </c:pt>
                <c:pt idx="1006">
                  <c:v>152.27599999999998</c:v>
                </c:pt>
                <c:pt idx="1007">
                  <c:v>150.97200000000001</c:v>
                </c:pt>
                <c:pt idx="1008">
                  <c:v>150.411</c:v>
                </c:pt>
                <c:pt idx="1009">
                  <c:v>149.55600000000001</c:v>
                </c:pt>
                <c:pt idx="1010">
                  <c:v>149.30100000000004</c:v>
                </c:pt>
                <c:pt idx="1011">
                  <c:v>148.87300000000002</c:v>
                </c:pt>
                <c:pt idx="1012">
                  <c:v>148.67699999999999</c:v>
                </c:pt>
                <c:pt idx="1013">
                  <c:v>148.67699999999999</c:v>
                </c:pt>
                <c:pt idx="1014">
                  <c:v>148.47999999999999</c:v>
                </c:pt>
                <c:pt idx="1015">
                  <c:v>148.30000000000001</c:v>
                </c:pt>
                <c:pt idx="1016">
                  <c:v>148.136</c:v>
                </c:pt>
                <c:pt idx="1017">
                  <c:v>147.92100000000016</c:v>
                </c:pt>
                <c:pt idx="1018">
                  <c:v>147.58000000000001</c:v>
                </c:pt>
                <c:pt idx="1019">
                  <c:v>147.46300000000002</c:v>
                </c:pt>
                <c:pt idx="1020">
                  <c:v>147.267</c:v>
                </c:pt>
                <c:pt idx="1021">
                  <c:v>147.17699999999999</c:v>
                </c:pt>
                <c:pt idx="1022">
                  <c:v>147.02500000000001</c:v>
                </c:pt>
                <c:pt idx="1023">
                  <c:v>146.95500000000001</c:v>
                </c:pt>
                <c:pt idx="1024">
                  <c:v>146.83600000000001</c:v>
                </c:pt>
                <c:pt idx="1025">
                  <c:v>146.78100000000001</c:v>
                </c:pt>
                <c:pt idx="1026">
                  <c:v>146.70999999999998</c:v>
                </c:pt>
                <c:pt idx="1027">
                  <c:v>146.59800000000001</c:v>
                </c:pt>
                <c:pt idx="1028">
                  <c:v>146.56</c:v>
                </c:pt>
                <c:pt idx="1029">
                  <c:v>146.499</c:v>
                </c:pt>
                <c:pt idx="1030">
                  <c:v>146.47200000000001</c:v>
                </c:pt>
                <c:pt idx="1031">
                  <c:v>146.43100000000001</c:v>
                </c:pt>
                <c:pt idx="1032">
                  <c:v>146.41300000000001</c:v>
                </c:pt>
                <c:pt idx="1033">
                  <c:v>146.38800000000023</c:v>
                </c:pt>
                <c:pt idx="1034">
                  <c:v>146.37700000000001</c:v>
                </c:pt>
                <c:pt idx="1035">
                  <c:v>146.36600000000001</c:v>
                </c:pt>
                <c:pt idx="1036">
                  <c:v>146.363</c:v>
                </c:pt>
                <c:pt idx="1037">
                  <c:v>146.364</c:v>
                </c:pt>
                <c:pt idx="1038">
                  <c:v>146.3520000000002</c:v>
                </c:pt>
                <c:pt idx="1039">
                  <c:v>148.684</c:v>
                </c:pt>
                <c:pt idx="1040">
                  <c:v>151.25200000000001</c:v>
                </c:pt>
                <c:pt idx="1041">
                  <c:v>156.55000000000001</c:v>
                </c:pt>
                <c:pt idx="1042">
                  <c:v>161.98800000000017</c:v>
                </c:pt>
                <c:pt idx="1043">
                  <c:v>163.83600000000001</c:v>
                </c:pt>
                <c:pt idx="1044">
                  <c:v>164.38100000000017</c:v>
                </c:pt>
                <c:pt idx="1045">
                  <c:v>163.947</c:v>
                </c:pt>
                <c:pt idx="1046">
                  <c:v>161.66800000000001</c:v>
                </c:pt>
                <c:pt idx="1047">
                  <c:v>159.268</c:v>
                </c:pt>
                <c:pt idx="1048">
                  <c:v>158.49</c:v>
                </c:pt>
                <c:pt idx="1049">
                  <c:v>157.29300000000001</c:v>
                </c:pt>
                <c:pt idx="1050">
                  <c:v>156.77099999999999</c:v>
                </c:pt>
                <c:pt idx="1051">
                  <c:v>155.95800000000017</c:v>
                </c:pt>
                <c:pt idx="1052">
                  <c:v>155.08600000000001</c:v>
                </c:pt>
                <c:pt idx="1053">
                  <c:v>154.80100000000004</c:v>
                </c:pt>
                <c:pt idx="1054">
                  <c:v>154.35400000000001</c:v>
                </c:pt>
                <c:pt idx="1055">
                  <c:v>154.15700000000001</c:v>
                </c:pt>
                <c:pt idx="1056">
                  <c:v>153.84300000000002</c:v>
                </c:pt>
                <c:pt idx="1057">
                  <c:v>153.73599999999999</c:v>
                </c:pt>
                <c:pt idx="1058">
                  <c:v>153.55500000000001</c:v>
                </c:pt>
                <c:pt idx="1059">
                  <c:v>153.34100000000001</c:v>
                </c:pt>
                <c:pt idx="1060">
                  <c:v>153.268</c:v>
                </c:pt>
                <c:pt idx="1061">
                  <c:v>153.14599999999999</c:v>
                </c:pt>
                <c:pt idx="1062">
                  <c:v>153.00700000000001</c:v>
                </c:pt>
                <c:pt idx="1063">
                  <c:v>152.96100000000001</c:v>
                </c:pt>
                <c:pt idx="1064">
                  <c:v>152.88600000000017</c:v>
                </c:pt>
                <c:pt idx="1065">
                  <c:v>152.80800000000016</c:v>
                </c:pt>
                <c:pt idx="1066">
                  <c:v>152.78399999999999</c:v>
                </c:pt>
                <c:pt idx="1067">
                  <c:v>152.75</c:v>
                </c:pt>
                <c:pt idx="1068">
                  <c:v>152.73599999999999</c:v>
                </c:pt>
                <c:pt idx="1069">
                  <c:v>152.72200000000001</c:v>
                </c:pt>
                <c:pt idx="1070">
                  <c:v>152.71799999999999</c:v>
                </c:pt>
                <c:pt idx="1071">
                  <c:v>152.721</c:v>
                </c:pt>
                <c:pt idx="1072">
                  <c:v>152.72399999999999</c:v>
                </c:pt>
                <c:pt idx="1073">
                  <c:v>152.73399999999998</c:v>
                </c:pt>
                <c:pt idx="1074">
                  <c:v>152.761</c:v>
                </c:pt>
                <c:pt idx="1075">
                  <c:v>152.77299999999997</c:v>
                </c:pt>
                <c:pt idx="1076">
                  <c:v>152.79300000000001</c:v>
                </c:pt>
                <c:pt idx="1077">
                  <c:v>152.846</c:v>
                </c:pt>
                <c:pt idx="1078">
                  <c:v>152.86700000000016</c:v>
                </c:pt>
                <c:pt idx="1079">
                  <c:v>153.07499999999999</c:v>
                </c:pt>
                <c:pt idx="1080">
                  <c:v>154.70399999999998</c:v>
                </c:pt>
                <c:pt idx="1081">
                  <c:v>160.791</c:v>
                </c:pt>
                <c:pt idx="1082">
                  <c:v>166.70999999999998</c:v>
                </c:pt>
                <c:pt idx="1083">
                  <c:v>168.31900000000002</c:v>
                </c:pt>
                <c:pt idx="1084">
                  <c:v>166.46600000000001</c:v>
                </c:pt>
                <c:pt idx="1085">
                  <c:v>165.21399999999983</c:v>
                </c:pt>
                <c:pt idx="1086">
                  <c:v>163.79300000000001</c:v>
                </c:pt>
                <c:pt idx="1087">
                  <c:v>163.31700000000001</c:v>
                </c:pt>
                <c:pt idx="1088">
                  <c:v>162.71099999999998</c:v>
                </c:pt>
                <c:pt idx="1089">
                  <c:v>161.809</c:v>
                </c:pt>
                <c:pt idx="1090">
                  <c:v>161.423</c:v>
                </c:pt>
                <c:pt idx="1091">
                  <c:v>160.95800000000017</c:v>
                </c:pt>
                <c:pt idx="1092">
                  <c:v>160.44399999999999</c:v>
                </c:pt>
                <c:pt idx="1093">
                  <c:v>159.935</c:v>
                </c:pt>
                <c:pt idx="1094">
                  <c:v>159.77399999999992</c:v>
                </c:pt>
                <c:pt idx="1095">
                  <c:v>159.54</c:v>
                </c:pt>
                <c:pt idx="1096">
                  <c:v>159.441</c:v>
                </c:pt>
                <c:pt idx="1097">
                  <c:v>159.298</c:v>
                </c:pt>
                <c:pt idx="1098">
                  <c:v>159.239</c:v>
                </c:pt>
                <c:pt idx="1099">
                  <c:v>159.17099999999999</c:v>
                </c:pt>
                <c:pt idx="1100">
                  <c:v>159.096</c:v>
                </c:pt>
                <c:pt idx="1101">
                  <c:v>159.07599999999999</c:v>
                </c:pt>
                <c:pt idx="1102">
                  <c:v>159.06100000000001</c:v>
                </c:pt>
                <c:pt idx="1103">
                  <c:v>159.059</c:v>
                </c:pt>
                <c:pt idx="1104">
                  <c:v>159.07399999999998</c:v>
                </c:pt>
                <c:pt idx="1105">
                  <c:v>159.08500000000001</c:v>
                </c:pt>
                <c:pt idx="1106">
                  <c:v>159.124</c:v>
                </c:pt>
                <c:pt idx="1107">
                  <c:v>159.13999999999999</c:v>
                </c:pt>
                <c:pt idx="1108">
                  <c:v>159.18</c:v>
                </c:pt>
                <c:pt idx="1109">
                  <c:v>159.196</c:v>
                </c:pt>
                <c:pt idx="1110">
                  <c:v>159.22200000000001</c:v>
                </c:pt>
                <c:pt idx="1111">
                  <c:v>159.28200000000001</c:v>
                </c:pt>
                <c:pt idx="1112">
                  <c:v>159.31399999999999</c:v>
                </c:pt>
                <c:pt idx="1113">
                  <c:v>159.36500000000001</c:v>
                </c:pt>
                <c:pt idx="1114">
                  <c:v>159.48100000000017</c:v>
                </c:pt>
                <c:pt idx="1115">
                  <c:v>159.542</c:v>
                </c:pt>
                <c:pt idx="1116">
                  <c:v>159.57300000000001</c:v>
                </c:pt>
                <c:pt idx="1117">
                  <c:v>159.62200000000001</c:v>
                </c:pt>
                <c:pt idx="1118">
                  <c:v>159.726</c:v>
                </c:pt>
                <c:pt idx="1119">
                  <c:v>159.893</c:v>
                </c:pt>
                <c:pt idx="1120">
                  <c:v>159.95700000000016</c:v>
                </c:pt>
                <c:pt idx="1121">
                  <c:v>160.09200000000001</c:v>
                </c:pt>
                <c:pt idx="1122">
                  <c:v>160.161</c:v>
                </c:pt>
                <c:pt idx="1123">
                  <c:v>160.19399999999999</c:v>
                </c:pt>
                <c:pt idx="1124">
                  <c:v>168.20899999999997</c:v>
                </c:pt>
                <c:pt idx="1125">
                  <c:v>170.71599999999998</c:v>
                </c:pt>
                <c:pt idx="1126">
                  <c:v>174.01300000000001</c:v>
                </c:pt>
                <c:pt idx="1127">
                  <c:v>175.18700000000001</c:v>
                </c:pt>
              </c:numCache>
            </c:numRef>
          </c:yVal>
          <c:smooth val="1"/>
        </c:ser>
        <c:ser>
          <c:idx val="3"/>
          <c:order val="3"/>
          <c:tx>
            <c:strRef>
              <c:f>Sheet1!$K$1</c:f>
              <c:strCache>
                <c:ptCount val="1"/>
                <c:pt idx="0">
                  <c:v>S 2000kg</c:v>
                </c:pt>
              </c:strCache>
            </c:strRef>
          </c:tx>
          <c:spPr>
            <a:ln w="15875">
              <a:solidFill>
                <a:prstClr val="black"/>
              </a:solidFill>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K$2:$K$1062</c:f>
              <c:numCache>
                <c:formatCode>General</c:formatCode>
                <c:ptCount val="1061"/>
                <c:pt idx="0">
                  <c:v>20</c:v>
                </c:pt>
                <c:pt idx="1">
                  <c:v>20</c:v>
                </c:pt>
                <c:pt idx="2">
                  <c:v>20</c:v>
                </c:pt>
                <c:pt idx="3">
                  <c:v>20</c:v>
                </c:pt>
                <c:pt idx="4">
                  <c:v>20</c:v>
                </c:pt>
                <c:pt idx="5">
                  <c:v>20</c:v>
                </c:pt>
                <c:pt idx="6">
                  <c:v>20</c:v>
                </c:pt>
                <c:pt idx="7">
                  <c:v>20</c:v>
                </c:pt>
                <c:pt idx="8">
                  <c:v>19.944800000000001</c:v>
                </c:pt>
                <c:pt idx="9">
                  <c:v>20.001899999999999</c:v>
                </c:pt>
                <c:pt idx="10">
                  <c:v>20.476099999999974</c:v>
                </c:pt>
                <c:pt idx="11">
                  <c:v>22.939399999999978</c:v>
                </c:pt>
                <c:pt idx="12">
                  <c:v>28.107399999999988</c:v>
                </c:pt>
                <c:pt idx="13">
                  <c:v>34.809699999999999</c:v>
                </c:pt>
                <c:pt idx="14">
                  <c:v>37.070800000000006</c:v>
                </c:pt>
                <c:pt idx="15">
                  <c:v>39.611600000000003</c:v>
                </c:pt>
                <c:pt idx="16">
                  <c:v>40.304000000000002</c:v>
                </c:pt>
                <c:pt idx="17">
                  <c:v>40.417299999999997</c:v>
                </c:pt>
                <c:pt idx="18">
                  <c:v>39.3354</c:v>
                </c:pt>
                <c:pt idx="19">
                  <c:v>37.862400000000001</c:v>
                </c:pt>
                <c:pt idx="20">
                  <c:v>37.334299999999999</c:v>
                </c:pt>
                <c:pt idx="21">
                  <c:v>36.591800000000006</c:v>
                </c:pt>
                <c:pt idx="22">
                  <c:v>35.580100000000002</c:v>
                </c:pt>
                <c:pt idx="23">
                  <c:v>35.215000000000003</c:v>
                </c:pt>
                <c:pt idx="24">
                  <c:v>34.696800000000003</c:v>
                </c:pt>
                <c:pt idx="25">
                  <c:v>33.980600000000003</c:v>
                </c:pt>
                <c:pt idx="26">
                  <c:v>33.028500000000044</c:v>
                </c:pt>
                <c:pt idx="27">
                  <c:v>32.186</c:v>
                </c:pt>
                <c:pt idx="28">
                  <c:v>31.982499999999959</c:v>
                </c:pt>
                <c:pt idx="29">
                  <c:v>31.691400000000005</c:v>
                </c:pt>
                <c:pt idx="30">
                  <c:v>31.284499999999973</c:v>
                </c:pt>
                <c:pt idx="31">
                  <c:v>30.7347</c:v>
                </c:pt>
                <c:pt idx="32">
                  <c:v>30.47479999999997</c:v>
                </c:pt>
                <c:pt idx="33">
                  <c:v>30.348499999999973</c:v>
                </c:pt>
                <c:pt idx="34">
                  <c:v>30.166599999999974</c:v>
                </c:pt>
                <c:pt idx="35">
                  <c:v>29.9099</c:v>
                </c:pt>
                <c:pt idx="36">
                  <c:v>29.5581</c:v>
                </c:pt>
                <c:pt idx="37">
                  <c:v>29.096599999999974</c:v>
                </c:pt>
                <c:pt idx="38">
                  <c:v>28.933299999999978</c:v>
                </c:pt>
                <c:pt idx="39">
                  <c:v>28.638500000000001</c:v>
                </c:pt>
                <c:pt idx="40">
                  <c:v>28.532800000000005</c:v>
                </c:pt>
                <c:pt idx="41">
                  <c:v>28.383599999999973</c:v>
                </c:pt>
                <c:pt idx="42">
                  <c:v>28.179099999999988</c:v>
                </c:pt>
                <c:pt idx="43">
                  <c:v>27.911100000000001</c:v>
                </c:pt>
                <c:pt idx="44">
                  <c:v>27.847000000000001</c:v>
                </c:pt>
                <c:pt idx="45">
                  <c:v>27.785199999999964</c:v>
                </c:pt>
                <c:pt idx="46">
                  <c:v>27.697399999999988</c:v>
                </c:pt>
                <c:pt idx="47">
                  <c:v>27.576000000000001</c:v>
                </c:pt>
                <c:pt idx="48">
                  <c:v>27.414800000000021</c:v>
                </c:pt>
                <c:pt idx="49">
                  <c:v>27.339900000000021</c:v>
                </c:pt>
                <c:pt idx="50">
                  <c:v>27.207599999999989</c:v>
                </c:pt>
                <c:pt idx="51">
                  <c:v>27.161000000000001</c:v>
                </c:pt>
                <c:pt idx="52">
                  <c:v>27.0962</c:v>
                </c:pt>
                <c:pt idx="53">
                  <c:v>27.009699999999974</c:v>
                </c:pt>
                <c:pt idx="54">
                  <c:v>26.901299999999978</c:v>
                </c:pt>
                <c:pt idx="55">
                  <c:v>26.8645</c:v>
                </c:pt>
                <c:pt idx="56">
                  <c:v>26.788199999999971</c:v>
                </c:pt>
                <c:pt idx="57">
                  <c:v>26.758800000000001</c:v>
                </c:pt>
                <c:pt idx="58">
                  <c:v>27.310900000000021</c:v>
                </c:pt>
                <c:pt idx="59">
                  <c:v>31.752599999999973</c:v>
                </c:pt>
                <c:pt idx="60">
                  <c:v>39.022700000000043</c:v>
                </c:pt>
                <c:pt idx="61">
                  <c:v>40.745300000000043</c:v>
                </c:pt>
                <c:pt idx="62">
                  <c:v>42.381100000000004</c:v>
                </c:pt>
                <c:pt idx="63">
                  <c:v>45.215900000000012</c:v>
                </c:pt>
                <c:pt idx="64">
                  <c:v>46.959899999999998</c:v>
                </c:pt>
                <c:pt idx="65">
                  <c:v>47.006600000000006</c:v>
                </c:pt>
                <c:pt idx="66">
                  <c:v>46.3292</c:v>
                </c:pt>
                <c:pt idx="67">
                  <c:v>45.22590000000006</c:v>
                </c:pt>
                <c:pt idx="68">
                  <c:v>43.754200000000004</c:v>
                </c:pt>
                <c:pt idx="69">
                  <c:v>43.227700000000013</c:v>
                </c:pt>
                <c:pt idx="70">
                  <c:v>42.264700000000012</c:v>
                </c:pt>
                <c:pt idx="71">
                  <c:v>40.998800000000003</c:v>
                </c:pt>
                <c:pt idx="72">
                  <c:v>40.408700000000003</c:v>
                </c:pt>
                <c:pt idx="73">
                  <c:v>40.193300000000043</c:v>
                </c:pt>
                <c:pt idx="74">
                  <c:v>39.784400000000005</c:v>
                </c:pt>
                <c:pt idx="75">
                  <c:v>39.2164</c:v>
                </c:pt>
                <c:pt idx="76">
                  <c:v>38.456400000000002</c:v>
                </c:pt>
                <c:pt idx="77">
                  <c:v>38.098800000000011</c:v>
                </c:pt>
                <c:pt idx="78">
                  <c:v>37.461100000000002</c:v>
                </c:pt>
                <c:pt idx="79">
                  <c:v>37.233200000000011</c:v>
                </c:pt>
                <c:pt idx="80">
                  <c:v>36.815600000000003</c:v>
                </c:pt>
                <c:pt idx="81">
                  <c:v>36.266300000000044</c:v>
                </c:pt>
                <c:pt idx="82">
                  <c:v>36.0715</c:v>
                </c:pt>
                <c:pt idx="83">
                  <c:v>35.719300000000011</c:v>
                </c:pt>
                <c:pt idx="84">
                  <c:v>35.592700000000043</c:v>
                </c:pt>
                <c:pt idx="85">
                  <c:v>35.413899999999998</c:v>
                </c:pt>
                <c:pt idx="86">
                  <c:v>35.168200000000013</c:v>
                </c:pt>
                <c:pt idx="87">
                  <c:v>34.845300000000002</c:v>
                </c:pt>
                <c:pt idx="88">
                  <c:v>34.731100000000012</c:v>
                </c:pt>
                <c:pt idx="89">
                  <c:v>34.524800000000006</c:v>
                </c:pt>
                <c:pt idx="90">
                  <c:v>34.259900000000002</c:v>
                </c:pt>
                <c:pt idx="91">
                  <c:v>34.167500000000011</c:v>
                </c:pt>
                <c:pt idx="92">
                  <c:v>34.003900000000002</c:v>
                </c:pt>
                <c:pt idx="93">
                  <c:v>33.946000000000005</c:v>
                </c:pt>
                <c:pt idx="94">
                  <c:v>33.865400000000001</c:v>
                </c:pt>
                <c:pt idx="95">
                  <c:v>33.757300000000001</c:v>
                </c:pt>
                <c:pt idx="96">
                  <c:v>33.620900000000013</c:v>
                </c:pt>
                <c:pt idx="97">
                  <c:v>33.574100000000001</c:v>
                </c:pt>
                <c:pt idx="98">
                  <c:v>33.492700000000013</c:v>
                </c:pt>
                <c:pt idx="99">
                  <c:v>33.464400000000005</c:v>
                </c:pt>
                <c:pt idx="100">
                  <c:v>33.425600000000003</c:v>
                </c:pt>
                <c:pt idx="101">
                  <c:v>33.374899999999997</c:v>
                </c:pt>
                <c:pt idx="102">
                  <c:v>33.305700000000002</c:v>
                </c:pt>
                <c:pt idx="103">
                  <c:v>33.276700000000012</c:v>
                </c:pt>
                <c:pt idx="104">
                  <c:v>35.104900000000001</c:v>
                </c:pt>
                <c:pt idx="105">
                  <c:v>43.090700000000012</c:v>
                </c:pt>
                <c:pt idx="106">
                  <c:v>45.947800000000001</c:v>
                </c:pt>
                <c:pt idx="107">
                  <c:v>50.763300000000044</c:v>
                </c:pt>
                <c:pt idx="108">
                  <c:v>52.373899999999999</c:v>
                </c:pt>
                <c:pt idx="109">
                  <c:v>54.0458</c:v>
                </c:pt>
                <c:pt idx="110">
                  <c:v>52.468600000000002</c:v>
                </c:pt>
                <c:pt idx="111">
                  <c:v>51.867200000000004</c:v>
                </c:pt>
                <c:pt idx="112">
                  <c:v>50.76550000000006</c:v>
                </c:pt>
                <c:pt idx="113">
                  <c:v>49.314199999999992</c:v>
                </c:pt>
                <c:pt idx="114">
                  <c:v>48.964100000000002</c:v>
                </c:pt>
                <c:pt idx="115">
                  <c:v>48.625900000000044</c:v>
                </c:pt>
                <c:pt idx="116">
                  <c:v>47.993400000000001</c:v>
                </c:pt>
                <c:pt idx="117">
                  <c:v>47.134800000000006</c:v>
                </c:pt>
                <c:pt idx="118">
                  <c:v>46.825500000000012</c:v>
                </c:pt>
                <c:pt idx="119">
                  <c:v>46.387599999999999</c:v>
                </c:pt>
                <c:pt idx="120">
                  <c:v>45.784700000000001</c:v>
                </c:pt>
                <c:pt idx="121">
                  <c:v>44.988300000000002</c:v>
                </c:pt>
                <c:pt idx="122">
                  <c:v>44.704900000000002</c:v>
                </c:pt>
                <c:pt idx="123">
                  <c:v>44.190800000000003</c:v>
                </c:pt>
                <c:pt idx="124">
                  <c:v>43.523900000000012</c:v>
                </c:pt>
                <c:pt idx="125">
                  <c:v>43.216000000000001</c:v>
                </c:pt>
                <c:pt idx="126">
                  <c:v>42.803600000000003</c:v>
                </c:pt>
                <c:pt idx="127">
                  <c:v>42.656200000000005</c:v>
                </c:pt>
                <c:pt idx="128">
                  <c:v>42.386000000000003</c:v>
                </c:pt>
                <c:pt idx="129">
                  <c:v>42.030700000000003</c:v>
                </c:pt>
                <c:pt idx="130">
                  <c:v>41.904899999999998</c:v>
                </c:pt>
                <c:pt idx="131">
                  <c:v>41.677600000000005</c:v>
                </c:pt>
                <c:pt idx="132">
                  <c:v>41.385800000000003</c:v>
                </c:pt>
                <c:pt idx="133">
                  <c:v>41.283800000000006</c:v>
                </c:pt>
                <c:pt idx="134">
                  <c:v>41.103400000000001</c:v>
                </c:pt>
                <c:pt idx="135">
                  <c:v>41.039500000000011</c:v>
                </c:pt>
                <c:pt idx="136">
                  <c:v>40.950499999999998</c:v>
                </c:pt>
                <c:pt idx="137">
                  <c:v>40.831400000000002</c:v>
                </c:pt>
                <c:pt idx="138">
                  <c:v>40.6813</c:v>
                </c:pt>
                <c:pt idx="139">
                  <c:v>40.629600000000003</c:v>
                </c:pt>
                <c:pt idx="140">
                  <c:v>40.540200000000006</c:v>
                </c:pt>
                <c:pt idx="141">
                  <c:v>40.433800000000005</c:v>
                </c:pt>
                <c:pt idx="142">
                  <c:v>40.398700000000012</c:v>
                </c:pt>
                <c:pt idx="143">
                  <c:v>40.341499999999996</c:v>
                </c:pt>
                <c:pt idx="144">
                  <c:v>40.322400000000002</c:v>
                </c:pt>
                <c:pt idx="145">
                  <c:v>40.290800000000011</c:v>
                </c:pt>
                <c:pt idx="146">
                  <c:v>40.257600000000004</c:v>
                </c:pt>
                <c:pt idx="147">
                  <c:v>40.246700000000011</c:v>
                </c:pt>
                <c:pt idx="148">
                  <c:v>40.3919</c:v>
                </c:pt>
                <c:pt idx="149">
                  <c:v>47.3401</c:v>
                </c:pt>
                <c:pt idx="150">
                  <c:v>50.145200000000003</c:v>
                </c:pt>
                <c:pt idx="151">
                  <c:v>55.289500000000011</c:v>
                </c:pt>
                <c:pt idx="152">
                  <c:v>57.090700000000012</c:v>
                </c:pt>
                <c:pt idx="153">
                  <c:v>59.483499999999999</c:v>
                </c:pt>
                <c:pt idx="154">
                  <c:v>61.692000000000043</c:v>
                </c:pt>
                <c:pt idx="155">
                  <c:v>60.074300000000001</c:v>
                </c:pt>
                <c:pt idx="156">
                  <c:v>59.422800000000002</c:v>
                </c:pt>
                <c:pt idx="157">
                  <c:v>58.239500000000042</c:v>
                </c:pt>
                <c:pt idx="158">
                  <c:v>56.700200000000002</c:v>
                </c:pt>
                <c:pt idx="159">
                  <c:v>56.155300000000011</c:v>
                </c:pt>
                <c:pt idx="160">
                  <c:v>55.178400000000003</c:v>
                </c:pt>
                <c:pt idx="161">
                  <c:v>53.931899999999999</c:v>
                </c:pt>
                <c:pt idx="162">
                  <c:v>53.494700000000002</c:v>
                </c:pt>
                <c:pt idx="163">
                  <c:v>52.723100000000059</c:v>
                </c:pt>
                <c:pt idx="164">
                  <c:v>52.362500000000011</c:v>
                </c:pt>
                <c:pt idx="165">
                  <c:v>51.727500000000013</c:v>
                </c:pt>
                <c:pt idx="166">
                  <c:v>51.5017</c:v>
                </c:pt>
                <c:pt idx="167">
                  <c:v>51.092600000000012</c:v>
                </c:pt>
                <c:pt idx="168">
                  <c:v>50.563500000000012</c:v>
                </c:pt>
                <c:pt idx="169">
                  <c:v>50.377299999999998</c:v>
                </c:pt>
                <c:pt idx="170">
                  <c:v>50.045500000000011</c:v>
                </c:pt>
                <c:pt idx="171">
                  <c:v>49.927200000000006</c:v>
                </c:pt>
                <c:pt idx="172">
                  <c:v>49.761500000000012</c:v>
                </c:pt>
                <c:pt idx="173">
                  <c:v>49.537400000000005</c:v>
                </c:pt>
                <c:pt idx="174">
                  <c:v>49.25</c:v>
                </c:pt>
                <c:pt idx="175">
                  <c:v>49.1496</c:v>
                </c:pt>
                <c:pt idx="176">
                  <c:v>48.9724</c:v>
                </c:pt>
                <c:pt idx="177">
                  <c:v>48.753600000000006</c:v>
                </c:pt>
                <c:pt idx="178">
                  <c:v>48.678900000000013</c:v>
                </c:pt>
                <c:pt idx="179">
                  <c:v>48.551799999999993</c:v>
                </c:pt>
                <c:pt idx="180">
                  <c:v>48.405100000000012</c:v>
                </c:pt>
                <c:pt idx="181">
                  <c:v>48.357299999999995</c:v>
                </c:pt>
                <c:pt idx="182">
                  <c:v>48.282000000000011</c:v>
                </c:pt>
                <c:pt idx="183">
                  <c:v>48.209000000000003</c:v>
                </c:pt>
                <c:pt idx="184">
                  <c:v>48.176300000000012</c:v>
                </c:pt>
                <c:pt idx="185">
                  <c:v>48.162800000000011</c:v>
                </c:pt>
                <c:pt idx="186">
                  <c:v>48.160900000000012</c:v>
                </c:pt>
                <c:pt idx="187">
                  <c:v>48.165900000000043</c:v>
                </c:pt>
                <c:pt idx="188">
                  <c:v>48.405100000000012</c:v>
                </c:pt>
                <c:pt idx="189">
                  <c:v>50.076000000000001</c:v>
                </c:pt>
                <c:pt idx="190">
                  <c:v>54.818400000000004</c:v>
                </c:pt>
                <c:pt idx="191">
                  <c:v>61.338300000000011</c:v>
                </c:pt>
                <c:pt idx="192">
                  <c:v>63.579700000000003</c:v>
                </c:pt>
                <c:pt idx="193">
                  <c:v>67.009</c:v>
                </c:pt>
                <c:pt idx="194">
                  <c:v>64.716499999999996</c:v>
                </c:pt>
                <c:pt idx="195">
                  <c:v>64.163600000000002</c:v>
                </c:pt>
                <c:pt idx="196">
                  <c:v>63.639300000000013</c:v>
                </c:pt>
                <c:pt idx="197">
                  <c:v>62.912500000000001</c:v>
                </c:pt>
                <c:pt idx="198">
                  <c:v>61.665700000000044</c:v>
                </c:pt>
                <c:pt idx="199">
                  <c:v>61.226700000000044</c:v>
                </c:pt>
                <c:pt idx="200">
                  <c:v>60.447499999999998</c:v>
                </c:pt>
                <c:pt idx="201">
                  <c:v>59.469000000000001</c:v>
                </c:pt>
                <c:pt idx="202">
                  <c:v>59.128600000000013</c:v>
                </c:pt>
                <c:pt idx="203">
                  <c:v>58.964700000000001</c:v>
                </c:pt>
                <c:pt idx="204">
                  <c:v>58.659700000000001</c:v>
                </c:pt>
                <c:pt idx="205">
                  <c:v>58.249000000000002</c:v>
                </c:pt>
                <c:pt idx="206">
                  <c:v>58.055500000000002</c:v>
                </c:pt>
                <c:pt idx="207">
                  <c:v>57.788600000000002</c:v>
                </c:pt>
                <c:pt idx="208">
                  <c:v>57.436100000000003</c:v>
                </c:pt>
                <c:pt idx="209">
                  <c:v>57.310899999999997</c:v>
                </c:pt>
                <c:pt idx="210">
                  <c:v>57.136900000000011</c:v>
                </c:pt>
                <c:pt idx="211">
                  <c:v>56.9041</c:v>
                </c:pt>
                <c:pt idx="212">
                  <c:v>56.611000000000004</c:v>
                </c:pt>
                <c:pt idx="213">
                  <c:v>56.509500000000003</c:v>
                </c:pt>
                <c:pt idx="214">
                  <c:v>56.333500000000001</c:v>
                </c:pt>
                <c:pt idx="215">
                  <c:v>56.122800000000012</c:v>
                </c:pt>
                <c:pt idx="216">
                  <c:v>56.052</c:v>
                </c:pt>
                <c:pt idx="217">
                  <c:v>55.935600000000001</c:v>
                </c:pt>
                <c:pt idx="218">
                  <c:v>55.810099999999998</c:v>
                </c:pt>
                <c:pt idx="219">
                  <c:v>55.771000000000001</c:v>
                </c:pt>
                <c:pt idx="220">
                  <c:v>55.7532</c:v>
                </c:pt>
                <c:pt idx="221">
                  <c:v>55.723500000000044</c:v>
                </c:pt>
                <c:pt idx="222">
                  <c:v>55.691000000000003</c:v>
                </c:pt>
                <c:pt idx="223">
                  <c:v>55.678200000000011</c:v>
                </c:pt>
                <c:pt idx="224">
                  <c:v>55.665000000000013</c:v>
                </c:pt>
                <c:pt idx="225">
                  <c:v>55.657699999999998</c:v>
                </c:pt>
                <c:pt idx="226">
                  <c:v>55.671000000000006</c:v>
                </c:pt>
                <c:pt idx="227">
                  <c:v>55.680500000000002</c:v>
                </c:pt>
                <c:pt idx="228">
                  <c:v>55.710500000000003</c:v>
                </c:pt>
                <c:pt idx="229">
                  <c:v>55.724100000000043</c:v>
                </c:pt>
                <c:pt idx="230">
                  <c:v>55.756600000000006</c:v>
                </c:pt>
                <c:pt idx="231">
                  <c:v>55.81</c:v>
                </c:pt>
                <c:pt idx="232">
                  <c:v>55.827000000000005</c:v>
                </c:pt>
                <c:pt idx="233">
                  <c:v>57.298700000000061</c:v>
                </c:pt>
                <c:pt idx="234">
                  <c:v>59.112900000000003</c:v>
                </c:pt>
                <c:pt idx="235">
                  <c:v>64.384299999999996</c:v>
                </c:pt>
                <c:pt idx="236">
                  <c:v>66.940399999999997</c:v>
                </c:pt>
                <c:pt idx="237">
                  <c:v>71.424000000000007</c:v>
                </c:pt>
                <c:pt idx="238">
                  <c:v>73.437399999999997</c:v>
                </c:pt>
                <c:pt idx="239">
                  <c:v>75.876999999999981</c:v>
                </c:pt>
                <c:pt idx="240">
                  <c:v>76.253200000000007</c:v>
                </c:pt>
                <c:pt idx="241">
                  <c:v>75.0124</c:v>
                </c:pt>
                <c:pt idx="242">
                  <c:v>74.392399999999981</c:v>
                </c:pt>
                <c:pt idx="243">
                  <c:v>73.277199999999993</c:v>
                </c:pt>
                <c:pt idx="244">
                  <c:v>72.749899999999997</c:v>
                </c:pt>
                <c:pt idx="245">
                  <c:v>71.802599999999998</c:v>
                </c:pt>
                <c:pt idx="246">
                  <c:v>71.355099999999979</c:v>
                </c:pt>
                <c:pt idx="247">
                  <c:v>70.552699999999987</c:v>
                </c:pt>
                <c:pt idx="248">
                  <c:v>70.174199999999999</c:v>
                </c:pt>
                <c:pt idx="249">
                  <c:v>69.496799999999993</c:v>
                </c:pt>
                <c:pt idx="250">
                  <c:v>69.177699999999987</c:v>
                </c:pt>
                <c:pt idx="251">
                  <c:v>68.608099999999979</c:v>
                </c:pt>
                <c:pt idx="252">
                  <c:v>68.340300000000013</c:v>
                </c:pt>
                <c:pt idx="253">
                  <c:v>67.863900000000001</c:v>
                </c:pt>
                <c:pt idx="254">
                  <c:v>67.640500000000003</c:v>
                </c:pt>
                <c:pt idx="255">
                  <c:v>67.244500000000102</c:v>
                </c:pt>
                <c:pt idx="256">
                  <c:v>67.059399999999982</c:v>
                </c:pt>
                <c:pt idx="257">
                  <c:v>66.733000000000004</c:v>
                </c:pt>
                <c:pt idx="258">
                  <c:v>66.581000000000003</c:v>
                </c:pt>
                <c:pt idx="259">
                  <c:v>66.314899999999994</c:v>
                </c:pt>
                <c:pt idx="260">
                  <c:v>66.191500000000005</c:v>
                </c:pt>
                <c:pt idx="261">
                  <c:v>65.977500000000006</c:v>
                </c:pt>
                <c:pt idx="262">
                  <c:v>65.878899999999959</c:v>
                </c:pt>
                <c:pt idx="263">
                  <c:v>65.710099999999997</c:v>
                </c:pt>
                <c:pt idx="264">
                  <c:v>65.633099999999999</c:v>
                </c:pt>
                <c:pt idx="265">
                  <c:v>65.503399999999999</c:v>
                </c:pt>
                <c:pt idx="266">
                  <c:v>65.357200000000006</c:v>
                </c:pt>
                <c:pt idx="267">
                  <c:v>65.31</c:v>
                </c:pt>
                <c:pt idx="268">
                  <c:v>65.238299999999995</c:v>
                </c:pt>
                <c:pt idx="269">
                  <c:v>65.215100000000007</c:v>
                </c:pt>
                <c:pt idx="270">
                  <c:v>65.186999999999998</c:v>
                </c:pt>
                <c:pt idx="271">
                  <c:v>65.158399999999958</c:v>
                </c:pt>
                <c:pt idx="272">
                  <c:v>65.147900000000007</c:v>
                </c:pt>
                <c:pt idx="273">
                  <c:v>65.138899999999978</c:v>
                </c:pt>
                <c:pt idx="274">
                  <c:v>65.139200000000002</c:v>
                </c:pt>
                <c:pt idx="275">
                  <c:v>65.166799999999981</c:v>
                </c:pt>
                <c:pt idx="276">
                  <c:v>65.182099999999949</c:v>
                </c:pt>
                <c:pt idx="277">
                  <c:v>65.225099999999998</c:v>
                </c:pt>
                <c:pt idx="278">
                  <c:v>65.2436000000001</c:v>
                </c:pt>
                <c:pt idx="279">
                  <c:v>65.286900000000003</c:v>
                </c:pt>
                <c:pt idx="280">
                  <c:v>65.364400000000003</c:v>
                </c:pt>
                <c:pt idx="281">
                  <c:v>65.407399999999996</c:v>
                </c:pt>
                <c:pt idx="282">
                  <c:v>65.461900000000085</c:v>
                </c:pt>
                <c:pt idx="283">
                  <c:v>65.885699999999986</c:v>
                </c:pt>
                <c:pt idx="284">
                  <c:v>72.219899999999996</c:v>
                </c:pt>
                <c:pt idx="285">
                  <c:v>74.722499999999982</c:v>
                </c:pt>
                <c:pt idx="286">
                  <c:v>79.370999999999981</c:v>
                </c:pt>
                <c:pt idx="287">
                  <c:v>81.520699999999991</c:v>
                </c:pt>
                <c:pt idx="288">
                  <c:v>84.950599999999994</c:v>
                </c:pt>
                <c:pt idx="289">
                  <c:v>84.574799999999982</c:v>
                </c:pt>
                <c:pt idx="290">
                  <c:v>83.951400000000007</c:v>
                </c:pt>
                <c:pt idx="291">
                  <c:v>82.713099999999997</c:v>
                </c:pt>
                <c:pt idx="292">
                  <c:v>82.271299999999997</c:v>
                </c:pt>
                <c:pt idx="293">
                  <c:v>81.654600000000002</c:v>
                </c:pt>
                <c:pt idx="294">
                  <c:v>80.823799999999949</c:v>
                </c:pt>
                <c:pt idx="295">
                  <c:v>79.476100000000002</c:v>
                </c:pt>
                <c:pt idx="296">
                  <c:v>79.0137</c:v>
                </c:pt>
                <c:pt idx="297">
                  <c:v>78.403400000000005</c:v>
                </c:pt>
                <c:pt idx="298">
                  <c:v>77.648600000000002</c:v>
                </c:pt>
                <c:pt idx="299">
                  <c:v>77.388199999999998</c:v>
                </c:pt>
                <c:pt idx="300">
                  <c:v>76.942300000000003</c:v>
                </c:pt>
                <c:pt idx="301">
                  <c:v>76.416600000000116</c:v>
                </c:pt>
                <c:pt idx="302">
                  <c:v>76.239999999999995</c:v>
                </c:pt>
                <c:pt idx="303">
                  <c:v>76.156599999999983</c:v>
                </c:pt>
                <c:pt idx="304">
                  <c:v>76.006399999999999</c:v>
                </c:pt>
                <c:pt idx="305">
                  <c:v>75.815600000000003</c:v>
                </c:pt>
                <c:pt idx="306">
                  <c:v>75.596700000000013</c:v>
                </c:pt>
                <c:pt idx="307">
                  <c:v>75.524799999999999</c:v>
                </c:pt>
                <c:pt idx="308">
                  <c:v>75.412499999999994</c:v>
                </c:pt>
                <c:pt idx="309">
                  <c:v>75.375399999999914</c:v>
                </c:pt>
                <c:pt idx="310">
                  <c:v>75.328699999999998</c:v>
                </c:pt>
                <c:pt idx="311">
                  <c:v>75.277299999999997</c:v>
                </c:pt>
                <c:pt idx="312">
                  <c:v>75.236800000000002</c:v>
                </c:pt>
                <c:pt idx="313">
                  <c:v>75.227599999999995</c:v>
                </c:pt>
                <c:pt idx="314">
                  <c:v>75.226299999999995</c:v>
                </c:pt>
                <c:pt idx="315">
                  <c:v>75.230500000000006</c:v>
                </c:pt>
                <c:pt idx="316">
                  <c:v>75.253600000000006</c:v>
                </c:pt>
                <c:pt idx="317">
                  <c:v>75.269400000000005</c:v>
                </c:pt>
                <c:pt idx="318">
                  <c:v>75.313500000000005</c:v>
                </c:pt>
                <c:pt idx="319">
                  <c:v>75.404700000000005</c:v>
                </c:pt>
                <c:pt idx="320">
                  <c:v>75.443500000000085</c:v>
                </c:pt>
                <c:pt idx="321">
                  <c:v>75.532600000000002</c:v>
                </c:pt>
                <c:pt idx="322">
                  <c:v>75.688899999999919</c:v>
                </c:pt>
                <c:pt idx="323">
                  <c:v>75.752200000000002</c:v>
                </c:pt>
                <c:pt idx="324">
                  <c:v>75.784899999999993</c:v>
                </c:pt>
                <c:pt idx="325">
                  <c:v>75.852699999999999</c:v>
                </c:pt>
                <c:pt idx="326">
                  <c:v>75.958100000000002</c:v>
                </c:pt>
                <c:pt idx="327">
                  <c:v>76.008899999999983</c:v>
                </c:pt>
                <c:pt idx="328">
                  <c:v>76.290800000000004</c:v>
                </c:pt>
                <c:pt idx="329">
                  <c:v>80.561700000000002</c:v>
                </c:pt>
                <c:pt idx="330">
                  <c:v>88.4208</c:v>
                </c:pt>
                <c:pt idx="331">
                  <c:v>91.907799999999995</c:v>
                </c:pt>
                <c:pt idx="332">
                  <c:v>93.135599999999982</c:v>
                </c:pt>
                <c:pt idx="333">
                  <c:v>95.231499999999997</c:v>
                </c:pt>
                <c:pt idx="334">
                  <c:v>96.560400000000001</c:v>
                </c:pt>
                <c:pt idx="335">
                  <c:v>94.855799999999988</c:v>
                </c:pt>
                <c:pt idx="336">
                  <c:v>94.242900000000006</c:v>
                </c:pt>
                <c:pt idx="337">
                  <c:v>93.159399999999948</c:v>
                </c:pt>
                <c:pt idx="338">
                  <c:v>91.807900000000004</c:v>
                </c:pt>
                <c:pt idx="339">
                  <c:v>91.338700000000003</c:v>
                </c:pt>
                <c:pt idx="340">
                  <c:v>90.527799999999999</c:v>
                </c:pt>
                <c:pt idx="341">
                  <c:v>90.241700000000023</c:v>
                </c:pt>
                <c:pt idx="342">
                  <c:v>89.848500000000001</c:v>
                </c:pt>
                <c:pt idx="343">
                  <c:v>89.331800000000001</c:v>
                </c:pt>
                <c:pt idx="344">
                  <c:v>89.091499999999996</c:v>
                </c:pt>
                <c:pt idx="345">
                  <c:v>88.766999999999996</c:v>
                </c:pt>
                <c:pt idx="346">
                  <c:v>88.352699999999999</c:v>
                </c:pt>
                <c:pt idx="347">
                  <c:v>87.869100000000003</c:v>
                </c:pt>
                <c:pt idx="348">
                  <c:v>87.707600000000085</c:v>
                </c:pt>
                <c:pt idx="349">
                  <c:v>87.4478000000001</c:v>
                </c:pt>
                <c:pt idx="350">
                  <c:v>87.359799999999979</c:v>
                </c:pt>
                <c:pt idx="351">
                  <c:v>87.2145000000001</c:v>
                </c:pt>
                <c:pt idx="352">
                  <c:v>87.057100000000005</c:v>
                </c:pt>
                <c:pt idx="353">
                  <c:v>86.932500000000005</c:v>
                </c:pt>
                <c:pt idx="354">
                  <c:v>86.914500000000118</c:v>
                </c:pt>
                <c:pt idx="355">
                  <c:v>86.900099999999995</c:v>
                </c:pt>
                <c:pt idx="356">
                  <c:v>86.884299999999996</c:v>
                </c:pt>
                <c:pt idx="357">
                  <c:v>86.897099999999995</c:v>
                </c:pt>
                <c:pt idx="358">
                  <c:v>86.909300000000002</c:v>
                </c:pt>
                <c:pt idx="359">
                  <c:v>86.954600000000084</c:v>
                </c:pt>
                <c:pt idx="360">
                  <c:v>86.975200000000001</c:v>
                </c:pt>
                <c:pt idx="361">
                  <c:v>87.012100000000004</c:v>
                </c:pt>
                <c:pt idx="362">
                  <c:v>87.079700000000003</c:v>
                </c:pt>
                <c:pt idx="363">
                  <c:v>87.204700000000003</c:v>
                </c:pt>
                <c:pt idx="364">
                  <c:v>87.256100000000004</c:v>
                </c:pt>
                <c:pt idx="365">
                  <c:v>87.369699999999995</c:v>
                </c:pt>
                <c:pt idx="366">
                  <c:v>87.561899999999994</c:v>
                </c:pt>
                <c:pt idx="367">
                  <c:v>87.638499999999979</c:v>
                </c:pt>
                <c:pt idx="368">
                  <c:v>87.801199999999994</c:v>
                </c:pt>
                <c:pt idx="369">
                  <c:v>88.065699999999993</c:v>
                </c:pt>
                <c:pt idx="370">
                  <c:v>88.134600000000006</c:v>
                </c:pt>
                <c:pt idx="371">
                  <c:v>88.203500000000005</c:v>
                </c:pt>
                <c:pt idx="372">
                  <c:v>88.298300000000012</c:v>
                </c:pt>
                <c:pt idx="373">
                  <c:v>90.357200000000006</c:v>
                </c:pt>
                <c:pt idx="374">
                  <c:v>92.363</c:v>
                </c:pt>
                <c:pt idx="375">
                  <c:v>97.416700000000006</c:v>
                </c:pt>
                <c:pt idx="376">
                  <c:v>99.856899999999982</c:v>
                </c:pt>
                <c:pt idx="377">
                  <c:v>104.086</c:v>
                </c:pt>
                <c:pt idx="378">
                  <c:v>107.54300000000002</c:v>
                </c:pt>
                <c:pt idx="379">
                  <c:v>107.843</c:v>
                </c:pt>
                <c:pt idx="380">
                  <c:v>106.506</c:v>
                </c:pt>
                <c:pt idx="381">
                  <c:v>106.024</c:v>
                </c:pt>
                <c:pt idx="382">
                  <c:v>105.36</c:v>
                </c:pt>
                <c:pt idx="383">
                  <c:v>104.483</c:v>
                </c:pt>
                <c:pt idx="384">
                  <c:v>103.395</c:v>
                </c:pt>
                <c:pt idx="385">
                  <c:v>103.01900000000002</c:v>
                </c:pt>
                <c:pt idx="386">
                  <c:v>102.37199999999999</c:v>
                </c:pt>
                <c:pt idx="387">
                  <c:v>101.60499999999999</c:v>
                </c:pt>
                <c:pt idx="388">
                  <c:v>101.346</c:v>
                </c:pt>
                <c:pt idx="389">
                  <c:v>100.92100000000002</c:v>
                </c:pt>
                <c:pt idx="390">
                  <c:v>100.456</c:v>
                </c:pt>
                <c:pt idx="391">
                  <c:v>100.307</c:v>
                </c:pt>
                <c:pt idx="392">
                  <c:v>100.238</c:v>
                </c:pt>
                <c:pt idx="393">
                  <c:v>100.11999999999999</c:v>
                </c:pt>
                <c:pt idx="394">
                  <c:v>99.983900000000006</c:v>
                </c:pt>
                <c:pt idx="395">
                  <c:v>99.926100000000005</c:v>
                </c:pt>
                <c:pt idx="396">
                  <c:v>99.85929999999999</c:v>
                </c:pt>
                <c:pt idx="397">
                  <c:v>99.792400000000001</c:v>
                </c:pt>
                <c:pt idx="398">
                  <c:v>99.777799999999999</c:v>
                </c:pt>
                <c:pt idx="399">
                  <c:v>99.779600000000002</c:v>
                </c:pt>
                <c:pt idx="400">
                  <c:v>99.841899999999995</c:v>
                </c:pt>
                <c:pt idx="401">
                  <c:v>99.888899999999978</c:v>
                </c:pt>
                <c:pt idx="402">
                  <c:v>99.908900000000003</c:v>
                </c:pt>
                <c:pt idx="403">
                  <c:v>99.955399999999983</c:v>
                </c:pt>
                <c:pt idx="404">
                  <c:v>100.039</c:v>
                </c:pt>
                <c:pt idx="405">
                  <c:v>100.19199999999999</c:v>
                </c:pt>
                <c:pt idx="406">
                  <c:v>100.254</c:v>
                </c:pt>
                <c:pt idx="407">
                  <c:v>100.39</c:v>
                </c:pt>
                <c:pt idx="408">
                  <c:v>100.61999999999999</c:v>
                </c:pt>
                <c:pt idx="409">
                  <c:v>100.71100000000008</c:v>
                </c:pt>
                <c:pt idx="410">
                  <c:v>100.90400000000002</c:v>
                </c:pt>
                <c:pt idx="411">
                  <c:v>100.979</c:v>
                </c:pt>
                <c:pt idx="412">
                  <c:v>101.09399999999999</c:v>
                </c:pt>
                <c:pt idx="413">
                  <c:v>101.15300000000001</c:v>
                </c:pt>
                <c:pt idx="414">
                  <c:v>101.24299999999999</c:v>
                </c:pt>
                <c:pt idx="415">
                  <c:v>101.381</c:v>
                </c:pt>
                <c:pt idx="416">
                  <c:v>101.595</c:v>
                </c:pt>
                <c:pt idx="417">
                  <c:v>101.93</c:v>
                </c:pt>
                <c:pt idx="418">
                  <c:v>102.053</c:v>
                </c:pt>
                <c:pt idx="419">
                  <c:v>103.851</c:v>
                </c:pt>
                <c:pt idx="420">
                  <c:v>106.15900000000001</c:v>
                </c:pt>
                <c:pt idx="421">
                  <c:v>110.75700000000002</c:v>
                </c:pt>
                <c:pt idx="422">
                  <c:v>116.77500000000001</c:v>
                </c:pt>
                <c:pt idx="423">
                  <c:v>118.98399999999999</c:v>
                </c:pt>
                <c:pt idx="424">
                  <c:v>118.98399999999999</c:v>
                </c:pt>
                <c:pt idx="425">
                  <c:v>121.73</c:v>
                </c:pt>
                <c:pt idx="426">
                  <c:v>122.17400000000001</c:v>
                </c:pt>
                <c:pt idx="427">
                  <c:v>122.351</c:v>
                </c:pt>
                <c:pt idx="428">
                  <c:v>122.1</c:v>
                </c:pt>
                <c:pt idx="429">
                  <c:v>121.27500000000001</c:v>
                </c:pt>
                <c:pt idx="430">
                  <c:v>120.15799999999999</c:v>
                </c:pt>
                <c:pt idx="431">
                  <c:v>119.63800000000001</c:v>
                </c:pt>
                <c:pt idx="432">
                  <c:v>118.73099999999999</c:v>
                </c:pt>
                <c:pt idx="433">
                  <c:v>117.62599999999998</c:v>
                </c:pt>
                <c:pt idx="434">
                  <c:v>117.245</c:v>
                </c:pt>
                <c:pt idx="435">
                  <c:v>116.60199999999999</c:v>
                </c:pt>
                <c:pt idx="436">
                  <c:v>115.857</c:v>
                </c:pt>
                <c:pt idx="437">
                  <c:v>115.60599999999998</c:v>
                </c:pt>
                <c:pt idx="438">
                  <c:v>115.203</c:v>
                </c:pt>
                <c:pt idx="439">
                  <c:v>114.782</c:v>
                </c:pt>
                <c:pt idx="440">
                  <c:v>114.64700000000002</c:v>
                </c:pt>
                <c:pt idx="441">
                  <c:v>114.458</c:v>
                </c:pt>
                <c:pt idx="442">
                  <c:v>114.39700000000002</c:v>
                </c:pt>
                <c:pt idx="443">
                  <c:v>114.31399999999999</c:v>
                </c:pt>
                <c:pt idx="444">
                  <c:v>114.259</c:v>
                </c:pt>
                <c:pt idx="445">
                  <c:v>114.25</c:v>
                </c:pt>
                <c:pt idx="446">
                  <c:v>114.24400000000009</c:v>
                </c:pt>
                <c:pt idx="447">
                  <c:v>114.245</c:v>
                </c:pt>
                <c:pt idx="448">
                  <c:v>114.262</c:v>
                </c:pt>
                <c:pt idx="449">
                  <c:v>114.354</c:v>
                </c:pt>
                <c:pt idx="450">
                  <c:v>114.395</c:v>
                </c:pt>
                <c:pt idx="451">
                  <c:v>114.41800000000002</c:v>
                </c:pt>
                <c:pt idx="452">
                  <c:v>114.47</c:v>
                </c:pt>
                <c:pt idx="453">
                  <c:v>114.56</c:v>
                </c:pt>
                <c:pt idx="454">
                  <c:v>114.60899999999998</c:v>
                </c:pt>
                <c:pt idx="455">
                  <c:v>114.71700000000008</c:v>
                </c:pt>
                <c:pt idx="456">
                  <c:v>114.774</c:v>
                </c:pt>
                <c:pt idx="457">
                  <c:v>114.896</c:v>
                </c:pt>
                <c:pt idx="458">
                  <c:v>114.96000000000002</c:v>
                </c:pt>
                <c:pt idx="459">
                  <c:v>115.095</c:v>
                </c:pt>
                <c:pt idx="460">
                  <c:v>115.164</c:v>
                </c:pt>
                <c:pt idx="461">
                  <c:v>115.309</c:v>
                </c:pt>
                <c:pt idx="462">
                  <c:v>115.62199999999999</c:v>
                </c:pt>
                <c:pt idx="463">
                  <c:v>115.681</c:v>
                </c:pt>
                <c:pt idx="464">
                  <c:v>115.74100000000008</c:v>
                </c:pt>
                <c:pt idx="465">
                  <c:v>115.864</c:v>
                </c:pt>
                <c:pt idx="466">
                  <c:v>116.054</c:v>
                </c:pt>
                <c:pt idx="467">
                  <c:v>116.474</c:v>
                </c:pt>
                <c:pt idx="468">
                  <c:v>117.462</c:v>
                </c:pt>
                <c:pt idx="469">
                  <c:v>123.43400000000008</c:v>
                </c:pt>
                <c:pt idx="470">
                  <c:v>125.669</c:v>
                </c:pt>
                <c:pt idx="471">
                  <c:v>129.767</c:v>
                </c:pt>
                <c:pt idx="472">
                  <c:v>134.64399999999998</c:v>
                </c:pt>
                <c:pt idx="473">
                  <c:v>133.47300000000001</c:v>
                </c:pt>
                <c:pt idx="474">
                  <c:v>132.03900000000002</c:v>
                </c:pt>
                <c:pt idx="475">
                  <c:v>130.42500000000001</c:v>
                </c:pt>
                <c:pt idx="476">
                  <c:v>129.46600000000001</c:v>
                </c:pt>
                <c:pt idx="477">
                  <c:v>129.24099999999999</c:v>
                </c:pt>
                <c:pt idx="478">
                  <c:v>128.845</c:v>
                </c:pt>
                <c:pt idx="479">
                  <c:v>128.23599999999999</c:v>
                </c:pt>
                <c:pt idx="480">
                  <c:v>128.03200000000001</c:v>
                </c:pt>
                <c:pt idx="481">
                  <c:v>127.705</c:v>
                </c:pt>
                <c:pt idx="482">
                  <c:v>127.593</c:v>
                </c:pt>
                <c:pt idx="483">
                  <c:v>127.41000000000008</c:v>
                </c:pt>
                <c:pt idx="484">
                  <c:v>127.21100000000008</c:v>
                </c:pt>
                <c:pt idx="485">
                  <c:v>127.146</c:v>
                </c:pt>
                <c:pt idx="486">
                  <c:v>127.053</c:v>
                </c:pt>
                <c:pt idx="487">
                  <c:v>127.015</c:v>
                </c:pt>
                <c:pt idx="488">
                  <c:v>126.96899999999999</c:v>
                </c:pt>
                <c:pt idx="489">
                  <c:v>126.953</c:v>
                </c:pt>
                <c:pt idx="490">
                  <c:v>126.94600000000008</c:v>
                </c:pt>
                <c:pt idx="491">
                  <c:v>126.94900000000008</c:v>
                </c:pt>
                <c:pt idx="492">
                  <c:v>126.97499999999999</c:v>
                </c:pt>
                <c:pt idx="493">
                  <c:v>126.99299999999999</c:v>
                </c:pt>
                <c:pt idx="494">
                  <c:v>127.04700000000008</c:v>
                </c:pt>
                <c:pt idx="495">
                  <c:v>127.07799999999999</c:v>
                </c:pt>
                <c:pt idx="496">
                  <c:v>127.15499999999999</c:v>
                </c:pt>
                <c:pt idx="497">
                  <c:v>127.197</c:v>
                </c:pt>
                <c:pt idx="498">
                  <c:v>127.29400000000008</c:v>
                </c:pt>
                <c:pt idx="499">
                  <c:v>127.345</c:v>
                </c:pt>
                <c:pt idx="500">
                  <c:v>127.458</c:v>
                </c:pt>
                <c:pt idx="501">
                  <c:v>127.51700000000002</c:v>
                </c:pt>
                <c:pt idx="502">
                  <c:v>127.64400000000002</c:v>
                </c:pt>
                <c:pt idx="503">
                  <c:v>127.71000000000002</c:v>
                </c:pt>
                <c:pt idx="504">
                  <c:v>127.849</c:v>
                </c:pt>
                <c:pt idx="505">
                  <c:v>127.92</c:v>
                </c:pt>
                <c:pt idx="506">
                  <c:v>128.06800000000001</c:v>
                </c:pt>
                <c:pt idx="507">
                  <c:v>128.14399999999998</c:v>
                </c:pt>
                <c:pt idx="508">
                  <c:v>128.30100000000004</c:v>
                </c:pt>
                <c:pt idx="509">
                  <c:v>128.38100000000017</c:v>
                </c:pt>
                <c:pt idx="510">
                  <c:v>128.54599999999999</c:v>
                </c:pt>
                <c:pt idx="511">
                  <c:v>128.62900000000002</c:v>
                </c:pt>
                <c:pt idx="512">
                  <c:v>128.79900000000001</c:v>
                </c:pt>
                <c:pt idx="513">
                  <c:v>129.12800000000001</c:v>
                </c:pt>
                <c:pt idx="514">
                  <c:v>129.18700000000001</c:v>
                </c:pt>
                <c:pt idx="515">
                  <c:v>129.25899999999999</c:v>
                </c:pt>
                <c:pt idx="516">
                  <c:v>130.363</c:v>
                </c:pt>
                <c:pt idx="517">
                  <c:v>135.44200000000001</c:v>
                </c:pt>
                <c:pt idx="518">
                  <c:v>142.58500000000001</c:v>
                </c:pt>
                <c:pt idx="519">
                  <c:v>144.98100000000017</c:v>
                </c:pt>
                <c:pt idx="520">
                  <c:v>148.00399999999999</c:v>
                </c:pt>
                <c:pt idx="521">
                  <c:v>148.48600000000016</c:v>
                </c:pt>
                <c:pt idx="522">
                  <c:v>146.96100000000001</c:v>
                </c:pt>
                <c:pt idx="523">
                  <c:v>146.24699999999999</c:v>
                </c:pt>
                <c:pt idx="524">
                  <c:v>145.048</c:v>
                </c:pt>
                <c:pt idx="525">
                  <c:v>144.50200000000001</c:v>
                </c:pt>
                <c:pt idx="526">
                  <c:v>143.59200000000001</c:v>
                </c:pt>
                <c:pt idx="527">
                  <c:v>143.17899999999997</c:v>
                </c:pt>
                <c:pt idx="528">
                  <c:v>142.5</c:v>
                </c:pt>
                <c:pt idx="529">
                  <c:v>142.19399999999999</c:v>
                </c:pt>
                <c:pt idx="530">
                  <c:v>141.69800000000001</c:v>
                </c:pt>
                <c:pt idx="531">
                  <c:v>141.166</c:v>
                </c:pt>
                <c:pt idx="532">
                  <c:v>140.994</c:v>
                </c:pt>
                <c:pt idx="533">
                  <c:v>140.91399999999999</c:v>
                </c:pt>
                <c:pt idx="534">
                  <c:v>140.77899999999997</c:v>
                </c:pt>
                <c:pt idx="535">
                  <c:v>140.71699999999998</c:v>
                </c:pt>
                <c:pt idx="536">
                  <c:v>140.636</c:v>
                </c:pt>
                <c:pt idx="537">
                  <c:v>140.54</c:v>
                </c:pt>
                <c:pt idx="538">
                  <c:v>140.43</c:v>
                </c:pt>
                <c:pt idx="539">
                  <c:v>140.4</c:v>
                </c:pt>
                <c:pt idx="540">
                  <c:v>140.37700000000001</c:v>
                </c:pt>
                <c:pt idx="541">
                  <c:v>140.37300000000002</c:v>
                </c:pt>
                <c:pt idx="542">
                  <c:v>140.38400000000001</c:v>
                </c:pt>
                <c:pt idx="543">
                  <c:v>140.435</c:v>
                </c:pt>
                <c:pt idx="544">
                  <c:v>140.46800000000007</c:v>
                </c:pt>
                <c:pt idx="545">
                  <c:v>140.56300000000002</c:v>
                </c:pt>
                <c:pt idx="546">
                  <c:v>140.61699999999999</c:v>
                </c:pt>
                <c:pt idx="547">
                  <c:v>140.74699999999999</c:v>
                </c:pt>
                <c:pt idx="548">
                  <c:v>140.81700000000001</c:v>
                </c:pt>
                <c:pt idx="549">
                  <c:v>140.97499999999999</c:v>
                </c:pt>
                <c:pt idx="550">
                  <c:v>141.05800000000016</c:v>
                </c:pt>
                <c:pt idx="551">
                  <c:v>141.191</c:v>
                </c:pt>
                <c:pt idx="552">
                  <c:v>141.48200000000017</c:v>
                </c:pt>
                <c:pt idx="553">
                  <c:v>141.55700000000004</c:v>
                </c:pt>
                <c:pt idx="554">
                  <c:v>141.63300000000001</c:v>
                </c:pt>
                <c:pt idx="555">
                  <c:v>141.79</c:v>
                </c:pt>
                <c:pt idx="556">
                  <c:v>142.03700000000001</c:v>
                </c:pt>
                <c:pt idx="557">
                  <c:v>142.131</c:v>
                </c:pt>
                <c:pt idx="558">
                  <c:v>142.32300000000001</c:v>
                </c:pt>
                <c:pt idx="559">
                  <c:v>142.6</c:v>
                </c:pt>
                <c:pt idx="560">
                  <c:v>142.69999999999999</c:v>
                </c:pt>
                <c:pt idx="561">
                  <c:v>144.304</c:v>
                </c:pt>
                <c:pt idx="562">
                  <c:v>145.87900000000002</c:v>
                </c:pt>
                <c:pt idx="563">
                  <c:v>150.28300000000002</c:v>
                </c:pt>
                <c:pt idx="564">
                  <c:v>152.44</c:v>
                </c:pt>
                <c:pt idx="565">
                  <c:v>156.32900000000001</c:v>
                </c:pt>
                <c:pt idx="566">
                  <c:v>160.541</c:v>
                </c:pt>
                <c:pt idx="567">
                  <c:v>161.62900000000002</c:v>
                </c:pt>
                <c:pt idx="568">
                  <c:v>161.602</c:v>
                </c:pt>
                <c:pt idx="569">
                  <c:v>159.78399999999999</c:v>
                </c:pt>
                <c:pt idx="570">
                  <c:v>159.15900000000002</c:v>
                </c:pt>
                <c:pt idx="571">
                  <c:v>158.10300000000001</c:v>
                </c:pt>
                <c:pt idx="572">
                  <c:v>157.732</c:v>
                </c:pt>
                <c:pt idx="573">
                  <c:v>157.23099999999999</c:v>
                </c:pt>
                <c:pt idx="574">
                  <c:v>156.58500000000001</c:v>
                </c:pt>
                <c:pt idx="575">
                  <c:v>155.81800000000001</c:v>
                </c:pt>
                <c:pt idx="576">
                  <c:v>155.55700000000004</c:v>
                </c:pt>
                <c:pt idx="577">
                  <c:v>155.126</c:v>
                </c:pt>
                <c:pt idx="578">
                  <c:v>154.65100000000001</c:v>
                </c:pt>
                <c:pt idx="579">
                  <c:v>154.495</c:v>
                </c:pt>
                <c:pt idx="580">
                  <c:v>154.30600000000001</c:v>
                </c:pt>
                <c:pt idx="581">
                  <c:v>154.107</c:v>
                </c:pt>
                <c:pt idx="582">
                  <c:v>153.95800000000017</c:v>
                </c:pt>
                <c:pt idx="583">
                  <c:v>153.91800000000001</c:v>
                </c:pt>
                <c:pt idx="584">
                  <c:v>153.93600000000001</c:v>
                </c:pt>
                <c:pt idx="585">
                  <c:v>153.94999999999999</c:v>
                </c:pt>
                <c:pt idx="586">
                  <c:v>154.006</c:v>
                </c:pt>
                <c:pt idx="587">
                  <c:v>154.03100000000001</c:v>
                </c:pt>
                <c:pt idx="588">
                  <c:v>154.07499999999999</c:v>
                </c:pt>
                <c:pt idx="589">
                  <c:v>154.15600000000001</c:v>
                </c:pt>
                <c:pt idx="590">
                  <c:v>154.30600000000001</c:v>
                </c:pt>
                <c:pt idx="591">
                  <c:v>154.36600000000001</c:v>
                </c:pt>
                <c:pt idx="592">
                  <c:v>154.46300000000002</c:v>
                </c:pt>
                <c:pt idx="593">
                  <c:v>154.684</c:v>
                </c:pt>
                <c:pt idx="594">
                  <c:v>154.76999999999998</c:v>
                </c:pt>
                <c:pt idx="595">
                  <c:v>154.953</c:v>
                </c:pt>
                <c:pt idx="596">
                  <c:v>155.25</c:v>
                </c:pt>
                <c:pt idx="597">
                  <c:v>155.364</c:v>
                </c:pt>
                <c:pt idx="598">
                  <c:v>155.602</c:v>
                </c:pt>
                <c:pt idx="599">
                  <c:v>155.977</c:v>
                </c:pt>
                <c:pt idx="600">
                  <c:v>156.232</c:v>
                </c:pt>
                <c:pt idx="601">
                  <c:v>159.78800000000001</c:v>
                </c:pt>
                <c:pt idx="602">
                  <c:v>163.18</c:v>
                </c:pt>
                <c:pt idx="603">
                  <c:v>168.36200000000017</c:v>
                </c:pt>
                <c:pt idx="604">
                  <c:v>170.202</c:v>
                </c:pt>
                <c:pt idx="605">
                  <c:v>173.32900000000001</c:v>
                </c:pt>
                <c:pt idx="606">
                  <c:v>174.63200000000001</c:v>
                </c:pt>
                <c:pt idx="607">
                  <c:v>174.09300000000002</c:v>
                </c:pt>
                <c:pt idx="608">
                  <c:v>172.934</c:v>
                </c:pt>
                <c:pt idx="609">
                  <c:v>171.535</c:v>
                </c:pt>
                <c:pt idx="610">
                  <c:v>171.05500000000001</c:v>
                </c:pt>
                <c:pt idx="611">
                  <c:v>170.423</c:v>
                </c:pt>
                <c:pt idx="612">
                  <c:v>169.45200000000017</c:v>
                </c:pt>
                <c:pt idx="613">
                  <c:v>169.227</c:v>
                </c:pt>
                <c:pt idx="614">
                  <c:v>169.018</c:v>
                </c:pt>
                <c:pt idx="615">
                  <c:v>168.738</c:v>
                </c:pt>
                <c:pt idx="616">
                  <c:v>168.38600000000017</c:v>
                </c:pt>
                <c:pt idx="617">
                  <c:v>167.98600000000016</c:v>
                </c:pt>
                <c:pt idx="618">
                  <c:v>167.61199999999999</c:v>
                </c:pt>
                <c:pt idx="619">
                  <c:v>167.53100000000001</c:v>
                </c:pt>
                <c:pt idx="620">
                  <c:v>167.46300000000002</c:v>
                </c:pt>
                <c:pt idx="621">
                  <c:v>167.38600000000017</c:v>
                </c:pt>
                <c:pt idx="622">
                  <c:v>167.31399999999999</c:v>
                </c:pt>
                <c:pt idx="623">
                  <c:v>167.297</c:v>
                </c:pt>
                <c:pt idx="624">
                  <c:v>167.30200000000016</c:v>
                </c:pt>
                <c:pt idx="625">
                  <c:v>167.309</c:v>
                </c:pt>
                <c:pt idx="626">
                  <c:v>167.34100000000001</c:v>
                </c:pt>
                <c:pt idx="627">
                  <c:v>167.46100000000001</c:v>
                </c:pt>
                <c:pt idx="628">
                  <c:v>167.51399999999998</c:v>
                </c:pt>
                <c:pt idx="629">
                  <c:v>167.608</c:v>
                </c:pt>
                <c:pt idx="630">
                  <c:v>167.77699999999999</c:v>
                </c:pt>
                <c:pt idx="631">
                  <c:v>167.84399999999999</c:v>
                </c:pt>
                <c:pt idx="632">
                  <c:v>167.95200000000017</c:v>
                </c:pt>
                <c:pt idx="633">
                  <c:v>168.19300000000001</c:v>
                </c:pt>
                <c:pt idx="634">
                  <c:v>168.255</c:v>
                </c:pt>
                <c:pt idx="635">
                  <c:v>168.31800000000001</c:v>
                </c:pt>
                <c:pt idx="636">
                  <c:v>168.416</c:v>
                </c:pt>
                <c:pt idx="637">
                  <c:v>168.56800000000001</c:v>
                </c:pt>
                <c:pt idx="638">
                  <c:v>168.80800000000016</c:v>
                </c:pt>
                <c:pt idx="639">
                  <c:v>168.9</c:v>
                </c:pt>
                <c:pt idx="640">
                  <c:v>169.08800000000016</c:v>
                </c:pt>
                <c:pt idx="641">
                  <c:v>169.38100000000017</c:v>
                </c:pt>
                <c:pt idx="642">
                  <c:v>169.49200000000016</c:v>
                </c:pt>
                <c:pt idx="643">
                  <c:v>169.71899999999999</c:v>
                </c:pt>
                <c:pt idx="644">
                  <c:v>169.80500000000001</c:v>
                </c:pt>
                <c:pt idx="645">
                  <c:v>169.93300000000002</c:v>
                </c:pt>
                <c:pt idx="646">
                  <c:v>170.83500000000001</c:v>
                </c:pt>
                <c:pt idx="647">
                  <c:v>172.529</c:v>
                </c:pt>
                <c:pt idx="648">
                  <c:v>178.58500000000001</c:v>
                </c:pt>
                <c:pt idx="649">
                  <c:v>181.48000000000016</c:v>
                </c:pt>
                <c:pt idx="650">
                  <c:v>186.12100000000001</c:v>
                </c:pt>
                <c:pt idx="651">
                  <c:v>187.62</c:v>
                </c:pt>
                <c:pt idx="652">
                  <c:v>188.82000000000016</c:v>
                </c:pt>
                <c:pt idx="653">
                  <c:v>186.98100000000017</c:v>
                </c:pt>
                <c:pt idx="654">
                  <c:v>186.33700000000007</c:v>
                </c:pt>
                <c:pt idx="655">
                  <c:v>185.489</c:v>
                </c:pt>
                <c:pt idx="656">
                  <c:v>184.17499999999998</c:v>
                </c:pt>
                <c:pt idx="657">
                  <c:v>183.732</c:v>
                </c:pt>
                <c:pt idx="658">
                  <c:v>183.01399999999998</c:v>
                </c:pt>
                <c:pt idx="659">
                  <c:v>182.239</c:v>
                </c:pt>
                <c:pt idx="660">
                  <c:v>182.06300000000002</c:v>
                </c:pt>
                <c:pt idx="661">
                  <c:v>181.904</c:v>
                </c:pt>
                <c:pt idx="662">
                  <c:v>181.69800000000001</c:v>
                </c:pt>
                <c:pt idx="663">
                  <c:v>181.45700000000016</c:v>
                </c:pt>
                <c:pt idx="664">
                  <c:v>181.22</c:v>
                </c:pt>
                <c:pt idx="665">
                  <c:v>181.14599999999999</c:v>
                </c:pt>
                <c:pt idx="666">
                  <c:v>181.06900000000002</c:v>
                </c:pt>
                <c:pt idx="667">
                  <c:v>181.04399999999998</c:v>
                </c:pt>
                <c:pt idx="668">
                  <c:v>181.01599999999999</c:v>
                </c:pt>
                <c:pt idx="669">
                  <c:v>180.99300000000002</c:v>
                </c:pt>
                <c:pt idx="670">
                  <c:v>181.018</c:v>
                </c:pt>
                <c:pt idx="671">
                  <c:v>181.035</c:v>
                </c:pt>
                <c:pt idx="672">
                  <c:v>181.07599999999999</c:v>
                </c:pt>
                <c:pt idx="673">
                  <c:v>181.21099999999998</c:v>
                </c:pt>
                <c:pt idx="674">
                  <c:v>181.24799999999999</c:v>
                </c:pt>
                <c:pt idx="675">
                  <c:v>181.28800000000001</c:v>
                </c:pt>
                <c:pt idx="676">
                  <c:v>181.35300000000001</c:v>
                </c:pt>
                <c:pt idx="677">
                  <c:v>181.505</c:v>
                </c:pt>
                <c:pt idx="678">
                  <c:v>181.77099999999999</c:v>
                </c:pt>
                <c:pt idx="679">
                  <c:v>181.839</c:v>
                </c:pt>
                <c:pt idx="680">
                  <c:v>181.91</c:v>
                </c:pt>
                <c:pt idx="681">
                  <c:v>182.02</c:v>
                </c:pt>
                <c:pt idx="682">
                  <c:v>182.19300000000001</c:v>
                </c:pt>
                <c:pt idx="683">
                  <c:v>182.47</c:v>
                </c:pt>
                <c:pt idx="684">
                  <c:v>182.57499999999999</c:v>
                </c:pt>
                <c:pt idx="685">
                  <c:v>182.79399999999998</c:v>
                </c:pt>
                <c:pt idx="686">
                  <c:v>182.87700000000001</c:v>
                </c:pt>
                <c:pt idx="687">
                  <c:v>183.04599999999999</c:v>
                </c:pt>
                <c:pt idx="688">
                  <c:v>183.10999999999999</c:v>
                </c:pt>
                <c:pt idx="689">
                  <c:v>183.20699999999999</c:v>
                </c:pt>
                <c:pt idx="690">
                  <c:v>183.404</c:v>
                </c:pt>
                <c:pt idx="691">
                  <c:v>183.708</c:v>
                </c:pt>
                <c:pt idx="692">
                  <c:v>183.8220000000002</c:v>
                </c:pt>
                <c:pt idx="693">
                  <c:v>183.98600000000016</c:v>
                </c:pt>
                <c:pt idx="694">
                  <c:v>187.99300000000002</c:v>
                </c:pt>
                <c:pt idx="695">
                  <c:v>189.529</c:v>
                </c:pt>
                <c:pt idx="696">
                  <c:v>191.34700000000001</c:v>
                </c:pt>
                <c:pt idx="697">
                  <c:v>195.03</c:v>
                </c:pt>
                <c:pt idx="698">
                  <c:v>200.755</c:v>
                </c:pt>
                <c:pt idx="699">
                  <c:v>202.017</c:v>
                </c:pt>
                <c:pt idx="700">
                  <c:v>203.059</c:v>
                </c:pt>
                <c:pt idx="701">
                  <c:v>203.78399999999999</c:v>
                </c:pt>
                <c:pt idx="702">
                  <c:v>202.85500000000016</c:v>
                </c:pt>
                <c:pt idx="703">
                  <c:v>201.20099999999999</c:v>
                </c:pt>
                <c:pt idx="704">
                  <c:v>200.631</c:v>
                </c:pt>
                <c:pt idx="705">
                  <c:v>199.666</c:v>
                </c:pt>
                <c:pt idx="706">
                  <c:v>198.54</c:v>
                </c:pt>
                <c:pt idx="707">
                  <c:v>198.15900000000002</c:v>
                </c:pt>
                <c:pt idx="708">
                  <c:v>197.67099999999999</c:v>
                </c:pt>
                <c:pt idx="709">
                  <c:v>197.499</c:v>
                </c:pt>
                <c:pt idx="710">
                  <c:v>197.26499999999999</c:v>
                </c:pt>
                <c:pt idx="711">
                  <c:v>196.96200000000007</c:v>
                </c:pt>
                <c:pt idx="712">
                  <c:v>196.51399999999998</c:v>
                </c:pt>
                <c:pt idx="713">
                  <c:v>196.36600000000001</c:v>
                </c:pt>
                <c:pt idx="714">
                  <c:v>196.18700000000001</c:v>
                </c:pt>
                <c:pt idx="715">
                  <c:v>195.96200000000007</c:v>
                </c:pt>
                <c:pt idx="716">
                  <c:v>195.91399999999999</c:v>
                </c:pt>
                <c:pt idx="717">
                  <c:v>195.87300000000002</c:v>
                </c:pt>
                <c:pt idx="718">
                  <c:v>195.8280000000002</c:v>
                </c:pt>
                <c:pt idx="719">
                  <c:v>195.79</c:v>
                </c:pt>
                <c:pt idx="720">
                  <c:v>195.8280000000002</c:v>
                </c:pt>
                <c:pt idx="721">
                  <c:v>195.85400000000001</c:v>
                </c:pt>
                <c:pt idx="722">
                  <c:v>195.87100000000001</c:v>
                </c:pt>
                <c:pt idx="723">
                  <c:v>195.90100000000001</c:v>
                </c:pt>
                <c:pt idx="724">
                  <c:v>195.959</c:v>
                </c:pt>
                <c:pt idx="725">
                  <c:v>196.06900000000002</c:v>
                </c:pt>
                <c:pt idx="726">
                  <c:v>196.08700000000007</c:v>
                </c:pt>
                <c:pt idx="727">
                  <c:v>196.08700000000007</c:v>
                </c:pt>
                <c:pt idx="728">
                  <c:v>196.19900000000001</c:v>
                </c:pt>
                <c:pt idx="729">
                  <c:v>196.32500000000007</c:v>
                </c:pt>
                <c:pt idx="730">
                  <c:v>196.46200000000007</c:v>
                </c:pt>
                <c:pt idx="731">
                  <c:v>196.77299999999997</c:v>
                </c:pt>
                <c:pt idx="732">
                  <c:v>197.024</c:v>
                </c:pt>
                <c:pt idx="733">
                  <c:v>197.28900000000002</c:v>
                </c:pt>
                <c:pt idx="734">
                  <c:v>197.39100000000016</c:v>
                </c:pt>
                <c:pt idx="735">
                  <c:v>197.547</c:v>
                </c:pt>
                <c:pt idx="736">
                  <c:v>197.78900000000002</c:v>
                </c:pt>
                <c:pt idx="737">
                  <c:v>198.167</c:v>
                </c:pt>
                <c:pt idx="738">
                  <c:v>198.31</c:v>
                </c:pt>
                <c:pt idx="739">
                  <c:v>198.529</c:v>
                </c:pt>
                <c:pt idx="740">
                  <c:v>198.82600000000016</c:v>
                </c:pt>
                <c:pt idx="741">
                  <c:v>198.98100000000017</c:v>
                </c:pt>
                <c:pt idx="742">
                  <c:v>202.53</c:v>
                </c:pt>
                <c:pt idx="743">
                  <c:v>204.32000000000016</c:v>
                </c:pt>
                <c:pt idx="744">
                  <c:v>207.292</c:v>
                </c:pt>
                <c:pt idx="745">
                  <c:v>212.518</c:v>
                </c:pt>
                <c:pt idx="746">
                  <c:v>214.797</c:v>
                </c:pt>
                <c:pt idx="747">
                  <c:v>217.10399999999998</c:v>
                </c:pt>
                <c:pt idx="748">
                  <c:v>217.32500000000007</c:v>
                </c:pt>
                <c:pt idx="749">
                  <c:v>216.12100000000001</c:v>
                </c:pt>
                <c:pt idx="750">
                  <c:v>214.54900000000001</c:v>
                </c:pt>
                <c:pt idx="751">
                  <c:v>214.01399999999998</c:v>
                </c:pt>
                <c:pt idx="752">
                  <c:v>213.31900000000002</c:v>
                </c:pt>
                <c:pt idx="753">
                  <c:v>212.48100000000017</c:v>
                </c:pt>
                <c:pt idx="754">
                  <c:v>211.58600000000001</c:v>
                </c:pt>
                <c:pt idx="755">
                  <c:v>211.21699999999998</c:v>
                </c:pt>
                <c:pt idx="756">
                  <c:v>210.81200000000001</c:v>
                </c:pt>
                <c:pt idx="757">
                  <c:v>210.64299999999997</c:v>
                </c:pt>
                <c:pt idx="758">
                  <c:v>210.45400000000001</c:v>
                </c:pt>
                <c:pt idx="759">
                  <c:v>210.29</c:v>
                </c:pt>
                <c:pt idx="760">
                  <c:v>210.22200000000001</c:v>
                </c:pt>
                <c:pt idx="761">
                  <c:v>210.23399999999998</c:v>
                </c:pt>
                <c:pt idx="762">
                  <c:v>210.24799999999999</c:v>
                </c:pt>
                <c:pt idx="763">
                  <c:v>210.31200000000001</c:v>
                </c:pt>
                <c:pt idx="764">
                  <c:v>210.47</c:v>
                </c:pt>
                <c:pt idx="765">
                  <c:v>210.53700000000001</c:v>
                </c:pt>
                <c:pt idx="766">
                  <c:v>210.69900000000001</c:v>
                </c:pt>
                <c:pt idx="767">
                  <c:v>210.76300000000001</c:v>
                </c:pt>
                <c:pt idx="768">
                  <c:v>210.904</c:v>
                </c:pt>
                <c:pt idx="769">
                  <c:v>210.97800000000001</c:v>
                </c:pt>
                <c:pt idx="770">
                  <c:v>211.13499999999999</c:v>
                </c:pt>
                <c:pt idx="771">
                  <c:v>211.39100000000016</c:v>
                </c:pt>
                <c:pt idx="772">
                  <c:v>211.80800000000016</c:v>
                </c:pt>
                <c:pt idx="773">
                  <c:v>211.96800000000007</c:v>
                </c:pt>
                <c:pt idx="774">
                  <c:v>212.303</c:v>
                </c:pt>
                <c:pt idx="775">
                  <c:v>212.65</c:v>
                </c:pt>
                <c:pt idx="776">
                  <c:v>213.00700000000001</c:v>
                </c:pt>
                <c:pt idx="777">
                  <c:v>213.18800000000007</c:v>
                </c:pt>
                <c:pt idx="778">
                  <c:v>213.55700000000004</c:v>
                </c:pt>
                <c:pt idx="779">
                  <c:v>213.696</c:v>
                </c:pt>
                <c:pt idx="780">
                  <c:v>213.941</c:v>
                </c:pt>
                <c:pt idx="781">
                  <c:v>214.07900000000001</c:v>
                </c:pt>
                <c:pt idx="782">
                  <c:v>216.00899999999999</c:v>
                </c:pt>
                <c:pt idx="783">
                  <c:v>217.108</c:v>
                </c:pt>
                <c:pt idx="784">
                  <c:v>220.04599999999999</c:v>
                </c:pt>
                <c:pt idx="785">
                  <c:v>224.33600000000001</c:v>
                </c:pt>
                <c:pt idx="786">
                  <c:v>229.28</c:v>
                </c:pt>
                <c:pt idx="787">
                  <c:v>230.804</c:v>
                </c:pt>
                <c:pt idx="788">
                  <c:v>231.25700000000001</c:v>
                </c:pt>
                <c:pt idx="789">
                  <c:v>229.333</c:v>
                </c:pt>
                <c:pt idx="790">
                  <c:v>228.691</c:v>
                </c:pt>
                <c:pt idx="791">
                  <c:v>227.672</c:v>
                </c:pt>
                <c:pt idx="792">
                  <c:v>226.601</c:v>
                </c:pt>
                <c:pt idx="793">
                  <c:v>226.25700000000001</c:v>
                </c:pt>
                <c:pt idx="794">
                  <c:v>226.09900000000002</c:v>
                </c:pt>
                <c:pt idx="795">
                  <c:v>225.83100000000007</c:v>
                </c:pt>
                <c:pt idx="796">
                  <c:v>225.70899999999997</c:v>
                </c:pt>
                <c:pt idx="797">
                  <c:v>225.50700000000001</c:v>
                </c:pt>
                <c:pt idx="798">
                  <c:v>225.28300000000002</c:v>
                </c:pt>
                <c:pt idx="799">
                  <c:v>225.09300000000002</c:v>
                </c:pt>
                <c:pt idx="800">
                  <c:v>225.017</c:v>
                </c:pt>
                <c:pt idx="801">
                  <c:v>225.03399999999999</c:v>
                </c:pt>
                <c:pt idx="802">
                  <c:v>225.053</c:v>
                </c:pt>
                <c:pt idx="803">
                  <c:v>225.12900000000002</c:v>
                </c:pt>
                <c:pt idx="804">
                  <c:v>225.315</c:v>
                </c:pt>
                <c:pt idx="805">
                  <c:v>225.39400000000001</c:v>
                </c:pt>
                <c:pt idx="806">
                  <c:v>225.58200000000016</c:v>
                </c:pt>
                <c:pt idx="807">
                  <c:v>225.68200000000004</c:v>
                </c:pt>
                <c:pt idx="808">
                  <c:v>225.90700000000001</c:v>
                </c:pt>
                <c:pt idx="809">
                  <c:v>225.994</c:v>
                </c:pt>
                <c:pt idx="810">
                  <c:v>226.178</c:v>
                </c:pt>
                <c:pt idx="811">
                  <c:v>226.47399999999999</c:v>
                </c:pt>
                <c:pt idx="812">
                  <c:v>226.95100000000016</c:v>
                </c:pt>
                <c:pt idx="813">
                  <c:v>227.13399999999999</c:v>
                </c:pt>
                <c:pt idx="814">
                  <c:v>227.51300000000001</c:v>
                </c:pt>
                <c:pt idx="815">
                  <c:v>227.904</c:v>
                </c:pt>
                <c:pt idx="816">
                  <c:v>228.304</c:v>
                </c:pt>
                <c:pt idx="817">
                  <c:v>228.506</c:v>
                </c:pt>
                <c:pt idx="818">
                  <c:v>228.916</c:v>
                </c:pt>
                <c:pt idx="819">
                  <c:v>229.071</c:v>
                </c:pt>
                <c:pt idx="820">
                  <c:v>229.38600000000017</c:v>
                </c:pt>
                <c:pt idx="821">
                  <c:v>229.50299999999999</c:v>
                </c:pt>
                <c:pt idx="822">
                  <c:v>229.71399999999983</c:v>
                </c:pt>
                <c:pt idx="823">
                  <c:v>229.83200000000016</c:v>
                </c:pt>
                <c:pt idx="824">
                  <c:v>230.86800000000017</c:v>
                </c:pt>
                <c:pt idx="825">
                  <c:v>234.96200000000007</c:v>
                </c:pt>
                <c:pt idx="826">
                  <c:v>241.00700000000001</c:v>
                </c:pt>
                <c:pt idx="827">
                  <c:v>243.06800000000001</c:v>
                </c:pt>
                <c:pt idx="828">
                  <c:v>246.108</c:v>
                </c:pt>
                <c:pt idx="829">
                  <c:v>245.15900000000002</c:v>
                </c:pt>
                <c:pt idx="830">
                  <c:v>244.43200000000004</c:v>
                </c:pt>
                <c:pt idx="831">
                  <c:v>243.23499999999999</c:v>
                </c:pt>
                <c:pt idx="832">
                  <c:v>242.83100000000007</c:v>
                </c:pt>
                <c:pt idx="833">
                  <c:v>242.31200000000001</c:v>
                </c:pt>
                <c:pt idx="834">
                  <c:v>242.07399999999998</c:v>
                </c:pt>
                <c:pt idx="835">
                  <c:v>241.67099999999999</c:v>
                </c:pt>
                <c:pt idx="836">
                  <c:v>241.48600000000016</c:v>
                </c:pt>
                <c:pt idx="837">
                  <c:v>241.18</c:v>
                </c:pt>
                <c:pt idx="838">
                  <c:v>240.83700000000007</c:v>
                </c:pt>
                <c:pt idx="839">
                  <c:v>240.529</c:v>
                </c:pt>
                <c:pt idx="840">
                  <c:v>240.38100000000017</c:v>
                </c:pt>
                <c:pt idx="841">
                  <c:v>240.36</c:v>
                </c:pt>
                <c:pt idx="842">
                  <c:v>240.36800000000017</c:v>
                </c:pt>
                <c:pt idx="843">
                  <c:v>240.43800000000007</c:v>
                </c:pt>
                <c:pt idx="844">
                  <c:v>240.63399999999999</c:v>
                </c:pt>
                <c:pt idx="845">
                  <c:v>240.71899999999999</c:v>
                </c:pt>
                <c:pt idx="846">
                  <c:v>240.869</c:v>
                </c:pt>
                <c:pt idx="847">
                  <c:v>241.13300000000001</c:v>
                </c:pt>
                <c:pt idx="848">
                  <c:v>241.59399999999999</c:v>
                </c:pt>
                <c:pt idx="849">
                  <c:v>241.71299999999999</c:v>
                </c:pt>
                <c:pt idx="850">
                  <c:v>241.83600000000001</c:v>
                </c:pt>
                <c:pt idx="851">
                  <c:v>242.02600000000001</c:v>
                </c:pt>
                <c:pt idx="852">
                  <c:v>242.32400000000001</c:v>
                </c:pt>
                <c:pt idx="853">
                  <c:v>242.476</c:v>
                </c:pt>
                <c:pt idx="854">
                  <c:v>242.78900000000002</c:v>
                </c:pt>
                <c:pt idx="855">
                  <c:v>242.90800000000004</c:v>
                </c:pt>
                <c:pt idx="856">
                  <c:v>243.08800000000016</c:v>
                </c:pt>
                <c:pt idx="857">
                  <c:v>243.45800000000017</c:v>
                </c:pt>
                <c:pt idx="858">
                  <c:v>243.64399999999998</c:v>
                </c:pt>
                <c:pt idx="859">
                  <c:v>244.023</c:v>
                </c:pt>
                <c:pt idx="860">
                  <c:v>244.166</c:v>
                </c:pt>
                <c:pt idx="861">
                  <c:v>244.45500000000001</c:v>
                </c:pt>
                <c:pt idx="862">
                  <c:v>244.893</c:v>
                </c:pt>
                <c:pt idx="863">
                  <c:v>245.05800000000016</c:v>
                </c:pt>
                <c:pt idx="864">
                  <c:v>245.30700000000004</c:v>
                </c:pt>
                <c:pt idx="865">
                  <c:v>245.68300000000002</c:v>
                </c:pt>
                <c:pt idx="866">
                  <c:v>246.24499999999998</c:v>
                </c:pt>
                <c:pt idx="867">
                  <c:v>246.44</c:v>
                </c:pt>
                <c:pt idx="868">
                  <c:v>246.56100000000001</c:v>
                </c:pt>
                <c:pt idx="869">
                  <c:v>247.58200000000016</c:v>
                </c:pt>
                <c:pt idx="870">
                  <c:v>248.46200000000007</c:v>
                </c:pt>
                <c:pt idx="871">
                  <c:v>251.30800000000016</c:v>
                </c:pt>
                <c:pt idx="872">
                  <c:v>252.81900000000002</c:v>
                </c:pt>
                <c:pt idx="873">
                  <c:v>255.726</c:v>
                </c:pt>
                <c:pt idx="874">
                  <c:v>257.12099999999964</c:v>
                </c:pt>
                <c:pt idx="875">
                  <c:v>259.57900000000001</c:v>
                </c:pt>
                <c:pt idx="876">
                  <c:v>260.70800000000003</c:v>
                </c:pt>
                <c:pt idx="877">
                  <c:v>262.51599999999968</c:v>
                </c:pt>
                <c:pt idx="878">
                  <c:v>263.38599999999968</c:v>
                </c:pt>
                <c:pt idx="879">
                  <c:v>261.44900000000001</c:v>
                </c:pt>
                <c:pt idx="880">
                  <c:v>260.06099999999969</c:v>
                </c:pt>
                <c:pt idx="881">
                  <c:v>259.09699999999935</c:v>
                </c:pt>
                <c:pt idx="882">
                  <c:v>258.78899999999953</c:v>
                </c:pt>
                <c:pt idx="883">
                  <c:v>258.42999999999961</c:v>
                </c:pt>
                <c:pt idx="884">
                  <c:v>258.30900000000008</c:v>
                </c:pt>
                <c:pt idx="885">
                  <c:v>258.11599999999999</c:v>
                </c:pt>
                <c:pt idx="886">
                  <c:v>257.91799999999961</c:v>
                </c:pt>
                <c:pt idx="887">
                  <c:v>257.78099999999961</c:v>
                </c:pt>
                <c:pt idx="888">
                  <c:v>257.75</c:v>
                </c:pt>
                <c:pt idx="889">
                  <c:v>257.74400000000031</c:v>
                </c:pt>
                <c:pt idx="890">
                  <c:v>257.80799999999999</c:v>
                </c:pt>
                <c:pt idx="891">
                  <c:v>257.85599999999999</c:v>
                </c:pt>
                <c:pt idx="892">
                  <c:v>257.959</c:v>
                </c:pt>
                <c:pt idx="893">
                  <c:v>258.00200000000001</c:v>
                </c:pt>
                <c:pt idx="894">
                  <c:v>258.10199999999969</c:v>
                </c:pt>
                <c:pt idx="895">
                  <c:v>258.34899999999999</c:v>
                </c:pt>
                <c:pt idx="896">
                  <c:v>258.447</c:v>
                </c:pt>
                <c:pt idx="897">
                  <c:v>258.66399999999999</c:v>
                </c:pt>
                <c:pt idx="898">
                  <c:v>259.02499999999969</c:v>
                </c:pt>
                <c:pt idx="899">
                  <c:v>259.16399999999999</c:v>
                </c:pt>
                <c:pt idx="900">
                  <c:v>259.459</c:v>
                </c:pt>
                <c:pt idx="901">
                  <c:v>259.92599999999953</c:v>
                </c:pt>
                <c:pt idx="902">
                  <c:v>260.10399999999993</c:v>
                </c:pt>
                <c:pt idx="903">
                  <c:v>260.47099999999961</c:v>
                </c:pt>
                <c:pt idx="904">
                  <c:v>261.04000000000002</c:v>
                </c:pt>
                <c:pt idx="905">
                  <c:v>261.4759999999996</c:v>
                </c:pt>
                <c:pt idx="906">
                  <c:v>261.91799999999961</c:v>
                </c:pt>
                <c:pt idx="907">
                  <c:v>262.08499999999964</c:v>
                </c:pt>
                <c:pt idx="908">
                  <c:v>262.42099999999954</c:v>
                </c:pt>
                <c:pt idx="909">
                  <c:v>262.93199999999939</c:v>
                </c:pt>
                <c:pt idx="910">
                  <c:v>263.12400000000002</c:v>
                </c:pt>
                <c:pt idx="911">
                  <c:v>263.51099999999968</c:v>
                </c:pt>
                <c:pt idx="912">
                  <c:v>264.09699999999935</c:v>
                </c:pt>
                <c:pt idx="913">
                  <c:v>264.39</c:v>
                </c:pt>
                <c:pt idx="914">
                  <c:v>264.9349999999996</c:v>
                </c:pt>
                <c:pt idx="915">
                  <c:v>265.06799999999993</c:v>
                </c:pt>
                <c:pt idx="916">
                  <c:v>265.32599999999968</c:v>
                </c:pt>
                <c:pt idx="917">
                  <c:v>267.47699999999935</c:v>
                </c:pt>
                <c:pt idx="918">
                  <c:v>272.67099999999999</c:v>
                </c:pt>
                <c:pt idx="919">
                  <c:v>278.55799999999999</c:v>
                </c:pt>
                <c:pt idx="920">
                  <c:v>280.29599999999954</c:v>
                </c:pt>
                <c:pt idx="921">
                  <c:v>280.96699999999947</c:v>
                </c:pt>
                <c:pt idx="922">
                  <c:v>279.13900000000001</c:v>
                </c:pt>
                <c:pt idx="923">
                  <c:v>277.92499999999961</c:v>
                </c:pt>
                <c:pt idx="924">
                  <c:v>277.15800000000002</c:v>
                </c:pt>
                <c:pt idx="925">
                  <c:v>276.92599999999953</c:v>
                </c:pt>
                <c:pt idx="926">
                  <c:v>276.68400000000008</c:v>
                </c:pt>
                <c:pt idx="927">
                  <c:v>276.60599999999999</c:v>
                </c:pt>
                <c:pt idx="928">
                  <c:v>276.5</c:v>
                </c:pt>
                <c:pt idx="929">
                  <c:v>276.42899999999935</c:v>
                </c:pt>
                <c:pt idx="930">
                  <c:v>276.47499999999968</c:v>
                </c:pt>
                <c:pt idx="931">
                  <c:v>276.51099999999968</c:v>
                </c:pt>
                <c:pt idx="932">
                  <c:v>276.601</c:v>
                </c:pt>
                <c:pt idx="933">
                  <c:v>276.72699999999935</c:v>
                </c:pt>
                <c:pt idx="934">
                  <c:v>276.72699999999935</c:v>
                </c:pt>
                <c:pt idx="935">
                  <c:v>276.839</c:v>
                </c:pt>
                <c:pt idx="936">
                  <c:v>276.96599999999961</c:v>
                </c:pt>
                <c:pt idx="937">
                  <c:v>277.10500000000002</c:v>
                </c:pt>
                <c:pt idx="938">
                  <c:v>277.42499999999961</c:v>
                </c:pt>
                <c:pt idx="939">
                  <c:v>277.59299999999968</c:v>
                </c:pt>
                <c:pt idx="940">
                  <c:v>277.86200000000002</c:v>
                </c:pt>
                <c:pt idx="941">
                  <c:v>278.29499999999967</c:v>
                </c:pt>
                <c:pt idx="942">
                  <c:v>278.46099999999967</c:v>
                </c:pt>
                <c:pt idx="943">
                  <c:v>278.80399999999969</c:v>
                </c:pt>
                <c:pt idx="944">
                  <c:v>279.33999999999969</c:v>
                </c:pt>
                <c:pt idx="945">
                  <c:v>279.89099999999968</c:v>
                </c:pt>
                <c:pt idx="946">
                  <c:v>280.45400000000001</c:v>
                </c:pt>
                <c:pt idx="947">
                  <c:v>280.66699999999969</c:v>
                </c:pt>
                <c:pt idx="948">
                  <c:v>281.09799999999967</c:v>
                </c:pt>
                <c:pt idx="949">
                  <c:v>281.75299999999999</c:v>
                </c:pt>
                <c:pt idx="950">
                  <c:v>282.08300000000003</c:v>
                </c:pt>
                <c:pt idx="951">
                  <c:v>282.74799999999999</c:v>
                </c:pt>
                <c:pt idx="952">
                  <c:v>282.91499999999968</c:v>
                </c:pt>
                <c:pt idx="953">
                  <c:v>283.08199999999954</c:v>
                </c:pt>
                <c:pt idx="954">
                  <c:v>283.41799999999961</c:v>
                </c:pt>
                <c:pt idx="955">
                  <c:v>283.9229999999996</c:v>
                </c:pt>
                <c:pt idx="956">
                  <c:v>284.17700000000002</c:v>
                </c:pt>
                <c:pt idx="957">
                  <c:v>284.68599999999969</c:v>
                </c:pt>
                <c:pt idx="958">
                  <c:v>285.459</c:v>
                </c:pt>
                <c:pt idx="959">
                  <c:v>285.745</c:v>
                </c:pt>
                <c:pt idx="960">
                  <c:v>285.88499999999999</c:v>
                </c:pt>
                <c:pt idx="961">
                  <c:v>286.26</c:v>
                </c:pt>
                <c:pt idx="962">
                  <c:v>286.61900000000031</c:v>
                </c:pt>
                <c:pt idx="963">
                  <c:v>288.55599999999993</c:v>
                </c:pt>
                <c:pt idx="964">
                  <c:v>289.78899999999953</c:v>
                </c:pt>
                <c:pt idx="965">
                  <c:v>292.58999999999969</c:v>
                </c:pt>
                <c:pt idx="966">
                  <c:v>293.95</c:v>
                </c:pt>
                <c:pt idx="967">
                  <c:v>296.4269999999994</c:v>
                </c:pt>
                <c:pt idx="968">
                  <c:v>299.35599999999999</c:v>
                </c:pt>
                <c:pt idx="969">
                  <c:v>300.89799999999968</c:v>
                </c:pt>
                <c:pt idx="970">
                  <c:v>300.70999999999964</c:v>
                </c:pt>
                <c:pt idx="971">
                  <c:v>299.70800000000003</c:v>
                </c:pt>
                <c:pt idx="972">
                  <c:v>298.66300000000001</c:v>
                </c:pt>
                <c:pt idx="973">
                  <c:v>297.87200000000001</c:v>
                </c:pt>
                <c:pt idx="974">
                  <c:v>297.66800000000001</c:v>
                </c:pt>
                <c:pt idx="975">
                  <c:v>297.58699999999953</c:v>
                </c:pt>
                <c:pt idx="976">
                  <c:v>297.49599999999936</c:v>
                </c:pt>
                <c:pt idx="977">
                  <c:v>297.46599999999961</c:v>
                </c:pt>
                <c:pt idx="978">
                  <c:v>297.46199999999953</c:v>
                </c:pt>
                <c:pt idx="979">
                  <c:v>297.47299999999967</c:v>
                </c:pt>
                <c:pt idx="980">
                  <c:v>297.5359999999996</c:v>
                </c:pt>
                <c:pt idx="981">
                  <c:v>297.57799999999969</c:v>
                </c:pt>
                <c:pt idx="982">
                  <c:v>297.69299999999993</c:v>
                </c:pt>
                <c:pt idx="983">
                  <c:v>297.75900000000001</c:v>
                </c:pt>
                <c:pt idx="984">
                  <c:v>297.91499999999968</c:v>
                </c:pt>
                <c:pt idx="985">
                  <c:v>297.99899999999946</c:v>
                </c:pt>
                <c:pt idx="986">
                  <c:v>298.13599999999968</c:v>
                </c:pt>
                <c:pt idx="987">
                  <c:v>298.36399999999969</c:v>
                </c:pt>
                <c:pt idx="988">
                  <c:v>298.74400000000031</c:v>
                </c:pt>
                <c:pt idx="989">
                  <c:v>299.37200000000001</c:v>
                </c:pt>
                <c:pt idx="990">
                  <c:v>299.61500000000001</c:v>
                </c:pt>
                <c:pt idx="991">
                  <c:v>299.99199999999939</c:v>
                </c:pt>
                <c:pt idx="992">
                  <c:v>300.18400000000008</c:v>
                </c:pt>
                <c:pt idx="993">
                  <c:v>300.4759999999996</c:v>
                </c:pt>
                <c:pt idx="994">
                  <c:v>300.62400000000002</c:v>
                </c:pt>
                <c:pt idx="995">
                  <c:v>300.92399999999935</c:v>
                </c:pt>
                <c:pt idx="996">
                  <c:v>301.07499999999999</c:v>
                </c:pt>
                <c:pt idx="997">
                  <c:v>301.38</c:v>
                </c:pt>
                <c:pt idx="998">
                  <c:v>301.53399999999954</c:v>
                </c:pt>
                <c:pt idx="999">
                  <c:v>301.84399999999999</c:v>
                </c:pt>
                <c:pt idx="1000">
                  <c:v>302</c:v>
                </c:pt>
                <c:pt idx="1001">
                  <c:v>302.31299999999999</c:v>
                </c:pt>
                <c:pt idx="1002">
                  <c:v>302.78799999999961</c:v>
                </c:pt>
                <c:pt idx="1003">
                  <c:v>303.50700000000001</c:v>
                </c:pt>
                <c:pt idx="1004">
                  <c:v>304.23299999999961</c:v>
                </c:pt>
                <c:pt idx="1005">
                  <c:v>304.964</c:v>
                </c:pt>
                <c:pt idx="1006">
                  <c:v>305.2379999999996</c:v>
                </c:pt>
                <c:pt idx="1007">
                  <c:v>305.65199999999999</c:v>
                </c:pt>
                <c:pt idx="1008">
                  <c:v>306.274</c:v>
                </c:pt>
                <c:pt idx="1009">
                  <c:v>307.21299999999968</c:v>
                </c:pt>
                <c:pt idx="1010">
                  <c:v>307.56599999999969</c:v>
                </c:pt>
                <c:pt idx="1011">
                  <c:v>308.09699999999935</c:v>
                </c:pt>
                <c:pt idx="1012">
                  <c:v>308.89499999999964</c:v>
                </c:pt>
                <c:pt idx="1013">
                  <c:v>309.69900000000001</c:v>
                </c:pt>
                <c:pt idx="1014">
                  <c:v>310.82900000000001</c:v>
                </c:pt>
                <c:pt idx="1015">
                  <c:v>311.89499999999964</c:v>
                </c:pt>
                <c:pt idx="1016">
                  <c:v>316.20299999999969</c:v>
                </c:pt>
                <c:pt idx="1017">
                  <c:v>321.38099999999969</c:v>
                </c:pt>
                <c:pt idx="1018">
                  <c:v>322.98599999999954</c:v>
                </c:pt>
                <c:pt idx="1019">
                  <c:v>324.42200000000003</c:v>
                </c:pt>
                <c:pt idx="1020">
                  <c:v>322.68</c:v>
                </c:pt>
                <c:pt idx="1021">
                  <c:v>322.22499999999968</c:v>
                </c:pt>
                <c:pt idx="1022">
                  <c:v>321.85399999999993</c:v>
                </c:pt>
                <c:pt idx="1023">
                  <c:v>321.76299999999969</c:v>
                </c:pt>
                <c:pt idx="1024">
                  <c:v>321.97899999999947</c:v>
                </c:pt>
                <c:pt idx="1025">
                  <c:v>322.399</c:v>
                </c:pt>
                <c:pt idx="1026">
                  <c:v>322.58099999999968</c:v>
                </c:pt>
                <c:pt idx="1027">
                  <c:v>323.01400000000001</c:v>
                </c:pt>
                <c:pt idx="1028">
                  <c:v>323.76499999999999</c:v>
                </c:pt>
                <c:pt idx="1029">
                  <c:v>324.05900000000008</c:v>
                </c:pt>
                <c:pt idx="1030">
                  <c:v>324.68</c:v>
                </c:pt>
                <c:pt idx="1031">
                  <c:v>324.91699999999935</c:v>
                </c:pt>
                <c:pt idx="1032">
                  <c:v>325.27999999999969</c:v>
                </c:pt>
                <c:pt idx="1033">
                  <c:v>325.464</c:v>
                </c:pt>
                <c:pt idx="1034">
                  <c:v>325.74200000000002</c:v>
                </c:pt>
                <c:pt idx="1035">
                  <c:v>326.166</c:v>
                </c:pt>
                <c:pt idx="1036">
                  <c:v>326.81200000000001</c:v>
                </c:pt>
                <c:pt idx="1037">
                  <c:v>327.7979999999996</c:v>
                </c:pt>
                <c:pt idx="1038">
                  <c:v>328.17</c:v>
                </c:pt>
                <c:pt idx="1039">
                  <c:v>328.91899999999936</c:v>
                </c:pt>
                <c:pt idx="1040">
                  <c:v>329.20099999999968</c:v>
                </c:pt>
                <c:pt idx="1041">
                  <c:v>329.767</c:v>
                </c:pt>
                <c:pt idx="1042">
                  <c:v>330.62099999999964</c:v>
                </c:pt>
                <c:pt idx="1043">
                  <c:v>331.05</c:v>
                </c:pt>
                <c:pt idx="1044">
                  <c:v>331.90999999999968</c:v>
                </c:pt>
                <c:pt idx="1045">
                  <c:v>332.23200000000003</c:v>
                </c:pt>
                <c:pt idx="1046">
                  <c:v>332.88</c:v>
                </c:pt>
                <c:pt idx="1047">
                  <c:v>333.85500000000002</c:v>
                </c:pt>
                <c:pt idx="1048">
                  <c:v>335.32400000000001</c:v>
                </c:pt>
                <c:pt idx="1049">
                  <c:v>335.875</c:v>
                </c:pt>
                <c:pt idx="1050">
                  <c:v>336.98099999999954</c:v>
                </c:pt>
                <c:pt idx="1051">
                  <c:v>337.39699999999954</c:v>
                </c:pt>
                <c:pt idx="1052">
                  <c:v>338.22899999999947</c:v>
                </c:pt>
                <c:pt idx="1053">
                  <c:v>339.47999999999968</c:v>
                </c:pt>
                <c:pt idx="1054">
                  <c:v>340.10700000000008</c:v>
                </c:pt>
                <c:pt idx="1055">
                  <c:v>341.4109999999996</c:v>
                </c:pt>
                <c:pt idx="1056">
                  <c:v>341.947</c:v>
                </c:pt>
                <c:pt idx="1057">
                  <c:v>342.81400000000002</c:v>
                </c:pt>
                <c:pt idx="1058">
                  <c:v>345.53899999999953</c:v>
                </c:pt>
                <c:pt idx="1059">
                  <c:v>350.16</c:v>
                </c:pt>
                <c:pt idx="1060">
                  <c:v>352.7859999999996</c:v>
                </c:pt>
              </c:numCache>
            </c:numRef>
          </c:yVal>
          <c:smooth val="1"/>
        </c:ser>
        <c:ser>
          <c:idx val="4"/>
          <c:order val="4"/>
          <c:tx>
            <c:strRef>
              <c:f>Sheet1!$N$1</c:f>
              <c:strCache>
                <c:ptCount val="1"/>
                <c:pt idx="0">
                  <c:v>S 1500kg</c:v>
                </c:pt>
              </c:strCache>
            </c:strRef>
          </c:tx>
          <c:spPr>
            <a:ln w="19050">
              <a:solidFill>
                <a:prstClr val="black"/>
              </a:solidFill>
              <a:prstDash val="sysDash"/>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N$2:$N$1053</c:f>
              <c:numCache>
                <c:formatCode>General</c:formatCode>
                <c:ptCount val="1052"/>
                <c:pt idx="0">
                  <c:v>20</c:v>
                </c:pt>
                <c:pt idx="1">
                  <c:v>20</c:v>
                </c:pt>
                <c:pt idx="2">
                  <c:v>20</c:v>
                </c:pt>
                <c:pt idx="3">
                  <c:v>20</c:v>
                </c:pt>
                <c:pt idx="4">
                  <c:v>20</c:v>
                </c:pt>
                <c:pt idx="5">
                  <c:v>20</c:v>
                </c:pt>
                <c:pt idx="6">
                  <c:v>20</c:v>
                </c:pt>
                <c:pt idx="7">
                  <c:v>20</c:v>
                </c:pt>
                <c:pt idx="8">
                  <c:v>19.961299999999973</c:v>
                </c:pt>
                <c:pt idx="9">
                  <c:v>19.95039999999997</c:v>
                </c:pt>
                <c:pt idx="10">
                  <c:v>20.217700000000001</c:v>
                </c:pt>
                <c:pt idx="11">
                  <c:v>22.488599999999959</c:v>
                </c:pt>
                <c:pt idx="12">
                  <c:v>28.9313</c:v>
                </c:pt>
                <c:pt idx="13">
                  <c:v>37.4452</c:v>
                </c:pt>
                <c:pt idx="14">
                  <c:v>40.411299999999997</c:v>
                </c:pt>
                <c:pt idx="15">
                  <c:v>43.63</c:v>
                </c:pt>
                <c:pt idx="16">
                  <c:v>44.459000000000003</c:v>
                </c:pt>
                <c:pt idx="17">
                  <c:v>44.435300000000012</c:v>
                </c:pt>
                <c:pt idx="18">
                  <c:v>43.257200000000005</c:v>
                </c:pt>
                <c:pt idx="19">
                  <c:v>41.670100000000012</c:v>
                </c:pt>
                <c:pt idx="20">
                  <c:v>41.099700000000013</c:v>
                </c:pt>
                <c:pt idx="21">
                  <c:v>40.295600000000043</c:v>
                </c:pt>
                <c:pt idx="22">
                  <c:v>39.194400000000002</c:v>
                </c:pt>
                <c:pt idx="23">
                  <c:v>38.79610000000006</c:v>
                </c:pt>
                <c:pt idx="24">
                  <c:v>38.229000000000013</c:v>
                </c:pt>
                <c:pt idx="25">
                  <c:v>37.441299999999998</c:v>
                </c:pt>
                <c:pt idx="26">
                  <c:v>36.385800000000003</c:v>
                </c:pt>
                <c:pt idx="27">
                  <c:v>35.443200000000004</c:v>
                </c:pt>
                <c:pt idx="28">
                  <c:v>35.214800000000004</c:v>
                </c:pt>
                <c:pt idx="29">
                  <c:v>34.886699999999998</c:v>
                </c:pt>
                <c:pt idx="30">
                  <c:v>34.425200000000011</c:v>
                </c:pt>
                <c:pt idx="31">
                  <c:v>33.795600000000043</c:v>
                </c:pt>
                <c:pt idx="32">
                  <c:v>33.496200000000002</c:v>
                </c:pt>
                <c:pt idx="33">
                  <c:v>33.350200000000001</c:v>
                </c:pt>
                <c:pt idx="34">
                  <c:v>33.139000000000003</c:v>
                </c:pt>
                <c:pt idx="35">
                  <c:v>32.838900000000002</c:v>
                </c:pt>
                <c:pt idx="36">
                  <c:v>32.423300000000012</c:v>
                </c:pt>
                <c:pt idx="37">
                  <c:v>31.868599999999972</c:v>
                </c:pt>
                <c:pt idx="38">
                  <c:v>31.670400000000001</c:v>
                </c:pt>
                <c:pt idx="39">
                  <c:v>31.307400000000001</c:v>
                </c:pt>
                <c:pt idx="40">
                  <c:v>31.176200000000001</c:v>
                </c:pt>
                <c:pt idx="41">
                  <c:v>30.989099999999972</c:v>
                </c:pt>
                <c:pt idx="42">
                  <c:v>30.728599999999975</c:v>
                </c:pt>
                <c:pt idx="43">
                  <c:v>30.378499999999974</c:v>
                </c:pt>
                <c:pt idx="44">
                  <c:v>30.293900000000001</c:v>
                </c:pt>
                <c:pt idx="45">
                  <c:v>30.2117</c:v>
                </c:pt>
                <c:pt idx="46">
                  <c:v>30.093499999999974</c:v>
                </c:pt>
                <c:pt idx="47">
                  <c:v>29.927099999999989</c:v>
                </c:pt>
                <c:pt idx="48">
                  <c:v>29.6996</c:v>
                </c:pt>
                <c:pt idx="49">
                  <c:v>29.5916</c:v>
                </c:pt>
                <c:pt idx="50">
                  <c:v>29.394600000000001</c:v>
                </c:pt>
                <c:pt idx="51">
                  <c:v>29.323699999999974</c:v>
                </c:pt>
                <c:pt idx="52">
                  <c:v>29.222999999999974</c:v>
                </c:pt>
                <c:pt idx="53">
                  <c:v>29.083299999999973</c:v>
                </c:pt>
                <c:pt idx="54">
                  <c:v>28.896999999999988</c:v>
                </c:pt>
                <c:pt idx="55">
                  <c:v>28.830900000000021</c:v>
                </c:pt>
                <c:pt idx="56">
                  <c:v>28.70339999999997</c:v>
                </c:pt>
                <c:pt idx="57">
                  <c:v>28.653500000000001</c:v>
                </c:pt>
                <c:pt idx="58">
                  <c:v>28.87879999999997</c:v>
                </c:pt>
                <c:pt idx="59">
                  <c:v>33.566600000000001</c:v>
                </c:pt>
                <c:pt idx="60">
                  <c:v>42.623500000000043</c:v>
                </c:pt>
                <c:pt idx="61">
                  <c:v>44.824400000000004</c:v>
                </c:pt>
                <c:pt idx="62">
                  <c:v>46.936900000000001</c:v>
                </c:pt>
                <c:pt idx="63">
                  <c:v>50.658100000000012</c:v>
                </c:pt>
                <c:pt idx="64">
                  <c:v>52.484099999999998</c:v>
                </c:pt>
                <c:pt idx="65">
                  <c:v>52.424500000000002</c:v>
                </c:pt>
                <c:pt idx="66">
                  <c:v>51.595400000000012</c:v>
                </c:pt>
                <c:pt idx="67">
                  <c:v>50.375300000000003</c:v>
                </c:pt>
                <c:pt idx="68">
                  <c:v>48.736200000000011</c:v>
                </c:pt>
                <c:pt idx="69">
                  <c:v>48.1477</c:v>
                </c:pt>
                <c:pt idx="70">
                  <c:v>47.064800000000005</c:v>
                </c:pt>
                <c:pt idx="71">
                  <c:v>45.626800000000003</c:v>
                </c:pt>
                <c:pt idx="72">
                  <c:v>44.952200000000005</c:v>
                </c:pt>
                <c:pt idx="73">
                  <c:v>44.705300000000044</c:v>
                </c:pt>
                <c:pt idx="74">
                  <c:v>44.234400000000001</c:v>
                </c:pt>
                <c:pt idx="75">
                  <c:v>43.575500000000012</c:v>
                </c:pt>
                <c:pt idx="76">
                  <c:v>42.683300000000003</c:v>
                </c:pt>
                <c:pt idx="77">
                  <c:v>42.260500000000043</c:v>
                </c:pt>
                <c:pt idx="78">
                  <c:v>41.496400000000001</c:v>
                </c:pt>
                <c:pt idx="79">
                  <c:v>41.221300000000042</c:v>
                </c:pt>
                <c:pt idx="80">
                  <c:v>40.7117</c:v>
                </c:pt>
                <c:pt idx="81">
                  <c:v>40.028400000000012</c:v>
                </c:pt>
                <c:pt idx="82">
                  <c:v>39.783700000000003</c:v>
                </c:pt>
                <c:pt idx="83">
                  <c:v>39.334000000000003</c:v>
                </c:pt>
                <c:pt idx="84">
                  <c:v>39.171100000000003</c:v>
                </c:pt>
                <c:pt idx="85">
                  <c:v>38.938300000000012</c:v>
                </c:pt>
                <c:pt idx="86">
                  <c:v>38.613200000000006</c:v>
                </c:pt>
                <c:pt idx="87">
                  <c:v>38.174300000000002</c:v>
                </c:pt>
                <c:pt idx="88">
                  <c:v>38.016800000000003</c:v>
                </c:pt>
                <c:pt idx="89">
                  <c:v>37.72570000000006</c:v>
                </c:pt>
                <c:pt idx="90">
                  <c:v>37.3371</c:v>
                </c:pt>
                <c:pt idx="91">
                  <c:v>37.19850000000006</c:v>
                </c:pt>
                <c:pt idx="92">
                  <c:v>36.944600000000001</c:v>
                </c:pt>
                <c:pt idx="93">
                  <c:v>36.853000000000002</c:v>
                </c:pt>
                <c:pt idx="94">
                  <c:v>36.722300000000068</c:v>
                </c:pt>
                <c:pt idx="95">
                  <c:v>36.540500000000002</c:v>
                </c:pt>
                <c:pt idx="96">
                  <c:v>36.296300000000059</c:v>
                </c:pt>
                <c:pt idx="97">
                  <c:v>36.209200000000003</c:v>
                </c:pt>
                <c:pt idx="98">
                  <c:v>36.048900000000003</c:v>
                </c:pt>
                <c:pt idx="99">
                  <c:v>35.991</c:v>
                </c:pt>
                <c:pt idx="100">
                  <c:v>35.9084</c:v>
                </c:pt>
                <c:pt idx="101">
                  <c:v>35.793000000000013</c:v>
                </c:pt>
                <c:pt idx="102">
                  <c:v>35.635500000000043</c:v>
                </c:pt>
                <c:pt idx="103">
                  <c:v>35.5749</c:v>
                </c:pt>
                <c:pt idx="104">
                  <c:v>36.782800000000002</c:v>
                </c:pt>
                <c:pt idx="105">
                  <c:v>46.637700000000002</c:v>
                </c:pt>
                <c:pt idx="106">
                  <c:v>50.239900000000013</c:v>
                </c:pt>
                <c:pt idx="107">
                  <c:v>56.426000000000002</c:v>
                </c:pt>
                <c:pt idx="108">
                  <c:v>58.5501</c:v>
                </c:pt>
                <c:pt idx="109">
                  <c:v>60.4343</c:v>
                </c:pt>
                <c:pt idx="110">
                  <c:v>58.575300000000013</c:v>
                </c:pt>
                <c:pt idx="111">
                  <c:v>57.899000000000001</c:v>
                </c:pt>
                <c:pt idx="112">
                  <c:v>56.652000000000001</c:v>
                </c:pt>
                <c:pt idx="113">
                  <c:v>54.991700000000002</c:v>
                </c:pt>
                <c:pt idx="114">
                  <c:v>54.589800000000004</c:v>
                </c:pt>
                <c:pt idx="115">
                  <c:v>54.200300000000013</c:v>
                </c:pt>
                <c:pt idx="116">
                  <c:v>53.467200000000005</c:v>
                </c:pt>
                <c:pt idx="117">
                  <c:v>52.462100000000042</c:v>
                </c:pt>
                <c:pt idx="118">
                  <c:v>52.098400000000012</c:v>
                </c:pt>
                <c:pt idx="119">
                  <c:v>51.58</c:v>
                </c:pt>
                <c:pt idx="120">
                  <c:v>50.859200000000001</c:v>
                </c:pt>
                <c:pt idx="121">
                  <c:v>49.891400000000004</c:v>
                </c:pt>
                <c:pt idx="122">
                  <c:v>49.544400000000003</c:v>
                </c:pt>
                <c:pt idx="123">
                  <c:v>48.905800000000006</c:v>
                </c:pt>
                <c:pt idx="124">
                  <c:v>48.058400000000006</c:v>
                </c:pt>
                <c:pt idx="125">
                  <c:v>47.6614</c:v>
                </c:pt>
                <c:pt idx="126">
                  <c:v>47.118400000000001</c:v>
                </c:pt>
                <c:pt idx="127">
                  <c:v>46.922400000000003</c:v>
                </c:pt>
                <c:pt idx="128">
                  <c:v>46.556600000000003</c:v>
                </c:pt>
                <c:pt idx="129">
                  <c:v>46.061400000000006</c:v>
                </c:pt>
                <c:pt idx="130">
                  <c:v>45.883400000000002</c:v>
                </c:pt>
                <c:pt idx="131">
                  <c:v>45.553899999999999</c:v>
                </c:pt>
                <c:pt idx="132">
                  <c:v>45.1128</c:v>
                </c:pt>
                <c:pt idx="133">
                  <c:v>44.955100000000002</c:v>
                </c:pt>
                <c:pt idx="134">
                  <c:v>44.665700000000044</c:v>
                </c:pt>
                <c:pt idx="135">
                  <c:v>44.561100000000003</c:v>
                </c:pt>
                <c:pt idx="136">
                  <c:v>44.411699999999996</c:v>
                </c:pt>
                <c:pt idx="137">
                  <c:v>44.203400000000002</c:v>
                </c:pt>
                <c:pt idx="138">
                  <c:v>43.922900000000013</c:v>
                </c:pt>
                <c:pt idx="139">
                  <c:v>43.822700000000012</c:v>
                </c:pt>
                <c:pt idx="140">
                  <c:v>43.637700000000002</c:v>
                </c:pt>
                <c:pt idx="141">
                  <c:v>43.3919</c:v>
                </c:pt>
                <c:pt idx="142">
                  <c:v>43.304699999999997</c:v>
                </c:pt>
                <c:pt idx="143">
                  <c:v>43.145600000000002</c:v>
                </c:pt>
                <c:pt idx="144">
                  <c:v>43.0884</c:v>
                </c:pt>
                <c:pt idx="145">
                  <c:v>42.981899999999996</c:v>
                </c:pt>
                <c:pt idx="146">
                  <c:v>42.838700000000003</c:v>
                </c:pt>
                <c:pt idx="147">
                  <c:v>42.787500000000001</c:v>
                </c:pt>
                <c:pt idx="148">
                  <c:v>42.671000000000006</c:v>
                </c:pt>
                <c:pt idx="149">
                  <c:v>50.231100000000012</c:v>
                </c:pt>
                <c:pt idx="150">
                  <c:v>53.712400000000002</c:v>
                </c:pt>
                <c:pt idx="151">
                  <c:v>60.182400000000001</c:v>
                </c:pt>
                <c:pt idx="152">
                  <c:v>62.496100000000013</c:v>
                </c:pt>
                <c:pt idx="153">
                  <c:v>65.62269999999998</c:v>
                </c:pt>
                <c:pt idx="154">
                  <c:v>68.269499999999994</c:v>
                </c:pt>
                <c:pt idx="155">
                  <c:v>66.273200000000003</c:v>
                </c:pt>
                <c:pt idx="156">
                  <c:v>65.531700000000001</c:v>
                </c:pt>
                <c:pt idx="157">
                  <c:v>64.174399999999949</c:v>
                </c:pt>
                <c:pt idx="158">
                  <c:v>62.385800000000003</c:v>
                </c:pt>
                <c:pt idx="159">
                  <c:v>61.748800000000003</c:v>
                </c:pt>
                <c:pt idx="160">
                  <c:v>60.593600000000002</c:v>
                </c:pt>
                <c:pt idx="161">
                  <c:v>59.091300000000011</c:v>
                </c:pt>
                <c:pt idx="162">
                  <c:v>58.5595</c:v>
                </c:pt>
                <c:pt idx="163">
                  <c:v>57.604600000000005</c:v>
                </c:pt>
                <c:pt idx="164">
                  <c:v>57.153600000000004</c:v>
                </c:pt>
                <c:pt idx="165">
                  <c:v>56.343000000000004</c:v>
                </c:pt>
                <c:pt idx="166">
                  <c:v>56.052</c:v>
                </c:pt>
                <c:pt idx="167">
                  <c:v>55.5152</c:v>
                </c:pt>
                <c:pt idx="168">
                  <c:v>54.8003</c:v>
                </c:pt>
                <c:pt idx="169">
                  <c:v>54.545000000000002</c:v>
                </c:pt>
                <c:pt idx="170">
                  <c:v>54.078200000000002</c:v>
                </c:pt>
                <c:pt idx="171">
                  <c:v>53.909500000000001</c:v>
                </c:pt>
                <c:pt idx="172">
                  <c:v>53.669200000000011</c:v>
                </c:pt>
                <c:pt idx="173">
                  <c:v>53.3352</c:v>
                </c:pt>
                <c:pt idx="174">
                  <c:v>52.887299999999996</c:v>
                </c:pt>
                <c:pt idx="175">
                  <c:v>52.727100000000043</c:v>
                </c:pt>
                <c:pt idx="176">
                  <c:v>52.432600000000001</c:v>
                </c:pt>
                <c:pt idx="177">
                  <c:v>52.042900000000003</c:v>
                </c:pt>
                <c:pt idx="178">
                  <c:v>51.904499999999999</c:v>
                </c:pt>
                <c:pt idx="179">
                  <c:v>51.652700000000003</c:v>
                </c:pt>
                <c:pt idx="180">
                  <c:v>51.324600000000004</c:v>
                </c:pt>
                <c:pt idx="181">
                  <c:v>51.209200000000003</c:v>
                </c:pt>
                <c:pt idx="182">
                  <c:v>51.001899999999999</c:v>
                </c:pt>
                <c:pt idx="183">
                  <c:v>50.737400000000001</c:v>
                </c:pt>
                <c:pt idx="184">
                  <c:v>50.564100000000003</c:v>
                </c:pt>
                <c:pt idx="185">
                  <c:v>50.412700000000001</c:v>
                </c:pt>
                <c:pt idx="186">
                  <c:v>50.359599999999993</c:v>
                </c:pt>
                <c:pt idx="187">
                  <c:v>50.228800000000042</c:v>
                </c:pt>
                <c:pt idx="188">
                  <c:v>50.274300000000011</c:v>
                </c:pt>
                <c:pt idx="189">
                  <c:v>51.582300000000011</c:v>
                </c:pt>
                <c:pt idx="190">
                  <c:v>57.163700000000013</c:v>
                </c:pt>
                <c:pt idx="191">
                  <c:v>65.294500000000085</c:v>
                </c:pt>
                <c:pt idx="192">
                  <c:v>68.164599999999993</c:v>
                </c:pt>
                <c:pt idx="193">
                  <c:v>72.547700000000006</c:v>
                </c:pt>
                <c:pt idx="194">
                  <c:v>69.864900000000006</c:v>
                </c:pt>
                <c:pt idx="195">
                  <c:v>69.224800000000002</c:v>
                </c:pt>
                <c:pt idx="196">
                  <c:v>68.614700000000013</c:v>
                </c:pt>
                <c:pt idx="197">
                  <c:v>67.762100000000004</c:v>
                </c:pt>
                <c:pt idx="198">
                  <c:v>66.273899999999998</c:v>
                </c:pt>
                <c:pt idx="199">
                  <c:v>65.745599999999996</c:v>
                </c:pt>
                <c:pt idx="200">
                  <c:v>64.7928</c:v>
                </c:pt>
                <c:pt idx="201">
                  <c:v>63.5642</c:v>
                </c:pt>
                <c:pt idx="202">
                  <c:v>63.131100000000011</c:v>
                </c:pt>
                <c:pt idx="203">
                  <c:v>62.921100000000003</c:v>
                </c:pt>
                <c:pt idx="204">
                  <c:v>62.525200000000012</c:v>
                </c:pt>
                <c:pt idx="205">
                  <c:v>61.981200000000001</c:v>
                </c:pt>
                <c:pt idx="206">
                  <c:v>61.721400000000003</c:v>
                </c:pt>
                <c:pt idx="207">
                  <c:v>61.356799999999993</c:v>
                </c:pt>
                <c:pt idx="208">
                  <c:v>60.861000000000004</c:v>
                </c:pt>
                <c:pt idx="209">
                  <c:v>60.682300000000012</c:v>
                </c:pt>
                <c:pt idx="210">
                  <c:v>60.429000000000002</c:v>
                </c:pt>
                <c:pt idx="211">
                  <c:v>60.0794</c:v>
                </c:pt>
                <c:pt idx="212">
                  <c:v>59.615600000000001</c:v>
                </c:pt>
                <c:pt idx="213">
                  <c:v>59.450499999999998</c:v>
                </c:pt>
                <c:pt idx="214">
                  <c:v>59.1496</c:v>
                </c:pt>
                <c:pt idx="215">
                  <c:v>58.756700000000002</c:v>
                </c:pt>
                <c:pt idx="216">
                  <c:v>58.618000000000002</c:v>
                </c:pt>
                <c:pt idx="217">
                  <c:v>58.368500000000012</c:v>
                </c:pt>
                <c:pt idx="218">
                  <c:v>58.049300000000002</c:v>
                </c:pt>
                <c:pt idx="219">
                  <c:v>57.937899999999999</c:v>
                </c:pt>
                <c:pt idx="220">
                  <c:v>57.884199999999993</c:v>
                </c:pt>
                <c:pt idx="221">
                  <c:v>57.783300000000011</c:v>
                </c:pt>
                <c:pt idx="222">
                  <c:v>57.645800000000001</c:v>
                </c:pt>
                <c:pt idx="223">
                  <c:v>57.580800000000004</c:v>
                </c:pt>
                <c:pt idx="224">
                  <c:v>57.490200000000002</c:v>
                </c:pt>
                <c:pt idx="225">
                  <c:v>57.368900000000011</c:v>
                </c:pt>
                <c:pt idx="226">
                  <c:v>57.215600000000002</c:v>
                </c:pt>
                <c:pt idx="227">
                  <c:v>57.163000000000011</c:v>
                </c:pt>
                <c:pt idx="228">
                  <c:v>57.071100000000001</c:v>
                </c:pt>
                <c:pt idx="229">
                  <c:v>57.039100000000012</c:v>
                </c:pt>
                <c:pt idx="230">
                  <c:v>56.981899999999996</c:v>
                </c:pt>
                <c:pt idx="231">
                  <c:v>56.909400000000005</c:v>
                </c:pt>
                <c:pt idx="232">
                  <c:v>56.880800000000001</c:v>
                </c:pt>
                <c:pt idx="233">
                  <c:v>57.756700000000002</c:v>
                </c:pt>
                <c:pt idx="234">
                  <c:v>59.364899999999999</c:v>
                </c:pt>
                <c:pt idx="235">
                  <c:v>65.867800000000003</c:v>
                </c:pt>
                <c:pt idx="236">
                  <c:v>69.070099999999982</c:v>
                </c:pt>
                <c:pt idx="237">
                  <c:v>74.760200000000026</c:v>
                </c:pt>
                <c:pt idx="238">
                  <c:v>77.37909999999998</c:v>
                </c:pt>
                <c:pt idx="239">
                  <c:v>80.3048</c:v>
                </c:pt>
                <c:pt idx="240">
                  <c:v>80.597899999999996</c:v>
                </c:pt>
                <c:pt idx="241">
                  <c:v>79.117599999999996</c:v>
                </c:pt>
                <c:pt idx="242">
                  <c:v>78.405900000000003</c:v>
                </c:pt>
                <c:pt idx="243">
                  <c:v>77.113299999999995</c:v>
                </c:pt>
                <c:pt idx="244">
                  <c:v>76.498500000000007</c:v>
                </c:pt>
                <c:pt idx="245">
                  <c:v>75.381600000000006</c:v>
                </c:pt>
                <c:pt idx="246">
                  <c:v>74.850499999999982</c:v>
                </c:pt>
                <c:pt idx="247">
                  <c:v>73.885199999999998</c:v>
                </c:pt>
                <c:pt idx="248">
                  <c:v>73.426199999999994</c:v>
                </c:pt>
                <c:pt idx="249">
                  <c:v>72.592000000000013</c:v>
                </c:pt>
                <c:pt idx="250">
                  <c:v>72.195300000000003</c:v>
                </c:pt>
                <c:pt idx="251">
                  <c:v>71.474400000000003</c:v>
                </c:pt>
                <c:pt idx="252">
                  <c:v>71.131600000000006</c:v>
                </c:pt>
                <c:pt idx="253">
                  <c:v>70.50869999999999</c:v>
                </c:pt>
                <c:pt idx="254">
                  <c:v>70.212599999999995</c:v>
                </c:pt>
                <c:pt idx="255">
                  <c:v>69.674499999999981</c:v>
                </c:pt>
                <c:pt idx="256">
                  <c:v>69.418899999999994</c:v>
                </c:pt>
                <c:pt idx="257">
                  <c:v>68.954400000000007</c:v>
                </c:pt>
                <c:pt idx="258">
                  <c:v>68.733800000000002</c:v>
                </c:pt>
                <c:pt idx="259">
                  <c:v>68.333299999999994</c:v>
                </c:pt>
                <c:pt idx="260">
                  <c:v>68.143199999999993</c:v>
                </c:pt>
                <c:pt idx="261">
                  <c:v>67.798300000000012</c:v>
                </c:pt>
                <c:pt idx="262">
                  <c:v>67.634699999999995</c:v>
                </c:pt>
                <c:pt idx="263">
                  <c:v>67.338200000000001</c:v>
                </c:pt>
                <c:pt idx="264">
                  <c:v>67.197700000000012</c:v>
                </c:pt>
                <c:pt idx="265">
                  <c:v>66.943399999999997</c:v>
                </c:pt>
                <c:pt idx="266">
                  <c:v>66.614900000000006</c:v>
                </c:pt>
                <c:pt idx="267">
                  <c:v>66.4996000000001</c:v>
                </c:pt>
                <c:pt idx="268">
                  <c:v>66.294399999999996</c:v>
                </c:pt>
                <c:pt idx="269">
                  <c:v>66.221400000000003</c:v>
                </c:pt>
                <c:pt idx="270">
                  <c:v>66.119200000000006</c:v>
                </c:pt>
                <c:pt idx="271">
                  <c:v>65.981100000000026</c:v>
                </c:pt>
                <c:pt idx="272">
                  <c:v>65.916100000000085</c:v>
                </c:pt>
                <c:pt idx="273">
                  <c:v>65.826300000000003</c:v>
                </c:pt>
                <c:pt idx="274">
                  <c:v>65.707499999999996</c:v>
                </c:pt>
                <c:pt idx="275">
                  <c:v>65.560599999999994</c:v>
                </c:pt>
                <c:pt idx="276">
                  <c:v>65.510599999999997</c:v>
                </c:pt>
                <c:pt idx="277">
                  <c:v>65.425600000000003</c:v>
                </c:pt>
                <c:pt idx="278">
                  <c:v>65.396299999999997</c:v>
                </c:pt>
                <c:pt idx="279">
                  <c:v>65.345100000000002</c:v>
                </c:pt>
                <c:pt idx="280">
                  <c:v>65.283699999999996</c:v>
                </c:pt>
                <c:pt idx="281">
                  <c:v>65.257599999999996</c:v>
                </c:pt>
                <c:pt idx="282">
                  <c:v>65.188199999999981</c:v>
                </c:pt>
                <c:pt idx="283">
                  <c:v>65.298000000000002</c:v>
                </c:pt>
                <c:pt idx="284">
                  <c:v>72.328699999999998</c:v>
                </c:pt>
                <c:pt idx="285">
                  <c:v>75.430800000000005</c:v>
                </c:pt>
                <c:pt idx="286">
                  <c:v>81.257300000000001</c:v>
                </c:pt>
                <c:pt idx="287">
                  <c:v>84.002099999999999</c:v>
                </c:pt>
                <c:pt idx="288">
                  <c:v>88.460300000000004</c:v>
                </c:pt>
                <c:pt idx="289">
                  <c:v>87.577100000000002</c:v>
                </c:pt>
                <c:pt idx="290">
                  <c:v>86.795299999999997</c:v>
                </c:pt>
                <c:pt idx="291">
                  <c:v>85.346599999999995</c:v>
                </c:pt>
                <c:pt idx="292">
                  <c:v>84.826799999999949</c:v>
                </c:pt>
                <c:pt idx="293">
                  <c:v>84.095299999999995</c:v>
                </c:pt>
                <c:pt idx="294">
                  <c:v>83.096900000000005</c:v>
                </c:pt>
                <c:pt idx="295">
                  <c:v>81.430099999999996</c:v>
                </c:pt>
                <c:pt idx="296">
                  <c:v>80.849599999999995</c:v>
                </c:pt>
                <c:pt idx="297">
                  <c:v>80.066699999999997</c:v>
                </c:pt>
                <c:pt idx="298">
                  <c:v>79.061800000000005</c:v>
                </c:pt>
                <c:pt idx="299">
                  <c:v>78.708500000000001</c:v>
                </c:pt>
                <c:pt idx="300">
                  <c:v>78.081300000000013</c:v>
                </c:pt>
                <c:pt idx="301">
                  <c:v>77.293099999999995</c:v>
                </c:pt>
                <c:pt idx="302">
                  <c:v>77.018900000000002</c:v>
                </c:pt>
                <c:pt idx="303">
                  <c:v>76.88679999999998</c:v>
                </c:pt>
                <c:pt idx="304">
                  <c:v>76.640699999999995</c:v>
                </c:pt>
                <c:pt idx="305">
                  <c:v>76.308599999999998</c:v>
                </c:pt>
                <c:pt idx="306">
                  <c:v>75.883200000000002</c:v>
                </c:pt>
                <c:pt idx="307">
                  <c:v>75.734200000000101</c:v>
                </c:pt>
                <c:pt idx="308">
                  <c:v>75.470799999999983</c:v>
                </c:pt>
                <c:pt idx="309">
                  <c:v>75.377299999999991</c:v>
                </c:pt>
                <c:pt idx="310">
                  <c:v>75.246899999999997</c:v>
                </c:pt>
                <c:pt idx="311">
                  <c:v>75.071799999999982</c:v>
                </c:pt>
                <c:pt idx="312">
                  <c:v>74.849800000000002</c:v>
                </c:pt>
                <c:pt idx="313">
                  <c:v>74.772899999999979</c:v>
                </c:pt>
                <c:pt idx="314">
                  <c:v>74.638399999999919</c:v>
                </c:pt>
                <c:pt idx="315">
                  <c:v>74.576399999999978</c:v>
                </c:pt>
                <c:pt idx="316">
                  <c:v>74.4692000000001</c:v>
                </c:pt>
                <c:pt idx="317">
                  <c:v>74.420299999999997</c:v>
                </c:pt>
                <c:pt idx="318">
                  <c:v>74.3369</c:v>
                </c:pt>
                <c:pt idx="319">
                  <c:v>74.241200000000106</c:v>
                </c:pt>
                <c:pt idx="320">
                  <c:v>74.210300000000004</c:v>
                </c:pt>
                <c:pt idx="321">
                  <c:v>74.162199999999999</c:v>
                </c:pt>
                <c:pt idx="322">
                  <c:v>74.117800000000003</c:v>
                </c:pt>
                <c:pt idx="323">
                  <c:v>74.106099999999998</c:v>
                </c:pt>
                <c:pt idx="324">
                  <c:v>74.101399999999998</c:v>
                </c:pt>
                <c:pt idx="325">
                  <c:v>74.095200000000006</c:v>
                </c:pt>
                <c:pt idx="326">
                  <c:v>74.093000000000004</c:v>
                </c:pt>
                <c:pt idx="327">
                  <c:v>74.091600000000085</c:v>
                </c:pt>
                <c:pt idx="328">
                  <c:v>74.105699999999999</c:v>
                </c:pt>
                <c:pt idx="329">
                  <c:v>78.171699999999987</c:v>
                </c:pt>
                <c:pt idx="330">
                  <c:v>87.847600000000085</c:v>
                </c:pt>
                <c:pt idx="331">
                  <c:v>92.276200000000003</c:v>
                </c:pt>
                <c:pt idx="332">
                  <c:v>93.865099999999998</c:v>
                </c:pt>
                <c:pt idx="333">
                  <c:v>96.611700000000013</c:v>
                </c:pt>
                <c:pt idx="334">
                  <c:v>98.018299999999996</c:v>
                </c:pt>
                <c:pt idx="335">
                  <c:v>95.984399999999994</c:v>
                </c:pt>
                <c:pt idx="336">
                  <c:v>95.261500000000026</c:v>
                </c:pt>
                <c:pt idx="337">
                  <c:v>93.965500000000006</c:v>
                </c:pt>
                <c:pt idx="338">
                  <c:v>92.31</c:v>
                </c:pt>
                <c:pt idx="339">
                  <c:v>91.728399999999979</c:v>
                </c:pt>
                <c:pt idx="340">
                  <c:v>90.6999</c:v>
                </c:pt>
                <c:pt idx="341">
                  <c:v>90.332899999999981</c:v>
                </c:pt>
                <c:pt idx="342">
                  <c:v>89.820599999999999</c:v>
                </c:pt>
                <c:pt idx="343">
                  <c:v>89.129399999999919</c:v>
                </c:pt>
                <c:pt idx="344">
                  <c:v>88.802699999999987</c:v>
                </c:pt>
                <c:pt idx="345">
                  <c:v>88.350999999999999</c:v>
                </c:pt>
                <c:pt idx="346">
                  <c:v>87.750399999999999</c:v>
                </c:pt>
                <c:pt idx="347">
                  <c:v>86.996899999999997</c:v>
                </c:pt>
                <c:pt idx="348">
                  <c:v>86.734899999999996</c:v>
                </c:pt>
                <c:pt idx="349">
                  <c:v>86.279299999999992</c:v>
                </c:pt>
                <c:pt idx="350">
                  <c:v>86.118299999999991</c:v>
                </c:pt>
                <c:pt idx="351">
                  <c:v>85.829599999999999</c:v>
                </c:pt>
                <c:pt idx="352">
                  <c:v>85.462500000000006</c:v>
                </c:pt>
                <c:pt idx="353">
                  <c:v>85.034400000000005</c:v>
                </c:pt>
                <c:pt idx="354">
                  <c:v>84.959300000000013</c:v>
                </c:pt>
                <c:pt idx="355">
                  <c:v>84.888399999999919</c:v>
                </c:pt>
                <c:pt idx="356">
                  <c:v>84.760900000000007</c:v>
                </c:pt>
                <c:pt idx="357">
                  <c:v>84.556100000000001</c:v>
                </c:pt>
                <c:pt idx="358">
                  <c:v>84.487200000000101</c:v>
                </c:pt>
                <c:pt idx="359">
                  <c:v>84.37309999999998</c:v>
                </c:pt>
                <c:pt idx="360">
                  <c:v>84.334199999999996</c:v>
                </c:pt>
                <c:pt idx="361">
                  <c:v>84.282699999999991</c:v>
                </c:pt>
                <c:pt idx="362">
                  <c:v>84.219600000000085</c:v>
                </c:pt>
                <c:pt idx="363">
                  <c:v>84.152999999999949</c:v>
                </c:pt>
                <c:pt idx="364">
                  <c:v>84.132799999999989</c:v>
                </c:pt>
                <c:pt idx="365">
                  <c:v>84.105399999999989</c:v>
                </c:pt>
                <c:pt idx="366">
                  <c:v>84.091099999999997</c:v>
                </c:pt>
                <c:pt idx="367">
                  <c:v>84.090500000000006</c:v>
                </c:pt>
                <c:pt idx="368">
                  <c:v>84.101600000000005</c:v>
                </c:pt>
                <c:pt idx="369">
                  <c:v>84.143699999999995</c:v>
                </c:pt>
                <c:pt idx="370">
                  <c:v>84.156999999999982</c:v>
                </c:pt>
                <c:pt idx="371">
                  <c:v>84.171399999999949</c:v>
                </c:pt>
                <c:pt idx="372">
                  <c:v>84.183799999999948</c:v>
                </c:pt>
                <c:pt idx="373">
                  <c:v>85.634900000000002</c:v>
                </c:pt>
                <c:pt idx="374">
                  <c:v>87.598600000000005</c:v>
                </c:pt>
                <c:pt idx="375">
                  <c:v>93.865299999999991</c:v>
                </c:pt>
                <c:pt idx="376">
                  <c:v>96.920699999999997</c:v>
                </c:pt>
                <c:pt idx="377">
                  <c:v>102.282</c:v>
                </c:pt>
                <c:pt idx="378">
                  <c:v>106.37499999999999</c:v>
                </c:pt>
                <c:pt idx="379">
                  <c:v>106.55800000000001</c:v>
                </c:pt>
                <c:pt idx="380">
                  <c:v>104.962</c:v>
                </c:pt>
                <c:pt idx="381">
                  <c:v>104.39100000000002</c:v>
                </c:pt>
                <c:pt idx="382">
                  <c:v>103.596</c:v>
                </c:pt>
                <c:pt idx="383">
                  <c:v>102.527</c:v>
                </c:pt>
                <c:pt idx="384">
                  <c:v>101.163</c:v>
                </c:pt>
                <c:pt idx="385">
                  <c:v>100.68499999999999</c:v>
                </c:pt>
                <c:pt idx="386">
                  <c:v>99.839100000000002</c:v>
                </c:pt>
                <c:pt idx="387">
                  <c:v>98.784499999999994</c:v>
                </c:pt>
                <c:pt idx="388">
                  <c:v>98.418400000000005</c:v>
                </c:pt>
                <c:pt idx="389">
                  <c:v>97.784300000000002</c:v>
                </c:pt>
                <c:pt idx="390">
                  <c:v>97.017700000000005</c:v>
                </c:pt>
                <c:pt idx="391">
                  <c:v>96.755899999999983</c:v>
                </c:pt>
                <c:pt idx="392">
                  <c:v>96.631</c:v>
                </c:pt>
                <c:pt idx="393">
                  <c:v>96.402600000000007</c:v>
                </c:pt>
                <c:pt idx="394">
                  <c:v>96.103499999999983</c:v>
                </c:pt>
                <c:pt idx="395">
                  <c:v>95.964900000000085</c:v>
                </c:pt>
                <c:pt idx="396">
                  <c:v>95.778199999999998</c:v>
                </c:pt>
                <c:pt idx="397">
                  <c:v>95.477500000000006</c:v>
                </c:pt>
                <c:pt idx="398">
                  <c:v>95.375599999999949</c:v>
                </c:pt>
                <c:pt idx="399">
                  <c:v>95.2059</c:v>
                </c:pt>
                <c:pt idx="400">
                  <c:v>95.017399999999995</c:v>
                </c:pt>
                <c:pt idx="401">
                  <c:v>94.939899999999994</c:v>
                </c:pt>
                <c:pt idx="402">
                  <c:v>94.913300000000007</c:v>
                </c:pt>
                <c:pt idx="403">
                  <c:v>94.867599999999996</c:v>
                </c:pt>
                <c:pt idx="404">
                  <c:v>94.814700000000002</c:v>
                </c:pt>
                <c:pt idx="405">
                  <c:v>94.766300000000001</c:v>
                </c:pt>
                <c:pt idx="406">
                  <c:v>94.753399999999999</c:v>
                </c:pt>
                <c:pt idx="407">
                  <c:v>94.742000000000004</c:v>
                </c:pt>
                <c:pt idx="408">
                  <c:v>94.754000000000005</c:v>
                </c:pt>
                <c:pt idx="409">
                  <c:v>94.7637</c:v>
                </c:pt>
                <c:pt idx="410">
                  <c:v>94.796499999999995</c:v>
                </c:pt>
                <c:pt idx="411">
                  <c:v>94.811400000000006</c:v>
                </c:pt>
                <c:pt idx="412">
                  <c:v>94.837599999999995</c:v>
                </c:pt>
                <c:pt idx="413">
                  <c:v>94.85199999999999</c:v>
                </c:pt>
                <c:pt idx="414">
                  <c:v>94.875499999999988</c:v>
                </c:pt>
                <c:pt idx="415">
                  <c:v>94.915099999999995</c:v>
                </c:pt>
                <c:pt idx="416">
                  <c:v>94.983400000000003</c:v>
                </c:pt>
                <c:pt idx="417">
                  <c:v>95.105799999999988</c:v>
                </c:pt>
                <c:pt idx="418">
                  <c:v>95.151999999999987</c:v>
                </c:pt>
                <c:pt idx="419">
                  <c:v>96.238600000000005</c:v>
                </c:pt>
                <c:pt idx="420">
                  <c:v>98.403300000000002</c:v>
                </c:pt>
                <c:pt idx="421">
                  <c:v>104.051</c:v>
                </c:pt>
                <c:pt idx="422">
                  <c:v>111.577</c:v>
                </c:pt>
                <c:pt idx="423">
                  <c:v>114.423</c:v>
                </c:pt>
                <c:pt idx="424">
                  <c:v>114.423</c:v>
                </c:pt>
                <c:pt idx="425">
                  <c:v>117.76900000000002</c:v>
                </c:pt>
                <c:pt idx="426">
                  <c:v>118.268</c:v>
                </c:pt>
                <c:pt idx="427">
                  <c:v>118.39700000000002</c:v>
                </c:pt>
                <c:pt idx="428">
                  <c:v>117.99000000000002</c:v>
                </c:pt>
                <c:pt idx="429">
                  <c:v>116.985</c:v>
                </c:pt>
                <c:pt idx="430">
                  <c:v>115.64</c:v>
                </c:pt>
                <c:pt idx="431">
                  <c:v>115.008</c:v>
                </c:pt>
                <c:pt idx="432">
                  <c:v>113.886</c:v>
                </c:pt>
                <c:pt idx="433">
                  <c:v>112.474</c:v>
                </c:pt>
                <c:pt idx="434">
                  <c:v>111.98</c:v>
                </c:pt>
                <c:pt idx="435">
                  <c:v>111.11799999999999</c:v>
                </c:pt>
                <c:pt idx="436">
                  <c:v>110.059</c:v>
                </c:pt>
                <c:pt idx="437">
                  <c:v>109.693</c:v>
                </c:pt>
                <c:pt idx="438">
                  <c:v>109.06699999999999</c:v>
                </c:pt>
                <c:pt idx="439">
                  <c:v>108.32299999999998</c:v>
                </c:pt>
                <c:pt idx="440">
                  <c:v>108.07</c:v>
                </c:pt>
                <c:pt idx="441">
                  <c:v>107.64999999999999</c:v>
                </c:pt>
                <c:pt idx="442">
                  <c:v>107.504</c:v>
                </c:pt>
                <c:pt idx="443">
                  <c:v>107.253</c:v>
                </c:pt>
                <c:pt idx="444">
                  <c:v>106.955</c:v>
                </c:pt>
                <c:pt idx="445">
                  <c:v>106.88500000000001</c:v>
                </c:pt>
                <c:pt idx="446">
                  <c:v>106.82</c:v>
                </c:pt>
                <c:pt idx="447">
                  <c:v>106.73099999999999</c:v>
                </c:pt>
                <c:pt idx="448">
                  <c:v>106.61799999999999</c:v>
                </c:pt>
                <c:pt idx="449">
                  <c:v>106.45399999999999</c:v>
                </c:pt>
                <c:pt idx="450">
                  <c:v>106.402</c:v>
                </c:pt>
                <c:pt idx="451">
                  <c:v>106.377</c:v>
                </c:pt>
                <c:pt idx="452">
                  <c:v>106.336</c:v>
                </c:pt>
                <c:pt idx="453">
                  <c:v>106.29</c:v>
                </c:pt>
                <c:pt idx="454">
                  <c:v>106.27</c:v>
                </c:pt>
                <c:pt idx="455">
                  <c:v>106.24400000000009</c:v>
                </c:pt>
                <c:pt idx="456">
                  <c:v>106.235</c:v>
                </c:pt>
                <c:pt idx="457">
                  <c:v>106.226</c:v>
                </c:pt>
                <c:pt idx="458">
                  <c:v>106.22499999999999</c:v>
                </c:pt>
                <c:pt idx="459">
                  <c:v>106.232</c:v>
                </c:pt>
                <c:pt idx="460">
                  <c:v>106.238</c:v>
                </c:pt>
                <c:pt idx="461">
                  <c:v>106.259</c:v>
                </c:pt>
                <c:pt idx="462">
                  <c:v>106.32799999999999</c:v>
                </c:pt>
                <c:pt idx="463">
                  <c:v>106.343</c:v>
                </c:pt>
                <c:pt idx="464">
                  <c:v>106.35799999999999</c:v>
                </c:pt>
                <c:pt idx="465">
                  <c:v>106.39100000000002</c:v>
                </c:pt>
                <c:pt idx="466">
                  <c:v>106.44900000000008</c:v>
                </c:pt>
                <c:pt idx="467">
                  <c:v>106.453</c:v>
                </c:pt>
                <c:pt idx="468">
                  <c:v>107.1</c:v>
                </c:pt>
                <c:pt idx="469">
                  <c:v>114.12599999999998</c:v>
                </c:pt>
                <c:pt idx="470">
                  <c:v>116.93700000000008</c:v>
                </c:pt>
                <c:pt idx="471">
                  <c:v>122.107</c:v>
                </c:pt>
                <c:pt idx="472">
                  <c:v>128.142</c:v>
                </c:pt>
                <c:pt idx="473">
                  <c:v>126.495</c:v>
                </c:pt>
                <c:pt idx="474">
                  <c:v>124.771</c:v>
                </c:pt>
                <c:pt idx="475">
                  <c:v>122.74700000000009</c:v>
                </c:pt>
                <c:pt idx="476">
                  <c:v>121.49299999999999</c:v>
                </c:pt>
                <c:pt idx="477">
                  <c:v>121.19499999999999</c:v>
                </c:pt>
                <c:pt idx="478">
                  <c:v>120.657</c:v>
                </c:pt>
                <c:pt idx="479">
                  <c:v>119.77200000000001</c:v>
                </c:pt>
                <c:pt idx="480">
                  <c:v>119.465</c:v>
                </c:pt>
                <c:pt idx="481">
                  <c:v>118.93899999999999</c:v>
                </c:pt>
                <c:pt idx="482">
                  <c:v>118.754</c:v>
                </c:pt>
                <c:pt idx="483">
                  <c:v>118.425</c:v>
                </c:pt>
                <c:pt idx="484">
                  <c:v>118.01400000000002</c:v>
                </c:pt>
                <c:pt idx="485">
                  <c:v>117.86999999999999</c:v>
                </c:pt>
                <c:pt idx="486">
                  <c:v>117.62199999999999</c:v>
                </c:pt>
                <c:pt idx="487">
                  <c:v>117.50700000000002</c:v>
                </c:pt>
                <c:pt idx="488">
                  <c:v>117.31</c:v>
                </c:pt>
                <c:pt idx="489">
                  <c:v>117.21899999999999</c:v>
                </c:pt>
                <c:pt idx="490">
                  <c:v>117.065</c:v>
                </c:pt>
                <c:pt idx="491">
                  <c:v>116.99400000000009</c:v>
                </c:pt>
                <c:pt idx="492">
                  <c:v>116.877</c:v>
                </c:pt>
                <c:pt idx="493">
                  <c:v>116.82299999999998</c:v>
                </c:pt>
                <c:pt idx="494">
                  <c:v>116.73699999999999</c:v>
                </c:pt>
                <c:pt idx="495">
                  <c:v>116.69799999999999</c:v>
                </c:pt>
                <c:pt idx="496">
                  <c:v>116.63800000000001</c:v>
                </c:pt>
                <c:pt idx="497">
                  <c:v>116.61199999999999</c:v>
                </c:pt>
                <c:pt idx="498">
                  <c:v>116.57499999999999</c:v>
                </c:pt>
                <c:pt idx="499">
                  <c:v>116.56</c:v>
                </c:pt>
                <c:pt idx="500">
                  <c:v>116.542</c:v>
                </c:pt>
                <c:pt idx="501">
                  <c:v>116.536</c:v>
                </c:pt>
                <c:pt idx="502">
                  <c:v>116.535</c:v>
                </c:pt>
                <c:pt idx="503">
                  <c:v>116.53700000000002</c:v>
                </c:pt>
                <c:pt idx="504">
                  <c:v>116.55</c:v>
                </c:pt>
                <c:pt idx="505">
                  <c:v>116.559</c:v>
                </c:pt>
                <c:pt idx="506">
                  <c:v>116.584</c:v>
                </c:pt>
                <c:pt idx="507">
                  <c:v>116.599</c:v>
                </c:pt>
                <c:pt idx="508">
                  <c:v>116.636</c:v>
                </c:pt>
                <c:pt idx="509">
                  <c:v>116.65600000000001</c:v>
                </c:pt>
                <c:pt idx="510">
                  <c:v>116.702</c:v>
                </c:pt>
                <c:pt idx="511">
                  <c:v>116.727</c:v>
                </c:pt>
                <c:pt idx="512">
                  <c:v>116.78100000000002</c:v>
                </c:pt>
                <c:pt idx="513">
                  <c:v>116.90100000000002</c:v>
                </c:pt>
                <c:pt idx="514">
                  <c:v>116.922</c:v>
                </c:pt>
                <c:pt idx="515">
                  <c:v>116.93899999999999</c:v>
                </c:pt>
                <c:pt idx="516">
                  <c:v>117.64700000000002</c:v>
                </c:pt>
                <c:pt idx="517">
                  <c:v>123.42</c:v>
                </c:pt>
                <c:pt idx="518">
                  <c:v>132.315</c:v>
                </c:pt>
                <c:pt idx="519">
                  <c:v>135.40100000000001</c:v>
                </c:pt>
                <c:pt idx="520">
                  <c:v>139.18700000000001</c:v>
                </c:pt>
                <c:pt idx="521">
                  <c:v>139.62200000000001</c:v>
                </c:pt>
                <c:pt idx="522">
                  <c:v>137.76999999999998</c:v>
                </c:pt>
                <c:pt idx="523">
                  <c:v>136.911</c:v>
                </c:pt>
                <c:pt idx="524">
                  <c:v>135.434</c:v>
                </c:pt>
                <c:pt idx="525">
                  <c:v>134.75299999999999</c:v>
                </c:pt>
                <c:pt idx="526">
                  <c:v>133.58200000000016</c:v>
                </c:pt>
                <c:pt idx="527">
                  <c:v>133.042</c:v>
                </c:pt>
                <c:pt idx="528">
                  <c:v>132.11699999999999</c:v>
                </c:pt>
                <c:pt idx="529">
                  <c:v>131.69</c:v>
                </c:pt>
                <c:pt idx="530">
                  <c:v>130.96200000000007</c:v>
                </c:pt>
                <c:pt idx="531">
                  <c:v>130.095</c:v>
                </c:pt>
                <c:pt idx="532">
                  <c:v>129.79900000000001</c:v>
                </c:pt>
                <c:pt idx="533">
                  <c:v>129.65900000000002</c:v>
                </c:pt>
                <c:pt idx="534">
                  <c:v>129.40300000000002</c:v>
                </c:pt>
                <c:pt idx="535">
                  <c:v>129.28200000000001</c:v>
                </c:pt>
                <c:pt idx="536">
                  <c:v>129.11199999999999</c:v>
                </c:pt>
                <c:pt idx="537">
                  <c:v>128.88600000000017</c:v>
                </c:pt>
                <c:pt idx="538">
                  <c:v>128.523</c:v>
                </c:pt>
                <c:pt idx="539">
                  <c:v>128.399</c:v>
                </c:pt>
                <c:pt idx="540">
                  <c:v>128.19200000000001</c:v>
                </c:pt>
                <c:pt idx="541">
                  <c:v>128.12100000000001</c:v>
                </c:pt>
                <c:pt idx="542">
                  <c:v>127.99700000000009</c:v>
                </c:pt>
                <c:pt idx="543">
                  <c:v>127.85199999999999</c:v>
                </c:pt>
                <c:pt idx="544">
                  <c:v>127.789</c:v>
                </c:pt>
                <c:pt idx="545">
                  <c:v>127.694</c:v>
                </c:pt>
                <c:pt idx="546">
                  <c:v>127.654</c:v>
                </c:pt>
                <c:pt idx="547">
                  <c:v>127.601</c:v>
                </c:pt>
                <c:pt idx="548">
                  <c:v>127.58</c:v>
                </c:pt>
                <c:pt idx="549">
                  <c:v>127.56</c:v>
                </c:pt>
                <c:pt idx="550">
                  <c:v>127.55500000000001</c:v>
                </c:pt>
                <c:pt idx="551">
                  <c:v>127.563</c:v>
                </c:pt>
                <c:pt idx="552">
                  <c:v>127.571</c:v>
                </c:pt>
                <c:pt idx="553">
                  <c:v>127.592</c:v>
                </c:pt>
                <c:pt idx="554">
                  <c:v>127.66200000000001</c:v>
                </c:pt>
                <c:pt idx="555">
                  <c:v>127.69199999999999</c:v>
                </c:pt>
                <c:pt idx="556">
                  <c:v>127.765</c:v>
                </c:pt>
                <c:pt idx="557">
                  <c:v>127.79400000000008</c:v>
                </c:pt>
                <c:pt idx="558">
                  <c:v>127.86</c:v>
                </c:pt>
                <c:pt idx="559">
                  <c:v>127.88</c:v>
                </c:pt>
                <c:pt idx="560">
                  <c:v>128.286</c:v>
                </c:pt>
                <c:pt idx="561">
                  <c:v>134.64099999999999</c:v>
                </c:pt>
                <c:pt idx="562">
                  <c:v>138.256</c:v>
                </c:pt>
                <c:pt idx="563">
                  <c:v>144.63300000000001</c:v>
                </c:pt>
                <c:pt idx="564">
                  <c:v>147.52800000000016</c:v>
                </c:pt>
                <c:pt idx="565">
                  <c:v>150.48400000000001</c:v>
                </c:pt>
                <c:pt idx="566">
                  <c:v>147.839</c:v>
                </c:pt>
                <c:pt idx="567">
                  <c:v>146.93100000000001</c:v>
                </c:pt>
                <c:pt idx="568">
                  <c:v>145.73699999999999</c:v>
                </c:pt>
                <c:pt idx="569">
                  <c:v>144.26</c:v>
                </c:pt>
                <c:pt idx="570">
                  <c:v>143.74699999999999</c:v>
                </c:pt>
                <c:pt idx="571">
                  <c:v>143.06</c:v>
                </c:pt>
                <c:pt idx="572">
                  <c:v>141.95800000000017</c:v>
                </c:pt>
                <c:pt idx="573">
                  <c:v>141.58000000000001</c:v>
                </c:pt>
                <c:pt idx="574">
                  <c:v>141.08200000000016</c:v>
                </c:pt>
                <c:pt idx="575">
                  <c:v>140.46900000000002</c:v>
                </c:pt>
                <c:pt idx="576">
                  <c:v>140.256</c:v>
                </c:pt>
                <c:pt idx="577">
                  <c:v>139.89200000000017</c:v>
                </c:pt>
                <c:pt idx="578">
                  <c:v>139.46100000000001</c:v>
                </c:pt>
                <c:pt idx="579">
                  <c:v>139.31399999999999</c:v>
                </c:pt>
                <c:pt idx="580">
                  <c:v>139.124</c:v>
                </c:pt>
                <c:pt idx="581">
                  <c:v>138.89600000000004</c:v>
                </c:pt>
                <c:pt idx="582">
                  <c:v>138.81900000000002</c:v>
                </c:pt>
                <c:pt idx="583">
                  <c:v>138.691</c:v>
                </c:pt>
                <c:pt idx="584">
                  <c:v>138.55100000000004</c:v>
                </c:pt>
                <c:pt idx="585">
                  <c:v>138.506</c:v>
                </c:pt>
                <c:pt idx="586">
                  <c:v>138.43900000000002</c:v>
                </c:pt>
                <c:pt idx="587">
                  <c:v>138.417</c:v>
                </c:pt>
                <c:pt idx="588">
                  <c:v>138.38500000000016</c:v>
                </c:pt>
                <c:pt idx="589">
                  <c:v>138.36100000000016</c:v>
                </c:pt>
                <c:pt idx="590">
                  <c:v>138.35700000000017</c:v>
                </c:pt>
                <c:pt idx="591">
                  <c:v>138.36200000000017</c:v>
                </c:pt>
                <c:pt idx="592">
                  <c:v>138.39000000000001</c:v>
                </c:pt>
                <c:pt idx="593">
                  <c:v>138.40300000000002</c:v>
                </c:pt>
                <c:pt idx="594">
                  <c:v>138.429</c:v>
                </c:pt>
                <c:pt idx="595">
                  <c:v>138.499</c:v>
                </c:pt>
                <c:pt idx="596">
                  <c:v>138.518</c:v>
                </c:pt>
                <c:pt idx="597">
                  <c:v>138.53800000000001</c:v>
                </c:pt>
                <c:pt idx="598">
                  <c:v>138.58200000000016</c:v>
                </c:pt>
                <c:pt idx="599">
                  <c:v>138.68600000000001</c:v>
                </c:pt>
                <c:pt idx="600">
                  <c:v>138.71299999999999</c:v>
                </c:pt>
                <c:pt idx="601">
                  <c:v>138.73999999999998</c:v>
                </c:pt>
                <c:pt idx="602">
                  <c:v>138.78300000000002</c:v>
                </c:pt>
                <c:pt idx="603">
                  <c:v>138.93</c:v>
                </c:pt>
                <c:pt idx="604">
                  <c:v>149.00700000000001</c:v>
                </c:pt>
                <c:pt idx="605">
                  <c:v>152.86600000000001</c:v>
                </c:pt>
                <c:pt idx="606">
                  <c:v>154.755</c:v>
                </c:pt>
                <c:pt idx="607">
                  <c:v>158.17099999999999</c:v>
                </c:pt>
                <c:pt idx="608">
                  <c:v>159.78100000000001</c:v>
                </c:pt>
                <c:pt idx="609">
                  <c:v>161.90700000000001</c:v>
                </c:pt>
                <c:pt idx="610">
                  <c:v>163.685</c:v>
                </c:pt>
                <c:pt idx="611">
                  <c:v>161.15</c:v>
                </c:pt>
                <c:pt idx="612">
                  <c:v>160.24799999999999</c:v>
                </c:pt>
                <c:pt idx="613">
                  <c:v>158.69200000000001</c:v>
                </c:pt>
                <c:pt idx="614">
                  <c:v>158.14099999999999</c:v>
                </c:pt>
                <c:pt idx="615">
                  <c:v>157.15900000000002</c:v>
                </c:pt>
                <c:pt idx="616">
                  <c:v>155.57599999999999</c:v>
                </c:pt>
                <c:pt idx="617">
                  <c:v>155.03300000000002</c:v>
                </c:pt>
                <c:pt idx="618">
                  <c:v>154.316</c:v>
                </c:pt>
                <c:pt idx="619">
                  <c:v>153.42700000000016</c:v>
                </c:pt>
                <c:pt idx="620">
                  <c:v>153.11799999999999</c:v>
                </c:pt>
                <c:pt idx="621">
                  <c:v>152.70499999999998</c:v>
                </c:pt>
                <c:pt idx="622">
                  <c:v>152.041</c:v>
                </c:pt>
                <c:pt idx="623">
                  <c:v>151.88500000000016</c:v>
                </c:pt>
                <c:pt idx="624">
                  <c:v>151.738</c:v>
                </c:pt>
                <c:pt idx="625">
                  <c:v>151.47800000000001</c:v>
                </c:pt>
                <c:pt idx="626">
                  <c:v>151.06800000000001</c:v>
                </c:pt>
                <c:pt idx="627">
                  <c:v>150.929</c:v>
                </c:pt>
                <c:pt idx="628">
                  <c:v>150.70099999999999</c:v>
                </c:pt>
                <c:pt idx="629">
                  <c:v>150.45200000000017</c:v>
                </c:pt>
                <c:pt idx="630">
                  <c:v>150.37</c:v>
                </c:pt>
                <c:pt idx="631">
                  <c:v>150.27199999999999</c:v>
                </c:pt>
                <c:pt idx="632">
                  <c:v>150.16999999999999</c:v>
                </c:pt>
                <c:pt idx="633">
                  <c:v>150.13800000000001</c:v>
                </c:pt>
                <c:pt idx="634">
                  <c:v>150.102</c:v>
                </c:pt>
                <c:pt idx="635">
                  <c:v>150.09</c:v>
                </c:pt>
                <c:pt idx="636">
                  <c:v>150.07599999999999</c:v>
                </c:pt>
                <c:pt idx="637">
                  <c:v>150.06100000000001</c:v>
                </c:pt>
                <c:pt idx="638">
                  <c:v>150.06300000000002</c:v>
                </c:pt>
                <c:pt idx="639">
                  <c:v>150.06800000000001</c:v>
                </c:pt>
                <c:pt idx="640">
                  <c:v>150.08100000000007</c:v>
                </c:pt>
                <c:pt idx="641">
                  <c:v>150.11499999999998</c:v>
                </c:pt>
                <c:pt idx="642">
                  <c:v>150.19200000000001</c:v>
                </c:pt>
                <c:pt idx="643">
                  <c:v>150.22399999999999</c:v>
                </c:pt>
                <c:pt idx="644">
                  <c:v>150.24099999999999</c:v>
                </c:pt>
                <c:pt idx="645">
                  <c:v>150.268</c:v>
                </c:pt>
                <c:pt idx="646">
                  <c:v>150.31300000000002</c:v>
                </c:pt>
                <c:pt idx="647">
                  <c:v>150.417</c:v>
                </c:pt>
                <c:pt idx="648">
                  <c:v>150.45800000000017</c:v>
                </c:pt>
                <c:pt idx="649">
                  <c:v>150.50200000000001</c:v>
                </c:pt>
                <c:pt idx="650">
                  <c:v>150.518</c:v>
                </c:pt>
                <c:pt idx="651">
                  <c:v>150.87200000000001</c:v>
                </c:pt>
                <c:pt idx="652">
                  <c:v>153.48200000000017</c:v>
                </c:pt>
                <c:pt idx="653">
                  <c:v>161.78</c:v>
                </c:pt>
                <c:pt idx="654">
                  <c:v>164.77199999999999</c:v>
                </c:pt>
                <c:pt idx="655">
                  <c:v>168.69200000000001</c:v>
                </c:pt>
                <c:pt idx="656">
                  <c:v>170.726</c:v>
                </c:pt>
                <c:pt idx="657">
                  <c:v>170.60399999999998</c:v>
                </c:pt>
                <c:pt idx="658">
                  <c:v>170.108</c:v>
                </c:pt>
                <c:pt idx="659">
                  <c:v>168.92800000000017</c:v>
                </c:pt>
                <c:pt idx="660">
                  <c:v>167.029</c:v>
                </c:pt>
                <c:pt idx="661">
                  <c:v>166.58200000000016</c:v>
                </c:pt>
                <c:pt idx="662">
                  <c:v>166.16</c:v>
                </c:pt>
                <c:pt idx="663">
                  <c:v>165.58</c:v>
                </c:pt>
                <c:pt idx="664">
                  <c:v>164.81700000000001</c:v>
                </c:pt>
                <c:pt idx="665">
                  <c:v>163.87300000000002</c:v>
                </c:pt>
                <c:pt idx="666">
                  <c:v>163.54499999999999</c:v>
                </c:pt>
                <c:pt idx="667">
                  <c:v>162.98100000000017</c:v>
                </c:pt>
                <c:pt idx="668">
                  <c:v>162.304</c:v>
                </c:pt>
                <c:pt idx="669">
                  <c:v>162.07300000000001</c:v>
                </c:pt>
                <c:pt idx="670">
                  <c:v>161.77099999999999</c:v>
                </c:pt>
                <c:pt idx="671">
                  <c:v>161.66300000000001</c:v>
                </c:pt>
                <c:pt idx="672">
                  <c:v>161.51499999999999</c:v>
                </c:pt>
                <c:pt idx="673">
                  <c:v>161.262</c:v>
                </c:pt>
                <c:pt idx="674">
                  <c:v>160.96800000000007</c:v>
                </c:pt>
                <c:pt idx="675">
                  <c:v>160.869</c:v>
                </c:pt>
                <c:pt idx="676">
                  <c:v>160.74299999999999</c:v>
                </c:pt>
                <c:pt idx="677">
                  <c:v>160.56399999999999</c:v>
                </c:pt>
                <c:pt idx="678">
                  <c:v>160.524</c:v>
                </c:pt>
                <c:pt idx="679">
                  <c:v>160.48700000000017</c:v>
                </c:pt>
                <c:pt idx="680">
                  <c:v>160.43</c:v>
                </c:pt>
                <c:pt idx="681">
                  <c:v>160.36600000000001</c:v>
                </c:pt>
                <c:pt idx="682">
                  <c:v>160.35300000000001</c:v>
                </c:pt>
                <c:pt idx="683">
                  <c:v>160.34300000000002</c:v>
                </c:pt>
                <c:pt idx="684">
                  <c:v>160.333</c:v>
                </c:pt>
                <c:pt idx="685">
                  <c:v>160.33500000000001</c:v>
                </c:pt>
                <c:pt idx="686">
                  <c:v>160.37700000000001</c:v>
                </c:pt>
                <c:pt idx="687">
                  <c:v>160.39000000000001</c:v>
                </c:pt>
                <c:pt idx="688">
                  <c:v>160.405</c:v>
                </c:pt>
                <c:pt idx="689">
                  <c:v>160.44200000000001</c:v>
                </c:pt>
                <c:pt idx="690">
                  <c:v>160.51399999999998</c:v>
                </c:pt>
                <c:pt idx="691">
                  <c:v>160.54300000000001</c:v>
                </c:pt>
                <c:pt idx="692">
                  <c:v>160.59100000000001</c:v>
                </c:pt>
                <c:pt idx="693">
                  <c:v>160.672</c:v>
                </c:pt>
                <c:pt idx="694">
                  <c:v>160.70299999999997</c:v>
                </c:pt>
                <c:pt idx="695">
                  <c:v>160.76999999999998</c:v>
                </c:pt>
                <c:pt idx="696">
                  <c:v>160.91800000000001</c:v>
                </c:pt>
                <c:pt idx="697">
                  <c:v>160.976</c:v>
                </c:pt>
                <c:pt idx="698">
                  <c:v>161.06700000000001</c:v>
                </c:pt>
                <c:pt idx="699">
                  <c:v>161.59</c:v>
                </c:pt>
                <c:pt idx="700">
                  <c:v>162.667</c:v>
                </c:pt>
                <c:pt idx="701">
                  <c:v>166.929</c:v>
                </c:pt>
                <c:pt idx="702">
                  <c:v>173.73</c:v>
                </c:pt>
                <c:pt idx="703">
                  <c:v>180.965</c:v>
                </c:pt>
                <c:pt idx="704">
                  <c:v>182.291</c:v>
                </c:pt>
                <c:pt idx="705">
                  <c:v>182.83700000000007</c:v>
                </c:pt>
                <c:pt idx="706">
                  <c:v>182.12</c:v>
                </c:pt>
                <c:pt idx="707">
                  <c:v>180.59100000000001</c:v>
                </c:pt>
                <c:pt idx="708">
                  <c:v>178.732</c:v>
                </c:pt>
                <c:pt idx="709">
                  <c:v>178.09100000000001</c:v>
                </c:pt>
                <c:pt idx="710">
                  <c:v>177.24199999999999</c:v>
                </c:pt>
                <c:pt idx="711">
                  <c:v>176.93900000000002</c:v>
                </c:pt>
                <c:pt idx="712">
                  <c:v>176.51599999999999</c:v>
                </c:pt>
                <c:pt idx="713">
                  <c:v>175.78100000000001</c:v>
                </c:pt>
                <c:pt idx="714">
                  <c:v>174.88500000000016</c:v>
                </c:pt>
                <c:pt idx="715">
                  <c:v>174.577</c:v>
                </c:pt>
                <c:pt idx="716">
                  <c:v>174.16800000000001</c:v>
                </c:pt>
                <c:pt idx="717">
                  <c:v>173.66</c:v>
                </c:pt>
                <c:pt idx="718">
                  <c:v>173.08600000000001</c:v>
                </c:pt>
                <c:pt idx="719">
                  <c:v>172.89400000000001</c:v>
                </c:pt>
                <c:pt idx="720">
                  <c:v>172.655</c:v>
                </c:pt>
                <c:pt idx="721">
                  <c:v>172.38300000000001</c:v>
                </c:pt>
                <c:pt idx="722">
                  <c:v>172.29300000000001</c:v>
                </c:pt>
                <c:pt idx="723">
                  <c:v>172.15200000000004</c:v>
                </c:pt>
                <c:pt idx="724">
                  <c:v>172.10499999999999</c:v>
                </c:pt>
                <c:pt idx="725">
                  <c:v>172.029</c:v>
                </c:pt>
                <c:pt idx="726">
                  <c:v>172.00399999999999</c:v>
                </c:pt>
                <c:pt idx="727">
                  <c:v>171.97</c:v>
                </c:pt>
                <c:pt idx="728">
                  <c:v>171.93200000000004</c:v>
                </c:pt>
                <c:pt idx="729">
                  <c:v>171.90600000000001</c:v>
                </c:pt>
                <c:pt idx="730">
                  <c:v>171.90600000000001</c:v>
                </c:pt>
                <c:pt idx="731">
                  <c:v>171.88300000000001</c:v>
                </c:pt>
                <c:pt idx="732">
                  <c:v>171.875</c:v>
                </c:pt>
                <c:pt idx="733">
                  <c:v>171.88000000000017</c:v>
                </c:pt>
                <c:pt idx="734">
                  <c:v>171.934</c:v>
                </c:pt>
                <c:pt idx="735">
                  <c:v>171.99600000000001</c:v>
                </c:pt>
                <c:pt idx="736">
                  <c:v>172.07599999999999</c:v>
                </c:pt>
                <c:pt idx="737">
                  <c:v>172.108</c:v>
                </c:pt>
                <c:pt idx="738">
                  <c:v>172.16200000000001</c:v>
                </c:pt>
                <c:pt idx="739">
                  <c:v>172.25200000000001</c:v>
                </c:pt>
                <c:pt idx="740">
                  <c:v>172.40700000000001</c:v>
                </c:pt>
                <c:pt idx="741">
                  <c:v>172.46800000000007</c:v>
                </c:pt>
                <c:pt idx="742">
                  <c:v>172.56399999999999</c:v>
                </c:pt>
                <c:pt idx="743">
                  <c:v>172.69499999999999</c:v>
                </c:pt>
                <c:pt idx="744">
                  <c:v>172.73099999999999</c:v>
                </c:pt>
                <c:pt idx="745">
                  <c:v>175.86700000000016</c:v>
                </c:pt>
                <c:pt idx="746">
                  <c:v>177.87200000000001</c:v>
                </c:pt>
                <c:pt idx="747">
                  <c:v>181.62200000000001</c:v>
                </c:pt>
                <c:pt idx="748">
                  <c:v>188.268</c:v>
                </c:pt>
                <c:pt idx="749">
                  <c:v>191.26499999999999</c:v>
                </c:pt>
                <c:pt idx="750">
                  <c:v>194.16</c:v>
                </c:pt>
                <c:pt idx="751">
                  <c:v>194.34700000000001</c:v>
                </c:pt>
                <c:pt idx="752">
                  <c:v>193.31399999999999</c:v>
                </c:pt>
                <c:pt idx="753">
                  <c:v>191.29300000000001</c:v>
                </c:pt>
                <c:pt idx="754">
                  <c:v>190.595</c:v>
                </c:pt>
                <c:pt idx="755">
                  <c:v>189.66800000000001</c:v>
                </c:pt>
                <c:pt idx="756">
                  <c:v>188.505</c:v>
                </c:pt>
                <c:pt idx="757">
                  <c:v>187.16300000000001</c:v>
                </c:pt>
                <c:pt idx="758">
                  <c:v>186.71099999999998</c:v>
                </c:pt>
                <c:pt idx="759">
                  <c:v>186.49800000000016</c:v>
                </c:pt>
                <c:pt idx="760">
                  <c:v>186.11399999999998</c:v>
                </c:pt>
                <c:pt idx="761">
                  <c:v>185.93300000000002</c:v>
                </c:pt>
                <c:pt idx="762">
                  <c:v>185.60900000000001</c:v>
                </c:pt>
                <c:pt idx="763">
                  <c:v>185.45700000000016</c:v>
                </c:pt>
                <c:pt idx="764">
                  <c:v>185.184</c:v>
                </c:pt>
                <c:pt idx="765">
                  <c:v>184.84</c:v>
                </c:pt>
                <c:pt idx="766">
                  <c:v>184.44300000000001</c:v>
                </c:pt>
                <c:pt idx="767">
                  <c:v>184.14399999999998</c:v>
                </c:pt>
                <c:pt idx="768">
                  <c:v>183.92600000000004</c:v>
                </c:pt>
                <c:pt idx="769">
                  <c:v>183.85500000000016</c:v>
                </c:pt>
                <c:pt idx="770">
                  <c:v>183.74899999999997</c:v>
                </c:pt>
                <c:pt idx="771">
                  <c:v>183.65700000000001</c:v>
                </c:pt>
                <c:pt idx="772">
                  <c:v>183.631</c:v>
                </c:pt>
                <c:pt idx="773">
                  <c:v>183.60900000000001</c:v>
                </c:pt>
                <c:pt idx="774">
                  <c:v>183.60499999999999</c:v>
                </c:pt>
                <c:pt idx="775">
                  <c:v>183.62</c:v>
                </c:pt>
                <c:pt idx="776">
                  <c:v>183.62900000000002</c:v>
                </c:pt>
                <c:pt idx="777">
                  <c:v>183.65800000000004</c:v>
                </c:pt>
                <c:pt idx="778">
                  <c:v>183.67499999999998</c:v>
                </c:pt>
                <c:pt idx="779">
                  <c:v>183.71899999999999</c:v>
                </c:pt>
                <c:pt idx="780">
                  <c:v>183.804</c:v>
                </c:pt>
                <c:pt idx="781">
                  <c:v>183.83800000000016</c:v>
                </c:pt>
                <c:pt idx="782">
                  <c:v>183.916</c:v>
                </c:pt>
                <c:pt idx="783">
                  <c:v>184.04900000000001</c:v>
                </c:pt>
                <c:pt idx="784">
                  <c:v>184.197</c:v>
                </c:pt>
                <c:pt idx="785">
                  <c:v>184.3580000000002</c:v>
                </c:pt>
                <c:pt idx="786">
                  <c:v>184.42000000000004</c:v>
                </c:pt>
                <c:pt idx="787">
                  <c:v>184.55100000000004</c:v>
                </c:pt>
                <c:pt idx="788">
                  <c:v>184.601</c:v>
                </c:pt>
                <c:pt idx="789">
                  <c:v>184.68600000000001</c:v>
                </c:pt>
                <c:pt idx="790">
                  <c:v>184.71299999999999</c:v>
                </c:pt>
                <c:pt idx="791">
                  <c:v>185.298</c:v>
                </c:pt>
                <c:pt idx="792">
                  <c:v>189.82700000000017</c:v>
                </c:pt>
                <c:pt idx="793">
                  <c:v>197.66900000000001</c:v>
                </c:pt>
                <c:pt idx="794">
                  <c:v>200.44300000000001</c:v>
                </c:pt>
                <c:pt idx="795">
                  <c:v>204.73099999999999</c:v>
                </c:pt>
                <c:pt idx="796">
                  <c:v>203.40800000000004</c:v>
                </c:pt>
                <c:pt idx="797">
                  <c:v>202.48000000000016</c:v>
                </c:pt>
                <c:pt idx="798">
                  <c:v>200.916</c:v>
                </c:pt>
                <c:pt idx="799">
                  <c:v>199.15200000000004</c:v>
                </c:pt>
                <c:pt idx="800">
                  <c:v>198.565</c:v>
                </c:pt>
                <c:pt idx="801">
                  <c:v>198.28800000000001</c:v>
                </c:pt>
                <c:pt idx="802">
                  <c:v>197.798</c:v>
                </c:pt>
                <c:pt idx="803">
                  <c:v>197.56800000000001</c:v>
                </c:pt>
                <c:pt idx="804">
                  <c:v>197.161</c:v>
                </c:pt>
                <c:pt idx="805">
                  <c:v>196.65200000000004</c:v>
                </c:pt>
                <c:pt idx="806">
                  <c:v>196.07499999999999</c:v>
                </c:pt>
                <c:pt idx="807">
                  <c:v>195.64599999999999</c:v>
                </c:pt>
                <c:pt idx="808">
                  <c:v>195.33600000000001</c:v>
                </c:pt>
                <c:pt idx="809">
                  <c:v>195.23499999999999</c:v>
                </c:pt>
                <c:pt idx="810">
                  <c:v>195.08600000000001</c:v>
                </c:pt>
                <c:pt idx="811">
                  <c:v>194.95500000000001</c:v>
                </c:pt>
                <c:pt idx="812">
                  <c:v>194.91800000000001</c:v>
                </c:pt>
                <c:pt idx="813">
                  <c:v>194.88400000000001</c:v>
                </c:pt>
                <c:pt idx="814">
                  <c:v>194.876</c:v>
                </c:pt>
                <c:pt idx="815">
                  <c:v>194.89200000000017</c:v>
                </c:pt>
                <c:pt idx="816">
                  <c:v>194.90100000000001</c:v>
                </c:pt>
                <c:pt idx="817">
                  <c:v>194.935</c:v>
                </c:pt>
                <c:pt idx="818">
                  <c:v>195.01300000000001</c:v>
                </c:pt>
                <c:pt idx="819">
                  <c:v>195.04599999999999</c:v>
                </c:pt>
                <c:pt idx="820">
                  <c:v>195.102</c:v>
                </c:pt>
                <c:pt idx="821">
                  <c:v>195.20099999999999</c:v>
                </c:pt>
                <c:pt idx="822">
                  <c:v>195.23999999999998</c:v>
                </c:pt>
                <c:pt idx="823">
                  <c:v>195.32400000000001</c:v>
                </c:pt>
                <c:pt idx="824">
                  <c:v>195.464</c:v>
                </c:pt>
                <c:pt idx="825">
                  <c:v>195.53700000000001</c:v>
                </c:pt>
                <c:pt idx="826">
                  <c:v>195.57399999999998</c:v>
                </c:pt>
                <c:pt idx="827">
                  <c:v>195.65100000000001</c:v>
                </c:pt>
                <c:pt idx="828">
                  <c:v>195.69</c:v>
                </c:pt>
                <c:pt idx="829">
                  <c:v>195.77099999999999</c:v>
                </c:pt>
                <c:pt idx="830">
                  <c:v>195.89700000000016</c:v>
                </c:pt>
                <c:pt idx="831">
                  <c:v>196.096</c:v>
                </c:pt>
                <c:pt idx="832">
                  <c:v>196.172</c:v>
                </c:pt>
                <c:pt idx="833">
                  <c:v>196.28900000000002</c:v>
                </c:pt>
                <c:pt idx="834">
                  <c:v>196.47</c:v>
                </c:pt>
                <c:pt idx="835">
                  <c:v>196.56100000000001</c:v>
                </c:pt>
                <c:pt idx="836">
                  <c:v>196.65900000000002</c:v>
                </c:pt>
                <c:pt idx="837">
                  <c:v>201.78100000000001</c:v>
                </c:pt>
                <c:pt idx="838">
                  <c:v>211.88000000000017</c:v>
                </c:pt>
                <c:pt idx="839">
                  <c:v>214.26</c:v>
                </c:pt>
                <c:pt idx="840">
                  <c:v>216.35700000000017</c:v>
                </c:pt>
                <c:pt idx="841">
                  <c:v>218.172</c:v>
                </c:pt>
                <c:pt idx="842">
                  <c:v>215.61799999999999</c:v>
                </c:pt>
                <c:pt idx="843">
                  <c:v>213.62800000000001</c:v>
                </c:pt>
                <c:pt idx="844">
                  <c:v>212.09399999999999</c:v>
                </c:pt>
                <c:pt idx="845">
                  <c:v>211.42700000000016</c:v>
                </c:pt>
                <c:pt idx="846">
                  <c:v>210.40800000000004</c:v>
                </c:pt>
                <c:pt idx="847">
                  <c:v>210.06700000000001</c:v>
                </c:pt>
                <c:pt idx="848">
                  <c:v>209.518</c:v>
                </c:pt>
                <c:pt idx="849">
                  <c:v>208.92800000000017</c:v>
                </c:pt>
                <c:pt idx="850">
                  <c:v>208.73599999999999</c:v>
                </c:pt>
                <c:pt idx="851">
                  <c:v>208.45100000000016</c:v>
                </c:pt>
                <c:pt idx="852">
                  <c:v>208.33</c:v>
                </c:pt>
                <c:pt idx="853">
                  <c:v>208.16</c:v>
                </c:pt>
                <c:pt idx="854">
                  <c:v>208.10599999999999</c:v>
                </c:pt>
                <c:pt idx="855">
                  <c:v>208.03100000000001</c:v>
                </c:pt>
                <c:pt idx="856">
                  <c:v>207.977</c:v>
                </c:pt>
                <c:pt idx="857">
                  <c:v>207.999</c:v>
                </c:pt>
                <c:pt idx="858">
                  <c:v>208.02</c:v>
                </c:pt>
                <c:pt idx="859">
                  <c:v>208.10399999999998</c:v>
                </c:pt>
                <c:pt idx="860">
                  <c:v>208.14099999999999</c:v>
                </c:pt>
                <c:pt idx="861">
                  <c:v>208.232</c:v>
                </c:pt>
                <c:pt idx="862">
                  <c:v>208.26900000000001</c:v>
                </c:pt>
                <c:pt idx="863">
                  <c:v>208.3520000000002</c:v>
                </c:pt>
                <c:pt idx="864">
                  <c:v>208.49200000000016</c:v>
                </c:pt>
                <c:pt idx="865">
                  <c:v>208.566</c:v>
                </c:pt>
                <c:pt idx="866">
                  <c:v>208.72800000000001</c:v>
                </c:pt>
                <c:pt idx="867">
                  <c:v>208.79</c:v>
                </c:pt>
                <c:pt idx="868">
                  <c:v>208.92100000000016</c:v>
                </c:pt>
                <c:pt idx="869">
                  <c:v>209.13</c:v>
                </c:pt>
                <c:pt idx="870">
                  <c:v>209.20999999999998</c:v>
                </c:pt>
                <c:pt idx="871">
                  <c:v>209.375</c:v>
                </c:pt>
                <c:pt idx="872">
                  <c:v>209.63499999999999</c:v>
                </c:pt>
                <c:pt idx="873">
                  <c:v>209.73499999999999</c:v>
                </c:pt>
                <c:pt idx="874">
                  <c:v>209.93900000000002</c:v>
                </c:pt>
                <c:pt idx="875">
                  <c:v>210.23499999999999</c:v>
                </c:pt>
                <c:pt idx="876">
                  <c:v>212.637</c:v>
                </c:pt>
                <c:pt idx="877">
                  <c:v>219.92400000000001</c:v>
                </c:pt>
                <c:pt idx="878">
                  <c:v>223.375</c:v>
                </c:pt>
                <c:pt idx="879">
                  <c:v>227.625</c:v>
                </c:pt>
                <c:pt idx="880">
                  <c:v>229.38200000000023</c:v>
                </c:pt>
                <c:pt idx="881">
                  <c:v>227.02200000000016</c:v>
                </c:pt>
                <c:pt idx="882">
                  <c:v>225.24499999999998</c:v>
                </c:pt>
                <c:pt idx="883">
                  <c:v>224.65200000000004</c:v>
                </c:pt>
                <c:pt idx="884">
                  <c:v>223.70599999999999</c:v>
                </c:pt>
                <c:pt idx="885">
                  <c:v>222.69399999999999</c:v>
                </c:pt>
                <c:pt idx="886">
                  <c:v>222.36600000000001</c:v>
                </c:pt>
                <c:pt idx="887">
                  <c:v>221.87200000000001</c:v>
                </c:pt>
                <c:pt idx="888">
                  <c:v>221.40200000000004</c:v>
                </c:pt>
                <c:pt idx="889">
                  <c:v>221.3</c:v>
                </c:pt>
                <c:pt idx="890">
                  <c:v>221.21299999999999</c:v>
                </c:pt>
                <c:pt idx="891">
                  <c:v>221.10900000000001</c:v>
                </c:pt>
                <c:pt idx="892">
                  <c:v>221.06399999999999</c:v>
                </c:pt>
                <c:pt idx="893">
                  <c:v>220.99800000000016</c:v>
                </c:pt>
                <c:pt idx="894">
                  <c:v>220.97</c:v>
                </c:pt>
                <c:pt idx="895">
                  <c:v>220.934</c:v>
                </c:pt>
                <c:pt idx="896">
                  <c:v>220.92100000000016</c:v>
                </c:pt>
                <c:pt idx="897">
                  <c:v>220.91</c:v>
                </c:pt>
                <c:pt idx="898">
                  <c:v>220.90900000000002</c:v>
                </c:pt>
                <c:pt idx="899">
                  <c:v>220.92000000000004</c:v>
                </c:pt>
                <c:pt idx="900">
                  <c:v>220.92800000000017</c:v>
                </c:pt>
                <c:pt idx="901">
                  <c:v>220.95700000000016</c:v>
                </c:pt>
                <c:pt idx="902">
                  <c:v>221.023</c:v>
                </c:pt>
                <c:pt idx="903">
                  <c:v>221.16200000000001</c:v>
                </c:pt>
                <c:pt idx="904">
                  <c:v>221.33200000000016</c:v>
                </c:pt>
                <c:pt idx="905">
                  <c:v>221.529</c:v>
                </c:pt>
                <c:pt idx="906">
                  <c:v>221.60599999999999</c:v>
                </c:pt>
                <c:pt idx="907">
                  <c:v>221.77199999999999</c:v>
                </c:pt>
                <c:pt idx="908">
                  <c:v>222.04300000000001</c:v>
                </c:pt>
                <c:pt idx="909">
                  <c:v>222.14699999999999</c:v>
                </c:pt>
                <c:pt idx="910">
                  <c:v>222.309</c:v>
                </c:pt>
                <c:pt idx="911">
                  <c:v>222.56300000000002</c:v>
                </c:pt>
                <c:pt idx="912">
                  <c:v>222.66</c:v>
                </c:pt>
                <c:pt idx="913">
                  <c:v>222.8580000000002</c:v>
                </c:pt>
                <c:pt idx="914">
                  <c:v>223.166</c:v>
                </c:pt>
                <c:pt idx="915">
                  <c:v>223.483</c:v>
                </c:pt>
                <c:pt idx="916">
                  <c:v>223.80700000000004</c:v>
                </c:pt>
                <c:pt idx="917">
                  <c:v>223.971</c:v>
                </c:pt>
                <c:pt idx="918">
                  <c:v>224.18900000000002</c:v>
                </c:pt>
                <c:pt idx="919">
                  <c:v>224.77199999999999</c:v>
                </c:pt>
                <c:pt idx="920">
                  <c:v>230.37200000000001</c:v>
                </c:pt>
                <c:pt idx="921">
                  <c:v>238.27599999999998</c:v>
                </c:pt>
                <c:pt idx="922">
                  <c:v>240.91800000000001</c:v>
                </c:pt>
                <c:pt idx="923">
                  <c:v>243.33200000000016</c:v>
                </c:pt>
                <c:pt idx="924">
                  <c:v>240.43200000000004</c:v>
                </c:pt>
                <c:pt idx="925">
                  <c:v>238.834</c:v>
                </c:pt>
                <c:pt idx="926">
                  <c:v>237.67099999999999</c:v>
                </c:pt>
                <c:pt idx="927">
                  <c:v>236.59399999999999</c:v>
                </c:pt>
                <c:pt idx="928">
                  <c:v>236.36200000000017</c:v>
                </c:pt>
                <c:pt idx="929">
                  <c:v>236.16300000000001</c:v>
                </c:pt>
                <c:pt idx="930">
                  <c:v>235.874</c:v>
                </c:pt>
                <c:pt idx="931">
                  <c:v>235.62300000000002</c:v>
                </c:pt>
                <c:pt idx="932">
                  <c:v>235.51499999999999</c:v>
                </c:pt>
                <c:pt idx="933">
                  <c:v>235.51499999999999</c:v>
                </c:pt>
                <c:pt idx="934">
                  <c:v>235.48100000000017</c:v>
                </c:pt>
                <c:pt idx="935">
                  <c:v>235.464</c:v>
                </c:pt>
                <c:pt idx="936">
                  <c:v>235.464</c:v>
                </c:pt>
                <c:pt idx="937">
                  <c:v>235.51499999999999</c:v>
                </c:pt>
                <c:pt idx="938">
                  <c:v>235.54</c:v>
                </c:pt>
                <c:pt idx="939">
                  <c:v>235.61399999999998</c:v>
                </c:pt>
                <c:pt idx="940">
                  <c:v>235.76499999999999</c:v>
                </c:pt>
                <c:pt idx="941">
                  <c:v>235.82700000000017</c:v>
                </c:pt>
                <c:pt idx="942">
                  <c:v>235.93</c:v>
                </c:pt>
                <c:pt idx="943">
                  <c:v>236.16800000000001</c:v>
                </c:pt>
                <c:pt idx="944">
                  <c:v>236.262</c:v>
                </c:pt>
                <c:pt idx="945">
                  <c:v>236.46300000000002</c:v>
                </c:pt>
                <c:pt idx="946">
                  <c:v>236.791</c:v>
                </c:pt>
                <c:pt idx="947">
                  <c:v>236.96</c:v>
                </c:pt>
                <c:pt idx="948">
                  <c:v>237.31800000000001</c:v>
                </c:pt>
                <c:pt idx="949">
                  <c:v>237.691</c:v>
                </c:pt>
                <c:pt idx="950">
                  <c:v>237.785</c:v>
                </c:pt>
                <c:pt idx="951">
                  <c:v>237.977</c:v>
                </c:pt>
                <c:pt idx="952">
                  <c:v>238.27099999999999</c:v>
                </c:pt>
                <c:pt idx="953">
                  <c:v>238.726</c:v>
                </c:pt>
                <c:pt idx="954">
                  <c:v>238.89800000000017</c:v>
                </c:pt>
                <c:pt idx="955">
                  <c:v>238.98400000000001</c:v>
                </c:pt>
                <c:pt idx="956">
                  <c:v>239.11499999999998</c:v>
                </c:pt>
                <c:pt idx="957">
                  <c:v>239.37900000000002</c:v>
                </c:pt>
                <c:pt idx="958">
                  <c:v>239.78700000000001</c:v>
                </c:pt>
                <c:pt idx="959">
                  <c:v>240.10300000000001</c:v>
                </c:pt>
                <c:pt idx="960">
                  <c:v>246.57599999999999</c:v>
                </c:pt>
                <c:pt idx="961">
                  <c:v>249.48100000000017</c:v>
                </c:pt>
                <c:pt idx="962">
                  <c:v>254.49200000000016</c:v>
                </c:pt>
                <c:pt idx="963">
                  <c:v>259.02599999999961</c:v>
                </c:pt>
                <c:pt idx="964">
                  <c:v>259.2</c:v>
                </c:pt>
                <c:pt idx="965">
                  <c:v>256.64000000000033</c:v>
                </c:pt>
                <c:pt idx="966">
                  <c:v>255.82700000000017</c:v>
                </c:pt>
                <c:pt idx="967">
                  <c:v>254.64399999999998</c:v>
                </c:pt>
                <c:pt idx="968">
                  <c:v>253.54499999999999</c:v>
                </c:pt>
                <c:pt idx="969">
                  <c:v>253.21299999999999</c:v>
                </c:pt>
                <c:pt idx="970">
                  <c:v>253.066</c:v>
                </c:pt>
                <c:pt idx="971">
                  <c:v>252.83500000000001</c:v>
                </c:pt>
                <c:pt idx="972">
                  <c:v>252.733</c:v>
                </c:pt>
                <c:pt idx="973">
                  <c:v>252.58100000000007</c:v>
                </c:pt>
                <c:pt idx="974">
                  <c:v>252.441</c:v>
                </c:pt>
                <c:pt idx="975">
                  <c:v>252.37800000000001</c:v>
                </c:pt>
                <c:pt idx="976">
                  <c:v>252.42600000000004</c:v>
                </c:pt>
                <c:pt idx="977">
                  <c:v>252.55500000000001</c:v>
                </c:pt>
                <c:pt idx="978">
                  <c:v>252.61399999999998</c:v>
                </c:pt>
                <c:pt idx="979">
                  <c:v>252.76499999999999</c:v>
                </c:pt>
                <c:pt idx="980">
                  <c:v>253.05</c:v>
                </c:pt>
                <c:pt idx="981">
                  <c:v>253.16300000000001</c:v>
                </c:pt>
                <c:pt idx="982">
                  <c:v>253.34800000000001</c:v>
                </c:pt>
                <c:pt idx="983">
                  <c:v>253.65</c:v>
                </c:pt>
                <c:pt idx="984">
                  <c:v>253.767</c:v>
                </c:pt>
                <c:pt idx="985">
                  <c:v>253.94800000000001</c:v>
                </c:pt>
                <c:pt idx="986">
                  <c:v>254.33200000000016</c:v>
                </c:pt>
                <c:pt idx="987">
                  <c:v>254.73399999999998</c:v>
                </c:pt>
                <c:pt idx="988">
                  <c:v>255.15200000000004</c:v>
                </c:pt>
                <c:pt idx="989">
                  <c:v>255.804</c:v>
                </c:pt>
                <c:pt idx="990">
                  <c:v>255.92800000000017</c:v>
                </c:pt>
                <c:pt idx="991">
                  <c:v>256.05200000000002</c:v>
                </c:pt>
                <c:pt idx="992">
                  <c:v>256.303</c:v>
                </c:pt>
                <c:pt idx="993">
                  <c:v>256.68700000000001</c:v>
                </c:pt>
                <c:pt idx="994">
                  <c:v>256.88</c:v>
                </c:pt>
                <c:pt idx="995">
                  <c:v>257.173</c:v>
                </c:pt>
                <c:pt idx="996">
                  <c:v>257.61900000000031</c:v>
                </c:pt>
                <c:pt idx="997">
                  <c:v>257.78699999999935</c:v>
                </c:pt>
                <c:pt idx="998">
                  <c:v>258.12700000000001</c:v>
                </c:pt>
                <c:pt idx="999">
                  <c:v>258.60500000000002</c:v>
                </c:pt>
                <c:pt idx="1000">
                  <c:v>258.76400000000001</c:v>
                </c:pt>
                <c:pt idx="1001">
                  <c:v>261.61099999999999</c:v>
                </c:pt>
                <c:pt idx="1002">
                  <c:v>269.262</c:v>
                </c:pt>
                <c:pt idx="1003">
                  <c:v>271.87599999999969</c:v>
                </c:pt>
                <c:pt idx="1004">
                  <c:v>275.55799999999999</c:v>
                </c:pt>
                <c:pt idx="1005">
                  <c:v>273.358</c:v>
                </c:pt>
                <c:pt idx="1006">
                  <c:v>272.392</c:v>
                </c:pt>
                <c:pt idx="1007">
                  <c:v>271.964</c:v>
                </c:pt>
                <c:pt idx="1008">
                  <c:v>271.30200000000002</c:v>
                </c:pt>
                <c:pt idx="1009">
                  <c:v>271.01400000000001</c:v>
                </c:pt>
                <c:pt idx="1010">
                  <c:v>270.58099999999968</c:v>
                </c:pt>
                <c:pt idx="1011">
                  <c:v>270.16699999999969</c:v>
                </c:pt>
                <c:pt idx="1012">
                  <c:v>269.90299999999968</c:v>
                </c:pt>
                <c:pt idx="1013">
                  <c:v>269.846</c:v>
                </c:pt>
                <c:pt idx="1014">
                  <c:v>269.83499999999964</c:v>
                </c:pt>
                <c:pt idx="1015">
                  <c:v>269.93799999999953</c:v>
                </c:pt>
                <c:pt idx="1016">
                  <c:v>270.26599999999968</c:v>
                </c:pt>
                <c:pt idx="1017">
                  <c:v>270.40799999999967</c:v>
                </c:pt>
                <c:pt idx="1018">
                  <c:v>270.65699999999993</c:v>
                </c:pt>
                <c:pt idx="1019">
                  <c:v>271.08599999999967</c:v>
                </c:pt>
                <c:pt idx="1020">
                  <c:v>271.25400000000002</c:v>
                </c:pt>
                <c:pt idx="1021">
                  <c:v>271.61099999999999</c:v>
                </c:pt>
                <c:pt idx="1022">
                  <c:v>272.18200000000002</c:v>
                </c:pt>
                <c:pt idx="1023">
                  <c:v>272.40099999999961</c:v>
                </c:pt>
                <c:pt idx="1024">
                  <c:v>272.85199999999969</c:v>
                </c:pt>
                <c:pt idx="1025">
                  <c:v>273.02299999999968</c:v>
                </c:pt>
                <c:pt idx="1026">
                  <c:v>273.37099999999964</c:v>
                </c:pt>
                <c:pt idx="1027">
                  <c:v>274.089</c:v>
                </c:pt>
                <c:pt idx="1028">
                  <c:v>274.36</c:v>
                </c:pt>
                <c:pt idx="1029">
                  <c:v>274.77199999999954</c:v>
                </c:pt>
                <c:pt idx="1030">
                  <c:v>275.40099999999961</c:v>
                </c:pt>
                <c:pt idx="1031">
                  <c:v>275.63799999999969</c:v>
                </c:pt>
                <c:pt idx="1032">
                  <c:v>276.11599999999999</c:v>
                </c:pt>
                <c:pt idx="1033">
                  <c:v>276.84300000000002</c:v>
                </c:pt>
                <c:pt idx="1034">
                  <c:v>277.11599999999999</c:v>
                </c:pt>
                <c:pt idx="1035">
                  <c:v>277.66800000000001</c:v>
                </c:pt>
                <c:pt idx="1036">
                  <c:v>277.875</c:v>
                </c:pt>
                <c:pt idx="1037">
                  <c:v>278.29199999999935</c:v>
                </c:pt>
                <c:pt idx="1038">
                  <c:v>278.44900000000001</c:v>
                </c:pt>
                <c:pt idx="1039">
                  <c:v>278.76299999999969</c:v>
                </c:pt>
                <c:pt idx="1040">
                  <c:v>279.39599999999967</c:v>
                </c:pt>
                <c:pt idx="1041">
                  <c:v>279.71299999999968</c:v>
                </c:pt>
                <c:pt idx="1042">
                  <c:v>280.35000000000002</c:v>
                </c:pt>
                <c:pt idx="1043">
                  <c:v>281.22199999999935</c:v>
                </c:pt>
                <c:pt idx="1044">
                  <c:v>281.64499999999998</c:v>
                </c:pt>
                <c:pt idx="1045">
                  <c:v>282.05900000000008</c:v>
                </c:pt>
                <c:pt idx="1046">
                  <c:v>284.27199999999954</c:v>
                </c:pt>
                <c:pt idx="1047">
                  <c:v>285.66699999999969</c:v>
                </c:pt>
                <c:pt idx="1048">
                  <c:v>287.97699999999935</c:v>
                </c:pt>
                <c:pt idx="1049">
                  <c:v>291.04899999999969</c:v>
                </c:pt>
                <c:pt idx="1050">
                  <c:v>295.23499999999967</c:v>
                </c:pt>
                <c:pt idx="1051">
                  <c:v>295.68200000000002</c:v>
                </c:pt>
              </c:numCache>
            </c:numRef>
          </c:yVal>
          <c:smooth val="1"/>
        </c:ser>
        <c:ser>
          <c:idx val="5"/>
          <c:order val="5"/>
          <c:tx>
            <c:strRef>
              <c:f>Sheet1!$Q$1</c:f>
              <c:strCache>
                <c:ptCount val="1"/>
                <c:pt idx="0">
                  <c:v>S 1000kg</c:v>
                </c:pt>
              </c:strCache>
            </c:strRef>
          </c:tx>
          <c:spPr>
            <a:ln w="22225">
              <a:solidFill>
                <a:prstClr val="black"/>
              </a:solidFill>
              <a:prstDash val="sysDot"/>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Q$2:$Q$1049</c:f>
              <c:numCache>
                <c:formatCode>General</c:formatCode>
                <c:ptCount val="1048"/>
                <c:pt idx="0">
                  <c:v>20</c:v>
                </c:pt>
                <c:pt idx="1">
                  <c:v>20</c:v>
                </c:pt>
                <c:pt idx="2">
                  <c:v>20</c:v>
                </c:pt>
                <c:pt idx="3">
                  <c:v>20</c:v>
                </c:pt>
                <c:pt idx="4">
                  <c:v>20</c:v>
                </c:pt>
                <c:pt idx="5">
                  <c:v>20</c:v>
                </c:pt>
                <c:pt idx="6">
                  <c:v>20</c:v>
                </c:pt>
                <c:pt idx="7">
                  <c:v>20</c:v>
                </c:pt>
                <c:pt idx="8">
                  <c:v>23.2577</c:v>
                </c:pt>
                <c:pt idx="9">
                  <c:v>24.9038</c:v>
                </c:pt>
                <c:pt idx="10">
                  <c:v>27.038699999999974</c:v>
                </c:pt>
                <c:pt idx="11">
                  <c:v>30.417000000000005</c:v>
                </c:pt>
                <c:pt idx="12">
                  <c:v>35.053400000000003</c:v>
                </c:pt>
                <c:pt idx="13">
                  <c:v>40.226200000000013</c:v>
                </c:pt>
                <c:pt idx="14">
                  <c:v>41.471000000000004</c:v>
                </c:pt>
                <c:pt idx="15">
                  <c:v>41.179700000000011</c:v>
                </c:pt>
                <c:pt idx="16">
                  <c:v>40.891800000000003</c:v>
                </c:pt>
                <c:pt idx="17">
                  <c:v>40.145000000000003</c:v>
                </c:pt>
                <c:pt idx="18">
                  <c:v>39.103900000000003</c:v>
                </c:pt>
                <c:pt idx="19">
                  <c:v>37.703700000000012</c:v>
                </c:pt>
                <c:pt idx="20">
                  <c:v>37.200700000000012</c:v>
                </c:pt>
                <c:pt idx="21">
                  <c:v>36.492100000000043</c:v>
                </c:pt>
                <c:pt idx="22">
                  <c:v>35.523200000000003</c:v>
                </c:pt>
                <c:pt idx="23">
                  <c:v>35.172900000000013</c:v>
                </c:pt>
                <c:pt idx="24">
                  <c:v>34.674600000000005</c:v>
                </c:pt>
                <c:pt idx="25">
                  <c:v>33.983699999999999</c:v>
                </c:pt>
                <c:pt idx="26">
                  <c:v>33.060500000000012</c:v>
                </c:pt>
                <c:pt idx="27">
                  <c:v>32.238600000000012</c:v>
                </c:pt>
                <c:pt idx="28">
                  <c:v>32.039500000000011</c:v>
                </c:pt>
                <c:pt idx="29">
                  <c:v>31.753900000000005</c:v>
                </c:pt>
                <c:pt idx="30">
                  <c:v>31.353200000000001</c:v>
                </c:pt>
                <c:pt idx="31">
                  <c:v>30.808499999999974</c:v>
                </c:pt>
                <c:pt idx="32">
                  <c:v>30.549800000000001</c:v>
                </c:pt>
                <c:pt idx="33">
                  <c:v>30.4238</c:v>
                </c:pt>
                <c:pt idx="34">
                  <c:v>30.241900000000001</c:v>
                </c:pt>
                <c:pt idx="35">
                  <c:v>29.984000000000002</c:v>
                </c:pt>
                <c:pt idx="36">
                  <c:v>29.6281</c:v>
                </c:pt>
                <c:pt idx="37">
                  <c:v>29.156199999999988</c:v>
                </c:pt>
                <c:pt idx="38">
                  <c:v>28.987999999999989</c:v>
                </c:pt>
                <c:pt idx="39">
                  <c:v>28.6815</c:v>
                </c:pt>
                <c:pt idx="40">
                  <c:v>28.570900000000005</c:v>
                </c:pt>
                <c:pt idx="41">
                  <c:v>28.41379999999997</c:v>
                </c:pt>
                <c:pt idx="42">
                  <c:v>28.196200000000001</c:v>
                </c:pt>
                <c:pt idx="43">
                  <c:v>27.90619999999997</c:v>
                </c:pt>
                <c:pt idx="44">
                  <c:v>27.836200000000005</c:v>
                </c:pt>
                <c:pt idx="45">
                  <c:v>27.768299999999975</c:v>
                </c:pt>
                <c:pt idx="46">
                  <c:v>27.671199999999999</c:v>
                </c:pt>
                <c:pt idx="47">
                  <c:v>27.5351</c:v>
                </c:pt>
                <c:pt idx="48">
                  <c:v>27.3507</c:v>
                </c:pt>
                <c:pt idx="49">
                  <c:v>27.263599999999968</c:v>
                </c:pt>
                <c:pt idx="50">
                  <c:v>27.106100000000001</c:v>
                </c:pt>
                <c:pt idx="51">
                  <c:v>27.049699999999973</c:v>
                </c:pt>
                <c:pt idx="52">
                  <c:v>26.969899999999978</c:v>
                </c:pt>
                <c:pt idx="53">
                  <c:v>26.86039999999997</c:v>
                </c:pt>
                <c:pt idx="54">
                  <c:v>26.716899999999999</c:v>
                </c:pt>
                <c:pt idx="55">
                  <c:v>26.663599999999974</c:v>
                </c:pt>
                <c:pt idx="56">
                  <c:v>27.632800000000021</c:v>
                </c:pt>
                <c:pt idx="57">
                  <c:v>28.714500000000001</c:v>
                </c:pt>
                <c:pt idx="58">
                  <c:v>31.839200000000005</c:v>
                </c:pt>
                <c:pt idx="59">
                  <c:v>36.842100000000002</c:v>
                </c:pt>
                <c:pt idx="60">
                  <c:v>43.009</c:v>
                </c:pt>
                <c:pt idx="61">
                  <c:v>44.410600000000002</c:v>
                </c:pt>
                <c:pt idx="62">
                  <c:v>45.6496</c:v>
                </c:pt>
                <c:pt idx="63">
                  <c:v>46.756</c:v>
                </c:pt>
                <c:pt idx="64">
                  <c:v>45.481400000000001</c:v>
                </c:pt>
                <c:pt idx="65">
                  <c:v>44.968900000000012</c:v>
                </c:pt>
                <c:pt idx="66">
                  <c:v>44.238200000000013</c:v>
                </c:pt>
                <c:pt idx="67">
                  <c:v>43.224300000000042</c:v>
                </c:pt>
                <c:pt idx="68">
                  <c:v>41.868000000000002</c:v>
                </c:pt>
                <c:pt idx="69">
                  <c:v>41.381899999999995</c:v>
                </c:pt>
                <c:pt idx="70">
                  <c:v>40.490600000000001</c:v>
                </c:pt>
                <c:pt idx="71">
                  <c:v>39.313999999999993</c:v>
                </c:pt>
                <c:pt idx="72">
                  <c:v>38.763800000000003</c:v>
                </c:pt>
                <c:pt idx="73">
                  <c:v>38.562700000000042</c:v>
                </c:pt>
                <c:pt idx="74">
                  <c:v>38.18</c:v>
                </c:pt>
                <c:pt idx="75">
                  <c:v>37.646900000000002</c:v>
                </c:pt>
                <c:pt idx="76">
                  <c:v>36.929600000000001</c:v>
                </c:pt>
                <c:pt idx="77">
                  <c:v>36.590800000000002</c:v>
                </c:pt>
                <c:pt idx="78">
                  <c:v>35.982900000000001</c:v>
                </c:pt>
                <c:pt idx="79">
                  <c:v>35.764700000000012</c:v>
                </c:pt>
                <c:pt idx="80">
                  <c:v>35.3628</c:v>
                </c:pt>
                <c:pt idx="81">
                  <c:v>34.829100000000011</c:v>
                </c:pt>
                <c:pt idx="82">
                  <c:v>34.638700000000043</c:v>
                </c:pt>
                <c:pt idx="83">
                  <c:v>34.291400000000003</c:v>
                </c:pt>
                <c:pt idx="84">
                  <c:v>34.166000000000011</c:v>
                </c:pt>
                <c:pt idx="85">
                  <c:v>33.987699999999997</c:v>
                </c:pt>
                <c:pt idx="86">
                  <c:v>33.740600000000001</c:v>
                </c:pt>
                <c:pt idx="87">
                  <c:v>33.410800000000002</c:v>
                </c:pt>
                <c:pt idx="88">
                  <c:v>33.293000000000013</c:v>
                </c:pt>
                <c:pt idx="89">
                  <c:v>33.077400000000004</c:v>
                </c:pt>
                <c:pt idx="90">
                  <c:v>32.793900000000043</c:v>
                </c:pt>
                <c:pt idx="91">
                  <c:v>32.693400000000011</c:v>
                </c:pt>
                <c:pt idx="92">
                  <c:v>32.511600000000001</c:v>
                </c:pt>
                <c:pt idx="93">
                  <c:v>32.446300000000001</c:v>
                </c:pt>
                <c:pt idx="94">
                  <c:v>32.353999999999999</c:v>
                </c:pt>
                <c:pt idx="95">
                  <c:v>32.227100000000043</c:v>
                </c:pt>
                <c:pt idx="96">
                  <c:v>32.059800000000003</c:v>
                </c:pt>
                <c:pt idx="97">
                  <c:v>32.000600000000006</c:v>
                </c:pt>
                <c:pt idx="98">
                  <c:v>31.8934</c:v>
                </c:pt>
                <c:pt idx="99">
                  <c:v>31.854900000000022</c:v>
                </c:pt>
                <c:pt idx="100">
                  <c:v>31.800599999999989</c:v>
                </c:pt>
                <c:pt idx="101">
                  <c:v>31.725199999999973</c:v>
                </c:pt>
                <c:pt idx="102">
                  <c:v>32.218500000000013</c:v>
                </c:pt>
                <c:pt idx="103">
                  <c:v>33.256800000000005</c:v>
                </c:pt>
                <c:pt idx="104">
                  <c:v>38.577400000000004</c:v>
                </c:pt>
                <c:pt idx="105">
                  <c:v>45.745700000000042</c:v>
                </c:pt>
                <c:pt idx="106">
                  <c:v>48.162400000000012</c:v>
                </c:pt>
                <c:pt idx="107">
                  <c:v>51.126100000000044</c:v>
                </c:pt>
                <c:pt idx="108">
                  <c:v>51.602200000000003</c:v>
                </c:pt>
                <c:pt idx="109">
                  <c:v>50.651299999999999</c:v>
                </c:pt>
                <c:pt idx="110">
                  <c:v>49.096800000000002</c:v>
                </c:pt>
                <c:pt idx="111">
                  <c:v>48.539000000000001</c:v>
                </c:pt>
                <c:pt idx="112">
                  <c:v>47.514400000000002</c:v>
                </c:pt>
                <c:pt idx="113">
                  <c:v>46.158300000000011</c:v>
                </c:pt>
                <c:pt idx="114">
                  <c:v>45.830600000000004</c:v>
                </c:pt>
                <c:pt idx="115">
                  <c:v>45.513400000000004</c:v>
                </c:pt>
                <c:pt idx="116">
                  <c:v>44.918700000000001</c:v>
                </c:pt>
                <c:pt idx="117">
                  <c:v>44.107700000000001</c:v>
                </c:pt>
                <c:pt idx="118">
                  <c:v>43.814799999999998</c:v>
                </c:pt>
                <c:pt idx="119">
                  <c:v>43.398800000000001</c:v>
                </c:pt>
                <c:pt idx="120">
                  <c:v>42.823500000000003</c:v>
                </c:pt>
                <c:pt idx="121">
                  <c:v>42.057499999999997</c:v>
                </c:pt>
                <c:pt idx="122">
                  <c:v>41.7836</c:v>
                </c:pt>
                <c:pt idx="123">
                  <c:v>41.2834</c:v>
                </c:pt>
                <c:pt idx="124">
                  <c:v>40.626900000000013</c:v>
                </c:pt>
                <c:pt idx="125">
                  <c:v>40.321100000000001</c:v>
                </c:pt>
                <c:pt idx="126">
                  <c:v>39.907000000000004</c:v>
                </c:pt>
                <c:pt idx="127">
                  <c:v>39.758000000000003</c:v>
                </c:pt>
                <c:pt idx="128">
                  <c:v>39.482300000000002</c:v>
                </c:pt>
                <c:pt idx="129">
                  <c:v>39.113500000000002</c:v>
                </c:pt>
                <c:pt idx="130">
                  <c:v>38.981699999999996</c:v>
                </c:pt>
                <c:pt idx="131">
                  <c:v>38.74</c:v>
                </c:pt>
                <c:pt idx="132">
                  <c:v>38.421600000000005</c:v>
                </c:pt>
                <c:pt idx="133">
                  <c:v>38.308600000000006</c:v>
                </c:pt>
                <c:pt idx="134">
                  <c:v>38.103900000000003</c:v>
                </c:pt>
                <c:pt idx="135">
                  <c:v>38.030300000000011</c:v>
                </c:pt>
                <c:pt idx="136">
                  <c:v>37.926000000000002</c:v>
                </c:pt>
                <c:pt idx="137">
                  <c:v>37.782600000000002</c:v>
                </c:pt>
                <c:pt idx="138">
                  <c:v>37.593300000000013</c:v>
                </c:pt>
                <c:pt idx="139">
                  <c:v>37.526200000000003</c:v>
                </c:pt>
                <c:pt idx="140">
                  <c:v>37.404499999999999</c:v>
                </c:pt>
                <c:pt idx="141">
                  <c:v>37.247</c:v>
                </c:pt>
                <c:pt idx="142">
                  <c:v>37.191800000000001</c:v>
                </c:pt>
                <c:pt idx="143">
                  <c:v>37.093400000000003</c:v>
                </c:pt>
                <c:pt idx="144">
                  <c:v>37.058400000000006</c:v>
                </c:pt>
                <c:pt idx="145">
                  <c:v>36.994600000000005</c:v>
                </c:pt>
                <c:pt idx="146">
                  <c:v>36.870800000000003</c:v>
                </c:pt>
                <c:pt idx="147">
                  <c:v>37.028300000000044</c:v>
                </c:pt>
                <c:pt idx="148">
                  <c:v>40.781500000000001</c:v>
                </c:pt>
                <c:pt idx="149">
                  <c:v>48.078500000000012</c:v>
                </c:pt>
                <c:pt idx="150">
                  <c:v>50.634800000000006</c:v>
                </c:pt>
                <c:pt idx="151">
                  <c:v>54.831499999999998</c:v>
                </c:pt>
                <c:pt idx="152">
                  <c:v>56.183100000000003</c:v>
                </c:pt>
                <c:pt idx="153">
                  <c:v>57.295100000000069</c:v>
                </c:pt>
                <c:pt idx="154">
                  <c:v>56.457799999999999</c:v>
                </c:pt>
                <c:pt idx="155">
                  <c:v>54.742900000000013</c:v>
                </c:pt>
                <c:pt idx="156">
                  <c:v>54.130100000000013</c:v>
                </c:pt>
                <c:pt idx="157">
                  <c:v>53.013600000000004</c:v>
                </c:pt>
                <c:pt idx="158">
                  <c:v>51.552700000000002</c:v>
                </c:pt>
                <c:pt idx="159">
                  <c:v>51.033900000000003</c:v>
                </c:pt>
                <c:pt idx="160">
                  <c:v>50.098900000000043</c:v>
                </c:pt>
                <c:pt idx="161">
                  <c:v>48.895200000000003</c:v>
                </c:pt>
                <c:pt idx="162">
                  <c:v>48.470800000000004</c:v>
                </c:pt>
                <c:pt idx="163">
                  <c:v>47.715500000000013</c:v>
                </c:pt>
                <c:pt idx="164">
                  <c:v>47.360300000000002</c:v>
                </c:pt>
                <c:pt idx="165">
                  <c:v>46.728400000000043</c:v>
                </c:pt>
                <c:pt idx="166">
                  <c:v>46.502400000000002</c:v>
                </c:pt>
                <c:pt idx="167">
                  <c:v>46.089000000000006</c:v>
                </c:pt>
                <c:pt idx="168">
                  <c:v>45.545500000000011</c:v>
                </c:pt>
                <c:pt idx="169">
                  <c:v>45.352499999999999</c:v>
                </c:pt>
                <c:pt idx="170">
                  <c:v>45.003300000000003</c:v>
                </c:pt>
                <c:pt idx="171">
                  <c:v>44.877699999999997</c:v>
                </c:pt>
                <c:pt idx="172">
                  <c:v>44.7</c:v>
                </c:pt>
                <c:pt idx="173">
                  <c:v>44.455600000000004</c:v>
                </c:pt>
                <c:pt idx="174">
                  <c:v>44.133200000000002</c:v>
                </c:pt>
                <c:pt idx="175">
                  <c:v>44.018700000000003</c:v>
                </c:pt>
                <c:pt idx="176">
                  <c:v>43.811099999999996</c:v>
                </c:pt>
                <c:pt idx="177">
                  <c:v>43.542300000000012</c:v>
                </c:pt>
                <c:pt idx="178">
                  <c:v>43.447800000000001</c:v>
                </c:pt>
                <c:pt idx="179">
                  <c:v>43.278900000000043</c:v>
                </c:pt>
                <c:pt idx="180">
                  <c:v>43.065600000000003</c:v>
                </c:pt>
                <c:pt idx="181">
                  <c:v>42.991500000000002</c:v>
                </c:pt>
                <c:pt idx="182">
                  <c:v>42.862000000000002</c:v>
                </c:pt>
                <c:pt idx="183">
                  <c:v>42.703800000000001</c:v>
                </c:pt>
                <c:pt idx="184">
                  <c:v>42.604300000000002</c:v>
                </c:pt>
                <c:pt idx="185">
                  <c:v>42.497500000000002</c:v>
                </c:pt>
                <c:pt idx="186">
                  <c:v>42.4786</c:v>
                </c:pt>
                <c:pt idx="187">
                  <c:v>45.813200000000002</c:v>
                </c:pt>
                <c:pt idx="188">
                  <c:v>47.622900000000044</c:v>
                </c:pt>
                <c:pt idx="189">
                  <c:v>50.766100000000044</c:v>
                </c:pt>
                <c:pt idx="190">
                  <c:v>55.197700000000012</c:v>
                </c:pt>
                <c:pt idx="191">
                  <c:v>60.426700000000011</c:v>
                </c:pt>
                <c:pt idx="192">
                  <c:v>62.011800000000001</c:v>
                </c:pt>
                <c:pt idx="193">
                  <c:v>62.078900000000012</c:v>
                </c:pt>
                <c:pt idx="194">
                  <c:v>59.660000000000011</c:v>
                </c:pt>
                <c:pt idx="195">
                  <c:v>59.084699999999998</c:v>
                </c:pt>
                <c:pt idx="196">
                  <c:v>58.536800000000007</c:v>
                </c:pt>
                <c:pt idx="197">
                  <c:v>57.772200000000012</c:v>
                </c:pt>
                <c:pt idx="198">
                  <c:v>56.441699999999997</c:v>
                </c:pt>
                <c:pt idx="199">
                  <c:v>55.969800000000006</c:v>
                </c:pt>
                <c:pt idx="200">
                  <c:v>55.121300000000012</c:v>
                </c:pt>
                <c:pt idx="201">
                  <c:v>54.032300000000042</c:v>
                </c:pt>
                <c:pt idx="202">
                  <c:v>53.649000000000001</c:v>
                </c:pt>
                <c:pt idx="203">
                  <c:v>53.463300000000011</c:v>
                </c:pt>
                <c:pt idx="204">
                  <c:v>53.114100000000001</c:v>
                </c:pt>
                <c:pt idx="205">
                  <c:v>52.635900000000042</c:v>
                </c:pt>
                <c:pt idx="206">
                  <c:v>52.408000000000001</c:v>
                </c:pt>
                <c:pt idx="207">
                  <c:v>52.089000000000006</c:v>
                </c:pt>
                <c:pt idx="208">
                  <c:v>51.657200000000003</c:v>
                </c:pt>
                <c:pt idx="209">
                  <c:v>51.501899999999999</c:v>
                </c:pt>
                <c:pt idx="210">
                  <c:v>51.282400000000003</c:v>
                </c:pt>
                <c:pt idx="211">
                  <c:v>50.980800000000002</c:v>
                </c:pt>
                <c:pt idx="212">
                  <c:v>50.5837</c:v>
                </c:pt>
                <c:pt idx="213">
                  <c:v>50.442600000000006</c:v>
                </c:pt>
                <c:pt idx="214">
                  <c:v>50.1873</c:v>
                </c:pt>
                <c:pt idx="215">
                  <c:v>49.857199999999999</c:v>
                </c:pt>
                <c:pt idx="216">
                  <c:v>49.741100000000003</c:v>
                </c:pt>
                <c:pt idx="217">
                  <c:v>49.534000000000006</c:v>
                </c:pt>
                <c:pt idx="218">
                  <c:v>49.272700000000043</c:v>
                </c:pt>
                <c:pt idx="219">
                  <c:v>49.181899999999999</c:v>
                </c:pt>
                <c:pt idx="220">
                  <c:v>49.138300000000044</c:v>
                </c:pt>
                <c:pt idx="221">
                  <c:v>49.056800000000003</c:v>
                </c:pt>
                <c:pt idx="222">
                  <c:v>48.946899999999999</c:v>
                </c:pt>
                <c:pt idx="223">
                  <c:v>48.895100000000042</c:v>
                </c:pt>
                <c:pt idx="224">
                  <c:v>48.823700000000002</c:v>
                </c:pt>
                <c:pt idx="225">
                  <c:v>48.729200000000013</c:v>
                </c:pt>
                <c:pt idx="226">
                  <c:v>48.612400000000001</c:v>
                </c:pt>
                <c:pt idx="227">
                  <c:v>48.572500000000012</c:v>
                </c:pt>
                <c:pt idx="228">
                  <c:v>48.5045</c:v>
                </c:pt>
                <c:pt idx="229">
                  <c:v>48.480899999999998</c:v>
                </c:pt>
                <c:pt idx="230">
                  <c:v>48.439100000000003</c:v>
                </c:pt>
                <c:pt idx="231">
                  <c:v>48.818400000000004</c:v>
                </c:pt>
                <c:pt idx="232">
                  <c:v>49.694900000000011</c:v>
                </c:pt>
                <c:pt idx="233">
                  <c:v>54.733300000000042</c:v>
                </c:pt>
                <c:pt idx="234">
                  <c:v>57.303800000000003</c:v>
                </c:pt>
                <c:pt idx="235">
                  <c:v>61.9998</c:v>
                </c:pt>
                <c:pt idx="236">
                  <c:v>64.148099999999999</c:v>
                </c:pt>
                <c:pt idx="237">
                  <c:v>67.392399999999981</c:v>
                </c:pt>
                <c:pt idx="238">
                  <c:v>68.394000000000005</c:v>
                </c:pt>
                <c:pt idx="239">
                  <c:v>67.443399999999997</c:v>
                </c:pt>
                <c:pt idx="240">
                  <c:v>66.760900000000007</c:v>
                </c:pt>
                <c:pt idx="241">
                  <c:v>65.502899999999983</c:v>
                </c:pt>
                <c:pt idx="242">
                  <c:v>64.905500000000004</c:v>
                </c:pt>
                <c:pt idx="243">
                  <c:v>63.824100000000001</c:v>
                </c:pt>
                <c:pt idx="244">
                  <c:v>63.310699999999997</c:v>
                </c:pt>
                <c:pt idx="245">
                  <c:v>62.381499999999996</c:v>
                </c:pt>
                <c:pt idx="246">
                  <c:v>61.940400000000004</c:v>
                </c:pt>
                <c:pt idx="247">
                  <c:v>61.142500000000013</c:v>
                </c:pt>
                <c:pt idx="248">
                  <c:v>60.763800000000003</c:v>
                </c:pt>
                <c:pt idx="249">
                  <c:v>60.079100000000011</c:v>
                </c:pt>
                <c:pt idx="250">
                  <c:v>59.754400000000004</c:v>
                </c:pt>
                <c:pt idx="251">
                  <c:v>59.167400000000001</c:v>
                </c:pt>
                <c:pt idx="252">
                  <c:v>58.889200000000002</c:v>
                </c:pt>
                <c:pt idx="253">
                  <c:v>58.386600000000001</c:v>
                </c:pt>
                <c:pt idx="254">
                  <c:v>58.148500000000013</c:v>
                </c:pt>
                <c:pt idx="255">
                  <c:v>57.718900000000012</c:v>
                </c:pt>
                <c:pt idx="256">
                  <c:v>57.515500000000003</c:v>
                </c:pt>
                <c:pt idx="257">
                  <c:v>57.148900000000012</c:v>
                </c:pt>
                <c:pt idx="258">
                  <c:v>56.975500000000011</c:v>
                </c:pt>
                <c:pt idx="259">
                  <c:v>56.663400000000003</c:v>
                </c:pt>
                <c:pt idx="260">
                  <c:v>56.516000000000005</c:v>
                </c:pt>
                <c:pt idx="261">
                  <c:v>56.251100000000001</c:v>
                </c:pt>
                <c:pt idx="262">
                  <c:v>56.126100000000044</c:v>
                </c:pt>
                <c:pt idx="263">
                  <c:v>55.902000000000001</c:v>
                </c:pt>
                <c:pt idx="264">
                  <c:v>55.796500000000044</c:v>
                </c:pt>
                <c:pt idx="265">
                  <c:v>55.607800000000005</c:v>
                </c:pt>
                <c:pt idx="266">
                  <c:v>55.369</c:v>
                </c:pt>
                <c:pt idx="267">
                  <c:v>55.285900000000012</c:v>
                </c:pt>
                <c:pt idx="268">
                  <c:v>55.140700000000002</c:v>
                </c:pt>
                <c:pt idx="269">
                  <c:v>55.089400000000005</c:v>
                </c:pt>
                <c:pt idx="270">
                  <c:v>55.018500000000003</c:v>
                </c:pt>
                <c:pt idx="271">
                  <c:v>54.924500000000002</c:v>
                </c:pt>
                <c:pt idx="272">
                  <c:v>54.880800000000001</c:v>
                </c:pt>
                <c:pt idx="273">
                  <c:v>54.821400000000004</c:v>
                </c:pt>
                <c:pt idx="274">
                  <c:v>54.745100000000043</c:v>
                </c:pt>
                <c:pt idx="275">
                  <c:v>54.6554</c:v>
                </c:pt>
                <c:pt idx="276">
                  <c:v>54.625800000000012</c:v>
                </c:pt>
                <c:pt idx="277">
                  <c:v>54.578000000000003</c:v>
                </c:pt>
                <c:pt idx="278">
                  <c:v>54.562100000000044</c:v>
                </c:pt>
                <c:pt idx="279">
                  <c:v>54.535900000000012</c:v>
                </c:pt>
                <c:pt idx="280">
                  <c:v>54.508000000000003</c:v>
                </c:pt>
                <c:pt idx="281">
                  <c:v>54.490200000000002</c:v>
                </c:pt>
                <c:pt idx="282">
                  <c:v>57.081299999999999</c:v>
                </c:pt>
                <c:pt idx="283">
                  <c:v>59.967200000000005</c:v>
                </c:pt>
                <c:pt idx="284">
                  <c:v>66.337999999999994</c:v>
                </c:pt>
                <c:pt idx="285">
                  <c:v>68.577299999999994</c:v>
                </c:pt>
                <c:pt idx="286">
                  <c:v>72.306799999999981</c:v>
                </c:pt>
                <c:pt idx="287">
                  <c:v>73.881299999999996</c:v>
                </c:pt>
                <c:pt idx="288">
                  <c:v>74.511200000000116</c:v>
                </c:pt>
                <c:pt idx="289">
                  <c:v>72.557500000000005</c:v>
                </c:pt>
                <c:pt idx="290">
                  <c:v>71.866399999999999</c:v>
                </c:pt>
                <c:pt idx="291">
                  <c:v>70.632499999999979</c:v>
                </c:pt>
                <c:pt idx="292">
                  <c:v>70.190100000000001</c:v>
                </c:pt>
                <c:pt idx="293">
                  <c:v>69.568699999999993</c:v>
                </c:pt>
                <c:pt idx="294">
                  <c:v>68.722999999999999</c:v>
                </c:pt>
                <c:pt idx="295">
                  <c:v>67.319599999999994</c:v>
                </c:pt>
                <c:pt idx="296">
                  <c:v>66.831999999999994</c:v>
                </c:pt>
                <c:pt idx="297">
                  <c:v>66.177199999999999</c:v>
                </c:pt>
                <c:pt idx="298">
                  <c:v>65.342500000000001</c:v>
                </c:pt>
                <c:pt idx="299">
                  <c:v>65.049700000000001</c:v>
                </c:pt>
                <c:pt idx="300">
                  <c:v>64.5334</c:v>
                </c:pt>
                <c:pt idx="301">
                  <c:v>63.891100000000002</c:v>
                </c:pt>
                <c:pt idx="302">
                  <c:v>63.668400000000013</c:v>
                </c:pt>
                <c:pt idx="303">
                  <c:v>63.561400000000006</c:v>
                </c:pt>
                <c:pt idx="304">
                  <c:v>63.363</c:v>
                </c:pt>
                <c:pt idx="305">
                  <c:v>63.097300000000011</c:v>
                </c:pt>
                <c:pt idx="306">
                  <c:v>62.761100000000013</c:v>
                </c:pt>
                <c:pt idx="307">
                  <c:v>62.644000000000005</c:v>
                </c:pt>
                <c:pt idx="308">
                  <c:v>62.439100000000003</c:v>
                </c:pt>
                <c:pt idx="309">
                  <c:v>62.366600000000005</c:v>
                </c:pt>
                <c:pt idx="310">
                  <c:v>62.266300000000044</c:v>
                </c:pt>
                <c:pt idx="311">
                  <c:v>62.133200000000002</c:v>
                </c:pt>
                <c:pt idx="312">
                  <c:v>61.967800000000004</c:v>
                </c:pt>
                <c:pt idx="313">
                  <c:v>61.910800000000002</c:v>
                </c:pt>
                <c:pt idx="314">
                  <c:v>61.813099999999999</c:v>
                </c:pt>
                <c:pt idx="315">
                  <c:v>61.76850000000006</c:v>
                </c:pt>
                <c:pt idx="316">
                  <c:v>61.693300000000043</c:v>
                </c:pt>
                <c:pt idx="317">
                  <c:v>61.659300000000002</c:v>
                </c:pt>
                <c:pt idx="318">
                  <c:v>61.603400000000001</c:v>
                </c:pt>
                <c:pt idx="319">
                  <c:v>61.543000000000006</c:v>
                </c:pt>
                <c:pt idx="320">
                  <c:v>61.5242</c:v>
                </c:pt>
                <c:pt idx="321">
                  <c:v>61.497500000000002</c:v>
                </c:pt>
                <c:pt idx="322">
                  <c:v>61.478900000000003</c:v>
                </c:pt>
                <c:pt idx="323">
                  <c:v>61.475700000000003</c:v>
                </c:pt>
                <c:pt idx="324">
                  <c:v>61.475000000000001</c:v>
                </c:pt>
                <c:pt idx="325">
                  <c:v>61.473500000000001</c:v>
                </c:pt>
                <c:pt idx="326">
                  <c:v>61.625800000000012</c:v>
                </c:pt>
                <c:pt idx="327">
                  <c:v>62.227100000000043</c:v>
                </c:pt>
                <c:pt idx="328">
                  <c:v>65.140199999999993</c:v>
                </c:pt>
                <c:pt idx="329">
                  <c:v>70.553699999999992</c:v>
                </c:pt>
                <c:pt idx="330">
                  <c:v>77.099900000000005</c:v>
                </c:pt>
                <c:pt idx="331">
                  <c:v>79.637600000000006</c:v>
                </c:pt>
                <c:pt idx="332">
                  <c:v>80.392499999999998</c:v>
                </c:pt>
                <c:pt idx="333">
                  <c:v>80.790700000000001</c:v>
                </c:pt>
                <c:pt idx="334">
                  <c:v>79.636399999999981</c:v>
                </c:pt>
                <c:pt idx="335">
                  <c:v>77.972799999999978</c:v>
                </c:pt>
                <c:pt idx="336">
                  <c:v>77.384500000000003</c:v>
                </c:pt>
                <c:pt idx="337">
                  <c:v>76.333299999999994</c:v>
                </c:pt>
                <c:pt idx="338">
                  <c:v>74.997500000000116</c:v>
                </c:pt>
                <c:pt idx="339">
                  <c:v>74.5291</c:v>
                </c:pt>
                <c:pt idx="340">
                  <c:v>73.705000000000013</c:v>
                </c:pt>
                <c:pt idx="341">
                  <c:v>73.411500000000117</c:v>
                </c:pt>
                <c:pt idx="342">
                  <c:v>73.003100000000003</c:v>
                </c:pt>
                <c:pt idx="343">
                  <c:v>72.454899999999995</c:v>
                </c:pt>
                <c:pt idx="344">
                  <c:v>72.196399999999983</c:v>
                </c:pt>
                <c:pt idx="345">
                  <c:v>71.840599999999995</c:v>
                </c:pt>
                <c:pt idx="346">
                  <c:v>71.370799999999988</c:v>
                </c:pt>
                <c:pt idx="347">
                  <c:v>70.788200000000003</c:v>
                </c:pt>
                <c:pt idx="348">
                  <c:v>70.586600000000004</c:v>
                </c:pt>
                <c:pt idx="349">
                  <c:v>70.239700000000013</c:v>
                </c:pt>
                <c:pt idx="350">
                  <c:v>70.117599999999996</c:v>
                </c:pt>
                <c:pt idx="351">
                  <c:v>69.900899999999993</c:v>
                </c:pt>
                <c:pt idx="352">
                  <c:v>69.629599999999982</c:v>
                </c:pt>
                <c:pt idx="353">
                  <c:v>69.321799999999982</c:v>
                </c:pt>
                <c:pt idx="354">
                  <c:v>69.268199999999993</c:v>
                </c:pt>
                <c:pt idx="355">
                  <c:v>69.217900000000085</c:v>
                </c:pt>
                <c:pt idx="356">
                  <c:v>69.128799999999899</c:v>
                </c:pt>
                <c:pt idx="357">
                  <c:v>68.990899999999996</c:v>
                </c:pt>
                <c:pt idx="358">
                  <c:v>68.945200000000085</c:v>
                </c:pt>
                <c:pt idx="359">
                  <c:v>68.872799999999899</c:v>
                </c:pt>
                <c:pt idx="360">
                  <c:v>68.848600000000005</c:v>
                </c:pt>
                <c:pt idx="361">
                  <c:v>68.817700000000002</c:v>
                </c:pt>
                <c:pt idx="362">
                  <c:v>68.782299999999992</c:v>
                </c:pt>
                <c:pt idx="363">
                  <c:v>68.750699999999995</c:v>
                </c:pt>
                <c:pt idx="364">
                  <c:v>68.742400000000004</c:v>
                </c:pt>
                <c:pt idx="365">
                  <c:v>68.735799999999998</c:v>
                </c:pt>
                <c:pt idx="366">
                  <c:v>68.745599999999996</c:v>
                </c:pt>
                <c:pt idx="367">
                  <c:v>68.75269999999999</c:v>
                </c:pt>
                <c:pt idx="368">
                  <c:v>68.775899999999979</c:v>
                </c:pt>
                <c:pt idx="369">
                  <c:v>68.792900000000003</c:v>
                </c:pt>
                <c:pt idx="370">
                  <c:v>68.796899999999994</c:v>
                </c:pt>
                <c:pt idx="371">
                  <c:v>68.996499999999997</c:v>
                </c:pt>
                <c:pt idx="372">
                  <c:v>70.687899999999999</c:v>
                </c:pt>
                <c:pt idx="373">
                  <c:v>75.683599999999998</c:v>
                </c:pt>
                <c:pt idx="374">
                  <c:v>78.148299999999992</c:v>
                </c:pt>
                <c:pt idx="375">
                  <c:v>82.569400000000002</c:v>
                </c:pt>
                <c:pt idx="376">
                  <c:v>84.575299999999999</c:v>
                </c:pt>
                <c:pt idx="377">
                  <c:v>87.492999999999995</c:v>
                </c:pt>
                <c:pt idx="378">
                  <c:v>86.112299999999991</c:v>
                </c:pt>
                <c:pt idx="379">
                  <c:v>85.382899999999978</c:v>
                </c:pt>
                <c:pt idx="380">
                  <c:v>84.092699999999994</c:v>
                </c:pt>
                <c:pt idx="381">
                  <c:v>83.633799999999979</c:v>
                </c:pt>
                <c:pt idx="382">
                  <c:v>82.996700000000004</c:v>
                </c:pt>
                <c:pt idx="383">
                  <c:v>82.144800000000004</c:v>
                </c:pt>
                <c:pt idx="384">
                  <c:v>81.066599999999994</c:v>
                </c:pt>
                <c:pt idx="385">
                  <c:v>80.689300000000003</c:v>
                </c:pt>
                <c:pt idx="386">
                  <c:v>80.028099999999981</c:v>
                </c:pt>
                <c:pt idx="387">
                  <c:v>79.213499999999996</c:v>
                </c:pt>
                <c:pt idx="388">
                  <c:v>78.932199999999995</c:v>
                </c:pt>
                <c:pt idx="389">
                  <c:v>78.450599999999994</c:v>
                </c:pt>
                <c:pt idx="390">
                  <c:v>77.879599999999982</c:v>
                </c:pt>
                <c:pt idx="391">
                  <c:v>77.686300000000003</c:v>
                </c:pt>
                <c:pt idx="392">
                  <c:v>77.594499999999996</c:v>
                </c:pt>
                <c:pt idx="393">
                  <c:v>77.428399999999982</c:v>
                </c:pt>
                <c:pt idx="394">
                  <c:v>77.214600000000104</c:v>
                </c:pt>
                <c:pt idx="395">
                  <c:v>77.116399999999999</c:v>
                </c:pt>
                <c:pt idx="396">
                  <c:v>76.986199999999997</c:v>
                </c:pt>
                <c:pt idx="397">
                  <c:v>76.784099999999995</c:v>
                </c:pt>
                <c:pt idx="398">
                  <c:v>76.716800000000006</c:v>
                </c:pt>
                <c:pt idx="399">
                  <c:v>76.60929999999999</c:v>
                </c:pt>
                <c:pt idx="400">
                  <c:v>76.499300000000005</c:v>
                </c:pt>
                <c:pt idx="401">
                  <c:v>76.457099999999997</c:v>
                </c:pt>
                <c:pt idx="402">
                  <c:v>76.443200000000104</c:v>
                </c:pt>
                <c:pt idx="403">
                  <c:v>76.421000000000006</c:v>
                </c:pt>
                <c:pt idx="404">
                  <c:v>76.399699999999996</c:v>
                </c:pt>
                <c:pt idx="405">
                  <c:v>76.390900000000002</c:v>
                </c:pt>
                <c:pt idx="406">
                  <c:v>76.391400000000004</c:v>
                </c:pt>
                <c:pt idx="407">
                  <c:v>76.403000000000006</c:v>
                </c:pt>
                <c:pt idx="408">
                  <c:v>76.441400000000101</c:v>
                </c:pt>
                <c:pt idx="409">
                  <c:v>76.459400000000002</c:v>
                </c:pt>
                <c:pt idx="410">
                  <c:v>76.504900000000006</c:v>
                </c:pt>
                <c:pt idx="411">
                  <c:v>76.523699999999991</c:v>
                </c:pt>
                <c:pt idx="412">
                  <c:v>76.554699999999997</c:v>
                </c:pt>
                <c:pt idx="413">
                  <c:v>76.570999999999998</c:v>
                </c:pt>
                <c:pt idx="414">
                  <c:v>76.596800000000002</c:v>
                </c:pt>
                <c:pt idx="415">
                  <c:v>76.638499999999979</c:v>
                </c:pt>
                <c:pt idx="416">
                  <c:v>76.707200000000086</c:v>
                </c:pt>
                <c:pt idx="417">
                  <c:v>76.794500000000085</c:v>
                </c:pt>
                <c:pt idx="418">
                  <c:v>77.487600000000086</c:v>
                </c:pt>
                <c:pt idx="419">
                  <c:v>83.294300000000007</c:v>
                </c:pt>
                <c:pt idx="420">
                  <c:v>86.243700000000004</c:v>
                </c:pt>
                <c:pt idx="421">
                  <c:v>90.279399999999981</c:v>
                </c:pt>
                <c:pt idx="422">
                  <c:v>94.748500000000007</c:v>
                </c:pt>
                <c:pt idx="423">
                  <c:v>96.006299999999996</c:v>
                </c:pt>
                <c:pt idx="424">
                  <c:v>96.006299999999996</c:v>
                </c:pt>
                <c:pt idx="425">
                  <c:v>94.951499999999996</c:v>
                </c:pt>
                <c:pt idx="426">
                  <c:v>94.584500000000006</c:v>
                </c:pt>
                <c:pt idx="427">
                  <c:v>94.183999999999983</c:v>
                </c:pt>
                <c:pt idx="428">
                  <c:v>93.604399999999998</c:v>
                </c:pt>
                <c:pt idx="429">
                  <c:v>92.804599999999994</c:v>
                </c:pt>
                <c:pt idx="430">
                  <c:v>91.744500000000102</c:v>
                </c:pt>
                <c:pt idx="431">
                  <c:v>91.247400000000027</c:v>
                </c:pt>
                <c:pt idx="432">
                  <c:v>90.370199999999983</c:v>
                </c:pt>
                <c:pt idx="433">
                  <c:v>89.276399999999981</c:v>
                </c:pt>
                <c:pt idx="434">
                  <c:v>88.895499999999998</c:v>
                </c:pt>
                <c:pt idx="435">
                  <c:v>88.236099999999993</c:v>
                </c:pt>
                <c:pt idx="436">
                  <c:v>87.438000000000002</c:v>
                </c:pt>
                <c:pt idx="437">
                  <c:v>87.163600000000002</c:v>
                </c:pt>
                <c:pt idx="438">
                  <c:v>86.701099999999997</c:v>
                </c:pt>
                <c:pt idx="439">
                  <c:v>86.164900000000003</c:v>
                </c:pt>
                <c:pt idx="440">
                  <c:v>85.984200000000101</c:v>
                </c:pt>
                <c:pt idx="441">
                  <c:v>85.6922</c:v>
                </c:pt>
                <c:pt idx="442">
                  <c:v>85.591899999999995</c:v>
                </c:pt>
                <c:pt idx="443">
                  <c:v>85.4238</c:v>
                </c:pt>
                <c:pt idx="444">
                  <c:v>85.232699999999994</c:v>
                </c:pt>
                <c:pt idx="445">
                  <c:v>85.18859999999998</c:v>
                </c:pt>
                <c:pt idx="446">
                  <c:v>85.147999999999996</c:v>
                </c:pt>
                <c:pt idx="447">
                  <c:v>85.094399999999993</c:v>
                </c:pt>
                <c:pt idx="448">
                  <c:v>85.028799999999919</c:v>
                </c:pt>
                <c:pt idx="449">
                  <c:v>84.946399999999997</c:v>
                </c:pt>
                <c:pt idx="450">
                  <c:v>84.921800000000005</c:v>
                </c:pt>
                <c:pt idx="451">
                  <c:v>84.911100000000104</c:v>
                </c:pt>
                <c:pt idx="452">
                  <c:v>84.895299999999992</c:v>
                </c:pt>
                <c:pt idx="453">
                  <c:v>84.882899999999978</c:v>
                </c:pt>
                <c:pt idx="454">
                  <c:v>84.879399999999919</c:v>
                </c:pt>
                <c:pt idx="455">
                  <c:v>84.881999999999991</c:v>
                </c:pt>
                <c:pt idx="456">
                  <c:v>84.885599999999982</c:v>
                </c:pt>
                <c:pt idx="457">
                  <c:v>84.900800000000004</c:v>
                </c:pt>
                <c:pt idx="458">
                  <c:v>84.910399999999996</c:v>
                </c:pt>
                <c:pt idx="459">
                  <c:v>84.936300000000003</c:v>
                </c:pt>
                <c:pt idx="460">
                  <c:v>84.950900000000004</c:v>
                </c:pt>
                <c:pt idx="461">
                  <c:v>84.985900000000001</c:v>
                </c:pt>
                <c:pt idx="462">
                  <c:v>85.074799999999982</c:v>
                </c:pt>
                <c:pt idx="463">
                  <c:v>85.092100000000002</c:v>
                </c:pt>
                <c:pt idx="464">
                  <c:v>85.110100000000003</c:v>
                </c:pt>
                <c:pt idx="465">
                  <c:v>85.148399999999981</c:v>
                </c:pt>
                <c:pt idx="466">
                  <c:v>85.181899999999999</c:v>
                </c:pt>
                <c:pt idx="467">
                  <c:v>90.7791</c:v>
                </c:pt>
                <c:pt idx="468">
                  <c:v>93.630899999999983</c:v>
                </c:pt>
                <c:pt idx="469">
                  <c:v>99.073499999999981</c:v>
                </c:pt>
                <c:pt idx="470">
                  <c:v>100.97199999999999</c:v>
                </c:pt>
                <c:pt idx="471">
                  <c:v>104.056</c:v>
                </c:pt>
                <c:pt idx="472">
                  <c:v>102.87199999999999</c:v>
                </c:pt>
                <c:pt idx="473">
                  <c:v>101.143</c:v>
                </c:pt>
                <c:pt idx="474">
                  <c:v>99.688399999999959</c:v>
                </c:pt>
                <c:pt idx="475">
                  <c:v>97.993899999999996</c:v>
                </c:pt>
                <c:pt idx="476">
                  <c:v>96.951499999999996</c:v>
                </c:pt>
                <c:pt idx="477">
                  <c:v>96.704499999999996</c:v>
                </c:pt>
                <c:pt idx="478">
                  <c:v>96.26</c:v>
                </c:pt>
                <c:pt idx="479">
                  <c:v>95.536199999999994</c:v>
                </c:pt>
                <c:pt idx="480">
                  <c:v>95.286299999999997</c:v>
                </c:pt>
                <c:pt idx="481">
                  <c:v>94.861900000000006</c:v>
                </c:pt>
                <c:pt idx="482">
                  <c:v>94.712800000000001</c:v>
                </c:pt>
                <c:pt idx="483">
                  <c:v>94.450599999999994</c:v>
                </c:pt>
                <c:pt idx="484">
                  <c:v>94.126999999999981</c:v>
                </c:pt>
                <c:pt idx="485">
                  <c:v>94.014899999999997</c:v>
                </c:pt>
                <c:pt idx="486">
                  <c:v>93.823499999999981</c:v>
                </c:pt>
                <c:pt idx="487">
                  <c:v>93.735500000000002</c:v>
                </c:pt>
                <c:pt idx="488">
                  <c:v>93.587100000000007</c:v>
                </c:pt>
                <c:pt idx="489">
                  <c:v>93.519300000000001</c:v>
                </c:pt>
                <c:pt idx="490">
                  <c:v>93.406899999999993</c:v>
                </c:pt>
                <c:pt idx="491">
                  <c:v>93.356200000000001</c:v>
                </c:pt>
                <c:pt idx="492">
                  <c:v>93.274100000000004</c:v>
                </c:pt>
                <c:pt idx="493">
                  <c:v>93.237600000000086</c:v>
                </c:pt>
                <c:pt idx="494">
                  <c:v>93.18089999999998</c:v>
                </c:pt>
                <c:pt idx="495">
                  <c:v>93.156399999999948</c:v>
                </c:pt>
                <c:pt idx="496">
                  <c:v>93.121200000000002</c:v>
                </c:pt>
                <c:pt idx="497">
                  <c:v>93.106799999999978</c:v>
                </c:pt>
                <c:pt idx="498">
                  <c:v>93.089600000000004</c:v>
                </c:pt>
                <c:pt idx="499">
                  <c:v>93.083699999999993</c:v>
                </c:pt>
                <c:pt idx="500">
                  <c:v>93.081700000000012</c:v>
                </c:pt>
                <c:pt idx="501">
                  <c:v>93.082999999999998</c:v>
                </c:pt>
                <c:pt idx="502">
                  <c:v>93.093900000000005</c:v>
                </c:pt>
                <c:pt idx="503">
                  <c:v>93.101299999999995</c:v>
                </c:pt>
                <c:pt idx="504">
                  <c:v>93.122999999999948</c:v>
                </c:pt>
                <c:pt idx="505">
                  <c:v>93.135599999999982</c:v>
                </c:pt>
                <c:pt idx="506">
                  <c:v>93.166600000000003</c:v>
                </c:pt>
                <c:pt idx="507">
                  <c:v>93.183499999999981</c:v>
                </c:pt>
                <c:pt idx="508">
                  <c:v>93.222399999999979</c:v>
                </c:pt>
                <c:pt idx="509">
                  <c:v>93.242999999999995</c:v>
                </c:pt>
                <c:pt idx="510">
                  <c:v>93.288600000000002</c:v>
                </c:pt>
                <c:pt idx="511">
                  <c:v>93.3125</c:v>
                </c:pt>
                <c:pt idx="512">
                  <c:v>93.364199999999997</c:v>
                </c:pt>
                <c:pt idx="513">
                  <c:v>94.459800000000001</c:v>
                </c:pt>
                <c:pt idx="514">
                  <c:v>95.031400000000005</c:v>
                </c:pt>
                <c:pt idx="515">
                  <c:v>96.117099999999994</c:v>
                </c:pt>
                <c:pt idx="516">
                  <c:v>99.502099999999999</c:v>
                </c:pt>
                <c:pt idx="517">
                  <c:v>104.46400000000008</c:v>
                </c:pt>
                <c:pt idx="518">
                  <c:v>109.96899999999999</c:v>
                </c:pt>
                <c:pt idx="519">
                  <c:v>111.48399999999999</c:v>
                </c:pt>
                <c:pt idx="520">
                  <c:v>110.583</c:v>
                </c:pt>
                <c:pt idx="521">
                  <c:v>109.754</c:v>
                </c:pt>
                <c:pt idx="522">
                  <c:v>108.29100000000008</c:v>
                </c:pt>
                <c:pt idx="523">
                  <c:v>107.61799999999999</c:v>
                </c:pt>
                <c:pt idx="524">
                  <c:v>106.47</c:v>
                </c:pt>
                <c:pt idx="525">
                  <c:v>105.9410000000001</c:v>
                </c:pt>
                <c:pt idx="526">
                  <c:v>105.04400000000008</c:v>
                </c:pt>
                <c:pt idx="527">
                  <c:v>104.63200000000001</c:v>
                </c:pt>
                <c:pt idx="528">
                  <c:v>103.93400000000008</c:v>
                </c:pt>
                <c:pt idx="529">
                  <c:v>103.61499999999999</c:v>
                </c:pt>
                <c:pt idx="530">
                  <c:v>103.077</c:v>
                </c:pt>
                <c:pt idx="531">
                  <c:v>102.452</c:v>
                </c:pt>
                <c:pt idx="532">
                  <c:v>102.242</c:v>
                </c:pt>
                <c:pt idx="533">
                  <c:v>102.142</c:v>
                </c:pt>
                <c:pt idx="534">
                  <c:v>101.96400000000008</c:v>
                </c:pt>
                <c:pt idx="535">
                  <c:v>101.88</c:v>
                </c:pt>
                <c:pt idx="536">
                  <c:v>101.76400000000002</c:v>
                </c:pt>
                <c:pt idx="537">
                  <c:v>101.61199999999999</c:v>
                </c:pt>
                <c:pt idx="538">
                  <c:v>101.37799999999999</c:v>
                </c:pt>
                <c:pt idx="539">
                  <c:v>101.3</c:v>
                </c:pt>
                <c:pt idx="540">
                  <c:v>101.17599999999995</c:v>
                </c:pt>
                <c:pt idx="541">
                  <c:v>101.134</c:v>
                </c:pt>
                <c:pt idx="542">
                  <c:v>101.066</c:v>
                </c:pt>
                <c:pt idx="543">
                  <c:v>100.99299999999999</c:v>
                </c:pt>
                <c:pt idx="544">
                  <c:v>100.96400000000008</c:v>
                </c:pt>
                <c:pt idx="545">
                  <c:v>100.929</c:v>
                </c:pt>
                <c:pt idx="546">
                  <c:v>100.91700000000009</c:v>
                </c:pt>
                <c:pt idx="547">
                  <c:v>100.91100000000009</c:v>
                </c:pt>
                <c:pt idx="548">
                  <c:v>100.91300000000008</c:v>
                </c:pt>
                <c:pt idx="549">
                  <c:v>100.932</c:v>
                </c:pt>
                <c:pt idx="550">
                  <c:v>100.94500000000002</c:v>
                </c:pt>
                <c:pt idx="551">
                  <c:v>100.983</c:v>
                </c:pt>
                <c:pt idx="552">
                  <c:v>101.005</c:v>
                </c:pt>
                <c:pt idx="553">
                  <c:v>101.04300000000002</c:v>
                </c:pt>
                <c:pt idx="554">
                  <c:v>101.13800000000001</c:v>
                </c:pt>
                <c:pt idx="555">
                  <c:v>101.17499999999998</c:v>
                </c:pt>
                <c:pt idx="556">
                  <c:v>101.26</c:v>
                </c:pt>
                <c:pt idx="557">
                  <c:v>101.292</c:v>
                </c:pt>
                <c:pt idx="558">
                  <c:v>101.33799999999999</c:v>
                </c:pt>
                <c:pt idx="559">
                  <c:v>106.09399999999999</c:v>
                </c:pt>
                <c:pt idx="560">
                  <c:v>108.76700000000002</c:v>
                </c:pt>
                <c:pt idx="561">
                  <c:v>114.12799999999999</c:v>
                </c:pt>
                <c:pt idx="562">
                  <c:v>116.58</c:v>
                </c:pt>
                <c:pt idx="563">
                  <c:v>120.218</c:v>
                </c:pt>
                <c:pt idx="564">
                  <c:v>121.37599999999998</c:v>
                </c:pt>
                <c:pt idx="565">
                  <c:v>120.00700000000002</c:v>
                </c:pt>
                <c:pt idx="566">
                  <c:v>117.71299999999999</c:v>
                </c:pt>
                <c:pt idx="567">
                  <c:v>116.928</c:v>
                </c:pt>
                <c:pt idx="568">
                  <c:v>115.89700000000002</c:v>
                </c:pt>
                <c:pt idx="569">
                  <c:v>114.62599999999998</c:v>
                </c:pt>
                <c:pt idx="570">
                  <c:v>114.18600000000001</c:v>
                </c:pt>
                <c:pt idx="571">
                  <c:v>113.598</c:v>
                </c:pt>
                <c:pt idx="572">
                  <c:v>112.66</c:v>
                </c:pt>
                <c:pt idx="573">
                  <c:v>112.34</c:v>
                </c:pt>
                <c:pt idx="574">
                  <c:v>111.92</c:v>
                </c:pt>
                <c:pt idx="575">
                  <c:v>111.40600000000002</c:v>
                </c:pt>
                <c:pt idx="576">
                  <c:v>111.229</c:v>
                </c:pt>
                <c:pt idx="577">
                  <c:v>110.928</c:v>
                </c:pt>
                <c:pt idx="578">
                  <c:v>110.57499999999999</c:v>
                </c:pt>
                <c:pt idx="579">
                  <c:v>110.456</c:v>
                </c:pt>
                <c:pt idx="580">
                  <c:v>110.303</c:v>
                </c:pt>
                <c:pt idx="581">
                  <c:v>110.124</c:v>
                </c:pt>
                <c:pt idx="582">
                  <c:v>110.063</c:v>
                </c:pt>
                <c:pt idx="583">
                  <c:v>109.965</c:v>
                </c:pt>
                <c:pt idx="584">
                  <c:v>109.86199999999999</c:v>
                </c:pt>
                <c:pt idx="585">
                  <c:v>109.82899999999998</c:v>
                </c:pt>
                <c:pt idx="586">
                  <c:v>109.78400000000002</c:v>
                </c:pt>
                <c:pt idx="587">
                  <c:v>109.76900000000002</c:v>
                </c:pt>
                <c:pt idx="588">
                  <c:v>109.75</c:v>
                </c:pt>
                <c:pt idx="589">
                  <c:v>109.74299999999999</c:v>
                </c:pt>
                <c:pt idx="590">
                  <c:v>109.745</c:v>
                </c:pt>
                <c:pt idx="591">
                  <c:v>109.76300000000002</c:v>
                </c:pt>
                <c:pt idx="592">
                  <c:v>109.77200000000001</c:v>
                </c:pt>
                <c:pt idx="593">
                  <c:v>109.79600000000002</c:v>
                </c:pt>
                <c:pt idx="594">
                  <c:v>109.846</c:v>
                </c:pt>
                <c:pt idx="595">
                  <c:v>109.866</c:v>
                </c:pt>
                <c:pt idx="596">
                  <c:v>109.9</c:v>
                </c:pt>
                <c:pt idx="597">
                  <c:v>109.98</c:v>
                </c:pt>
                <c:pt idx="598">
                  <c:v>110.001</c:v>
                </c:pt>
                <c:pt idx="599">
                  <c:v>110.023</c:v>
                </c:pt>
                <c:pt idx="600">
                  <c:v>110.06699999999999</c:v>
                </c:pt>
                <c:pt idx="601">
                  <c:v>111.67599999999995</c:v>
                </c:pt>
                <c:pt idx="602">
                  <c:v>112.63</c:v>
                </c:pt>
                <c:pt idx="603">
                  <c:v>114.15300000000001</c:v>
                </c:pt>
                <c:pt idx="604">
                  <c:v>116.99100000000008</c:v>
                </c:pt>
                <c:pt idx="605">
                  <c:v>122.245</c:v>
                </c:pt>
                <c:pt idx="606">
                  <c:v>127.32799999999999</c:v>
                </c:pt>
                <c:pt idx="607">
                  <c:v>128.14699999999999</c:v>
                </c:pt>
                <c:pt idx="608">
                  <c:v>128.36700000000016</c:v>
                </c:pt>
                <c:pt idx="609">
                  <c:v>127.61999999999999</c:v>
                </c:pt>
                <c:pt idx="610">
                  <c:v>126.238</c:v>
                </c:pt>
                <c:pt idx="611">
                  <c:v>124.542</c:v>
                </c:pt>
                <c:pt idx="612">
                  <c:v>122.64100000000002</c:v>
                </c:pt>
                <c:pt idx="613">
                  <c:v>122.30500000000001</c:v>
                </c:pt>
                <c:pt idx="614">
                  <c:v>121.99100000000008</c:v>
                </c:pt>
                <c:pt idx="615">
                  <c:v>121.56</c:v>
                </c:pt>
                <c:pt idx="616">
                  <c:v>120.99700000000009</c:v>
                </c:pt>
                <c:pt idx="617">
                  <c:v>120.30800000000001</c:v>
                </c:pt>
                <c:pt idx="618">
                  <c:v>120.07</c:v>
                </c:pt>
                <c:pt idx="619">
                  <c:v>119.754</c:v>
                </c:pt>
                <c:pt idx="620">
                  <c:v>119.258</c:v>
                </c:pt>
                <c:pt idx="621">
                  <c:v>119.142</c:v>
                </c:pt>
                <c:pt idx="622">
                  <c:v>119.03400000000002</c:v>
                </c:pt>
                <c:pt idx="623">
                  <c:v>118.845</c:v>
                </c:pt>
                <c:pt idx="624">
                  <c:v>118.556</c:v>
                </c:pt>
                <c:pt idx="625">
                  <c:v>118.46000000000002</c:v>
                </c:pt>
                <c:pt idx="626">
                  <c:v>118.307</c:v>
                </c:pt>
                <c:pt idx="627">
                  <c:v>118.151</c:v>
                </c:pt>
                <c:pt idx="628">
                  <c:v>118.10199999999999</c:v>
                </c:pt>
                <c:pt idx="629">
                  <c:v>118.04700000000008</c:v>
                </c:pt>
                <c:pt idx="630">
                  <c:v>118</c:v>
                </c:pt>
                <c:pt idx="631">
                  <c:v>117.98699999999999</c:v>
                </c:pt>
                <c:pt idx="632">
                  <c:v>117.977</c:v>
                </c:pt>
                <c:pt idx="633">
                  <c:v>117.97499999999999</c:v>
                </c:pt>
                <c:pt idx="634">
                  <c:v>117.98</c:v>
                </c:pt>
                <c:pt idx="635">
                  <c:v>118.01400000000002</c:v>
                </c:pt>
                <c:pt idx="636">
                  <c:v>118.03</c:v>
                </c:pt>
                <c:pt idx="637">
                  <c:v>118.074</c:v>
                </c:pt>
                <c:pt idx="638">
                  <c:v>118.092</c:v>
                </c:pt>
                <c:pt idx="639">
                  <c:v>118.133</c:v>
                </c:pt>
                <c:pt idx="640">
                  <c:v>118.206</c:v>
                </c:pt>
                <c:pt idx="641">
                  <c:v>118.23399999999999</c:v>
                </c:pt>
                <c:pt idx="642">
                  <c:v>118.28</c:v>
                </c:pt>
                <c:pt idx="643">
                  <c:v>118.383</c:v>
                </c:pt>
                <c:pt idx="644">
                  <c:v>118.41900000000008</c:v>
                </c:pt>
                <c:pt idx="645">
                  <c:v>119.25700000000002</c:v>
                </c:pt>
                <c:pt idx="646">
                  <c:v>127.51100000000002</c:v>
                </c:pt>
                <c:pt idx="647">
                  <c:v>130.47200000000001</c:v>
                </c:pt>
                <c:pt idx="648">
                  <c:v>131.88900000000001</c:v>
                </c:pt>
                <c:pt idx="649">
                  <c:v>134.39200000000017</c:v>
                </c:pt>
                <c:pt idx="650">
                  <c:v>137.10999999999999</c:v>
                </c:pt>
                <c:pt idx="651">
                  <c:v>135.69999999999999</c:v>
                </c:pt>
                <c:pt idx="652">
                  <c:v>134.876</c:v>
                </c:pt>
                <c:pt idx="653">
                  <c:v>133.74599999999998</c:v>
                </c:pt>
                <c:pt idx="654">
                  <c:v>133.34200000000001</c:v>
                </c:pt>
                <c:pt idx="655">
                  <c:v>132.77699999999999</c:v>
                </c:pt>
                <c:pt idx="656">
                  <c:v>131.79300000000001</c:v>
                </c:pt>
                <c:pt idx="657">
                  <c:v>130.589</c:v>
                </c:pt>
                <c:pt idx="658">
                  <c:v>130.172</c:v>
                </c:pt>
                <c:pt idx="659">
                  <c:v>129.61899999999997</c:v>
                </c:pt>
                <c:pt idx="660">
                  <c:v>128.92700000000016</c:v>
                </c:pt>
                <c:pt idx="661">
                  <c:v>128.13200000000001</c:v>
                </c:pt>
                <c:pt idx="662">
                  <c:v>127.9470000000001</c:v>
                </c:pt>
                <c:pt idx="663">
                  <c:v>127.776</c:v>
                </c:pt>
                <c:pt idx="664">
                  <c:v>127.548</c:v>
                </c:pt>
                <c:pt idx="665">
                  <c:v>127.259</c:v>
                </c:pt>
                <c:pt idx="666">
                  <c:v>126.926</c:v>
                </c:pt>
                <c:pt idx="667">
                  <c:v>126.81399999999999</c:v>
                </c:pt>
                <c:pt idx="668">
                  <c:v>126.67299999999992</c:v>
                </c:pt>
                <c:pt idx="669">
                  <c:v>126.62299999999998</c:v>
                </c:pt>
                <c:pt idx="670">
                  <c:v>126.556</c:v>
                </c:pt>
                <c:pt idx="671">
                  <c:v>126.44800000000002</c:v>
                </c:pt>
                <c:pt idx="672">
                  <c:v>126.336</c:v>
                </c:pt>
                <c:pt idx="673">
                  <c:v>126.3</c:v>
                </c:pt>
                <c:pt idx="674">
                  <c:v>126.259</c:v>
                </c:pt>
                <c:pt idx="675">
                  <c:v>126.22199999999999</c:v>
                </c:pt>
                <c:pt idx="676">
                  <c:v>126.212</c:v>
                </c:pt>
                <c:pt idx="677">
                  <c:v>126.21400000000008</c:v>
                </c:pt>
                <c:pt idx="678">
                  <c:v>126.22799999999999</c:v>
                </c:pt>
                <c:pt idx="679">
                  <c:v>126.27</c:v>
                </c:pt>
                <c:pt idx="680">
                  <c:v>126.289</c:v>
                </c:pt>
                <c:pt idx="681">
                  <c:v>126.336</c:v>
                </c:pt>
                <c:pt idx="682">
                  <c:v>126.35499999999999</c:v>
                </c:pt>
                <c:pt idx="683">
                  <c:v>126.39700000000002</c:v>
                </c:pt>
                <c:pt idx="684">
                  <c:v>126.41400000000009</c:v>
                </c:pt>
                <c:pt idx="685">
                  <c:v>126.44900000000008</c:v>
                </c:pt>
                <c:pt idx="686">
                  <c:v>126.50700000000002</c:v>
                </c:pt>
                <c:pt idx="687">
                  <c:v>126.60199999999999</c:v>
                </c:pt>
                <c:pt idx="688">
                  <c:v>126.63800000000001</c:v>
                </c:pt>
                <c:pt idx="689">
                  <c:v>126.696</c:v>
                </c:pt>
                <c:pt idx="690">
                  <c:v>126.813</c:v>
                </c:pt>
                <c:pt idx="691">
                  <c:v>126.839</c:v>
                </c:pt>
                <c:pt idx="692">
                  <c:v>126.864</c:v>
                </c:pt>
                <c:pt idx="693">
                  <c:v>127.313</c:v>
                </c:pt>
                <c:pt idx="694">
                  <c:v>132.48500000000001</c:v>
                </c:pt>
                <c:pt idx="695">
                  <c:v>139.96700000000001</c:v>
                </c:pt>
                <c:pt idx="696">
                  <c:v>142.40600000000001</c:v>
                </c:pt>
                <c:pt idx="697">
                  <c:v>144.82700000000017</c:v>
                </c:pt>
                <c:pt idx="698">
                  <c:v>143.01399999999998</c:v>
                </c:pt>
                <c:pt idx="699">
                  <c:v>142.21899999999999</c:v>
                </c:pt>
                <c:pt idx="700">
                  <c:v>141.16900000000001</c:v>
                </c:pt>
                <c:pt idx="701">
                  <c:v>140.79399999999998</c:v>
                </c:pt>
                <c:pt idx="702">
                  <c:v>140.27199999999999</c:v>
                </c:pt>
                <c:pt idx="703">
                  <c:v>139.571</c:v>
                </c:pt>
                <c:pt idx="704">
                  <c:v>138.43900000000002</c:v>
                </c:pt>
                <c:pt idx="705">
                  <c:v>138.05000000000001</c:v>
                </c:pt>
                <c:pt idx="706">
                  <c:v>137.39200000000017</c:v>
                </c:pt>
                <c:pt idx="707">
                  <c:v>136.62300000000002</c:v>
                </c:pt>
                <c:pt idx="708">
                  <c:v>136.363</c:v>
                </c:pt>
                <c:pt idx="709">
                  <c:v>135.93800000000007</c:v>
                </c:pt>
                <c:pt idx="710">
                  <c:v>135.46900000000002</c:v>
                </c:pt>
                <c:pt idx="711">
                  <c:v>135.315</c:v>
                </c:pt>
                <c:pt idx="712">
                  <c:v>135.126</c:v>
                </c:pt>
                <c:pt idx="713">
                  <c:v>134.91999999999999</c:v>
                </c:pt>
                <c:pt idx="714">
                  <c:v>134.85300000000001</c:v>
                </c:pt>
                <c:pt idx="715">
                  <c:v>134.75299999999999</c:v>
                </c:pt>
                <c:pt idx="716">
                  <c:v>134.72</c:v>
                </c:pt>
                <c:pt idx="717">
                  <c:v>134.66999999999999</c:v>
                </c:pt>
                <c:pt idx="718">
                  <c:v>134.654</c:v>
                </c:pt>
                <c:pt idx="719">
                  <c:v>134.62900000000002</c:v>
                </c:pt>
                <c:pt idx="720">
                  <c:v>134.607</c:v>
                </c:pt>
                <c:pt idx="721">
                  <c:v>134.602</c:v>
                </c:pt>
                <c:pt idx="722">
                  <c:v>134.602</c:v>
                </c:pt>
                <c:pt idx="723">
                  <c:v>134.60999999999999</c:v>
                </c:pt>
                <c:pt idx="724">
                  <c:v>134.62800000000001</c:v>
                </c:pt>
                <c:pt idx="725">
                  <c:v>134.65600000000001</c:v>
                </c:pt>
                <c:pt idx="726">
                  <c:v>134.73999999999998</c:v>
                </c:pt>
                <c:pt idx="727">
                  <c:v>134.816</c:v>
                </c:pt>
                <c:pt idx="728">
                  <c:v>134.90300000000002</c:v>
                </c:pt>
                <c:pt idx="729">
                  <c:v>134.93800000000007</c:v>
                </c:pt>
                <c:pt idx="730">
                  <c:v>134.99200000000016</c:v>
                </c:pt>
                <c:pt idx="731">
                  <c:v>135.08000000000001</c:v>
                </c:pt>
                <c:pt idx="732">
                  <c:v>135.22200000000001</c:v>
                </c:pt>
                <c:pt idx="733">
                  <c:v>135.27599999999998</c:v>
                </c:pt>
                <c:pt idx="734">
                  <c:v>135.35500000000016</c:v>
                </c:pt>
                <c:pt idx="735">
                  <c:v>137.101</c:v>
                </c:pt>
                <c:pt idx="736">
                  <c:v>143.94399999999999</c:v>
                </c:pt>
                <c:pt idx="737">
                  <c:v>149.79499999999999</c:v>
                </c:pt>
                <c:pt idx="738">
                  <c:v>152.21799999999999</c:v>
                </c:pt>
                <c:pt idx="739">
                  <c:v>152.68700000000001</c:v>
                </c:pt>
                <c:pt idx="740">
                  <c:v>150.595</c:v>
                </c:pt>
                <c:pt idx="741">
                  <c:v>148.923</c:v>
                </c:pt>
                <c:pt idx="742">
                  <c:v>148.18100000000001</c:v>
                </c:pt>
                <c:pt idx="743">
                  <c:v>147</c:v>
                </c:pt>
                <c:pt idx="744">
                  <c:v>146.59700000000001</c:v>
                </c:pt>
                <c:pt idx="745">
                  <c:v>145.92400000000001</c:v>
                </c:pt>
                <c:pt idx="746">
                  <c:v>145.154</c:v>
                </c:pt>
                <c:pt idx="747">
                  <c:v>144.89600000000004</c:v>
                </c:pt>
                <c:pt idx="748">
                  <c:v>144.48200000000017</c:v>
                </c:pt>
                <c:pt idx="749">
                  <c:v>144.29900000000001</c:v>
                </c:pt>
                <c:pt idx="750">
                  <c:v>144.01</c:v>
                </c:pt>
                <c:pt idx="751">
                  <c:v>143.91200000000001</c:v>
                </c:pt>
                <c:pt idx="752">
                  <c:v>143.75200000000001</c:v>
                </c:pt>
                <c:pt idx="753">
                  <c:v>143.578</c:v>
                </c:pt>
                <c:pt idx="754">
                  <c:v>143.52100000000004</c:v>
                </c:pt>
                <c:pt idx="755">
                  <c:v>143.43800000000007</c:v>
                </c:pt>
                <c:pt idx="756">
                  <c:v>143.36700000000016</c:v>
                </c:pt>
                <c:pt idx="757">
                  <c:v>143.3520000000002</c:v>
                </c:pt>
                <c:pt idx="758">
                  <c:v>143.34100000000001</c:v>
                </c:pt>
                <c:pt idx="759">
                  <c:v>143.32900000000001</c:v>
                </c:pt>
                <c:pt idx="760">
                  <c:v>143.33100000000007</c:v>
                </c:pt>
                <c:pt idx="761">
                  <c:v>143.33700000000007</c:v>
                </c:pt>
                <c:pt idx="762">
                  <c:v>143.36500000000001</c:v>
                </c:pt>
                <c:pt idx="763">
                  <c:v>143.37700000000001</c:v>
                </c:pt>
                <c:pt idx="764">
                  <c:v>143.40100000000001</c:v>
                </c:pt>
                <c:pt idx="765">
                  <c:v>143.41300000000001</c:v>
                </c:pt>
                <c:pt idx="766">
                  <c:v>143.44200000000001</c:v>
                </c:pt>
                <c:pt idx="767">
                  <c:v>143.45800000000017</c:v>
                </c:pt>
                <c:pt idx="768">
                  <c:v>143.483</c:v>
                </c:pt>
                <c:pt idx="769">
                  <c:v>143.52500000000001</c:v>
                </c:pt>
                <c:pt idx="770">
                  <c:v>143.595</c:v>
                </c:pt>
                <c:pt idx="771">
                  <c:v>143.71399999999983</c:v>
                </c:pt>
                <c:pt idx="772">
                  <c:v>143.77699999999999</c:v>
                </c:pt>
                <c:pt idx="773">
                  <c:v>143.91200000000001</c:v>
                </c:pt>
                <c:pt idx="774">
                  <c:v>144.05700000000004</c:v>
                </c:pt>
                <c:pt idx="775">
                  <c:v>144.16900000000001</c:v>
                </c:pt>
                <c:pt idx="776">
                  <c:v>144.26900000000001</c:v>
                </c:pt>
                <c:pt idx="777">
                  <c:v>148.98800000000017</c:v>
                </c:pt>
                <c:pt idx="778">
                  <c:v>151.86500000000001</c:v>
                </c:pt>
                <c:pt idx="779">
                  <c:v>153.374</c:v>
                </c:pt>
                <c:pt idx="780">
                  <c:v>156.27099999999999</c:v>
                </c:pt>
                <c:pt idx="781">
                  <c:v>157.65800000000004</c:v>
                </c:pt>
                <c:pt idx="782">
                  <c:v>160.09399999999999</c:v>
                </c:pt>
                <c:pt idx="783">
                  <c:v>161.208</c:v>
                </c:pt>
                <c:pt idx="784">
                  <c:v>162.946</c:v>
                </c:pt>
                <c:pt idx="785">
                  <c:v>163.625</c:v>
                </c:pt>
                <c:pt idx="786">
                  <c:v>163.82500000000007</c:v>
                </c:pt>
                <c:pt idx="787">
                  <c:v>163.59700000000001</c:v>
                </c:pt>
                <c:pt idx="788">
                  <c:v>162.48400000000001</c:v>
                </c:pt>
                <c:pt idx="789">
                  <c:v>161.91</c:v>
                </c:pt>
                <c:pt idx="790">
                  <c:v>160.87700000000001</c:v>
                </c:pt>
                <c:pt idx="791">
                  <c:v>159.56100000000001</c:v>
                </c:pt>
                <c:pt idx="792">
                  <c:v>158.00399999999999</c:v>
                </c:pt>
                <c:pt idx="793">
                  <c:v>156.78300000000002</c:v>
                </c:pt>
                <c:pt idx="794">
                  <c:v>155.82900000000001</c:v>
                </c:pt>
                <c:pt idx="795">
                  <c:v>155.506</c:v>
                </c:pt>
                <c:pt idx="796">
                  <c:v>154.976</c:v>
                </c:pt>
                <c:pt idx="797">
                  <c:v>154.38600000000017</c:v>
                </c:pt>
                <c:pt idx="798">
                  <c:v>154.191</c:v>
                </c:pt>
                <c:pt idx="799">
                  <c:v>153.88800000000023</c:v>
                </c:pt>
                <c:pt idx="800">
                  <c:v>153.755</c:v>
                </c:pt>
                <c:pt idx="801">
                  <c:v>153.55600000000001</c:v>
                </c:pt>
                <c:pt idx="802">
                  <c:v>153.49</c:v>
                </c:pt>
                <c:pt idx="803">
                  <c:v>153.38700000000017</c:v>
                </c:pt>
                <c:pt idx="804">
                  <c:v>153.28700000000001</c:v>
                </c:pt>
                <c:pt idx="805">
                  <c:v>153.22999999999999</c:v>
                </c:pt>
                <c:pt idx="806">
                  <c:v>153.24099999999999</c:v>
                </c:pt>
                <c:pt idx="807">
                  <c:v>153.28</c:v>
                </c:pt>
                <c:pt idx="808">
                  <c:v>153.345</c:v>
                </c:pt>
                <c:pt idx="809">
                  <c:v>153.37300000000002</c:v>
                </c:pt>
                <c:pt idx="810">
                  <c:v>153.43900000000002</c:v>
                </c:pt>
                <c:pt idx="811">
                  <c:v>153.47499999999999</c:v>
                </c:pt>
                <c:pt idx="812">
                  <c:v>153.53399999999999</c:v>
                </c:pt>
                <c:pt idx="813">
                  <c:v>153.55700000000004</c:v>
                </c:pt>
                <c:pt idx="814">
                  <c:v>153.60499999999999</c:v>
                </c:pt>
                <c:pt idx="815">
                  <c:v>153.68200000000004</c:v>
                </c:pt>
                <c:pt idx="816">
                  <c:v>153.80700000000004</c:v>
                </c:pt>
                <c:pt idx="817">
                  <c:v>153.85500000000016</c:v>
                </c:pt>
                <c:pt idx="818">
                  <c:v>153.93</c:v>
                </c:pt>
                <c:pt idx="819">
                  <c:v>154.047</c:v>
                </c:pt>
                <c:pt idx="820">
                  <c:v>154.10599999999999</c:v>
                </c:pt>
                <c:pt idx="821">
                  <c:v>154.197</c:v>
                </c:pt>
                <c:pt idx="822">
                  <c:v>154.637</c:v>
                </c:pt>
                <c:pt idx="823">
                  <c:v>155.39000000000001</c:v>
                </c:pt>
                <c:pt idx="824">
                  <c:v>159.71199999999999</c:v>
                </c:pt>
                <c:pt idx="825">
                  <c:v>165.83600000000001</c:v>
                </c:pt>
                <c:pt idx="826">
                  <c:v>169.999</c:v>
                </c:pt>
                <c:pt idx="827">
                  <c:v>169.053</c:v>
                </c:pt>
                <c:pt idx="828">
                  <c:v>167.98400000000001</c:v>
                </c:pt>
                <c:pt idx="829">
                  <c:v>166.29900000000001</c:v>
                </c:pt>
                <c:pt idx="830">
                  <c:v>165.73099999999999</c:v>
                </c:pt>
                <c:pt idx="831">
                  <c:v>164.81200000000001</c:v>
                </c:pt>
                <c:pt idx="832">
                  <c:v>163.803</c:v>
                </c:pt>
                <c:pt idx="833">
                  <c:v>163.471</c:v>
                </c:pt>
                <c:pt idx="834">
                  <c:v>163.06200000000001</c:v>
                </c:pt>
                <c:pt idx="835">
                  <c:v>162.608</c:v>
                </c:pt>
                <c:pt idx="836">
                  <c:v>162.45800000000017</c:v>
                </c:pt>
                <c:pt idx="837">
                  <c:v>162.227</c:v>
                </c:pt>
                <c:pt idx="838">
                  <c:v>161.999</c:v>
                </c:pt>
                <c:pt idx="839">
                  <c:v>161.929</c:v>
                </c:pt>
                <c:pt idx="840">
                  <c:v>161.83800000000016</c:v>
                </c:pt>
                <c:pt idx="841">
                  <c:v>161.81100000000001</c:v>
                </c:pt>
                <c:pt idx="842">
                  <c:v>161.78300000000002</c:v>
                </c:pt>
                <c:pt idx="843">
                  <c:v>161.77199999999999</c:v>
                </c:pt>
                <c:pt idx="844">
                  <c:v>161.761</c:v>
                </c:pt>
                <c:pt idx="845">
                  <c:v>161.75800000000001</c:v>
                </c:pt>
                <c:pt idx="846">
                  <c:v>161.761</c:v>
                </c:pt>
                <c:pt idx="847">
                  <c:v>161.76499999999999</c:v>
                </c:pt>
                <c:pt idx="848">
                  <c:v>161.78</c:v>
                </c:pt>
                <c:pt idx="849">
                  <c:v>161.79</c:v>
                </c:pt>
                <c:pt idx="850">
                  <c:v>161.80800000000016</c:v>
                </c:pt>
                <c:pt idx="851">
                  <c:v>161.84300000000002</c:v>
                </c:pt>
                <c:pt idx="852">
                  <c:v>161.90900000000002</c:v>
                </c:pt>
                <c:pt idx="853">
                  <c:v>162.03399999999999</c:v>
                </c:pt>
                <c:pt idx="854">
                  <c:v>162.084</c:v>
                </c:pt>
                <c:pt idx="855">
                  <c:v>162.19399999999999</c:v>
                </c:pt>
                <c:pt idx="856">
                  <c:v>162.37800000000001</c:v>
                </c:pt>
                <c:pt idx="857">
                  <c:v>162.44900000000001</c:v>
                </c:pt>
                <c:pt idx="858">
                  <c:v>162.56</c:v>
                </c:pt>
                <c:pt idx="859">
                  <c:v>162.73499999999999</c:v>
                </c:pt>
                <c:pt idx="860">
                  <c:v>162.917</c:v>
                </c:pt>
                <c:pt idx="861">
                  <c:v>163.10399999999998</c:v>
                </c:pt>
                <c:pt idx="862">
                  <c:v>163.19900000000001</c:v>
                </c:pt>
                <c:pt idx="863">
                  <c:v>163.393</c:v>
                </c:pt>
                <c:pt idx="864">
                  <c:v>163.46700000000001</c:v>
                </c:pt>
                <c:pt idx="865">
                  <c:v>163.57599999999999</c:v>
                </c:pt>
                <c:pt idx="866">
                  <c:v>168.84700000000001</c:v>
                </c:pt>
                <c:pt idx="867">
                  <c:v>171.49</c:v>
                </c:pt>
                <c:pt idx="868">
                  <c:v>175.27799999999999</c:v>
                </c:pt>
                <c:pt idx="869">
                  <c:v>179.51599999999999</c:v>
                </c:pt>
                <c:pt idx="870">
                  <c:v>180.8</c:v>
                </c:pt>
                <c:pt idx="871">
                  <c:v>181.07399999999998</c:v>
                </c:pt>
                <c:pt idx="872">
                  <c:v>178.62900000000002</c:v>
                </c:pt>
                <c:pt idx="873">
                  <c:v>177.815</c:v>
                </c:pt>
                <c:pt idx="874">
                  <c:v>176.517</c:v>
                </c:pt>
                <c:pt idx="875">
                  <c:v>176.07300000000001</c:v>
                </c:pt>
                <c:pt idx="876">
                  <c:v>175.33100000000007</c:v>
                </c:pt>
                <c:pt idx="877">
                  <c:v>174.47900000000001</c:v>
                </c:pt>
                <c:pt idx="878">
                  <c:v>174.10999999999999</c:v>
                </c:pt>
                <c:pt idx="879">
                  <c:v>173.66399999999999</c:v>
                </c:pt>
                <c:pt idx="880">
                  <c:v>173.184</c:v>
                </c:pt>
                <c:pt idx="881">
                  <c:v>173.02700000000004</c:v>
                </c:pt>
                <c:pt idx="882">
                  <c:v>172.79300000000001</c:v>
                </c:pt>
                <c:pt idx="883">
                  <c:v>172.57599999999999</c:v>
                </c:pt>
                <c:pt idx="884">
                  <c:v>172.511</c:v>
                </c:pt>
                <c:pt idx="885">
                  <c:v>172.435</c:v>
                </c:pt>
                <c:pt idx="886">
                  <c:v>172.41200000000001</c:v>
                </c:pt>
                <c:pt idx="887">
                  <c:v>172.41499999999999</c:v>
                </c:pt>
                <c:pt idx="888">
                  <c:v>172.41900000000001</c:v>
                </c:pt>
                <c:pt idx="889">
                  <c:v>172.43600000000001</c:v>
                </c:pt>
                <c:pt idx="890">
                  <c:v>172.48000000000016</c:v>
                </c:pt>
                <c:pt idx="891">
                  <c:v>172.57599999999999</c:v>
                </c:pt>
                <c:pt idx="892">
                  <c:v>172.69800000000001</c:v>
                </c:pt>
                <c:pt idx="893">
                  <c:v>172.83800000000016</c:v>
                </c:pt>
                <c:pt idx="894">
                  <c:v>172.89400000000001</c:v>
                </c:pt>
                <c:pt idx="895">
                  <c:v>173.01300000000001</c:v>
                </c:pt>
                <c:pt idx="896">
                  <c:v>173.20599999999999</c:v>
                </c:pt>
                <c:pt idx="897">
                  <c:v>173.28100000000001</c:v>
                </c:pt>
                <c:pt idx="898">
                  <c:v>173.43600000000001</c:v>
                </c:pt>
                <c:pt idx="899">
                  <c:v>173.68100000000001</c:v>
                </c:pt>
                <c:pt idx="900">
                  <c:v>173.87</c:v>
                </c:pt>
                <c:pt idx="901">
                  <c:v>174.06300000000002</c:v>
                </c:pt>
                <c:pt idx="902">
                  <c:v>174.261</c:v>
                </c:pt>
                <c:pt idx="903">
                  <c:v>174.45400000000001</c:v>
                </c:pt>
                <c:pt idx="904">
                  <c:v>175.34300000000002</c:v>
                </c:pt>
                <c:pt idx="905">
                  <c:v>180.75</c:v>
                </c:pt>
                <c:pt idx="906">
                  <c:v>185.8280000000002</c:v>
                </c:pt>
                <c:pt idx="907">
                  <c:v>187.53900000000002</c:v>
                </c:pt>
                <c:pt idx="908">
                  <c:v>190.042</c:v>
                </c:pt>
                <c:pt idx="909">
                  <c:v>189.37100000000001</c:v>
                </c:pt>
                <c:pt idx="910">
                  <c:v>187.26999999999998</c:v>
                </c:pt>
                <c:pt idx="911">
                  <c:v>185.756</c:v>
                </c:pt>
                <c:pt idx="912">
                  <c:v>185.262</c:v>
                </c:pt>
                <c:pt idx="913">
                  <c:v>184.65800000000004</c:v>
                </c:pt>
                <c:pt idx="914">
                  <c:v>184.45000000000007</c:v>
                </c:pt>
                <c:pt idx="915">
                  <c:v>184.096</c:v>
                </c:pt>
                <c:pt idx="916">
                  <c:v>183.68300000000002</c:v>
                </c:pt>
                <c:pt idx="917">
                  <c:v>183.26300000000001</c:v>
                </c:pt>
                <c:pt idx="918">
                  <c:v>183.13</c:v>
                </c:pt>
                <c:pt idx="919">
                  <c:v>182.946</c:v>
                </c:pt>
                <c:pt idx="920">
                  <c:v>182.803</c:v>
                </c:pt>
                <c:pt idx="921">
                  <c:v>182.756</c:v>
                </c:pt>
                <c:pt idx="922">
                  <c:v>182.756</c:v>
                </c:pt>
                <c:pt idx="923">
                  <c:v>182.75</c:v>
                </c:pt>
                <c:pt idx="924">
                  <c:v>182.756</c:v>
                </c:pt>
                <c:pt idx="925">
                  <c:v>182.77299999999997</c:v>
                </c:pt>
                <c:pt idx="926">
                  <c:v>182.84100000000001</c:v>
                </c:pt>
                <c:pt idx="927">
                  <c:v>182.88300000000001</c:v>
                </c:pt>
                <c:pt idx="928">
                  <c:v>182.99100000000001</c:v>
                </c:pt>
                <c:pt idx="929">
                  <c:v>183.191</c:v>
                </c:pt>
                <c:pt idx="930">
                  <c:v>183.27099999999999</c:v>
                </c:pt>
                <c:pt idx="931">
                  <c:v>183.31200000000001</c:v>
                </c:pt>
                <c:pt idx="932">
                  <c:v>183.39800000000017</c:v>
                </c:pt>
                <c:pt idx="933">
                  <c:v>183.44200000000001</c:v>
                </c:pt>
                <c:pt idx="934">
                  <c:v>183.53300000000002</c:v>
                </c:pt>
                <c:pt idx="935">
                  <c:v>183.57900000000001</c:v>
                </c:pt>
                <c:pt idx="936">
                  <c:v>183.65</c:v>
                </c:pt>
                <c:pt idx="937">
                  <c:v>183.76</c:v>
                </c:pt>
                <c:pt idx="938">
                  <c:v>183.98800000000017</c:v>
                </c:pt>
                <c:pt idx="939">
                  <c:v>184.34700000000001</c:v>
                </c:pt>
                <c:pt idx="940">
                  <c:v>184.43800000000007</c:v>
                </c:pt>
                <c:pt idx="941">
                  <c:v>184.529</c:v>
                </c:pt>
                <c:pt idx="942">
                  <c:v>184.71499999999995</c:v>
                </c:pt>
                <c:pt idx="943">
                  <c:v>184.999</c:v>
                </c:pt>
                <c:pt idx="944">
                  <c:v>185.10599999999999</c:v>
                </c:pt>
                <c:pt idx="945">
                  <c:v>185.32300000000001</c:v>
                </c:pt>
                <c:pt idx="946">
                  <c:v>185.65300000000002</c:v>
                </c:pt>
                <c:pt idx="947">
                  <c:v>185.77799999999999</c:v>
                </c:pt>
                <c:pt idx="948">
                  <c:v>185.95000000000007</c:v>
                </c:pt>
                <c:pt idx="949">
                  <c:v>188.14499999999998</c:v>
                </c:pt>
                <c:pt idx="950">
                  <c:v>189.977</c:v>
                </c:pt>
                <c:pt idx="951">
                  <c:v>193.39500000000001</c:v>
                </c:pt>
                <c:pt idx="952">
                  <c:v>194.637</c:v>
                </c:pt>
                <c:pt idx="953">
                  <c:v>196.89100000000016</c:v>
                </c:pt>
                <c:pt idx="954">
                  <c:v>199.54900000000001</c:v>
                </c:pt>
                <c:pt idx="955">
                  <c:v>201.053</c:v>
                </c:pt>
                <c:pt idx="956">
                  <c:v>198.15200000000004</c:v>
                </c:pt>
                <c:pt idx="957">
                  <c:v>197.27299999999997</c:v>
                </c:pt>
                <c:pt idx="958">
                  <c:v>196.10399999999998</c:v>
                </c:pt>
                <c:pt idx="959">
                  <c:v>195.738</c:v>
                </c:pt>
                <c:pt idx="960">
                  <c:v>195.22200000000001</c:v>
                </c:pt>
                <c:pt idx="961">
                  <c:v>195.05700000000004</c:v>
                </c:pt>
                <c:pt idx="962">
                  <c:v>194.81399999999999</c:v>
                </c:pt>
                <c:pt idx="963">
                  <c:v>194.73499999999999</c:v>
                </c:pt>
                <c:pt idx="964">
                  <c:v>194.63900000000001</c:v>
                </c:pt>
                <c:pt idx="965">
                  <c:v>194.52100000000004</c:v>
                </c:pt>
                <c:pt idx="966">
                  <c:v>194.46200000000007</c:v>
                </c:pt>
                <c:pt idx="967">
                  <c:v>194.45500000000001</c:v>
                </c:pt>
                <c:pt idx="968">
                  <c:v>194.471</c:v>
                </c:pt>
                <c:pt idx="969">
                  <c:v>194.54300000000001</c:v>
                </c:pt>
                <c:pt idx="970">
                  <c:v>194.589</c:v>
                </c:pt>
                <c:pt idx="971">
                  <c:v>194.71199999999999</c:v>
                </c:pt>
                <c:pt idx="972">
                  <c:v>194.762</c:v>
                </c:pt>
                <c:pt idx="973">
                  <c:v>194.876</c:v>
                </c:pt>
                <c:pt idx="974">
                  <c:v>195.06800000000001</c:v>
                </c:pt>
                <c:pt idx="975">
                  <c:v>195.16900000000001</c:v>
                </c:pt>
                <c:pt idx="976">
                  <c:v>195.33</c:v>
                </c:pt>
                <c:pt idx="977">
                  <c:v>195.58600000000001</c:v>
                </c:pt>
                <c:pt idx="978">
                  <c:v>195.684</c:v>
                </c:pt>
                <c:pt idx="979">
                  <c:v>195.83500000000001</c:v>
                </c:pt>
                <c:pt idx="980">
                  <c:v>196.06800000000001</c:v>
                </c:pt>
                <c:pt idx="981">
                  <c:v>196.429</c:v>
                </c:pt>
                <c:pt idx="982">
                  <c:v>196.566</c:v>
                </c:pt>
                <c:pt idx="983">
                  <c:v>196.63499999999999</c:v>
                </c:pt>
                <c:pt idx="984">
                  <c:v>196.739</c:v>
                </c:pt>
                <c:pt idx="985">
                  <c:v>196.89600000000004</c:v>
                </c:pt>
                <c:pt idx="986">
                  <c:v>197.13499999999999</c:v>
                </c:pt>
                <c:pt idx="987">
                  <c:v>197.499</c:v>
                </c:pt>
                <c:pt idx="988">
                  <c:v>197.637</c:v>
                </c:pt>
                <c:pt idx="989">
                  <c:v>197.84399999999999</c:v>
                </c:pt>
                <c:pt idx="990">
                  <c:v>198.15900000000002</c:v>
                </c:pt>
                <c:pt idx="991">
                  <c:v>198.31700000000001</c:v>
                </c:pt>
                <c:pt idx="992">
                  <c:v>198.39600000000004</c:v>
                </c:pt>
                <c:pt idx="993">
                  <c:v>198.55500000000001</c:v>
                </c:pt>
                <c:pt idx="994">
                  <c:v>198.63399999999999</c:v>
                </c:pt>
                <c:pt idx="995">
                  <c:v>198.79499999999999</c:v>
                </c:pt>
                <c:pt idx="996">
                  <c:v>198.875</c:v>
                </c:pt>
                <c:pt idx="997">
                  <c:v>199.01599999999999</c:v>
                </c:pt>
                <c:pt idx="998">
                  <c:v>200.08200000000016</c:v>
                </c:pt>
                <c:pt idx="999">
                  <c:v>205.8220000000002</c:v>
                </c:pt>
                <c:pt idx="1000">
                  <c:v>207.83500000000001</c:v>
                </c:pt>
                <c:pt idx="1001">
                  <c:v>210.35700000000017</c:v>
                </c:pt>
                <c:pt idx="1002">
                  <c:v>211.21199999999999</c:v>
                </c:pt>
                <c:pt idx="1003">
                  <c:v>212.56</c:v>
                </c:pt>
                <c:pt idx="1004">
                  <c:v>213.47</c:v>
                </c:pt>
                <c:pt idx="1005">
                  <c:v>213.42400000000001</c:v>
                </c:pt>
                <c:pt idx="1006">
                  <c:v>211.92200000000017</c:v>
                </c:pt>
                <c:pt idx="1007">
                  <c:v>210.24099999999999</c:v>
                </c:pt>
                <c:pt idx="1008">
                  <c:v>209.72</c:v>
                </c:pt>
                <c:pt idx="1009">
                  <c:v>208.99800000000016</c:v>
                </c:pt>
                <c:pt idx="1010">
                  <c:v>208.39400000000001</c:v>
                </c:pt>
                <c:pt idx="1011">
                  <c:v>208.107</c:v>
                </c:pt>
                <c:pt idx="1012">
                  <c:v>208.03100000000001</c:v>
                </c:pt>
                <c:pt idx="1013">
                  <c:v>208.02700000000004</c:v>
                </c:pt>
                <c:pt idx="1014">
                  <c:v>208.09200000000001</c:v>
                </c:pt>
                <c:pt idx="1015">
                  <c:v>208.297</c:v>
                </c:pt>
                <c:pt idx="1016">
                  <c:v>208.38600000000017</c:v>
                </c:pt>
                <c:pt idx="1017">
                  <c:v>208.6</c:v>
                </c:pt>
                <c:pt idx="1018">
                  <c:v>208.97300000000001</c:v>
                </c:pt>
                <c:pt idx="1019">
                  <c:v>209.27399999999992</c:v>
                </c:pt>
                <c:pt idx="1020">
                  <c:v>209.59100000000001</c:v>
                </c:pt>
                <c:pt idx="1021">
                  <c:v>209.71099999999998</c:v>
                </c:pt>
                <c:pt idx="1022">
                  <c:v>209.95800000000017</c:v>
                </c:pt>
                <c:pt idx="1023">
                  <c:v>210.339</c:v>
                </c:pt>
                <c:pt idx="1024">
                  <c:v>210.483</c:v>
                </c:pt>
                <c:pt idx="1025">
                  <c:v>210.702</c:v>
                </c:pt>
                <c:pt idx="1026">
                  <c:v>211.035</c:v>
                </c:pt>
                <c:pt idx="1027">
                  <c:v>211.16</c:v>
                </c:pt>
                <c:pt idx="1028">
                  <c:v>211.35000000000016</c:v>
                </c:pt>
                <c:pt idx="1029">
                  <c:v>211.636</c:v>
                </c:pt>
                <c:pt idx="1030">
                  <c:v>212.071</c:v>
                </c:pt>
                <c:pt idx="1031">
                  <c:v>212.23399999999998</c:v>
                </c:pt>
                <c:pt idx="1032">
                  <c:v>212.56399999999999</c:v>
                </c:pt>
                <c:pt idx="1033">
                  <c:v>213.06300000000002</c:v>
                </c:pt>
                <c:pt idx="1034">
                  <c:v>213.25</c:v>
                </c:pt>
                <c:pt idx="1035">
                  <c:v>213.62800000000001</c:v>
                </c:pt>
                <c:pt idx="1036">
                  <c:v>213.76999999999998</c:v>
                </c:pt>
                <c:pt idx="1037">
                  <c:v>213.983</c:v>
                </c:pt>
                <c:pt idx="1038">
                  <c:v>214.41200000000001</c:v>
                </c:pt>
                <c:pt idx="1039">
                  <c:v>214.57399999999998</c:v>
                </c:pt>
                <c:pt idx="1040">
                  <c:v>214.9</c:v>
                </c:pt>
                <c:pt idx="1041">
                  <c:v>215.28100000000001</c:v>
                </c:pt>
                <c:pt idx="1042">
                  <c:v>221.78399999999999</c:v>
                </c:pt>
                <c:pt idx="1043">
                  <c:v>222.98000000000016</c:v>
                </c:pt>
                <c:pt idx="1044">
                  <c:v>224.09200000000001</c:v>
                </c:pt>
                <c:pt idx="1045">
                  <c:v>225.92700000000016</c:v>
                </c:pt>
                <c:pt idx="1046">
                  <c:v>227.977</c:v>
                </c:pt>
                <c:pt idx="1047">
                  <c:v>228.024</c:v>
                </c:pt>
              </c:numCache>
            </c:numRef>
          </c:yVal>
          <c:smooth val="1"/>
        </c:ser>
        <c:axId val="51138560"/>
        <c:axId val="51140480"/>
      </c:scatterChart>
      <c:valAx>
        <c:axId val="51138560"/>
        <c:scaling>
          <c:orientation val="minMax"/>
        </c:scaling>
        <c:axPos val="b"/>
        <c:title>
          <c:tx>
            <c:rich>
              <a:bodyPr/>
              <a:lstStyle/>
              <a:p>
                <a:pPr>
                  <a:defRPr lang="en-GB"/>
                </a:pPr>
                <a:r>
                  <a:rPr lang="en-US"/>
                  <a:t>Time (s)</a:t>
                </a:r>
              </a:p>
            </c:rich>
          </c:tx>
          <c:layout/>
        </c:title>
        <c:numFmt formatCode="General" sourceLinked="1"/>
        <c:majorTickMark val="none"/>
        <c:tickLblPos val="nextTo"/>
        <c:txPr>
          <a:bodyPr/>
          <a:lstStyle/>
          <a:p>
            <a:pPr>
              <a:defRPr lang="en-GB"/>
            </a:pPr>
            <a:endParaRPr lang="en-US"/>
          </a:p>
        </c:txPr>
        <c:crossAx val="51140480"/>
        <c:crosses val="autoZero"/>
        <c:crossBetween val="midCat"/>
      </c:valAx>
      <c:valAx>
        <c:axId val="51140480"/>
        <c:scaling>
          <c:orientation val="minMax"/>
          <c:max val="350"/>
        </c:scaling>
        <c:axPos val="l"/>
        <c:title>
          <c:tx>
            <c:rich>
              <a:bodyPr/>
              <a:lstStyle/>
              <a:p>
                <a:pPr>
                  <a:defRPr lang="en-GB"/>
                </a:pPr>
                <a:r>
                  <a:rPr lang="en-US"/>
                  <a:t>Temperature (</a:t>
                </a:r>
                <a:r>
                  <a:rPr lang="en-US">
                    <a:sym typeface="Symbol"/>
                  </a:rPr>
                  <a:t></a:t>
                </a:r>
                <a:r>
                  <a:rPr lang="en-US"/>
                  <a:t>C)</a:t>
                </a:r>
              </a:p>
            </c:rich>
          </c:tx>
          <c:layout/>
        </c:title>
        <c:numFmt formatCode="General" sourceLinked="1"/>
        <c:majorTickMark val="none"/>
        <c:tickLblPos val="nextTo"/>
        <c:txPr>
          <a:bodyPr/>
          <a:lstStyle/>
          <a:p>
            <a:pPr>
              <a:defRPr lang="en-GB"/>
            </a:pPr>
            <a:endParaRPr lang="en-US"/>
          </a:p>
        </c:txPr>
        <c:crossAx val="51138560"/>
        <c:crosses val="autoZero"/>
        <c:crossBetween val="midCat"/>
      </c:valAx>
    </c:plotArea>
    <c:legend>
      <c:legendPos val="r"/>
      <c:layout>
        <c:manualLayout>
          <c:xMode val="edge"/>
          <c:yMode val="edge"/>
          <c:x val="0.755490931096506"/>
          <c:y val="0.47165971068358825"/>
          <c:w val="0.24155528506011509"/>
          <c:h val="0.39438022533846201"/>
        </c:manualLayout>
      </c:layout>
      <c:txPr>
        <a:bodyPr/>
        <a:lstStyle/>
        <a:p>
          <a:pPr>
            <a:defRPr lang="en-GB"/>
          </a:pPr>
          <a:endParaRPr lang="en-US"/>
        </a:p>
      </c:txP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07528318102662"/>
          <c:y val="3.364399101789764E-2"/>
          <c:w val="0.86114452935136332"/>
          <c:h val="0.83540557733503484"/>
        </c:manualLayout>
      </c:layout>
      <c:scatterChart>
        <c:scatterStyle val="smoothMarker"/>
        <c:ser>
          <c:idx val="0"/>
          <c:order val="0"/>
          <c:tx>
            <c:strRef>
              <c:f>Sheet1!$B$1</c:f>
              <c:strCache>
                <c:ptCount val="1"/>
                <c:pt idx="0">
                  <c:v>V 2000kg</c:v>
                </c:pt>
              </c:strCache>
            </c:strRef>
          </c:tx>
          <c:spPr>
            <a:ln w="15875">
              <a:solidFill>
                <a:schemeClr val="bg1">
                  <a:lumMod val="75000"/>
                </a:schemeClr>
              </a:solidFill>
              <a:prstDash val="solid"/>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B$2:$B$1069</c:f>
              <c:numCache>
                <c:formatCode>General</c:formatCode>
                <c:ptCount val="1068"/>
                <c:pt idx="0">
                  <c:v>20</c:v>
                </c:pt>
                <c:pt idx="1">
                  <c:v>20</c:v>
                </c:pt>
                <c:pt idx="2">
                  <c:v>20</c:v>
                </c:pt>
                <c:pt idx="3">
                  <c:v>20</c:v>
                </c:pt>
                <c:pt idx="4">
                  <c:v>20</c:v>
                </c:pt>
                <c:pt idx="5">
                  <c:v>20</c:v>
                </c:pt>
                <c:pt idx="6">
                  <c:v>19.999499999999973</c:v>
                </c:pt>
                <c:pt idx="7">
                  <c:v>20.0059</c:v>
                </c:pt>
                <c:pt idx="8">
                  <c:v>20.018699999999974</c:v>
                </c:pt>
                <c:pt idx="9">
                  <c:v>20.0275</c:v>
                </c:pt>
                <c:pt idx="10">
                  <c:v>22.429599999999972</c:v>
                </c:pt>
                <c:pt idx="11">
                  <c:v>26.351600000000001</c:v>
                </c:pt>
                <c:pt idx="12">
                  <c:v>28.628499999999974</c:v>
                </c:pt>
                <c:pt idx="13">
                  <c:v>33.052</c:v>
                </c:pt>
                <c:pt idx="14">
                  <c:v>38.780700000000003</c:v>
                </c:pt>
                <c:pt idx="15">
                  <c:v>43.675400000000003</c:v>
                </c:pt>
                <c:pt idx="16">
                  <c:v>43.529800000000002</c:v>
                </c:pt>
                <c:pt idx="17">
                  <c:v>41.8752</c:v>
                </c:pt>
                <c:pt idx="18">
                  <c:v>41.097000000000001</c:v>
                </c:pt>
                <c:pt idx="19">
                  <c:v>39.711200000000005</c:v>
                </c:pt>
                <c:pt idx="20">
                  <c:v>39.0593</c:v>
                </c:pt>
                <c:pt idx="21">
                  <c:v>37.897200000000005</c:v>
                </c:pt>
                <c:pt idx="22">
                  <c:v>37.350499999999997</c:v>
                </c:pt>
                <c:pt idx="23">
                  <c:v>36.375</c:v>
                </c:pt>
                <c:pt idx="24">
                  <c:v>35.915900000000001</c:v>
                </c:pt>
                <c:pt idx="25">
                  <c:v>35.096100000000042</c:v>
                </c:pt>
                <c:pt idx="26">
                  <c:v>34.710300000000011</c:v>
                </c:pt>
                <c:pt idx="27">
                  <c:v>34.020700000000012</c:v>
                </c:pt>
                <c:pt idx="28">
                  <c:v>33.696100000000044</c:v>
                </c:pt>
                <c:pt idx="29">
                  <c:v>33.115400000000001</c:v>
                </c:pt>
                <c:pt idx="30">
                  <c:v>32.842200000000005</c:v>
                </c:pt>
                <c:pt idx="31">
                  <c:v>32.352899999999998</c:v>
                </c:pt>
                <c:pt idx="32">
                  <c:v>32.122800000000012</c:v>
                </c:pt>
                <c:pt idx="33">
                  <c:v>31.7103</c:v>
                </c:pt>
                <c:pt idx="34">
                  <c:v>31.516400000000001</c:v>
                </c:pt>
                <c:pt idx="35">
                  <c:v>31.168599999999973</c:v>
                </c:pt>
                <c:pt idx="36">
                  <c:v>31.005199999999974</c:v>
                </c:pt>
                <c:pt idx="37">
                  <c:v>30.712199999999989</c:v>
                </c:pt>
                <c:pt idx="38">
                  <c:v>30.607600000000001</c:v>
                </c:pt>
                <c:pt idx="39">
                  <c:v>30.415099999999974</c:v>
                </c:pt>
                <c:pt idx="40">
                  <c:v>30.159900000000022</c:v>
                </c:pt>
                <c:pt idx="41">
                  <c:v>30.069699999999973</c:v>
                </c:pt>
                <c:pt idx="42">
                  <c:v>29.905299999999972</c:v>
                </c:pt>
                <c:pt idx="43">
                  <c:v>29.846399999999978</c:v>
                </c:pt>
                <c:pt idx="44">
                  <c:v>29.762699999999956</c:v>
                </c:pt>
                <c:pt idx="45">
                  <c:v>29.722199999999972</c:v>
                </c:pt>
                <c:pt idx="46">
                  <c:v>29.64549999999997</c:v>
                </c:pt>
                <c:pt idx="47">
                  <c:v>29.538599999999974</c:v>
                </c:pt>
                <c:pt idx="48">
                  <c:v>34.902200000000001</c:v>
                </c:pt>
                <c:pt idx="49">
                  <c:v>38.799300000000059</c:v>
                </c:pt>
                <c:pt idx="50">
                  <c:v>46.115900000000003</c:v>
                </c:pt>
                <c:pt idx="51">
                  <c:v>48.6843</c:v>
                </c:pt>
                <c:pt idx="52">
                  <c:v>52.070400000000006</c:v>
                </c:pt>
                <c:pt idx="53">
                  <c:v>53.616100000000003</c:v>
                </c:pt>
                <c:pt idx="54">
                  <c:v>55.378500000000003</c:v>
                </c:pt>
                <c:pt idx="55">
                  <c:v>54.531400000000005</c:v>
                </c:pt>
                <c:pt idx="56">
                  <c:v>52.629100000000044</c:v>
                </c:pt>
                <c:pt idx="57">
                  <c:v>51.733500000000042</c:v>
                </c:pt>
                <c:pt idx="58">
                  <c:v>50.135100000000044</c:v>
                </c:pt>
                <c:pt idx="59">
                  <c:v>49.382200000000005</c:v>
                </c:pt>
                <c:pt idx="60">
                  <c:v>48.036900000000003</c:v>
                </c:pt>
                <c:pt idx="61">
                  <c:v>47.402900000000002</c:v>
                </c:pt>
                <c:pt idx="62">
                  <c:v>46.268400000000042</c:v>
                </c:pt>
                <c:pt idx="63">
                  <c:v>45.733600000000003</c:v>
                </c:pt>
                <c:pt idx="64">
                  <c:v>44.996000000000002</c:v>
                </c:pt>
                <c:pt idx="65">
                  <c:v>44.643100000000011</c:v>
                </c:pt>
                <c:pt idx="66">
                  <c:v>43.993500000000012</c:v>
                </c:pt>
                <c:pt idx="67">
                  <c:v>43.130400000000002</c:v>
                </c:pt>
                <c:pt idx="68">
                  <c:v>42.822600000000001</c:v>
                </c:pt>
                <c:pt idx="69">
                  <c:v>42.260300000000043</c:v>
                </c:pt>
                <c:pt idx="70">
                  <c:v>41.992600000000003</c:v>
                </c:pt>
                <c:pt idx="71">
                  <c:v>41.503100000000003</c:v>
                </c:pt>
                <c:pt idx="72">
                  <c:v>41.326300000000003</c:v>
                </c:pt>
                <c:pt idx="73">
                  <c:v>40.995800000000003</c:v>
                </c:pt>
                <c:pt idx="74">
                  <c:v>40.5471</c:v>
                </c:pt>
                <c:pt idx="75">
                  <c:v>40.334600000000002</c:v>
                </c:pt>
                <c:pt idx="76">
                  <c:v>40.231300000000012</c:v>
                </c:pt>
                <c:pt idx="77">
                  <c:v>40.034700000000001</c:v>
                </c:pt>
                <c:pt idx="78">
                  <c:v>39.939100000000003</c:v>
                </c:pt>
                <c:pt idx="79">
                  <c:v>39.757100000000001</c:v>
                </c:pt>
                <c:pt idx="80">
                  <c:v>39.503700000000002</c:v>
                </c:pt>
                <c:pt idx="81">
                  <c:v>39.162600000000012</c:v>
                </c:pt>
                <c:pt idx="82">
                  <c:v>39.040800000000004</c:v>
                </c:pt>
                <c:pt idx="83">
                  <c:v>38.869100000000003</c:v>
                </c:pt>
                <c:pt idx="84">
                  <c:v>38.564</c:v>
                </c:pt>
                <c:pt idx="85">
                  <c:v>38.455800000000004</c:v>
                </c:pt>
                <c:pt idx="86">
                  <c:v>38.403200000000005</c:v>
                </c:pt>
                <c:pt idx="87">
                  <c:v>38.302700000000002</c:v>
                </c:pt>
                <c:pt idx="88">
                  <c:v>38.253800000000005</c:v>
                </c:pt>
                <c:pt idx="89">
                  <c:v>38.160400000000003</c:v>
                </c:pt>
                <c:pt idx="90">
                  <c:v>38.012</c:v>
                </c:pt>
                <c:pt idx="91">
                  <c:v>51.057400000000001</c:v>
                </c:pt>
                <c:pt idx="92">
                  <c:v>55.678600000000003</c:v>
                </c:pt>
                <c:pt idx="93">
                  <c:v>61.367699999999999</c:v>
                </c:pt>
                <c:pt idx="94">
                  <c:v>61.172900000000013</c:v>
                </c:pt>
                <c:pt idx="95">
                  <c:v>60.346200000000003</c:v>
                </c:pt>
                <c:pt idx="96">
                  <c:v>58.825300000000013</c:v>
                </c:pt>
                <c:pt idx="97">
                  <c:v>58.276900000000012</c:v>
                </c:pt>
                <c:pt idx="98">
                  <c:v>57.258700000000012</c:v>
                </c:pt>
                <c:pt idx="99">
                  <c:v>56.768900000000045</c:v>
                </c:pt>
                <c:pt idx="100">
                  <c:v>55.859000000000002</c:v>
                </c:pt>
                <c:pt idx="101">
                  <c:v>54.634300000000003</c:v>
                </c:pt>
                <c:pt idx="102">
                  <c:v>54.055700000000002</c:v>
                </c:pt>
                <c:pt idx="103">
                  <c:v>53.255700000000012</c:v>
                </c:pt>
                <c:pt idx="104">
                  <c:v>52.190000000000012</c:v>
                </c:pt>
                <c:pt idx="105">
                  <c:v>51.809200000000004</c:v>
                </c:pt>
                <c:pt idx="106">
                  <c:v>51.275600000000011</c:v>
                </c:pt>
                <c:pt idx="107">
                  <c:v>51.0809</c:v>
                </c:pt>
                <c:pt idx="108">
                  <c:v>50.710700000000003</c:v>
                </c:pt>
                <c:pt idx="109">
                  <c:v>50.530500000000011</c:v>
                </c:pt>
                <c:pt idx="110">
                  <c:v>50.187899999999999</c:v>
                </c:pt>
                <c:pt idx="111">
                  <c:v>50.021100000000011</c:v>
                </c:pt>
                <c:pt idx="112">
                  <c:v>49.703800000000001</c:v>
                </c:pt>
                <c:pt idx="113">
                  <c:v>49.261900000000011</c:v>
                </c:pt>
                <c:pt idx="114">
                  <c:v>48.494</c:v>
                </c:pt>
                <c:pt idx="115">
                  <c:v>48.138700000000043</c:v>
                </c:pt>
                <c:pt idx="116">
                  <c:v>47.519600000000004</c:v>
                </c:pt>
                <c:pt idx="117">
                  <c:v>47.444200000000002</c:v>
                </c:pt>
                <c:pt idx="118">
                  <c:v>47.298800000000043</c:v>
                </c:pt>
                <c:pt idx="119">
                  <c:v>47.027900000000002</c:v>
                </c:pt>
                <c:pt idx="120">
                  <c:v>46.554499999999997</c:v>
                </c:pt>
                <c:pt idx="121">
                  <c:v>46.335600000000007</c:v>
                </c:pt>
                <c:pt idx="122">
                  <c:v>45.952300000000001</c:v>
                </c:pt>
                <c:pt idx="123">
                  <c:v>45.905900000000003</c:v>
                </c:pt>
                <c:pt idx="124">
                  <c:v>45.838000000000001</c:v>
                </c:pt>
                <c:pt idx="125">
                  <c:v>45.740200000000002</c:v>
                </c:pt>
                <c:pt idx="126">
                  <c:v>45.559100000000001</c:v>
                </c:pt>
                <c:pt idx="127">
                  <c:v>45.316800000000001</c:v>
                </c:pt>
                <c:pt idx="128">
                  <c:v>45.230900000000013</c:v>
                </c:pt>
                <c:pt idx="129">
                  <c:v>45.109100000000012</c:v>
                </c:pt>
                <c:pt idx="130">
                  <c:v>57.433500000000002</c:v>
                </c:pt>
                <c:pt idx="131">
                  <c:v>58.942100000000003</c:v>
                </c:pt>
                <c:pt idx="132">
                  <c:v>61.875900000000001</c:v>
                </c:pt>
                <c:pt idx="133">
                  <c:v>66.734899999999996</c:v>
                </c:pt>
                <c:pt idx="134">
                  <c:v>67.767899999999997</c:v>
                </c:pt>
                <c:pt idx="135">
                  <c:v>66.847499999999997</c:v>
                </c:pt>
                <c:pt idx="136">
                  <c:v>65.123599999999982</c:v>
                </c:pt>
                <c:pt idx="137">
                  <c:v>64.311200000000085</c:v>
                </c:pt>
                <c:pt idx="138">
                  <c:v>62.858699999999999</c:v>
                </c:pt>
                <c:pt idx="139">
                  <c:v>62.173900000000003</c:v>
                </c:pt>
                <c:pt idx="140">
                  <c:v>60.948100000000011</c:v>
                </c:pt>
                <c:pt idx="141">
                  <c:v>60.369900000000001</c:v>
                </c:pt>
                <c:pt idx="142">
                  <c:v>59.3339</c:v>
                </c:pt>
                <c:pt idx="143">
                  <c:v>58.845100000000002</c:v>
                </c:pt>
                <c:pt idx="144">
                  <c:v>57.968000000000011</c:v>
                </c:pt>
                <c:pt idx="145">
                  <c:v>57.653400000000005</c:v>
                </c:pt>
                <c:pt idx="146">
                  <c:v>57.073600000000006</c:v>
                </c:pt>
                <c:pt idx="147">
                  <c:v>56.79610000000006</c:v>
                </c:pt>
                <c:pt idx="148">
                  <c:v>56.404699999999998</c:v>
                </c:pt>
                <c:pt idx="149">
                  <c:v>55.868600000000001</c:v>
                </c:pt>
                <c:pt idx="150">
                  <c:v>55.675000000000011</c:v>
                </c:pt>
                <c:pt idx="151">
                  <c:v>55.313200000000002</c:v>
                </c:pt>
                <c:pt idx="152">
                  <c:v>54.678100000000043</c:v>
                </c:pt>
                <c:pt idx="153">
                  <c:v>54.4529</c:v>
                </c:pt>
                <c:pt idx="154">
                  <c:v>54.343400000000003</c:v>
                </c:pt>
                <c:pt idx="155">
                  <c:v>54.185300000000012</c:v>
                </c:pt>
                <c:pt idx="156">
                  <c:v>53.8919</c:v>
                </c:pt>
                <c:pt idx="157">
                  <c:v>53.383099999999999</c:v>
                </c:pt>
                <c:pt idx="158">
                  <c:v>53.148700000000012</c:v>
                </c:pt>
                <c:pt idx="159">
                  <c:v>52.741600000000005</c:v>
                </c:pt>
                <c:pt idx="160">
                  <c:v>52.554299999999998</c:v>
                </c:pt>
                <c:pt idx="161">
                  <c:v>52.229000000000013</c:v>
                </c:pt>
                <c:pt idx="162">
                  <c:v>52.079700000000003</c:v>
                </c:pt>
                <c:pt idx="163">
                  <c:v>51.821600000000004</c:v>
                </c:pt>
                <c:pt idx="164">
                  <c:v>51.680200000000006</c:v>
                </c:pt>
                <c:pt idx="165">
                  <c:v>64.791600000000116</c:v>
                </c:pt>
                <c:pt idx="166">
                  <c:v>70.741000000000085</c:v>
                </c:pt>
                <c:pt idx="167">
                  <c:v>74.478399999999979</c:v>
                </c:pt>
                <c:pt idx="168">
                  <c:v>73.218500000000006</c:v>
                </c:pt>
                <c:pt idx="169">
                  <c:v>71.023200000000003</c:v>
                </c:pt>
                <c:pt idx="170">
                  <c:v>70.012299999999996</c:v>
                </c:pt>
                <c:pt idx="171">
                  <c:v>68.278099999999981</c:v>
                </c:pt>
                <c:pt idx="172">
                  <c:v>68.066300000000012</c:v>
                </c:pt>
                <c:pt idx="173">
                  <c:v>67.659599999999998</c:v>
                </c:pt>
                <c:pt idx="174">
                  <c:v>66.907799999999995</c:v>
                </c:pt>
                <c:pt idx="175">
                  <c:v>65.903400000000005</c:v>
                </c:pt>
                <c:pt idx="176">
                  <c:v>65.430999999999997</c:v>
                </c:pt>
                <c:pt idx="177">
                  <c:v>64.587900000000005</c:v>
                </c:pt>
                <c:pt idx="178">
                  <c:v>64.191300000000012</c:v>
                </c:pt>
                <c:pt idx="179">
                  <c:v>63.482400000000005</c:v>
                </c:pt>
                <c:pt idx="180">
                  <c:v>63.148900000000012</c:v>
                </c:pt>
                <c:pt idx="181">
                  <c:v>62.551899999999996</c:v>
                </c:pt>
                <c:pt idx="182">
                  <c:v>62.271000000000001</c:v>
                </c:pt>
                <c:pt idx="183">
                  <c:v>61.767700000000012</c:v>
                </c:pt>
                <c:pt idx="184">
                  <c:v>61.530800000000006</c:v>
                </c:pt>
                <c:pt idx="185">
                  <c:v>61.106000000000002</c:v>
                </c:pt>
                <c:pt idx="186">
                  <c:v>60.906100000000002</c:v>
                </c:pt>
                <c:pt idx="187">
                  <c:v>60.630200000000002</c:v>
                </c:pt>
                <c:pt idx="188">
                  <c:v>60.498500000000043</c:v>
                </c:pt>
                <c:pt idx="189">
                  <c:v>60.255800000000001</c:v>
                </c:pt>
                <c:pt idx="190">
                  <c:v>60.14</c:v>
                </c:pt>
                <c:pt idx="191">
                  <c:v>59.926600000000001</c:v>
                </c:pt>
                <c:pt idx="192">
                  <c:v>59.824800000000003</c:v>
                </c:pt>
                <c:pt idx="193">
                  <c:v>59.637100000000011</c:v>
                </c:pt>
                <c:pt idx="194">
                  <c:v>59.547800000000002</c:v>
                </c:pt>
                <c:pt idx="195">
                  <c:v>59.383000000000003</c:v>
                </c:pt>
                <c:pt idx="196">
                  <c:v>59.304600000000001</c:v>
                </c:pt>
                <c:pt idx="197">
                  <c:v>59.160100000000043</c:v>
                </c:pt>
                <c:pt idx="198">
                  <c:v>59.0914</c:v>
                </c:pt>
                <c:pt idx="199">
                  <c:v>58.945600000000006</c:v>
                </c:pt>
                <c:pt idx="200">
                  <c:v>69.893199999999993</c:v>
                </c:pt>
                <c:pt idx="201">
                  <c:v>74.059899999999999</c:v>
                </c:pt>
                <c:pt idx="202">
                  <c:v>81.006799999999998</c:v>
                </c:pt>
                <c:pt idx="203">
                  <c:v>81.389299999999992</c:v>
                </c:pt>
                <c:pt idx="204">
                  <c:v>81.224100000000007</c:v>
                </c:pt>
                <c:pt idx="205">
                  <c:v>80.785499999999999</c:v>
                </c:pt>
                <c:pt idx="206">
                  <c:v>80.12469999999999</c:v>
                </c:pt>
                <c:pt idx="207">
                  <c:v>78.912800000000004</c:v>
                </c:pt>
                <c:pt idx="208">
                  <c:v>78.333699999999993</c:v>
                </c:pt>
                <c:pt idx="209">
                  <c:v>77.27079999999998</c:v>
                </c:pt>
                <c:pt idx="210">
                  <c:v>76.762699999999995</c:v>
                </c:pt>
                <c:pt idx="211">
                  <c:v>76.048500000000004</c:v>
                </c:pt>
                <c:pt idx="212">
                  <c:v>74.787499999999994</c:v>
                </c:pt>
                <c:pt idx="213">
                  <c:v>74.197300000000013</c:v>
                </c:pt>
                <c:pt idx="214">
                  <c:v>73.153599999999983</c:v>
                </c:pt>
                <c:pt idx="215">
                  <c:v>72.781499999999994</c:v>
                </c:pt>
                <c:pt idx="216">
                  <c:v>72.10329999999999</c:v>
                </c:pt>
                <c:pt idx="217">
                  <c:v>71.780600000000007</c:v>
                </c:pt>
                <c:pt idx="218">
                  <c:v>71.191800000000001</c:v>
                </c:pt>
                <c:pt idx="219">
                  <c:v>70.979299999999995</c:v>
                </c:pt>
                <c:pt idx="220">
                  <c:v>70.582700000000003</c:v>
                </c:pt>
                <c:pt idx="221">
                  <c:v>69.888399999999919</c:v>
                </c:pt>
                <c:pt idx="222">
                  <c:v>69.642399999999981</c:v>
                </c:pt>
                <c:pt idx="223">
                  <c:v>69.300799999999981</c:v>
                </c:pt>
                <c:pt idx="224">
                  <c:v>68.710700000000003</c:v>
                </c:pt>
                <c:pt idx="225">
                  <c:v>68.503399999999999</c:v>
                </c:pt>
                <c:pt idx="226">
                  <c:v>68.132299999999987</c:v>
                </c:pt>
                <c:pt idx="227">
                  <c:v>67.958100000000002</c:v>
                </c:pt>
                <c:pt idx="228">
                  <c:v>67.646299999999997</c:v>
                </c:pt>
                <c:pt idx="229">
                  <c:v>67.500200000000007</c:v>
                </c:pt>
                <c:pt idx="230">
                  <c:v>67.238500000000002</c:v>
                </c:pt>
                <c:pt idx="231">
                  <c:v>67.116100000000003</c:v>
                </c:pt>
                <c:pt idx="232">
                  <c:v>66.897099999999995</c:v>
                </c:pt>
                <c:pt idx="233">
                  <c:v>66.794900000000027</c:v>
                </c:pt>
                <c:pt idx="234">
                  <c:v>66.612299999999991</c:v>
                </c:pt>
                <c:pt idx="235">
                  <c:v>66.527299999999997</c:v>
                </c:pt>
                <c:pt idx="236">
                  <c:v>69.426599999999993</c:v>
                </c:pt>
                <c:pt idx="237">
                  <c:v>74.433200000000085</c:v>
                </c:pt>
                <c:pt idx="238">
                  <c:v>83.491000000000085</c:v>
                </c:pt>
                <c:pt idx="239">
                  <c:v>87.405799999999999</c:v>
                </c:pt>
                <c:pt idx="240">
                  <c:v>87.950599999999994</c:v>
                </c:pt>
                <c:pt idx="241">
                  <c:v>87.00239999999998</c:v>
                </c:pt>
                <c:pt idx="242">
                  <c:v>85.310100000000006</c:v>
                </c:pt>
                <c:pt idx="243">
                  <c:v>84.517100000000084</c:v>
                </c:pt>
                <c:pt idx="244">
                  <c:v>83.114099999999993</c:v>
                </c:pt>
                <c:pt idx="245">
                  <c:v>82.456500000000005</c:v>
                </c:pt>
                <c:pt idx="246">
                  <c:v>81.291799999999995</c:v>
                </c:pt>
                <c:pt idx="247">
                  <c:v>80.745800000000003</c:v>
                </c:pt>
                <c:pt idx="248">
                  <c:v>79.777799999999999</c:v>
                </c:pt>
                <c:pt idx="249">
                  <c:v>79.323899999999981</c:v>
                </c:pt>
                <c:pt idx="250">
                  <c:v>78.702699999999993</c:v>
                </c:pt>
                <c:pt idx="251">
                  <c:v>78.406899999999993</c:v>
                </c:pt>
                <c:pt idx="252">
                  <c:v>77.992800000000003</c:v>
                </c:pt>
                <c:pt idx="253">
                  <c:v>77.267399999999995</c:v>
                </c:pt>
                <c:pt idx="254">
                  <c:v>77.010200000000026</c:v>
                </c:pt>
                <c:pt idx="255">
                  <c:v>76.545000000000002</c:v>
                </c:pt>
                <c:pt idx="256">
                  <c:v>76.3249</c:v>
                </c:pt>
                <c:pt idx="257">
                  <c:v>75.926699999999997</c:v>
                </c:pt>
                <c:pt idx="258">
                  <c:v>75.738299999999995</c:v>
                </c:pt>
                <c:pt idx="259">
                  <c:v>75.476699999999994</c:v>
                </c:pt>
                <c:pt idx="260">
                  <c:v>75.351200000000006</c:v>
                </c:pt>
                <c:pt idx="261">
                  <c:v>75.118799999999979</c:v>
                </c:pt>
                <c:pt idx="262">
                  <c:v>74.807599999999994</c:v>
                </c:pt>
                <c:pt idx="263">
                  <c:v>74.661799999999999</c:v>
                </c:pt>
                <c:pt idx="264">
                  <c:v>74.401300000000006</c:v>
                </c:pt>
                <c:pt idx="265">
                  <c:v>74.279399999999981</c:v>
                </c:pt>
                <c:pt idx="266">
                  <c:v>74.062000000000012</c:v>
                </c:pt>
                <c:pt idx="267">
                  <c:v>73.960600000000085</c:v>
                </c:pt>
                <c:pt idx="268">
                  <c:v>73.780100000000004</c:v>
                </c:pt>
                <c:pt idx="269">
                  <c:v>73.696200000000005</c:v>
                </c:pt>
                <c:pt idx="270">
                  <c:v>73.547399999999996</c:v>
                </c:pt>
                <c:pt idx="271">
                  <c:v>73.4786</c:v>
                </c:pt>
                <c:pt idx="272">
                  <c:v>74.568899999999999</c:v>
                </c:pt>
                <c:pt idx="273">
                  <c:v>78.650699999999986</c:v>
                </c:pt>
                <c:pt idx="274">
                  <c:v>85.793400000000005</c:v>
                </c:pt>
                <c:pt idx="275">
                  <c:v>93.774999999999991</c:v>
                </c:pt>
                <c:pt idx="276">
                  <c:v>96.265199999999993</c:v>
                </c:pt>
                <c:pt idx="277">
                  <c:v>94.282299999999992</c:v>
                </c:pt>
                <c:pt idx="278">
                  <c:v>93.576899999999981</c:v>
                </c:pt>
                <c:pt idx="279">
                  <c:v>92.596100000000007</c:v>
                </c:pt>
                <c:pt idx="280">
                  <c:v>90.899500000000003</c:v>
                </c:pt>
                <c:pt idx="281">
                  <c:v>90.299700000000001</c:v>
                </c:pt>
                <c:pt idx="282">
                  <c:v>90.008499999999998</c:v>
                </c:pt>
                <c:pt idx="283">
                  <c:v>89.590100000000007</c:v>
                </c:pt>
                <c:pt idx="284">
                  <c:v>88.820300000000003</c:v>
                </c:pt>
                <c:pt idx="285">
                  <c:v>87.507900000000006</c:v>
                </c:pt>
                <c:pt idx="286">
                  <c:v>86.905799999999999</c:v>
                </c:pt>
                <c:pt idx="287">
                  <c:v>85.877999999999986</c:v>
                </c:pt>
                <c:pt idx="288">
                  <c:v>85.406499999999994</c:v>
                </c:pt>
                <c:pt idx="289">
                  <c:v>84.601299999999995</c:v>
                </c:pt>
                <c:pt idx="290">
                  <c:v>84.319100000000006</c:v>
                </c:pt>
                <c:pt idx="291">
                  <c:v>83.818799999999982</c:v>
                </c:pt>
                <c:pt idx="292">
                  <c:v>83.584800000000001</c:v>
                </c:pt>
                <c:pt idx="293">
                  <c:v>83.170099999999948</c:v>
                </c:pt>
                <c:pt idx="294">
                  <c:v>83.022599999999983</c:v>
                </c:pt>
                <c:pt idx="295">
                  <c:v>82.753699999999995</c:v>
                </c:pt>
                <c:pt idx="296">
                  <c:v>82.62609999999998</c:v>
                </c:pt>
                <c:pt idx="297">
                  <c:v>82.393600000000006</c:v>
                </c:pt>
                <c:pt idx="298">
                  <c:v>82.283500000000004</c:v>
                </c:pt>
                <c:pt idx="299">
                  <c:v>82.082899999999981</c:v>
                </c:pt>
                <c:pt idx="300">
                  <c:v>81.988</c:v>
                </c:pt>
                <c:pt idx="301">
                  <c:v>81.815600000000003</c:v>
                </c:pt>
                <c:pt idx="302">
                  <c:v>81.734100000000026</c:v>
                </c:pt>
                <c:pt idx="303">
                  <c:v>81.586500000000001</c:v>
                </c:pt>
                <c:pt idx="304">
                  <c:v>81.516900000000007</c:v>
                </c:pt>
                <c:pt idx="305">
                  <c:v>81.391200000000026</c:v>
                </c:pt>
                <c:pt idx="306">
                  <c:v>81.230800000000002</c:v>
                </c:pt>
                <c:pt idx="307">
                  <c:v>81.172799999999839</c:v>
                </c:pt>
                <c:pt idx="308">
                  <c:v>85.143600000000006</c:v>
                </c:pt>
                <c:pt idx="309">
                  <c:v>89.451099999999997</c:v>
                </c:pt>
                <c:pt idx="310">
                  <c:v>97.452600000000004</c:v>
                </c:pt>
                <c:pt idx="311">
                  <c:v>101.039</c:v>
                </c:pt>
                <c:pt idx="312">
                  <c:v>104.988</c:v>
                </c:pt>
                <c:pt idx="313">
                  <c:v>106.066</c:v>
                </c:pt>
                <c:pt idx="314">
                  <c:v>104.83499999999999</c:v>
                </c:pt>
                <c:pt idx="315">
                  <c:v>103.063</c:v>
                </c:pt>
                <c:pt idx="316">
                  <c:v>102.23099999999999</c:v>
                </c:pt>
                <c:pt idx="317">
                  <c:v>100.751</c:v>
                </c:pt>
                <c:pt idx="318">
                  <c:v>100.056</c:v>
                </c:pt>
                <c:pt idx="319">
                  <c:v>98.817899999999995</c:v>
                </c:pt>
                <c:pt idx="320">
                  <c:v>98.236099999999993</c:v>
                </c:pt>
                <c:pt idx="321">
                  <c:v>97.437399999999997</c:v>
                </c:pt>
                <c:pt idx="322">
                  <c:v>97.056200000000004</c:v>
                </c:pt>
                <c:pt idx="323">
                  <c:v>96.358099999999979</c:v>
                </c:pt>
                <c:pt idx="324">
                  <c:v>95.437900000000027</c:v>
                </c:pt>
                <c:pt idx="325">
                  <c:v>95.110699999999994</c:v>
                </c:pt>
                <c:pt idx="326">
                  <c:v>94.517300000000006</c:v>
                </c:pt>
                <c:pt idx="327">
                  <c:v>94.235799999999998</c:v>
                </c:pt>
                <c:pt idx="328">
                  <c:v>93.725099999999998</c:v>
                </c:pt>
                <c:pt idx="329">
                  <c:v>93.482900000000001</c:v>
                </c:pt>
                <c:pt idx="330">
                  <c:v>93.043400000000005</c:v>
                </c:pt>
                <c:pt idx="331">
                  <c:v>92.834999999999994</c:v>
                </c:pt>
                <c:pt idx="332">
                  <c:v>92.456999999999994</c:v>
                </c:pt>
                <c:pt idx="333">
                  <c:v>92.277999999999992</c:v>
                </c:pt>
                <c:pt idx="334">
                  <c:v>92.028799999999919</c:v>
                </c:pt>
                <c:pt idx="335">
                  <c:v>91.597399999999993</c:v>
                </c:pt>
                <c:pt idx="336">
                  <c:v>91.398899999999998</c:v>
                </c:pt>
                <c:pt idx="337">
                  <c:v>91.055999999999983</c:v>
                </c:pt>
                <c:pt idx="338">
                  <c:v>90.936000000000007</c:v>
                </c:pt>
                <c:pt idx="339">
                  <c:v>90.877999999999986</c:v>
                </c:pt>
                <c:pt idx="340">
                  <c:v>90.768600000000006</c:v>
                </c:pt>
                <c:pt idx="341">
                  <c:v>90.618499999999983</c:v>
                </c:pt>
                <c:pt idx="342">
                  <c:v>90.366100000000003</c:v>
                </c:pt>
                <c:pt idx="343">
                  <c:v>90.253200000000007</c:v>
                </c:pt>
                <c:pt idx="344">
                  <c:v>89.992500000000007</c:v>
                </c:pt>
                <c:pt idx="345">
                  <c:v>91.180099999999982</c:v>
                </c:pt>
                <c:pt idx="346">
                  <c:v>101.32</c:v>
                </c:pt>
                <c:pt idx="347">
                  <c:v>106.005</c:v>
                </c:pt>
                <c:pt idx="348">
                  <c:v>111.968</c:v>
                </c:pt>
                <c:pt idx="349">
                  <c:v>112.288</c:v>
                </c:pt>
                <c:pt idx="350">
                  <c:v>110.4470000000001</c:v>
                </c:pt>
                <c:pt idx="351">
                  <c:v>109.79100000000008</c:v>
                </c:pt>
                <c:pt idx="352">
                  <c:v>108.601</c:v>
                </c:pt>
                <c:pt idx="353">
                  <c:v>108.036</c:v>
                </c:pt>
                <c:pt idx="354">
                  <c:v>107.24900000000002</c:v>
                </c:pt>
                <c:pt idx="355">
                  <c:v>105.88200000000001</c:v>
                </c:pt>
                <c:pt idx="356">
                  <c:v>105.399</c:v>
                </c:pt>
                <c:pt idx="357">
                  <c:v>104.53100000000002</c:v>
                </c:pt>
                <c:pt idx="358">
                  <c:v>103.41900000000008</c:v>
                </c:pt>
                <c:pt idx="359">
                  <c:v>103.029</c:v>
                </c:pt>
                <c:pt idx="360">
                  <c:v>102.336</c:v>
                </c:pt>
                <c:pt idx="361">
                  <c:v>102.012</c:v>
                </c:pt>
                <c:pt idx="362">
                  <c:v>101.569</c:v>
                </c:pt>
                <c:pt idx="363">
                  <c:v>101.357</c:v>
                </c:pt>
                <c:pt idx="364">
                  <c:v>100.97199999999999</c:v>
                </c:pt>
                <c:pt idx="365">
                  <c:v>100.789</c:v>
                </c:pt>
                <c:pt idx="366">
                  <c:v>100.455</c:v>
                </c:pt>
                <c:pt idx="367">
                  <c:v>100.29700000000008</c:v>
                </c:pt>
                <c:pt idx="368">
                  <c:v>100.008</c:v>
                </c:pt>
                <c:pt idx="369">
                  <c:v>99.630499999999998</c:v>
                </c:pt>
                <c:pt idx="370">
                  <c:v>99.497600000000105</c:v>
                </c:pt>
                <c:pt idx="371">
                  <c:v>99.313900000000004</c:v>
                </c:pt>
                <c:pt idx="372">
                  <c:v>99.000699999999995</c:v>
                </c:pt>
                <c:pt idx="373">
                  <c:v>98.891800000000003</c:v>
                </c:pt>
                <c:pt idx="374">
                  <c:v>98.839299999999994</c:v>
                </c:pt>
                <c:pt idx="375">
                  <c:v>98.764399999999995</c:v>
                </c:pt>
                <c:pt idx="376">
                  <c:v>98.6601</c:v>
                </c:pt>
                <c:pt idx="377">
                  <c:v>98.520399999999981</c:v>
                </c:pt>
                <c:pt idx="378">
                  <c:v>98.455100000000002</c:v>
                </c:pt>
                <c:pt idx="379">
                  <c:v>98.365600000000001</c:v>
                </c:pt>
                <c:pt idx="380">
                  <c:v>98.215700000000012</c:v>
                </c:pt>
                <c:pt idx="381">
                  <c:v>98.164599999999993</c:v>
                </c:pt>
                <c:pt idx="382">
                  <c:v>98.034499999999994</c:v>
                </c:pt>
                <c:pt idx="383">
                  <c:v>99.254000000000005</c:v>
                </c:pt>
                <c:pt idx="384">
                  <c:v>100.696</c:v>
                </c:pt>
                <c:pt idx="385">
                  <c:v>104.04600000000002</c:v>
                </c:pt>
                <c:pt idx="386">
                  <c:v>110.54</c:v>
                </c:pt>
                <c:pt idx="387">
                  <c:v>117.82</c:v>
                </c:pt>
                <c:pt idx="388">
                  <c:v>120.18499999999999</c:v>
                </c:pt>
                <c:pt idx="389">
                  <c:v>118.41800000000002</c:v>
                </c:pt>
                <c:pt idx="390">
                  <c:v>117.78700000000002</c:v>
                </c:pt>
                <c:pt idx="391">
                  <c:v>116.639</c:v>
                </c:pt>
                <c:pt idx="392">
                  <c:v>116.093</c:v>
                </c:pt>
                <c:pt idx="393">
                  <c:v>115.33199999999999</c:v>
                </c:pt>
                <c:pt idx="394">
                  <c:v>114.006</c:v>
                </c:pt>
                <c:pt idx="395">
                  <c:v>113.536</c:v>
                </c:pt>
                <c:pt idx="396">
                  <c:v>112.691</c:v>
                </c:pt>
                <c:pt idx="397">
                  <c:v>112.292</c:v>
                </c:pt>
                <c:pt idx="398">
                  <c:v>111.57299999999998</c:v>
                </c:pt>
                <c:pt idx="399">
                  <c:v>111.23399999999999</c:v>
                </c:pt>
                <c:pt idx="400">
                  <c:v>110.62299999999998</c:v>
                </c:pt>
                <c:pt idx="401">
                  <c:v>110.33499999999999</c:v>
                </c:pt>
                <c:pt idx="402">
                  <c:v>109.81699999999999</c:v>
                </c:pt>
                <c:pt idx="403">
                  <c:v>109.57199999999999</c:v>
                </c:pt>
                <c:pt idx="404">
                  <c:v>109.23399999999999</c:v>
                </c:pt>
                <c:pt idx="405">
                  <c:v>109.07299999999998</c:v>
                </c:pt>
                <c:pt idx="406">
                  <c:v>108.845</c:v>
                </c:pt>
                <c:pt idx="407">
                  <c:v>108.735</c:v>
                </c:pt>
                <c:pt idx="408">
                  <c:v>108.52800000000001</c:v>
                </c:pt>
                <c:pt idx="409">
                  <c:v>108.24600000000002</c:v>
                </c:pt>
                <c:pt idx="410">
                  <c:v>107.774</c:v>
                </c:pt>
                <c:pt idx="411">
                  <c:v>107.563</c:v>
                </c:pt>
                <c:pt idx="412">
                  <c:v>107.212</c:v>
                </c:pt>
                <c:pt idx="413">
                  <c:v>107.056</c:v>
                </c:pt>
                <c:pt idx="414">
                  <c:v>106.8</c:v>
                </c:pt>
                <c:pt idx="415">
                  <c:v>106.71400000000008</c:v>
                </c:pt>
                <c:pt idx="416">
                  <c:v>106.568</c:v>
                </c:pt>
                <c:pt idx="417">
                  <c:v>106.503</c:v>
                </c:pt>
                <c:pt idx="418">
                  <c:v>106.395</c:v>
                </c:pt>
                <c:pt idx="419">
                  <c:v>106.348</c:v>
                </c:pt>
                <c:pt idx="420">
                  <c:v>106.58499999999999</c:v>
                </c:pt>
                <c:pt idx="421">
                  <c:v>110.39700000000002</c:v>
                </c:pt>
                <c:pt idx="422">
                  <c:v>120.29</c:v>
                </c:pt>
                <c:pt idx="423">
                  <c:v>124.66999999999999</c:v>
                </c:pt>
                <c:pt idx="424">
                  <c:v>128.792</c:v>
                </c:pt>
                <c:pt idx="425">
                  <c:v>129.22200000000001</c:v>
                </c:pt>
                <c:pt idx="426">
                  <c:v>128.096</c:v>
                </c:pt>
                <c:pt idx="427">
                  <c:v>126.77500000000001</c:v>
                </c:pt>
                <c:pt idx="428">
                  <c:v>126.77500000000001</c:v>
                </c:pt>
                <c:pt idx="429">
                  <c:v>125.111</c:v>
                </c:pt>
                <c:pt idx="430">
                  <c:v>124.71000000000002</c:v>
                </c:pt>
                <c:pt idx="431">
                  <c:v>124.32299999999998</c:v>
                </c:pt>
                <c:pt idx="432">
                  <c:v>123.60199999999999</c:v>
                </c:pt>
                <c:pt idx="433">
                  <c:v>122.343</c:v>
                </c:pt>
                <c:pt idx="434">
                  <c:v>121.75700000000002</c:v>
                </c:pt>
                <c:pt idx="435">
                  <c:v>120.96299999999999</c:v>
                </c:pt>
                <c:pt idx="436">
                  <c:v>120.587</c:v>
                </c:pt>
                <c:pt idx="437">
                  <c:v>120.06399999999999</c:v>
                </c:pt>
                <c:pt idx="438">
                  <c:v>119.366</c:v>
                </c:pt>
                <c:pt idx="439">
                  <c:v>119.036</c:v>
                </c:pt>
                <c:pt idx="440">
                  <c:v>118.87599999999998</c:v>
                </c:pt>
                <c:pt idx="441">
                  <c:v>118.64700000000002</c:v>
                </c:pt>
                <c:pt idx="442">
                  <c:v>118.226</c:v>
                </c:pt>
                <c:pt idx="443">
                  <c:v>117.51300000000002</c:v>
                </c:pt>
                <c:pt idx="444">
                  <c:v>117.262</c:v>
                </c:pt>
                <c:pt idx="445">
                  <c:v>116.82</c:v>
                </c:pt>
                <c:pt idx="446">
                  <c:v>116.614</c:v>
                </c:pt>
                <c:pt idx="447">
                  <c:v>116.24900000000002</c:v>
                </c:pt>
                <c:pt idx="448">
                  <c:v>116.11799999999999</c:v>
                </c:pt>
                <c:pt idx="449">
                  <c:v>115.88200000000001</c:v>
                </c:pt>
                <c:pt idx="450">
                  <c:v>115.76900000000002</c:v>
                </c:pt>
                <c:pt idx="451">
                  <c:v>115.565</c:v>
                </c:pt>
                <c:pt idx="452">
                  <c:v>115.3</c:v>
                </c:pt>
                <c:pt idx="453">
                  <c:v>115.17599999999995</c:v>
                </c:pt>
                <c:pt idx="454">
                  <c:v>115.131</c:v>
                </c:pt>
                <c:pt idx="455">
                  <c:v>115.06699999999999</c:v>
                </c:pt>
                <c:pt idx="456">
                  <c:v>114.94800000000002</c:v>
                </c:pt>
                <c:pt idx="457">
                  <c:v>114.89100000000002</c:v>
                </c:pt>
                <c:pt idx="458">
                  <c:v>114.78700000000002</c:v>
                </c:pt>
                <c:pt idx="459">
                  <c:v>114.73699999999999</c:v>
                </c:pt>
                <c:pt idx="460">
                  <c:v>114.646</c:v>
                </c:pt>
                <c:pt idx="461">
                  <c:v>114.60199999999999</c:v>
                </c:pt>
                <c:pt idx="462">
                  <c:v>114.5</c:v>
                </c:pt>
                <c:pt idx="463">
                  <c:v>114.91500000000002</c:v>
                </c:pt>
                <c:pt idx="464">
                  <c:v>121.137</c:v>
                </c:pt>
                <c:pt idx="465">
                  <c:v>124.38200000000001</c:v>
                </c:pt>
                <c:pt idx="466">
                  <c:v>128.98400000000001</c:v>
                </c:pt>
                <c:pt idx="467">
                  <c:v>134.57</c:v>
                </c:pt>
                <c:pt idx="468">
                  <c:v>132.36500000000001</c:v>
                </c:pt>
                <c:pt idx="469">
                  <c:v>131.238</c:v>
                </c:pt>
                <c:pt idx="470">
                  <c:v>129.35700000000017</c:v>
                </c:pt>
                <c:pt idx="471">
                  <c:v>128.50200000000001</c:v>
                </c:pt>
                <c:pt idx="472">
                  <c:v>127.384</c:v>
                </c:pt>
                <c:pt idx="473">
                  <c:v>126.98699999999999</c:v>
                </c:pt>
                <c:pt idx="474">
                  <c:v>126.271</c:v>
                </c:pt>
                <c:pt idx="475">
                  <c:v>126.01300000000002</c:v>
                </c:pt>
                <c:pt idx="476">
                  <c:v>125.53700000000002</c:v>
                </c:pt>
                <c:pt idx="477">
                  <c:v>124.71700000000008</c:v>
                </c:pt>
                <c:pt idx="478">
                  <c:v>124.428</c:v>
                </c:pt>
                <c:pt idx="479">
                  <c:v>124.28700000000002</c:v>
                </c:pt>
                <c:pt idx="480">
                  <c:v>124.023</c:v>
                </c:pt>
                <c:pt idx="481">
                  <c:v>123.65799999999999</c:v>
                </c:pt>
                <c:pt idx="482">
                  <c:v>123.48399999999999</c:v>
                </c:pt>
                <c:pt idx="483">
                  <c:v>123.16500000000001</c:v>
                </c:pt>
                <c:pt idx="484">
                  <c:v>123.012</c:v>
                </c:pt>
                <c:pt idx="485">
                  <c:v>122.732</c:v>
                </c:pt>
                <c:pt idx="486">
                  <c:v>122.598</c:v>
                </c:pt>
                <c:pt idx="487">
                  <c:v>122.40900000000002</c:v>
                </c:pt>
                <c:pt idx="488">
                  <c:v>122.15300000000001</c:v>
                </c:pt>
                <c:pt idx="489">
                  <c:v>121.819</c:v>
                </c:pt>
                <c:pt idx="490">
                  <c:v>121.7</c:v>
                </c:pt>
                <c:pt idx="491">
                  <c:v>121.48699999999999</c:v>
                </c:pt>
                <c:pt idx="492">
                  <c:v>121.387</c:v>
                </c:pt>
                <c:pt idx="493">
                  <c:v>121.206</c:v>
                </c:pt>
                <c:pt idx="494">
                  <c:v>121.121</c:v>
                </c:pt>
                <c:pt idx="495">
                  <c:v>120.968</c:v>
                </c:pt>
                <c:pt idx="496">
                  <c:v>120.91300000000008</c:v>
                </c:pt>
                <c:pt idx="497">
                  <c:v>120.813</c:v>
                </c:pt>
                <c:pt idx="498">
                  <c:v>120.642</c:v>
                </c:pt>
                <c:pt idx="499">
                  <c:v>120.56399999999999</c:v>
                </c:pt>
                <c:pt idx="500">
                  <c:v>120.462</c:v>
                </c:pt>
                <c:pt idx="501">
                  <c:v>120.408</c:v>
                </c:pt>
                <c:pt idx="502">
                  <c:v>120.384</c:v>
                </c:pt>
                <c:pt idx="503">
                  <c:v>122.087</c:v>
                </c:pt>
                <c:pt idx="504">
                  <c:v>123.86499999999999</c:v>
                </c:pt>
                <c:pt idx="505">
                  <c:v>128.64699999999999</c:v>
                </c:pt>
                <c:pt idx="506">
                  <c:v>130.99300000000002</c:v>
                </c:pt>
                <c:pt idx="507">
                  <c:v>134.34800000000001</c:v>
                </c:pt>
                <c:pt idx="508">
                  <c:v>138.702</c:v>
                </c:pt>
                <c:pt idx="509">
                  <c:v>141.477</c:v>
                </c:pt>
                <c:pt idx="510">
                  <c:v>140.626</c:v>
                </c:pt>
                <c:pt idx="511">
                  <c:v>138.846</c:v>
                </c:pt>
                <c:pt idx="512">
                  <c:v>138.017</c:v>
                </c:pt>
                <c:pt idx="513">
                  <c:v>136.57300000000001</c:v>
                </c:pt>
                <c:pt idx="514">
                  <c:v>135.9</c:v>
                </c:pt>
                <c:pt idx="515">
                  <c:v>134.727</c:v>
                </c:pt>
                <c:pt idx="516">
                  <c:v>134.18</c:v>
                </c:pt>
                <c:pt idx="517">
                  <c:v>133.22300000000001</c:v>
                </c:pt>
                <c:pt idx="518">
                  <c:v>132.77699999999999</c:v>
                </c:pt>
                <c:pt idx="519">
                  <c:v>131.99600000000001</c:v>
                </c:pt>
                <c:pt idx="520">
                  <c:v>131.63200000000001</c:v>
                </c:pt>
                <c:pt idx="521">
                  <c:v>130.99300000000002</c:v>
                </c:pt>
                <c:pt idx="522">
                  <c:v>130.69399999999999</c:v>
                </c:pt>
                <c:pt idx="523">
                  <c:v>130.16999999999999</c:v>
                </c:pt>
                <c:pt idx="524">
                  <c:v>129.92500000000001</c:v>
                </c:pt>
                <c:pt idx="525">
                  <c:v>129.59200000000001</c:v>
                </c:pt>
                <c:pt idx="526">
                  <c:v>129.16</c:v>
                </c:pt>
                <c:pt idx="527">
                  <c:v>129.00700000000001</c:v>
                </c:pt>
                <c:pt idx="528">
                  <c:v>128.79499999999999</c:v>
                </c:pt>
                <c:pt idx="529">
                  <c:v>128.69399999999999</c:v>
                </c:pt>
                <c:pt idx="530">
                  <c:v>128.50700000000001</c:v>
                </c:pt>
                <c:pt idx="531">
                  <c:v>128.417</c:v>
                </c:pt>
                <c:pt idx="532">
                  <c:v>128.25299999999999</c:v>
                </c:pt>
                <c:pt idx="533">
                  <c:v>128.03399999999999</c:v>
                </c:pt>
                <c:pt idx="534">
                  <c:v>127.932</c:v>
                </c:pt>
                <c:pt idx="535">
                  <c:v>127.88200000000001</c:v>
                </c:pt>
                <c:pt idx="536">
                  <c:v>127.789</c:v>
                </c:pt>
                <c:pt idx="537">
                  <c:v>127.74400000000009</c:v>
                </c:pt>
                <c:pt idx="538">
                  <c:v>127.67899999999995</c:v>
                </c:pt>
                <c:pt idx="539">
                  <c:v>127.562</c:v>
                </c:pt>
                <c:pt idx="540">
                  <c:v>127.40900000000002</c:v>
                </c:pt>
                <c:pt idx="541">
                  <c:v>127.35499999999999</c:v>
                </c:pt>
                <c:pt idx="542">
                  <c:v>127.259</c:v>
                </c:pt>
                <c:pt idx="543">
                  <c:v>133.79</c:v>
                </c:pt>
                <c:pt idx="544">
                  <c:v>139.59200000000001</c:v>
                </c:pt>
                <c:pt idx="545">
                  <c:v>148.523</c:v>
                </c:pt>
                <c:pt idx="546">
                  <c:v>151.65700000000001</c:v>
                </c:pt>
                <c:pt idx="547">
                  <c:v>149.18100000000001</c:v>
                </c:pt>
                <c:pt idx="548">
                  <c:v>148.042</c:v>
                </c:pt>
                <c:pt idx="549">
                  <c:v>147.62800000000001</c:v>
                </c:pt>
                <c:pt idx="550">
                  <c:v>146.85100000000017</c:v>
                </c:pt>
                <c:pt idx="551">
                  <c:v>145.78800000000001</c:v>
                </c:pt>
                <c:pt idx="552">
                  <c:v>144.39400000000001</c:v>
                </c:pt>
                <c:pt idx="553">
                  <c:v>143.74299999999999</c:v>
                </c:pt>
                <c:pt idx="554">
                  <c:v>142.86100000000016</c:v>
                </c:pt>
                <c:pt idx="555">
                  <c:v>141.71599999999998</c:v>
                </c:pt>
                <c:pt idx="556">
                  <c:v>141.31100000000001</c:v>
                </c:pt>
                <c:pt idx="557">
                  <c:v>140.584</c:v>
                </c:pt>
                <c:pt idx="558">
                  <c:v>140.24099999999999</c:v>
                </c:pt>
                <c:pt idx="559">
                  <c:v>139.624</c:v>
                </c:pt>
                <c:pt idx="560">
                  <c:v>139.40300000000002</c:v>
                </c:pt>
                <c:pt idx="561">
                  <c:v>138.994</c:v>
                </c:pt>
                <c:pt idx="562">
                  <c:v>138.29300000000001</c:v>
                </c:pt>
                <c:pt idx="563">
                  <c:v>138.04599999999999</c:v>
                </c:pt>
                <c:pt idx="564">
                  <c:v>137.92600000000004</c:v>
                </c:pt>
                <c:pt idx="565">
                  <c:v>137.69999999999999</c:v>
                </c:pt>
                <c:pt idx="566">
                  <c:v>137.59100000000001</c:v>
                </c:pt>
                <c:pt idx="567">
                  <c:v>137.38400000000001</c:v>
                </c:pt>
                <c:pt idx="568">
                  <c:v>137.28399999999999</c:v>
                </c:pt>
                <c:pt idx="569">
                  <c:v>137.13999999999999</c:v>
                </c:pt>
                <c:pt idx="570">
                  <c:v>136.87700000000001</c:v>
                </c:pt>
                <c:pt idx="571">
                  <c:v>136.43</c:v>
                </c:pt>
                <c:pt idx="572">
                  <c:v>136.27299999999997</c:v>
                </c:pt>
                <c:pt idx="573">
                  <c:v>135.99600000000001</c:v>
                </c:pt>
                <c:pt idx="574">
                  <c:v>135.86700000000016</c:v>
                </c:pt>
                <c:pt idx="575">
                  <c:v>135.63800000000001</c:v>
                </c:pt>
                <c:pt idx="576">
                  <c:v>135.53</c:v>
                </c:pt>
                <c:pt idx="577">
                  <c:v>135.34100000000001</c:v>
                </c:pt>
                <c:pt idx="578">
                  <c:v>135.25299999999999</c:v>
                </c:pt>
                <c:pt idx="579">
                  <c:v>135.09700000000001</c:v>
                </c:pt>
                <c:pt idx="580">
                  <c:v>135.024</c:v>
                </c:pt>
                <c:pt idx="581">
                  <c:v>135.25700000000001</c:v>
                </c:pt>
                <c:pt idx="582">
                  <c:v>146.09399999999999</c:v>
                </c:pt>
                <c:pt idx="583">
                  <c:v>151.14099999999999</c:v>
                </c:pt>
                <c:pt idx="584">
                  <c:v>152.94499999999999</c:v>
                </c:pt>
                <c:pt idx="585">
                  <c:v>156.023</c:v>
                </c:pt>
                <c:pt idx="586">
                  <c:v>157.29900000000001</c:v>
                </c:pt>
                <c:pt idx="587">
                  <c:v>156.47800000000001</c:v>
                </c:pt>
                <c:pt idx="588">
                  <c:v>154.70699999999999</c:v>
                </c:pt>
                <c:pt idx="589">
                  <c:v>153.87700000000001</c:v>
                </c:pt>
                <c:pt idx="590">
                  <c:v>152.41200000000001</c:v>
                </c:pt>
                <c:pt idx="591">
                  <c:v>151.726</c:v>
                </c:pt>
                <c:pt idx="592">
                  <c:v>150.512</c:v>
                </c:pt>
                <c:pt idx="593">
                  <c:v>150.078</c:v>
                </c:pt>
                <c:pt idx="594">
                  <c:v>149.28800000000001</c:v>
                </c:pt>
                <c:pt idx="595">
                  <c:v>148.25299999999999</c:v>
                </c:pt>
                <c:pt idx="596">
                  <c:v>147.88400000000001</c:v>
                </c:pt>
                <c:pt idx="597">
                  <c:v>147.37300000000002</c:v>
                </c:pt>
                <c:pt idx="598">
                  <c:v>146.49100000000001</c:v>
                </c:pt>
                <c:pt idx="599">
                  <c:v>146.17899999999997</c:v>
                </c:pt>
                <c:pt idx="600">
                  <c:v>145.62100000000001</c:v>
                </c:pt>
                <c:pt idx="601">
                  <c:v>144.90900000000002</c:v>
                </c:pt>
                <c:pt idx="602">
                  <c:v>144.65800000000004</c:v>
                </c:pt>
                <c:pt idx="603">
                  <c:v>144.21399999999983</c:v>
                </c:pt>
                <c:pt idx="604">
                  <c:v>144.005</c:v>
                </c:pt>
                <c:pt idx="605">
                  <c:v>143.63499999999999</c:v>
                </c:pt>
                <c:pt idx="606">
                  <c:v>143.46100000000001</c:v>
                </c:pt>
                <c:pt idx="607">
                  <c:v>143.15200000000004</c:v>
                </c:pt>
                <c:pt idx="608">
                  <c:v>143.00700000000001</c:v>
                </c:pt>
                <c:pt idx="609">
                  <c:v>142.74799999999999</c:v>
                </c:pt>
                <c:pt idx="610">
                  <c:v>142.42200000000017</c:v>
                </c:pt>
                <c:pt idx="611">
                  <c:v>142.38200000000023</c:v>
                </c:pt>
                <c:pt idx="612">
                  <c:v>142.30600000000001</c:v>
                </c:pt>
                <c:pt idx="613">
                  <c:v>142.167</c:v>
                </c:pt>
                <c:pt idx="614">
                  <c:v>142.1</c:v>
                </c:pt>
                <c:pt idx="615">
                  <c:v>142.00700000000001</c:v>
                </c:pt>
                <c:pt idx="616">
                  <c:v>141.84399999999999</c:v>
                </c:pt>
                <c:pt idx="617">
                  <c:v>141.768</c:v>
                </c:pt>
                <c:pt idx="618">
                  <c:v>141.63499999999999</c:v>
                </c:pt>
                <c:pt idx="619">
                  <c:v>141.57300000000001</c:v>
                </c:pt>
                <c:pt idx="620">
                  <c:v>141.54300000000001</c:v>
                </c:pt>
                <c:pt idx="621">
                  <c:v>141.48200000000017</c:v>
                </c:pt>
                <c:pt idx="622">
                  <c:v>141.44900000000001</c:v>
                </c:pt>
                <c:pt idx="623">
                  <c:v>141.941</c:v>
                </c:pt>
                <c:pt idx="624">
                  <c:v>149.03</c:v>
                </c:pt>
                <c:pt idx="625">
                  <c:v>152.56</c:v>
                </c:pt>
                <c:pt idx="626">
                  <c:v>158.624</c:v>
                </c:pt>
                <c:pt idx="627">
                  <c:v>162.63999999999999</c:v>
                </c:pt>
                <c:pt idx="628">
                  <c:v>162.43800000000007</c:v>
                </c:pt>
                <c:pt idx="629">
                  <c:v>160.77199999999999</c:v>
                </c:pt>
                <c:pt idx="630">
                  <c:v>159.99100000000001</c:v>
                </c:pt>
                <c:pt idx="631">
                  <c:v>158.61399999999998</c:v>
                </c:pt>
                <c:pt idx="632">
                  <c:v>157.96900000000002</c:v>
                </c:pt>
                <c:pt idx="633">
                  <c:v>156.8280000000002</c:v>
                </c:pt>
                <c:pt idx="634">
                  <c:v>156.292</c:v>
                </c:pt>
                <c:pt idx="635">
                  <c:v>155.345</c:v>
                </c:pt>
                <c:pt idx="636">
                  <c:v>154.9</c:v>
                </c:pt>
                <c:pt idx="637">
                  <c:v>154.10999999999999</c:v>
                </c:pt>
                <c:pt idx="638">
                  <c:v>153.739</c:v>
                </c:pt>
                <c:pt idx="639">
                  <c:v>153.07900000000001</c:v>
                </c:pt>
                <c:pt idx="640">
                  <c:v>152.24499999999998</c:v>
                </c:pt>
                <c:pt idx="641">
                  <c:v>151.95200000000017</c:v>
                </c:pt>
                <c:pt idx="642">
                  <c:v>151.554</c:v>
                </c:pt>
                <c:pt idx="643">
                  <c:v>151.364</c:v>
                </c:pt>
                <c:pt idx="644">
                  <c:v>151.02000000000001</c:v>
                </c:pt>
                <c:pt idx="645">
                  <c:v>150.85700000000017</c:v>
                </c:pt>
                <c:pt idx="646">
                  <c:v>150.559</c:v>
                </c:pt>
                <c:pt idx="647">
                  <c:v>150.417</c:v>
                </c:pt>
                <c:pt idx="648">
                  <c:v>150.15900000000002</c:v>
                </c:pt>
                <c:pt idx="649">
                  <c:v>150.036</c:v>
                </c:pt>
                <c:pt idx="650">
                  <c:v>149.81200000000001</c:v>
                </c:pt>
                <c:pt idx="651">
                  <c:v>149.70599999999999</c:v>
                </c:pt>
                <c:pt idx="652">
                  <c:v>149.511</c:v>
                </c:pt>
                <c:pt idx="653">
                  <c:v>149.41900000000001</c:v>
                </c:pt>
                <c:pt idx="654">
                  <c:v>149.24899999999997</c:v>
                </c:pt>
                <c:pt idx="655">
                  <c:v>149.02800000000016</c:v>
                </c:pt>
                <c:pt idx="656">
                  <c:v>148.92500000000001</c:v>
                </c:pt>
                <c:pt idx="657">
                  <c:v>148.875</c:v>
                </c:pt>
                <c:pt idx="658">
                  <c:v>148.78200000000001</c:v>
                </c:pt>
                <c:pt idx="659">
                  <c:v>148.65700000000001</c:v>
                </c:pt>
                <c:pt idx="660">
                  <c:v>148.49600000000001</c:v>
                </c:pt>
                <c:pt idx="661">
                  <c:v>148.43900000000002</c:v>
                </c:pt>
                <c:pt idx="662">
                  <c:v>148.339</c:v>
                </c:pt>
                <c:pt idx="663">
                  <c:v>148.292</c:v>
                </c:pt>
                <c:pt idx="664">
                  <c:v>148.20899999999997</c:v>
                </c:pt>
                <c:pt idx="665">
                  <c:v>148.16999999999999</c:v>
                </c:pt>
                <c:pt idx="666">
                  <c:v>149.30100000000004</c:v>
                </c:pt>
                <c:pt idx="667">
                  <c:v>152.30700000000004</c:v>
                </c:pt>
                <c:pt idx="668">
                  <c:v>159.88800000000023</c:v>
                </c:pt>
                <c:pt idx="669">
                  <c:v>163.416</c:v>
                </c:pt>
                <c:pt idx="670">
                  <c:v>167.67</c:v>
                </c:pt>
                <c:pt idx="671">
                  <c:v>169.084</c:v>
                </c:pt>
                <c:pt idx="672">
                  <c:v>170.566</c:v>
                </c:pt>
                <c:pt idx="673">
                  <c:v>170.751</c:v>
                </c:pt>
                <c:pt idx="674">
                  <c:v>169.69800000000001</c:v>
                </c:pt>
                <c:pt idx="675">
                  <c:v>169.137</c:v>
                </c:pt>
                <c:pt idx="676">
                  <c:v>168.34300000000002</c:v>
                </c:pt>
                <c:pt idx="677">
                  <c:v>167.25200000000001</c:v>
                </c:pt>
                <c:pt idx="678">
                  <c:v>165.81399999999999</c:v>
                </c:pt>
                <c:pt idx="679">
                  <c:v>165.14</c:v>
                </c:pt>
                <c:pt idx="680">
                  <c:v>163.95400000000001</c:v>
                </c:pt>
                <c:pt idx="681">
                  <c:v>163.39800000000017</c:v>
                </c:pt>
                <c:pt idx="682">
                  <c:v>162.41800000000001</c:v>
                </c:pt>
                <c:pt idx="683">
                  <c:v>161.95800000000017</c:v>
                </c:pt>
                <c:pt idx="684">
                  <c:v>161.33100000000007</c:v>
                </c:pt>
                <c:pt idx="685">
                  <c:v>160.28100000000001</c:v>
                </c:pt>
                <c:pt idx="686">
                  <c:v>159.91399999999999</c:v>
                </c:pt>
                <c:pt idx="687">
                  <c:v>159.27299999999997</c:v>
                </c:pt>
                <c:pt idx="688">
                  <c:v>158.97300000000001</c:v>
                </c:pt>
                <c:pt idx="689">
                  <c:v>158.56700000000001</c:v>
                </c:pt>
                <c:pt idx="690">
                  <c:v>157.89700000000016</c:v>
                </c:pt>
                <c:pt idx="691">
                  <c:v>157.66399999999999</c:v>
                </c:pt>
                <c:pt idx="692">
                  <c:v>157.55200000000016</c:v>
                </c:pt>
                <c:pt idx="693">
                  <c:v>157.34399999999999</c:v>
                </c:pt>
                <c:pt idx="694">
                  <c:v>157.24299999999999</c:v>
                </c:pt>
                <c:pt idx="695">
                  <c:v>157.101</c:v>
                </c:pt>
                <c:pt idx="696">
                  <c:v>156.905</c:v>
                </c:pt>
                <c:pt idx="697">
                  <c:v>156.64499999999998</c:v>
                </c:pt>
                <c:pt idx="698">
                  <c:v>156.523</c:v>
                </c:pt>
                <c:pt idx="699">
                  <c:v>156.30600000000001</c:v>
                </c:pt>
                <c:pt idx="700">
                  <c:v>156.20399999999998</c:v>
                </c:pt>
                <c:pt idx="701">
                  <c:v>156.065</c:v>
                </c:pt>
                <c:pt idx="702">
                  <c:v>155.833</c:v>
                </c:pt>
                <c:pt idx="703">
                  <c:v>155.751</c:v>
                </c:pt>
                <c:pt idx="704">
                  <c:v>155.60999999999999</c:v>
                </c:pt>
                <c:pt idx="705">
                  <c:v>155.54399999999998</c:v>
                </c:pt>
                <c:pt idx="706">
                  <c:v>155.43</c:v>
                </c:pt>
                <c:pt idx="707">
                  <c:v>155.37800000000001</c:v>
                </c:pt>
                <c:pt idx="708">
                  <c:v>155.30700000000004</c:v>
                </c:pt>
                <c:pt idx="709">
                  <c:v>155.21799999999999</c:v>
                </c:pt>
                <c:pt idx="710">
                  <c:v>155.18700000000001</c:v>
                </c:pt>
                <c:pt idx="711">
                  <c:v>155.14599999999999</c:v>
                </c:pt>
                <c:pt idx="712">
                  <c:v>157.232</c:v>
                </c:pt>
                <c:pt idx="713">
                  <c:v>162.02600000000001</c:v>
                </c:pt>
                <c:pt idx="714">
                  <c:v>170.84800000000001</c:v>
                </c:pt>
                <c:pt idx="715">
                  <c:v>174.53700000000001</c:v>
                </c:pt>
                <c:pt idx="716">
                  <c:v>176.39800000000017</c:v>
                </c:pt>
                <c:pt idx="717">
                  <c:v>173.75299999999999</c:v>
                </c:pt>
                <c:pt idx="718">
                  <c:v>172.57</c:v>
                </c:pt>
                <c:pt idx="719">
                  <c:v>170.648</c:v>
                </c:pt>
                <c:pt idx="720">
                  <c:v>169.98400000000001</c:v>
                </c:pt>
                <c:pt idx="721">
                  <c:v>168.85000000000016</c:v>
                </c:pt>
                <c:pt idx="722">
                  <c:v>167.49200000000016</c:v>
                </c:pt>
                <c:pt idx="723">
                  <c:v>167.02600000000001</c:v>
                </c:pt>
                <c:pt idx="724">
                  <c:v>166.24099999999999</c:v>
                </c:pt>
                <c:pt idx="725">
                  <c:v>165.88100000000017</c:v>
                </c:pt>
                <c:pt idx="726">
                  <c:v>165.70899999999997</c:v>
                </c:pt>
                <c:pt idx="727">
                  <c:v>165.39400000000001</c:v>
                </c:pt>
                <c:pt idx="728">
                  <c:v>164.977</c:v>
                </c:pt>
                <c:pt idx="729">
                  <c:v>164.78200000000001</c:v>
                </c:pt>
                <c:pt idx="730">
                  <c:v>164.43800000000007</c:v>
                </c:pt>
                <c:pt idx="731">
                  <c:v>163.89500000000001</c:v>
                </c:pt>
                <c:pt idx="732">
                  <c:v>163.655</c:v>
                </c:pt>
                <c:pt idx="733">
                  <c:v>163.35500000000016</c:v>
                </c:pt>
                <c:pt idx="734">
                  <c:v>163.21899999999999</c:v>
                </c:pt>
                <c:pt idx="735">
                  <c:v>162.99200000000016</c:v>
                </c:pt>
                <c:pt idx="736">
                  <c:v>162.88900000000001</c:v>
                </c:pt>
                <c:pt idx="737">
                  <c:v>162.71899999999999</c:v>
                </c:pt>
                <c:pt idx="738">
                  <c:v>162.642</c:v>
                </c:pt>
                <c:pt idx="739">
                  <c:v>162.517</c:v>
                </c:pt>
                <c:pt idx="740">
                  <c:v>162.46100000000001</c:v>
                </c:pt>
                <c:pt idx="741">
                  <c:v>162.37200000000001</c:v>
                </c:pt>
                <c:pt idx="742">
                  <c:v>162.33200000000016</c:v>
                </c:pt>
                <c:pt idx="743">
                  <c:v>162.28399999999999</c:v>
                </c:pt>
                <c:pt idx="744">
                  <c:v>162.23499999999999</c:v>
                </c:pt>
                <c:pt idx="745">
                  <c:v>162.21399999999983</c:v>
                </c:pt>
                <c:pt idx="746">
                  <c:v>166.09800000000001</c:v>
                </c:pt>
                <c:pt idx="747">
                  <c:v>168.92800000000017</c:v>
                </c:pt>
                <c:pt idx="748">
                  <c:v>173.45200000000017</c:v>
                </c:pt>
                <c:pt idx="749">
                  <c:v>175.65200000000004</c:v>
                </c:pt>
                <c:pt idx="750">
                  <c:v>178.66800000000001</c:v>
                </c:pt>
                <c:pt idx="751">
                  <c:v>182.29599999999999</c:v>
                </c:pt>
                <c:pt idx="752">
                  <c:v>183.86500000000001</c:v>
                </c:pt>
                <c:pt idx="753">
                  <c:v>181.00399999999999</c:v>
                </c:pt>
                <c:pt idx="754">
                  <c:v>180.02800000000016</c:v>
                </c:pt>
                <c:pt idx="755">
                  <c:v>178.75200000000001</c:v>
                </c:pt>
                <c:pt idx="756">
                  <c:v>178.15800000000004</c:v>
                </c:pt>
                <c:pt idx="757">
                  <c:v>177.12100000000001</c:v>
                </c:pt>
                <c:pt idx="758">
                  <c:v>175.84100000000001</c:v>
                </c:pt>
                <c:pt idx="759">
                  <c:v>175.26300000000001</c:v>
                </c:pt>
                <c:pt idx="760">
                  <c:v>174.309</c:v>
                </c:pt>
                <c:pt idx="761">
                  <c:v>173.87700000000001</c:v>
                </c:pt>
                <c:pt idx="762">
                  <c:v>173.316</c:v>
                </c:pt>
                <c:pt idx="763">
                  <c:v>173.05500000000001</c:v>
                </c:pt>
                <c:pt idx="764">
                  <c:v>172.60399999999998</c:v>
                </c:pt>
                <c:pt idx="765">
                  <c:v>171.91300000000001</c:v>
                </c:pt>
                <c:pt idx="766">
                  <c:v>171.61299999999997</c:v>
                </c:pt>
                <c:pt idx="767">
                  <c:v>171.15300000000002</c:v>
                </c:pt>
                <c:pt idx="768">
                  <c:v>170.86100000000016</c:v>
                </c:pt>
                <c:pt idx="769">
                  <c:v>170.86100000000016</c:v>
                </c:pt>
                <c:pt idx="770">
                  <c:v>170.72399999999999</c:v>
                </c:pt>
                <c:pt idx="771">
                  <c:v>170.60300000000001</c:v>
                </c:pt>
                <c:pt idx="772">
                  <c:v>170.49700000000001</c:v>
                </c:pt>
                <c:pt idx="773">
                  <c:v>170.33200000000016</c:v>
                </c:pt>
                <c:pt idx="774">
                  <c:v>170.27699999999999</c:v>
                </c:pt>
                <c:pt idx="775">
                  <c:v>170.18900000000002</c:v>
                </c:pt>
                <c:pt idx="776">
                  <c:v>170.14899999999997</c:v>
                </c:pt>
                <c:pt idx="777">
                  <c:v>170.101</c:v>
                </c:pt>
                <c:pt idx="778">
                  <c:v>170.04900000000001</c:v>
                </c:pt>
                <c:pt idx="779">
                  <c:v>170.02700000000004</c:v>
                </c:pt>
                <c:pt idx="780">
                  <c:v>170.001</c:v>
                </c:pt>
                <c:pt idx="781">
                  <c:v>169.99200000000016</c:v>
                </c:pt>
                <c:pt idx="782">
                  <c:v>169.98400000000001</c:v>
                </c:pt>
                <c:pt idx="783">
                  <c:v>169.99</c:v>
                </c:pt>
                <c:pt idx="784">
                  <c:v>179.024</c:v>
                </c:pt>
                <c:pt idx="785">
                  <c:v>183.464</c:v>
                </c:pt>
                <c:pt idx="786">
                  <c:v>189.79300000000001</c:v>
                </c:pt>
                <c:pt idx="787">
                  <c:v>191.65200000000004</c:v>
                </c:pt>
                <c:pt idx="788">
                  <c:v>190.62800000000001</c:v>
                </c:pt>
                <c:pt idx="789">
                  <c:v>188.035</c:v>
                </c:pt>
                <c:pt idx="790">
                  <c:v>187.15100000000001</c:v>
                </c:pt>
                <c:pt idx="791">
                  <c:v>185.678</c:v>
                </c:pt>
                <c:pt idx="792">
                  <c:v>185.16399999999999</c:v>
                </c:pt>
                <c:pt idx="793">
                  <c:v>184.46900000000002</c:v>
                </c:pt>
                <c:pt idx="794">
                  <c:v>184.14</c:v>
                </c:pt>
                <c:pt idx="795">
                  <c:v>183.684</c:v>
                </c:pt>
                <c:pt idx="796">
                  <c:v>182.90100000000001</c:v>
                </c:pt>
                <c:pt idx="797">
                  <c:v>181.71599999999998</c:v>
                </c:pt>
                <c:pt idx="798">
                  <c:v>181.31900000000002</c:v>
                </c:pt>
                <c:pt idx="799">
                  <c:v>180.678</c:v>
                </c:pt>
                <c:pt idx="800">
                  <c:v>180.45800000000017</c:v>
                </c:pt>
                <c:pt idx="801">
                  <c:v>180.084</c:v>
                </c:pt>
                <c:pt idx="802">
                  <c:v>179.91200000000001</c:v>
                </c:pt>
                <c:pt idx="803">
                  <c:v>179.62</c:v>
                </c:pt>
                <c:pt idx="804">
                  <c:v>179.27699999999999</c:v>
                </c:pt>
                <c:pt idx="805">
                  <c:v>179.126</c:v>
                </c:pt>
                <c:pt idx="806">
                  <c:v>178.89100000000016</c:v>
                </c:pt>
                <c:pt idx="807">
                  <c:v>178.81200000000001</c:v>
                </c:pt>
                <c:pt idx="808">
                  <c:v>178.68300000000002</c:v>
                </c:pt>
                <c:pt idx="809">
                  <c:v>178.626</c:v>
                </c:pt>
                <c:pt idx="810">
                  <c:v>178.553</c:v>
                </c:pt>
                <c:pt idx="811">
                  <c:v>178.52</c:v>
                </c:pt>
                <c:pt idx="812">
                  <c:v>178.47800000000001</c:v>
                </c:pt>
                <c:pt idx="813">
                  <c:v>178.45800000000017</c:v>
                </c:pt>
                <c:pt idx="814">
                  <c:v>178.43200000000004</c:v>
                </c:pt>
                <c:pt idx="815">
                  <c:v>178.4</c:v>
                </c:pt>
                <c:pt idx="816">
                  <c:v>178.36600000000001</c:v>
                </c:pt>
                <c:pt idx="817">
                  <c:v>178.35600000000017</c:v>
                </c:pt>
                <c:pt idx="818">
                  <c:v>178.34100000000001</c:v>
                </c:pt>
                <c:pt idx="819">
                  <c:v>178.33700000000007</c:v>
                </c:pt>
                <c:pt idx="820">
                  <c:v>178.33200000000016</c:v>
                </c:pt>
                <c:pt idx="821">
                  <c:v>178.32900000000001</c:v>
                </c:pt>
                <c:pt idx="822">
                  <c:v>178.339</c:v>
                </c:pt>
                <c:pt idx="823">
                  <c:v>178.34800000000001</c:v>
                </c:pt>
                <c:pt idx="824">
                  <c:v>178.37900000000002</c:v>
                </c:pt>
                <c:pt idx="825">
                  <c:v>178.37100000000001</c:v>
                </c:pt>
                <c:pt idx="826">
                  <c:v>183.6</c:v>
                </c:pt>
                <c:pt idx="827">
                  <c:v>187.13</c:v>
                </c:pt>
                <c:pt idx="828">
                  <c:v>192.029</c:v>
                </c:pt>
                <c:pt idx="829">
                  <c:v>198.14599999999999</c:v>
                </c:pt>
                <c:pt idx="830">
                  <c:v>199.404</c:v>
                </c:pt>
                <c:pt idx="831">
                  <c:v>197.18100000000001</c:v>
                </c:pt>
                <c:pt idx="832">
                  <c:v>196.16499999999999</c:v>
                </c:pt>
                <c:pt idx="833">
                  <c:v>194.49700000000001</c:v>
                </c:pt>
                <c:pt idx="834">
                  <c:v>193.92000000000004</c:v>
                </c:pt>
                <c:pt idx="835">
                  <c:v>192.92500000000001</c:v>
                </c:pt>
                <c:pt idx="836">
                  <c:v>191.41900000000001</c:v>
                </c:pt>
                <c:pt idx="837">
                  <c:v>190.91399999999999</c:v>
                </c:pt>
                <c:pt idx="838">
                  <c:v>190.67599999999999</c:v>
                </c:pt>
                <c:pt idx="839">
                  <c:v>190.34800000000001</c:v>
                </c:pt>
                <c:pt idx="840">
                  <c:v>189.91300000000001</c:v>
                </c:pt>
                <c:pt idx="841">
                  <c:v>189.22499999999999</c:v>
                </c:pt>
                <c:pt idx="842">
                  <c:v>188.92200000000017</c:v>
                </c:pt>
                <c:pt idx="843">
                  <c:v>188.441</c:v>
                </c:pt>
                <c:pt idx="844">
                  <c:v>188.22900000000001</c:v>
                </c:pt>
                <c:pt idx="845">
                  <c:v>187.89500000000001</c:v>
                </c:pt>
                <c:pt idx="846">
                  <c:v>187.74799999999999</c:v>
                </c:pt>
                <c:pt idx="847">
                  <c:v>187.51900000000001</c:v>
                </c:pt>
                <c:pt idx="848">
                  <c:v>187.41900000000001</c:v>
                </c:pt>
                <c:pt idx="849">
                  <c:v>187.267</c:v>
                </c:pt>
                <c:pt idx="850">
                  <c:v>187.202</c:v>
                </c:pt>
                <c:pt idx="851">
                  <c:v>187.108</c:v>
                </c:pt>
                <c:pt idx="852">
                  <c:v>187.07</c:v>
                </c:pt>
                <c:pt idx="853">
                  <c:v>187.02</c:v>
                </c:pt>
                <c:pt idx="854">
                  <c:v>187.00200000000001</c:v>
                </c:pt>
                <c:pt idx="855">
                  <c:v>186.98800000000017</c:v>
                </c:pt>
                <c:pt idx="856">
                  <c:v>186.98600000000016</c:v>
                </c:pt>
                <c:pt idx="857">
                  <c:v>186.999</c:v>
                </c:pt>
                <c:pt idx="858">
                  <c:v>187.01</c:v>
                </c:pt>
                <c:pt idx="859">
                  <c:v>187.047</c:v>
                </c:pt>
                <c:pt idx="860">
                  <c:v>187.06900000000002</c:v>
                </c:pt>
                <c:pt idx="861">
                  <c:v>187.125</c:v>
                </c:pt>
                <c:pt idx="862">
                  <c:v>187.148</c:v>
                </c:pt>
                <c:pt idx="863">
                  <c:v>187.17599999999999</c:v>
                </c:pt>
                <c:pt idx="864">
                  <c:v>188.23399999999998</c:v>
                </c:pt>
                <c:pt idx="865">
                  <c:v>195.047</c:v>
                </c:pt>
                <c:pt idx="866">
                  <c:v>202.86500000000001</c:v>
                </c:pt>
                <c:pt idx="867">
                  <c:v>205.28800000000001</c:v>
                </c:pt>
                <c:pt idx="868">
                  <c:v>205.24199999999999</c:v>
                </c:pt>
                <c:pt idx="869">
                  <c:v>204.20699999999999</c:v>
                </c:pt>
                <c:pt idx="870">
                  <c:v>202.77699999999999</c:v>
                </c:pt>
                <c:pt idx="871">
                  <c:v>200.68100000000001</c:v>
                </c:pt>
                <c:pt idx="872">
                  <c:v>199.99</c:v>
                </c:pt>
                <c:pt idx="873">
                  <c:v>199.12900000000002</c:v>
                </c:pt>
                <c:pt idx="874">
                  <c:v>198.14099999999999</c:v>
                </c:pt>
                <c:pt idx="875">
                  <c:v>197.71299999999999</c:v>
                </c:pt>
                <c:pt idx="876">
                  <c:v>197.05800000000016</c:v>
                </c:pt>
                <c:pt idx="877">
                  <c:v>196.77499999999998</c:v>
                </c:pt>
                <c:pt idx="878">
                  <c:v>196.43200000000004</c:v>
                </c:pt>
                <c:pt idx="879">
                  <c:v>196.05600000000001</c:v>
                </c:pt>
                <c:pt idx="880">
                  <c:v>195.93300000000002</c:v>
                </c:pt>
                <c:pt idx="881">
                  <c:v>195.74299999999999</c:v>
                </c:pt>
                <c:pt idx="882">
                  <c:v>195.661</c:v>
                </c:pt>
                <c:pt idx="883">
                  <c:v>195.54</c:v>
                </c:pt>
                <c:pt idx="884">
                  <c:v>195.48800000000017</c:v>
                </c:pt>
                <c:pt idx="885">
                  <c:v>195.41800000000001</c:v>
                </c:pt>
                <c:pt idx="886">
                  <c:v>195.39500000000001</c:v>
                </c:pt>
                <c:pt idx="887">
                  <c:v>195.37</c:v>
                </c:pt>
                <c:pt idx="888">
                  <c:v>195.36</c:v>
                </c:pt>
                <c:pt idx="889">
                  <c:v>195.34800000000001</c:v>
                </c:pt>
                <c:pt idx="890">
                  <c:v>195.339</c:v>
                </c:pt>
                <c:pt idx="891">
                  <c:v>195.36800000000017</c:v>
                </c:pt>
                <c:pt idx="892">
                  <c:v>195.38500000000016</c:v>
                </c:pt>
                <c:pt idx="893">
                  <c:v>195.42100000000016</c:v>
                </c:pt>
                <c:pt idx="894">
                  <c:v>195.49800000000016</c:v>
                </c:pt>
                <c:pt idx="895">
                  <c:v>195.53</c:v>
                </c:pt>
                <c:pt idx="896">
                  <c:v>195.60399999999998</c:v>
                </c:pt>
                <c:pt idx="897">
                  <c:v>195.64399999999998</c:v>
                </c:pt>
                <c:pt idx="898">
                  <c:v>195.732</c:v>
                </c:pt>
                <c:pt idx="899">
                  <c:v>195.76599999999999</c:v>
                </c:pt>
                <c:pt idx="900">
                  <c:v>195.839</c:v>
                </c:pt>
                <c:pt idx="901">
                  <c:v>195.87700000000001</c:v>
                </c:pt>
                <c:pt idx="902">
                  <c:v>195.93100000000001</c:v>
                </c:pt>
                <c:pt idx="903">
                  <c:v>195.953</c:v>
                </c:pt>
                <c:pt idx="904">
                  <c:v>196.24699999999999</c:v>
                </c:pt>
                <c:pt idx="905">
                  <c:v>200.33200000000016</c:v>
                </c:pt>
                <c:pt idx="906">
                  <c:v>207.27899999999997</c:v>
                </c:pt>
                <c:pt idx="907">
                  <c:v>213.60399999999998</c:v>
                </c:pt>
                <c:pt idx="908">
                  <c:v>214.75399999999999</c:v>
                </c:pt>
                <c:pt idx="909">
                  <c:v>212.417</c:v>
                </c:pt>
                <c:pt idx="910">
                  <c:v>211.399</c:v>
                </c:pt>
                <c:pt idx="911">
                  <c:v>210.14699999999999</c:v>
                </c:pt>
                <c:pt idx="912">
                  <c:v>209.583</c:v>
                </c:pt>
                <c:pt idx="913">
                  <c:v>208.65800000000004</c:v>
                </c:pt>
                <c:pt idx="914">
                  <c:v>207.61399999999998</c:v>
                </c:pt>
                <c:pt idx="915">
                  <c:v>207.26499999999999</c:v>
                </c:pt>
                <c:pt idx="916">
                  <c:v>206.82400000000001</c:v>
                </c:pt>
                <c:pt idx="917">
                  <c:v>206.18300000000002</c:v>
                </c:pt>
                <c:pt idx="918">
                  <c:v>205.91499999999999</c:v>
                </c:pt>
                <c:pt idx="919">
                  <c:v>205.53200000000001</c:v>
                </c:pt>
                <c:pt idx="920">
                  <c:v>205.374</c:v>
                </c:pt>
                <c:pt idx="921">
                  <c:v>205.15900000000002</c:v>
                </c:pt>
                <c:pt idx="922">
                  <c:v>205.07300000000001</c:v>
                </c:pt>
                <c:pt idx="923">
                  <c:v>204.97</c:v>
                </c:pt>
                <c:pt idx="924">
                  <c:v>204.93300000000002</c:v>
                </c:pt>
                <c:pt idx="925">
                  <c:v>204.90800000000004</c:v>
                </c:pt>
                <c:pt idx="926">
                  <c:v>204.905</c:v>
                </c:pt>
                <c:pt idx="927">
                  <c:v>204.935</c:v>
                </c:pt>
                <c:pt idx="928">
                  <c:v>204.95800000000017</c:v>
                </c:pt>
                <c:pt idx="929">
                  <c:v>205.029</c:v>
                </c:pt>
                <c:pt idx="930">
                  <c:v>205.071</c:v>
                </c:pt>
                <c:pt idx="931">
                  <c:v>205.17399999999998</c:v>
                </c:pt>
                <c:pt idx="932">
                  <c:v>205.23</c:v>
                </c:pt>
                <c:pt idx="933">
                  <c:v>205.35900000000001</c:v>
                </c:pt>
                <c:pt idx="934">
                  <c:v>205.40900000000002</c:v>
                </c:pt>
                <c:pt idx="935">
                  <c:v>205.489</c:v>
                </c:pt>
                <c:pt idx="936">
                  <c:v>205.66499999999999</c:v>
                </c:pt>
                <c:pt idx="937">
                  <c:v>205.733</c:v>
                </c:pt>
                <c:pt idx="938">
                  <c:v>205.87900000000002</c:v>
                </c:pt>
                <c:pt idx="939">
                  <c:v>205.946</c:v>
                </c:pt>
                <c:pt idx="940">
                  <c:v>207.07399999999998</c:v>
                </c:pt>
                <c:pt idx="941">
                  <c:v>209.08800000000016</c:v>
                </c:pt>
                <c:pt idx="942">
                  <c:v>214.72399999999999</c:v>
                </c:pt>
                <c:pt idx="943">
                  <c:v>221.11199999999999</c:v>
                </c:pt>
                <c:pt idx="944">
                  <c:v>223.55500000000001</c:v>
                </c:pt>
                <c:pt idx="945">
                  <c:v>224.511</c:v>
                </c:pt>
                <c:pt idx="946">
                  <c:v>224.90700000000001</c:v>
                </c:pt>
                <c:pt idx="947">
                  <c:v>222.81200000000001</c:v>
                </c:pt>
                <c:pt idx="948">
                  <c:v>220.05800000000016</c:v>
                </c:pt>
                <c:pt idx="949">
                  <c:v>219.73599999999999</c:v>
                </c:pt>
                <c:pt idx="950">
                  <c:v>219.29599999999999</c:v>
                </c:pt>
                <c:pt idx="951">
                  <c:v>218.72200000000001</c:v>
                </c:pt>
                <c:pt idx="952">
                  <c:v>218.02100000000004</c:v>
                </c:pt>
                <c:pt idx="953">
                  <c:v>217.06200000000001</c:v>
                </c:pt>
                <c:pt idx="954">
                  <c:v>216.756</c:v>
                </c:pt>
                <c:pt idx="955">
                  <c:v>216.30700000000004</c:v>
                </c:pt>
                <c:pt idx="956">
                  <c:v>215.92200000000017</c:v>
                </c:pt>
                <c:pt idx="957">
                  <c:v>215.92200000000017</c:v>
                </c:pt>
                <c:pt idx="958">
                  <c:v>215.81200000000001</c:v>
                </c:pt>
                <c:pt idx="959">
                  <c:v>215.72</c:v>
                </c:pt>
                <c:pt idx="960">
                  <c:v>215.64299999999997</c:v>
                </c:pt>
                <c:pt idx="961">
                  <c:v>215.55800000000016</c:v>
                </c:pt>
                <c:pt idx="962">
                  <c:v>215.476</c:v>
                </c:pt>
                <c:pt idx="963">
                  <c:v>215.45600000000007</c:v>
                </c:pt>
                <c:pt idx="964">
                  <c:v>215.453</c:v>
                </c:pt>
                <c:pt idx="965">
                  <c:v>215.45600000000007</c:v>
                </c:pt>
                <c:pt idx="966">
                  <c:v>215.47900000000001</c:v>
                </c:pt>
                <c:pt idx="967">
                  <c:v>215.57399999999998</c:v>
                </c:pt>
                <c:pt idx="968">
                  <c:v>215.61499999999998</c:v>
                </c:pt>
                <c:pt idx="969">
                  <c:v>215.63800000000001</c:v>
                </c:pt>
                <c:pt idx="970">
                  <c:v>215.68800000000007</c:v>
                </c:pt>
                <c:pt idx="971">
                  <c:v>215.77399999999992</c:v>
                </c:pt>
                <c:pt idx="972">
                  <c:v>215.92400000000001</c:v>
                </c:pt>
                <c:pt idx="973">
                  <c:v>216.00399999999999</c:v>
                </c:pt>
                <c:pt idx="974">
                  <c:v>216.18</c:v>
                </c:pt>
                <c:pt idx="975">
                  <c:v>216.27099999999999</c:v>
                </c:pt>
                <c:pt idx="976">
                  <c:v>216.46800000000007</c:v>
                </c:pt>
                <c:pt idx="977">
                  <c:v>216.57</c:v>
                </c:pt>
                <c:pt idx="978">
                  <c:v>216.78399999999999</c:v>
                </c:pt>
                <c:pt idx="979">
                  <c:v>216.89400000000001</c:v>
                </c:pt>
                <c:pt idx="980">
                  <c:v>216.95000000000007</c:v>
                </c:pt>
                <c:pt idx="981">
                  <c:v>217.035</c:v>
                </c:pt>
                <c:pt idx="982">
                  <c:v>217.208</c:v>
                </c:pt>
                <c:pt idx="983">
                  <c:v>228.267</c:v>
                </c:pt>
                <c:pt idx="984">
                  <c:v>233.39000000000001</c:v>
                </c:pt>
                <c:pt idx="985">
                  <c:v>237.648</c:v>
                </c:pt>
                <c:pt idx="986">
                  <c:v>238.27199999999999</c:v>
                </c:pt>
                <c:pt idx="987">
                  <c:v>235.72</c:v>
                </c:pt>
                <c:pt idx="988">
                  <c:v>233.16499999999999</c:v>
                </c:pt>
                <c:pt idx="989">
                  <c:v>232.14699999999999</c:v>
                </c:pt>
                <c:pt idx="990">
                  <c:v>230.797</c:v>
                </c:pt>
                <c:pt idx="991">
                  <c:v>230.37300000000002</c:v>
                </c:pt>
                <c:pt idx="992">
                  <c:v>229.76300000000001</c:v>
                </c:pt>
                <c:pt idx="993">
                  <c:v>229.50899999999999</c:v>
                </c:pt>
                <c:pt idx="994">
                  <c:v>229.21899999999999</c:v>
                </c:pt>
                <c:pt idx="995">
                  <c:v>229.095</c:v>
                </c:pt>
                <c:pt idx="996">
                  <c:v>228.946</c:v>
                </c:pt>
                <c:pt idx="997">
                  <c:v>228.792</c:v>
                </c:pt>
                <c:pt idx="998">
                  <c:v>228.73</c:v>
                </c:pt>
                <c:pt idx="999">
                  <c:v>228.654</c:v>
                </c:pt>
                <c:pt idx="1000">
                  <c:v>228.62800000000001</c:v>
                </c:pt>
                <c:pt idx="1001">
                  <c:v>228.60900000000001</c:v>
                </c:pt>
                <c:pt idx="1002">
                  <c:v>228.63499999999999</c:v>
                </c:pt>
                <c:pt idx="1003">
                  <c:v>228.66300000000001</c:v>
                </c:pt>
                <c:pt idx="1004">
                  <c:v>228.76300000000001</c:v>
                </c:pt>
                <c:pt idx="1005">
                  <c:v>228.82300000000001</c:v>
                </c:pt>
                <c:pt idx="1006">
                  <c:v>228.976</c:v>
                </c:pt>
                <c:pt idx="1007">
                  <c:v>229.06</c:v>
                </c:pt>
                <c:pt idx="1008">
                  <c:v>229.25299999999999</c:v>
                </c:pt>
                <c:pt idx="1009">
                  <c:v>229.35500000000016</c:v>
                </c:pt>
                <c:pt idx="1010">
                  <c:v>229.58</c:v>
                </c:pt>
                <c:pt idx="1011">
                  <c:v>229.667</c:v>
                </c:pt>
                <c:pt idx="1012">
                  <c:v>229.85100000000017</c:v>
                </c:pt>
                <c:pt idx="1013">
                  <c:v>229.94499999999999</c:v>
                </c:pt>
                <c:pt idx="1014">
                  <c:v>230.09100000000001</c:v>
                </c:pt>
                <c:pt idx="1015">
                  <c:v>230.32100000000017</c:v>
                </c:pt>
                <c:pt idx="1016">
                  <c:v>230.40800000000004</c:v>
                </c:pt>
                <c:pt idx="1017">
                  <c:v>230.58700000000007</c:v>
                </c:pt>
                <c:pt idx="1018">
                  <c:v>230.96300000000002</c:v>
                </c:pt>
                <c:pt idx="1019">
                  <c:v>231.108</c:v>
                </c:pt>
                <c:pt idx="1020">
                  <c:v>231.18</c:v>
                </c:pt>
                <c:pt idx="1021">
                  <c:v>231.26999999999998</c:v>
                </c:pt>
                <c:pt idx="1022">
                  <c:v>232.512</c:v>
                </c:pt>
                <c:pt idx="1023">
                  <c:v>238.78</c:v>
                </c:pt>
                <c:pt idx="1024">
                  <c:v>245.24499999999998</c:v>
                </c:pt>
                <c:pt idx="1025">
                  <c:v>247.11199999999999</c:v>
                </c:pt>
                <c:pt idx="1026">
                  <c:v>247.542</c:v>
                </c:pt>
                <c:pt idx="1027">
                  <c:v>244.708</c:v>
                </c:pt>
                <c:pt idx="1028">
                  <c:v>243.86700000000016</c:v>
                </c:pt>
                <c:pt idx="1029">
                  <c:v>243.495</c:v>
                </c:pt>
                <c:pt idx="1030">
                  <c:v>243.03100000000001</c:v>
                </c:pt>
                <c:pt idx="1031">
                  <c:v>242.49700000000001</c:v>
                </c:pt>
                <c:pt idx="1032">
                  <c:v>241.85700000000017</c:v>
                </c:pt>
                <c:pt idx="1033">
                  <c:v>241.62200000000001</c:v>
                </c:pt>
                <c:pt idx="1034">
                  <c:v>241.37900000000002</c:v>
                </c:pt>
                <c:pt idx="1035">
                  <c:v>241.303</c:v>
                </c:pt>
                <c:pt idx="1036">
                  <c:v>241.27599999999998</c:v>
                </c:pt>
                <c:pt idx="1037">
                  <c:v>241.25399999999999</c:v>
                </c:pt>
                <c:pt idx="1038">
                  <c:v>241.25800000000001</c:v>
                </c:pt>
                <c:pt idx="1039">
                  <c:v>241.32400000000001</c:v>
                </c:pt>
                <c:pt idx="1040">
                  <c:v>241.35700000000017</c:v>
                </c:pt>
                <c:pt idx="1041">
                  <c:v>241.447</c:v>
                </c:pt>
                <c:pt idx="1042">
                  <c:v>241.70099999999999</c:v>
                </c:pt>
                <c:pt idx="1043">
                  <c:v>241.80500000000001</c:v>
                </c:pt>
                <c:pt idx="1044">
                  <c:v>242.04300000000001</c:v>
                </c:pt>
                <c:pt idx="1045">
                  <c:v>242.136</c:v>
                </c:pt>
                <c:pt idx="1046">
                  <c:v>242.28300000000002</c:v>
                </c:pt>
                <c:pt idx="1047">
                  <c:v>242.3580000000002</c:v>
                </c:pt>
                <c:pt idx="1048">
                  <c:v>242.47499999999999</c:v>
                </c:pt>
                <c:pt idx="1049">
                  <c:v>242.65700000000001</c:v>
                </c:pt>
                <c:pt idx="1050">
                  <c:v>243.048</c:v>
                </c:pt>
                <c:pt idx="1051">
                  <c:v>243.24899999999997</c:v>
                </c:pt>
                <c:pt idx="1052">
                  <c:v>243.56300000000002</c:v>
                </c:pt>
                <c:pt idx="1053">
                  <c:v>244.05600000000001</c:v>
                </c:pt>
                <c:pt idx="1054">
                  <c:v>244.24299999999999</c:v>
                </c:pt>
                <c:pt idx="1055">
                  <c:v>244.62900000000002</c:v>
                </c:pt>
                <c:pt idx="1056">
                  <c:v>244.82500000000007</c:v>
                </c:pt>
                <c:pt idx="1057">
                  <c:v>245.22499999999999</c:v>
                </c:pt>
                <c:pt idx="1058">
                  <c:v>245.376</c:v>
                </c:pt>
                <c:pt idx="1059">
                  <c:v>245.68300000000002</c:v>
                </c:pt>
                <c:pt idx="1060">
                  <c:v>246.31200000000001</c:v>
                </c:pt>
                <c:pt idx="1061">
                  <c:v>246.631</c:v>
                </c:pt>
                <c:pt idx="1062">
                  <c:v>247.13800000000001</c:v>
                </c:pt>
                <c:pt idx="1063">
                  <c:v>247.89000000000001</c:v>
                </c:pt>
                <c:pt idx="1064">
                  <c:v>254.22800000000001</c:v>
                </c:pt>
                <c:pt idx="1065">
                  <c:v>256.89</c:v>
                </c:pt>
                <c:pt idx="1066">
                  <c:v>259.89599999999967</c:v>
                </c:pt>
                <c:pt idx="1067">
                  <c:v>261.82799999999969</c:v>
                </c:pt>
              </c:numCache>
            </c:numRef>
          </c:yVal>
          <c:smooth val="1"/>
        </c:ser>
        <c:ser>
          <c:idx val="1"/>
          <c:order val="1"/>
          <c:tx>
            <c:strRef>
              <c:f>Sheet1!$E$1</c:f>
              <c:strCache>
                <c:ptCount val="1"/>
                <c:pt idx="0">
                  <c:v>V 1500kg</c:v>
                </c:pt>
              </c:strCache>
            </c:strRef>
          </c:tx>
          <c:spPr>
            <a:ln w="12700">
              <a:solidFill>
                <a:schemeClr val="bg1">
                  <a:lumMod val="75000"/>
                </a:schemeClr>
              </a:solidFill>
              <a:prstDash val="sysDash"/>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E$2:$E$1069</c:f>
              <c:numCache>
                <c:formatCode>General</c:formatCode>
                <c:ptCount val="1068"/>
                <c:pt idx="0">
                  <c:v>20</c:v>
                </c:pt>
                <c:pt idx="1">
                  <c:v>20</c:v>
                </c:pt>
                <c:pt idx="2">
                  <c:v>20</c:v>
                </c:pt>
                <c:pt idx="3">
                  <c:v>20</c:v>
                </c:pt>
                <c:pt idx="4">
                  <c:v>20</c:v>
                </c:pt>
                <c:pt idx="5">
                  <c:v>20</c:v>
                </c:pt>
                <c:pt idx="6">
                  <c:v>19.998599999999964</c:v>
                </c:pt>
                <c:pt idx="7">
                  <c:v>20.002400000000002</c:v>
                </c:pt>
                <c:pt idx="8">
                  <c:v>20.010800000000021</c:v>
                </c:pt>
                <c:pt idx="9">
                  <c:v>20.016999999999999</c:v>
                </c:pt>
                <c:pt idx="10">
                  <c:v>22.412699999999973</c:v>
                </c:pt>
                <c:pt idx="11">
                  <c:v>26.331900000000033</c:v>
                </c:pt>
                <c:pt idx="12">
                  <c:v>28.607299999999999</c:v>
                </c:pt>
                <c:pt idx="13">
                  <c:v>33.027800000000006</c:v>
                </c:pt>
                <c:pt idx="14">
                  <c:v>38.7517</c:v>
                </c:pt>
                <c:pt idx="15">
                  <c:v>43.638700000000043</c:v>
                </c:pt>
                <c:pt idx="16">
                  <c:v>43.488800000000005</c:v>
                </c:pt>
                <c:pt idx="17">
                  <c:v>41.825300000000013</c:v>
                </c:pt>
                <c:pt idx="18">
                  <c:v>41.042400000000001</c:v>
                </c:pt>
                <c:pt idx="19">
                  <c:v>39.646700000000003</c:v>
                </c:pt>
                <c:pt idx="20">
                  <c:v>38.989600000000003</c:v>
                </c:pt>
                <c:pt idx="21">
                  <c:v>37.816800000000001</c:v>
                </c:pt>
                <c:pt idx="22">
                  <c:v>37.264300000000013</c:v>
                </c:pt>
                <c:pt idx="23">
                  <c:v>36.277300000000011</c:v>
                </c:pt>
                <c:pt idx="24">
                  <c:v>35.812100000000001</c:v>
                </c:pt>
                <c:pt idx="25">
                  <c:v>34.980000000000004</c:v>
                </c:pt>
                <c:pt idx="26">
                  <c:v>34.587699999999998</c:v>
                </c:pt>
                <c:pt idx="27">
                  <c:v>33.884999999999998</c:v>
                </c:pt>
                <c:pt idx="28">
                  <c:v>33.553600000000003</c:v>
                </c:pt>
                <c:pt idx="29">
                  <c:v>32.959200000000003</c:v>
                </c:pt>
                <c:pt idx="30">
                  <c:v>32.678800000000003</c:v>
                </c:pt>
                <c:pt idx="31">
                  <c:v>32.175200000000011</c:v>
                </c:pt>
                <c:pt idx="32">
                  <c:v>31.9375</c:v>
                </c:pt>
                <c:pt idx="33">
                  <c:v>31.510100000000001</c:v>
                </c:pt>
                <c:pt idx="34">
                  <c:v>31.308399999999974</c:v>
                </c:pt>
                <c:pt idx="35">
                  <c:v>30.944999999999986</c:v>
                </c:pt>
                <c:pt idx="36">
                  <c:v>30.77359999999997</c:v>
                </c:pt>
                <c:pt idx="37">
                  <c:v>30.464299999999973</c:v>
                </c:pt>
                <c:pt idx="38">
                  <c:v>30.3535</c:v>
                </c:pt>
                <c:pt idx="39">
                  <c:v>30.148399999999974</c:v>
                </c:pt>
                <c:pt idx="40">
                  <c:v>29.874300000000005</c:v>
                </c:pt>
                <c:pt idx="41">
                  <c:v>29.776700000000002</c:v>
                </c:pt>
                <c:pt idx="42">
                  <c:v>29.5975</c:v>
                </c:pt>
                <c:pt idx="43">
                  <c:v>29.532900000000001</c:v>
                </c:pt>
                <c:pt idx="44">
                  <c:v>29.440599999999975</c:v>
                </c:pt>
                <c:pt idx="45">
                  <c:v>29.395800000000001</c:v>
                </c:pt>
                <c:pt idx="46">
                  <c:v>29.310500000000001</c:v>
                </c:pt>
                <c:pt idx="47">
                  <c:v>29.1905</c:v>
                </c:pt>
                <c:pt idx="48">
                  <c:v>34.534700000000001</c:v>
                </c:pt>
                <c:pt idx="49">
                  <c:v>38.424400000000006</c:v>
                </c:pt>
                <c:pt idx="50">
                  <c:v>45.726300000000045</c:v>
                </c:pt>
                <c:pt idx="51">
                  <c:v>48.289000000000001</c:v>
                </c:pt>
                <c:pt idx="52">
                  <c:v>51.666600000000003</c:v>
                </c:pt>
                <c:pt idx="53">
                  <c:v>53.208000000000013</c:v>
                </c:pt>
                <c:pt idx="54">
                  <c:v>54.963900000000002</c:v>
                </c:pt>
                <c:pt idx="55">
                  <c:v>54.1036</c:v>
                </c:pt>
                <c:pt idx="56">
                  <c:v>52.181100000000001</c:v>
                </c:pt>
                <c:pt idx="57">
                  <c:v>51.275200000000012</c:v>
                </c:pt>
                <c:pt idx="58">
                  <c:v>49.656200000000005</c:v>
                </c:pt>
                <c:pt idx="59">
                  <c:v>48.892700000000012</c:v>
                </c:pt>
                <c:pt idx="60">
                  <c:v>47.526300000000013</c:v>
                </c:pt>
                <c:pt idx="61">
                  <c:v>46.881599999999999</c:v>
                </c:pt>
                <c:pt idx="62">
                  <c:v>45.72570000000006</c:v>
                </c:pt>
                <c:pt idx="63">
                  <c:v>45.1798</c:v>
                </c:pt>
                <c:pt idx="64">
                  <c:v>44.425700000000013</c:v>
                </c:pt>
                <c:pt idx="65">
                  <c:v>44.064500000000002</c:v>
                </c:pt>
                <c:pt idx="66">
                  <c:v>43.398100000000042</c:v>
                </c:pt>
                <c:pt idx="67">
                  <c:v>42.509900000000002</c:v>
                </c:pt>
                <c:pt idx="68">
                  <c:v>42.19230000000006</c:v>
                </c:pt>
                <c:pt idx="69">
                  <c:v>41.610700000000001</c:v>
                </c:pt>
                <c:pt idx="70">
                  <c:v>41.333100000000002</c:v>
                </c:pt>
                <c:pt idx="71">
                  <c:v>40.824000000000005</c:v>
                </c:pt>
                <c:pt idx="72">
                  <c:v>40.639700000000012</c:v>
                </c:pt>
                <c:pt idx="73">
                  <c:v>40.294300000000042</c:v>
                </c:pt>
                <c:pt idx="74">
                  <c:v>39.823</c:v>
                </c:pt>
                <c:pt idx="75">
                  <c:v>39.599100000000043</c:v>
                </c:pt>
                <c:pt idx="76">
                  <c:v>39.49</c:v>
                </c:pt>
                <c:pt idx="77">
                  <c:v>39.2819</c:v>
                </c:pt>
                <c:pt idx="78">
                  <c:v>39.180400000000006</c:v>
                </c:pt>
                <c:pt idx="79">
                  <c:v>38.986800000000002</c:v>
                </c:pt>
                <c:pt idx="80">
                  <c:v>38.715900000000012</c:v>
                </c:pt>
                <c:pt idx="81">
                  <c:v>38.348600000000005</c:v>
                </c:pt>
                <c:pt idx="82">
                  <c:v>38.216700000000003</c:v>
                </c:pt>
                <c:pt idx="83">
                  <c:v>38.03</c:v>
                </c:pt>
                <c:pt idx="84">
                  <c:v>37.694800000000001</c:v>
                </c:pt>
                <c:pt idx="85">
                  <c:v>37.575100000000013</c:v>
                </c:pt>
                <c:pt idx="86">
                  <c:v>37.516600000000004</c:v>
                </c:pt>
                <c:pt idx="87">
                  <c:v>37.404499999999999</c:v>
                </c:pt>
                <c:pt idx="88">
                  <c:v>37.349699999999999</c:v>
                </c:pt>
                <c:pt idx="89">
                  <c:v>37.244600000000005</c:v>
                </c:pt>
                <c:pt idx="90">
                  <c:v>37.078600000000002</c:v>
                </c:pt>
                <c:pt idx="91">
                  <c:v>50.091000000000001</c:v>
                </c:pt>
                <c:pt idx="92">
                  <c:v>54.699400000000011</c:v>
                </c:pt>
                <c:pt idx="93">
                  <c:v>60.369300000000003</c:v>
                </c:pt>
                <c:pt idx="94">
                  <c:v>60.1447</c:v>
                </c:pt>
                <c:pt idx="95">
                  <c:v>59.306200000000004</c:v>
                </c:pt>
                <c:pt idx="96">
                  <c:v>57.761800000000001</c:v>
                </c:pt>
                <c:pt idx="97">
                  <c:v>57.2044</c:v>
                </c:pt>
                <c:pt idx="98">
                  <c:v>56.168400000000013</c:v>
                </c:pt>
                <c:pt idx="99">
                  <c:v>55.669600000000003</c:v>
                </c:pt>
                <c:pt idx="100">
                  <c:v>54.741800000000005</c:v>
                </c:pt>
                <c:pt idx="101">
                  <c:v>53.490100000000012</c:v>
                </c:pt>
                <c:pt idx="102">
                  <c:v>52.897800000000004</c:v>
                </c:pt>
                <c:pt idx="103">
                  <c:v>52.077300000000001</c:v>
                </c:pt>
                <c:pt idx="104">
                  <c:v>50.981000000000002</c:v>
                </c:pt>
                <c:pt idx="105">
                  <c:v>50.588500000000003</c:v>
                </c:pt>
                <c:pt idx="106">
                  <c:v>50.037200000000006</c:v>
                </c:pt>
                <c:pt idx="107">
                  <c:v>49.835800000000006</c:v>
                </c:pt>
                <c:pt idx="108">
                  <c:v>49.452400000000004</c:v>
                </c:pt>
                <c:pt idx="109">
                  <c:v>49.26550000000006</c:v>
                </c:pt>
                <c:pt idx="110">
                  <c:v>48.909500000000001</c:v>
                </c:pt>
                <c:pt idx="111">
                  <c:v>48.736000000000011</c:v>
                </c:pt>
                <c:pt idx="112">
                  <c:v>48.405300000000011</c:v>
                </c:pt>
                <c:pt idx="113">
                  <c:v>47.943200000000004</c:v>
                </c:pt>
                <c:pt idx="114">
                  <c:v>47.135300000000043</c:v>
                </c:pt>
                <c:pt idx="115">
                  <c:v>46.759500000000003</c:v>
                </c:pt>
                <c:pt idx="116">
                  <c:v>46.099800000000002</c:v>
                </c:pt>
                <c:pt idx="117">
                  <c:v>46.019200000000005</c:v>
                </c:pt>
                <c:pt idx="118">
                  <c:v>45.863300000000002</c:v>
                </c:pt>
                <c:pt idx="119">
                  <c:v>45.5715</c:v>
                </c:pt>
                <c:pt idx="120">
                  <c:v>45.056699999999999</c:v>
                </c:pt>
                <c:pt idx="121">
                  <c:v>44.816600000000001</c:v>
                </c:pt>
                <c:pt idx="122">
                  <c:v>44.391300000000001</c:v>
                </c:pt>
                <c:pt idx="123">
                  <c:v>44.339400000000005</c:v>
                </c:pt>
                <c:pt idx="124">
                  <c:v>44.263400000000011</c:v>
                </c:pt>
                <c:pt idx="125">
                  <c:v>44.153500000000001</c:v>
                </c:pt>
                <c:pt idx="126">
                  <c:v>43.948100000000011</c:v>
                </c:pt>
                <c:pt idx="127">
                  <c:v>43.669500000000042</c:v>
                </c:pt>
                <c:pt idx="128">
                  <c:v>43.569700000000012</c:v>
                </c:pt>
                <c:pt idx="129">
                  <c:v>43.420300000000012</c:v>
                </c:pt>
                <c:pt idx="130">
                  <c:v>55.706500000000013</c:v>
                </c:pt>
                <c:pt idx="131">
                  <c:v>57.210300000000011</c:v>
                </c:pt>
                <c:pt idx="132">
                  <c:v>60.1342</c:v>
                </c:pt>
                <c:pt idx="133">
                  <c:v>64.973600000000005</c:v>
                </c:pt>
                <c:pt idx="134">
                  <c:v>65.976200000000006</c:v>
                </c:pt>
                <c:pt idx="135">
                  <c:v>65.039500000000004</c:v>
                </c:pt>
                <c:pt idx="136">
                  <c:v>63.283200000000001</c:v>
                </c:pt>
                <c:pt idx="137">
                  <c:v>62.454299999999996</c:v>
                </c:pt>
                <c:pt idx="138">
                  <c:v>60.969100000000012</c:v>
                </c:pt>
                <c:pt idx="139">
                  <c:v>60.267700000000012</c:v>
                </c:pt>
                <c:pt idx="140">
                  <c:v>59.009</c:v>
                </c:pt>
                <c:pt idx="141">
                  <c:v>58.414200000000001</c:v>
                </c:pt>
                <c:pt idx="142">
                  <c:v>57.344999999999999</c:v>
                </c:pt>
                <c:pt idx="143">
                  <c:v>56.839500000000001</c:v>
                </c:pt>
                <c:pt idx="144">
                  <c:v>55.929100000000012</c:v>
                </c:pt>
                <c:pt idx="145">
                  <c:v>55.601800000000004</c:v>
                </c:pt>
                <c:pt idx="146">
                  <c:v>54.996700000000011</c:v>
                </c:pt>
                <c:pt idx="147">
                  <c:v>54.706400000000002</c:v>
                </c:pt>
                <c:pt idx="148">
                  <c:v>54.296000000000049</c:v>
                </c:pt>
                <c:pt idx="149">
                  <c:v>53.731300000000012</c:v>
                </c:pt>
                <c:pt idx="150">
                  <c:v>53.526800000000001</c:v>
                </c:pt>
                <c:pt idx="151">
                  <c:v>53.1434</c:v>
                </c:pt>
                <c:pt idx="152">
                  <c:v>52.465300000000013</c:v>
                </c:pt>
                <c:pt idx="153">
                  <c:v>52.223800000000011</c:v>
                </c:pt>
                <c:pt idx="154">
                  <c:v>52.106000000000002</c:v>
                </c:pt>
                <c:pt idx="155">
                  <c:v>51.935600000000001</c:v>
                </c:pt>
                <c:pt idx="156">
                  <c:v>51.6175</c:v>
                </c:pt>
                <c:pt idx="157">
                  <c:v>51.059800000000003</c:v>
                </c:pt>
                <c:pt idx="158">
                  <c:v>50.800400000000003</c:v>
                </c:pt>
                <c:pt idx="159">
                  <c:v>50.343800000000002</c:v>
                </c:pt>
                <c:pt idx="160">
                  <c:v>50.131300000000003</c:v>
                </c:pt>
                <c:pt idx="161">
                  <c:v>49.755900000000011</c:v>
                </c:pt>
                <c:pt idx="162">
                  <c:v>49.581099999999999</c:v>
                </c:pt>
                <c:pt idx="163">
                  <c:v>49.272400000000012</c:v>
                </c:pt>
                <c:pt idx="164">
                  <c:v>49.105300000000042</c:v>
                </c:pt>
                <c:pt idx="165">
                  <c:v>62.170700000000011</c:v>
                </c:pt>
                <c:pt idx="166">
                  <c:v>68.096700000000013</c:v>
                </c:pt>
                <c:pt idx="167">
                  <c:v>71.786100000000005</c:v>
                </c:pt>
                <c:pt idx="168">
                  <c:v>70.499500000000026</c:v>
                </c:pt>
                <c:pt idx="169">
                  <c:v>68.250900000000001</c:v>
                </c:pt>
                <c:pt idx="170">
                  <c:v>67.212900000000005</c:v>
                </c:pt>
                <c:pt idx="171">
                  <c:v>65.425200000000004</c:v>
                </c:pt>
                <c:pt idx="172">
                  <c:v>65.206599999999995</c:v>
                </c:pt>
                <c:pt idx="173">
                  <c:v>64.786100000000005</c:v>
                </c:pt>
                <c:pt idx="174">
                  <c:v>64.007199999999997</c:v>
                </c:pt>
                <c:pt idx="175">
                  <c:v>62.962200000000003</c:v>
                </c:pt>
                <c:pt idx="176">
                  <c:v>62.469200000000001</c:v>
                </c:pt>
                <c:pt idx="177">
                  <c:v>61.585300000000011</c:v>
                </c:pt>
                <c:pt idx="178">
                  <c:v>61.168100000000059</c:v>
                </c:pt>
                <c:pt idx="179">
                  <c:v>60.418200000000006</c:v>
                </c:pt>
                <c:pt idx="180">
                  <c:v>60.063900000000011</c:v>
                </c:pt>
                <c:pt idx="181">
                  <c:v>59.425700000000013</c:v>
                </c:pt>
                <c:pt idx="182">
                  <c:v>59.123900000000013</c:v>
                </c:pt>
                <c:pt idx="183">
                  <c:v>58.579100000000011</c:v>
                </c:pt>
                <c:pt idx="184">
                  <c:v>58.321300000000001</c:v>
                </c:pt>
                <c:pt idx="185">
                  <c:v>57.854699999999994</c:v>
                </c:pt>
                <c:pt idx="186">
                  <c:v>57.633800000000001</c:v>
                </c:pt>
                <c:pt idx="187">
                  <c:v>57.326300000000003</c:v>
                </c:pt>
                <c:pt idx="188">
                  <c:v>57.178700000000013</c:v>
                </c:pt>
                <c:pt idx="189">
                  <c:v>56.904400000000003</c:v>
                </c:pt>
                <c:pt idx="190">
                  <c:v>56.772600000000011</c:v>
                </c:pt>
                <c:pt idx="191">
                  <c:v>56.527300000000011</c:v>
                </c:pt>
                <c:pt idx="192">
                  <c:v>56.409500000000001</c:v>
                </c:pt>
                <c:pt idx="193">
                  <c:v>56.189900000000002</c:v>
                </c:pt>
                <c:pt idx="194">
                  <c:v>56.084400000000002</c:v>
                </c:pt>
                <c:pt idx="195">
                  <c:v>55.887599999999999</c:v>
                </c:pt>
                <c:pt idx="196">
                  <c:v>55.793000000000013</c:v>
                </c:pt>
                <c:pt idx="197">
                  <c:v>55.616300000000003</c:v>
                </c:pt>
                <c:pt idx="198">
                  <c:v>55.531500000000001</c:v>
                </c:pt>
                <c:pt idx="199">
                  <c:v>55.353299999999997</c:v>
                </c:pt>
                <c:pt idx="200">
                  <c:v>66.258099999999999</c:v>
                </c:pt>
                <c:pt idx="201">
                  <c:v>70.408699999999996</c:v>
                </c:pt>
                <c:pt idx="202">
                  <c:v>77.323099999999982</c:v>
                </c:pt>
                <c:pt idx="203">
                  <c:v>77.653299999999987</c:v>
                </c:pt>
                <c:pt idx="204">
                  <c:v>77.481300000000005</c:v>
                </c:pt>
                <c:pt idx="205">
                  <c:v>77.031999999999996</c:v>
                </c:pt>
                <c:pt idx="206">
                  <c:v>76.354900000000001</c:v>
                </c:pt>
                <c:pt idx="207">
                  <c:v>75.110900000000001</c:v>
                </c:pt>
                <c:pt idx="208">
                  <c:v>74.515600000000006</c:v>
                </c:pt>
                <c:pt idx="209">
                  <c:v>73.420599999999993</c:v>
                </c:pt>
                <c:pt idx="210">
                  <c:v>72.896299999999997</c:v>
                </c:pt>
                <c:pt idx="211">
                  <c:v>72.157899999999998</c:v>
                </c:pt>
                <c:pt idx="212">
                  <c:v>70.848799999999983</c:v>
                </c:pt>
                <c:pt idx="213">
                  <c:v>70.234300000000005</c:v>
                </c:pt>
                <c:pt idx="214">
                  <c:v>69.142299999999992</c:v>
                </c:pt>
                <c:pt idx="215">
                  <c:v>68.751900000000006</c:v>
                </c:pt>
                <c:pt idx="216">
                  <c:v>68.037200000000027</c:v>
                </c:pt>
                <c:pt idx="217">
                  <c:v>67.696100000000001</c:v>
                </c:pt>
                <c:pt idx="218">
                  <c:v>67.070799999999949</c:v>
                </c:pt>
                <c:pt idx="219">
                  <c:v>66.844499999999996</c:v>
                </c:pt>
                <c:pt idx="220">
                  <c:v>66.420299999999997</c:v>
                </c:pt>
                <c:pt idx="221">
                  <c:v>65.671199999999999</c:v>
                </c:pt>
                <c:pt idx="222">
                  <c:v>65.404399999999995</c:v>
                </c:pt>
                <c:pt idx="223">
                  <c:v>65.031700000000001</c:v>
                </c:pt>
                <c:pt idx="224">
                  <c:v>64.379699999999985</c:v>
                </c:pt>
                <c:pt idx="225">
                  <c:v>64.148699999999991</c:v>
                </c:pt>
                <c:pt idx="226">
                  <c:v>63.730600000000003</c:v>
                </c:pt>
                <c:pt idx="227">
                  <c:v>63.532800000000002</c:v>
                </c:pt>
                <c:pt idx="228">
                  <c:v>63.1738</c:v>
                </c:pt>
                <c:pt idx="229">
                  <c:v>63.003800000000005</c:v>
                </c:pt>
                <c:pt idx="230">
                  <c:v>62.694800000000001</c:v>
                </c:pt>
                <c:pt idx="231">
                  <c:v>62.548500000000011</c:v>
                </c:pt>
                <c:pt idx="232">
                  <c:v>62.2819</c:v>
                </c:pt>
                <c:pt idx="233">
                  <c:v>62.1556</c:v>
                </c:pt>
                <c:pt idx="234">
                  <c:v>61.925200000000011</c:v>
                </c:pt>
                <c:pt idx="235">
                  <c:v>61.816000000000003</c:v>
                </c:pt>
                <c:pt idx="236">
                  <c:v>64.668899999999979</c:v>
                </c:pt>
                <c:pt idx="237">
                  <c:v>69.654600000000002</c:v>
                </c:pt>
                <c:pt idx="238">
                  <c:v>78.670799999999915</c:v>
                </c:pt>
                <c:pt idx="239">
                  <c:v>82.564400000000006</c:v>
                </c:pt>
                <c:pt idx="240">
                  <c:v>83.063699999999997</c:v>
                </c:pt>
                <c:pt idx="241">
                  <c:v>82.090199999999996</c:v>
                </c:pt>
                <c:pt idx="242">
                  <c:v>80.347700000000003</c:v>
                </c:pt>
                <c:pt idx="243">
                  <c:v>79.529399999999981</c:v>
                </c:pt>
                <c:pt idx="244">
                  <c:v>78.0762</c:v>
                </c:pt>
                <c:pt idx="245">
                  <c:v>77.393299999999996</c:v>
                </c:pt>
                <c:pt idx="246">
                  <c:v>76.178299999999979</c:v>
                </c:pt>
                <c:pt idx="247">
                  <c:v>75.606899999999982</c:v>
                </c:pt>
                <c:pt idx="248">
                  <c:v>74.5886</c:v>
                </c:pt>
                <c:pt idx="249">
                  <c:v>74.10939999999998</c:v>
                </c:pt>
                <c:pt idx="250">
                  <c:v>73.450199999999995</c:v>
                </c:pt>
                <c:pt idx="251">
                  <c:v>73.135299999999987</c:v>
                </c:pt>
                <c:pt idx="252">
                  <c:v>72.692599999999999</c:v>
                </c:pt>
                <c:pt idx="253">
                  <c:v>71.910300000000007</c:v>
                </c:pt>
                <c:pt idx="254">
                  <c:v>71.631600000000006</c:v>
                </c:pt>
                <c:pt idx="255">
                  <c:v>71.123499999999979</c:v>
                </c:pt>
                <c:pt idx="256">
                  <c:v>70.881799999999998</c:v>
                </c:pt>
                <c:pt idx="257">
                  <c:v>70.440600000000117</c:v>
                </c:pt>
                <c:pt idx="258">
                  <c:v>70.230500000000006</c:v>
                </c:pt>
                <c:pt idx="259">
                  <c:v>69.936499999999995</c:v>
                </c:pt>
                <c:pt idx="260">
                  <c:v>69.794700000000006</c:v>
                </c:pt>
                <c:pt idx="261">
                  <c:v>69.52979999999998</c:v>
                </c:pt>
                <c:pt idx="262">
                  <c:v>69.169999999999987</c:v>
                </c:pt>
                <c:pt idx="263">
                  <c:v>68.9996000000001</c:v>
                </c:pt>
                <c:pt idx="264">
                  <c:v>68.690299999999993</c:v>
                </c:pt>
                <c:pt idx="265">
                  <c:v>68.543800000000005</c:v>
                </c:pt>
                <c:pt idx="266">
                  <c:v>68.2774</c:v>
                </c:pt>
                <c:pt idx="267">
                  <c:v>68.151299999999992</c:v>
                </c:pt>
                <c:pt idx="268">
                  <c:v>67.921600000000026</c:v>
                </c:pt>
                <c:pt idx="269">
                  <c:v>67.812899999999999</c:v>
                </c:pt>
                <c:pt idx="270">
                  <c:v>67.614700000000013</c:v>
                </c:pt>
                <c:pt idx="271">
                  <c:v>67.521000000000001</c:v>
                </c:pt>
                <c:pt idx="272">
                  <c:v>68.5625</c:v>
                </c:pt>
                <c:pt idx="273">
                  <c:v>72.622499999999988</c:v>
                </c:pt>
                <c:pt idx="274">
                  <c:v>79.733900000000006</c:v>
                </c:pt>
                <c:pt idx="275">
                  <c:v>87.667999999999992</c:v>
                </c:pt>
                <c:pt idx="276">
                  <c:v>90.133899999999983</c:v>
                </c:pt>
                <c:pt idx="277">
                  <c:v>88.092699999999994</c:v>
                </c:pt>
                <c:pt idx="278">
                  <c:v>87.365200000000002</c:v>
                </c:pt>
                <c:pt idx="279">
                  <c:v>86.351399999999998</c:v>
                </c:pt>
                <c:pt idx="280">
                  <c:v>84.589399999999998</c:v>
                </c:pt>
                <c:pt idx="281">
                  <c:v>83.964799999999997</c:v>
                </c:pt>
                <c:pt idx="282">
                  <c:v>83.661199999999994</c:v>
                </c:pt>
                <c:pt idx="283">
                  <c:v>83.224199999999996</c:v>
                </c:pt>
                <c:pt idx="284">
                  <c:v>82.4174000000001</c:v>
                </c:pt>
                <c:pt idx="285">
                  <c:v>81.031599999999997</c:v>
                </c:pt>
                <c:pt idx="286">
                  <c:v>80.392299999999992</c:v>
                </c:pt>
                <c:pt idx="287">
                  <c:v>79.290899999999993</c:v>
                </c:pt>
                <c:pt idx="288">
                  <c:v>78.782299999999992</c:v>
                </c:pt>
                <c:pt idx="289">
                  <c:v>77.903200000000027</c:v>
                </c:pt>
                <c:pt idx="290">
                  <c:v>77.593000000000004</c:v>
                </c:pt>
                <c:pt idx="291">
                  <c:v>77.036799999999999</c:v>
                </c:pt>
                <c:pt idx="292">
                  <c:v>76.774699999999996</c:v>
                </c:pt>
                <c:pt idx="293">
                  <c:v>76.304100000000005</c:v>
                </c:pt>
                <c:pt idx="294">
                  <c:v>76.135399999999919</c:v>
                </c:pt>
                <c:pt idx="295">
                  <c:v>75.824399999999983</c:v>
                </c:pt>
                <c:pt idx="296">
                  <c:v>75.675599999999989</c:v>
                </c:pt>
                <c:pt idx="297">
                  <c:v>75.400800000000004</c:v>
                </c:pt>
                <c:pt idx="298">
                  <c:v>75.269400000000005</c:v>
                </c:pt>
                <c:pt idx="299">
                  <c:v>75.026399999999981</c:v>
                </c:pt>
                <c:pt idx="300">
                  <c:v>74.910200000000088</c:v>
                </c:pt>
                <c:pt idx="301">
                  <c:v>74.695300000000003</c:v>
                </c:pt>
                <c:pt idx="302">
                  <c:v>74.592600000000004</c:v>
                </c:pt>
                <c:pt idx="303">
                  <c:v>74.402299999999997</c:v>
                </c:pt>
                <c:pt idx="304">
                  <c:v>74.311400000000006</c:v>
                </c:pt>
                <c:pt idx="305">
                  <c:v>74.143000000000001</c:v>
                </c:pt>
                <c:pt idx="306">
                  <c:v>73.918700000000001</c:v>
                </c:pt>
                <c:pt idx="307">
                  <c:v>73.836500000000001</c:v>
                </c:pt>
                <c:pt idx="308">
                  <c:v>77.762600000000006</c:v>
                </c:pt>
                <c:pt idx="309">
                  <c:v>82.050200000000004</c:v>
                </c:pt>
                <c:pt idx="310">
                  <c:v>90.012200000000007</c:v>
                </c:pt>
                <c:pt idx="311">
                  <c:v>93.578000000000003</c:v>
                </c:pt>
                <c:pt idx="312">
                  <c:v>97.497100000000088</c:v>
                </c:pt>
                <c:pt idx="313">
                  <c:v>98.559600000000003</c:v>
                </c:pt>
                <c:pt idx="314">
                  <c:v>97.290600000000026</c:v>
                </c:pt>
                <c:pt idx="315">
                  <c:v>95.462300000000013</c:v>
                </c:pt>
                <c:pt idx="316">
                  <c:v>94.601299999999995</c:v>
                </c:pt>
                <c:pt idx="317">
                  <c:v>93.064600000000027</c:v>
                </c:pt>
                <c:pt idx="318">
                  <c:v>92.340400000000002</c:v>
                </c:pt>
                <c:pt idx="319">
                  <c:v>91.046000000000006</c:v>
                </c:pt>
                <c:pt idx="320">
                  <c:v>90.435599999999994</c:v>
                </c:pt>
                <c:pt idx="321">
                  <c:v>89.594300000000004</c:v>
                </c:pt>
                <c:pt idx="322">
                  <c:v>89.191800000000001</c:v>
                </c:pt>
                <c:pt idx="323">
                  <c:v>88.451099999999997</c:v>
                </c:pt>
                <c:pt idx="324">
                  <c:v>87.467200000000105</c:v>
                </c:pt>
                <c:pt idx="325">
                  <c:v>87.116</c:v>
                </c:pt>
                <c:pt idx="326">
                  <c:v>86.474700000000013</c:v>
                </c:pt>
                <c:pt idx="327">
                  <c:v>86.1691</c:v>
                </c:pt>
                <c:pt idx="328">
                  <c:v>85.610399999999998</c:v>
                </c:pt>
                <c:pt idx="329">
                  <c:v>85.343999999999994</c:v>
                </c:pt>
                <c:pt idx="330">
                  <c:v>84.856499999999983</c:v>
                </c:pt>
                <c:pt idx="331">
                  <c:v>84.623999999999981</c:v>
                </c:pt>
                <c:pt idx="332">
                  <c:v>84.197999999999993</c:v>
                </c:pt>
                <c:pt idx="333">
                  <c:v>83.994700000000023</c:v>
                </c:pt>
                <c:pt idx="334">
                  <c:v>83.709400000000002</c:v>
                </c:pt>
                <c:pt idx="335">
                  <c:v>83.2059</c:v>
                </c:pt>
                <c:pt idx="336">
                  <c:v>82.971100000000007</c:v>
                </c:pt>
                <c:pt idx="337">
                  <c:v>82.55589999999998</c:v>
                </c:pt>
                <c:pt idx="338">
                  <c:v>82.408500000000004</c:v>
                </c:pt>
                <c:pt idx="339">
                  <c:v>82.336799999999982</c:v>
                </c:pt>
                <c:pt idx="340">
                  <c:v>82.1999</c:v>
                </c:pt>
                <c:pt idx="341">
                  <c:v>82.133299999999991</c:v>
                </c:pt>
                <c:pt idx="342">
                  <c:v>82.006200000000007</c:v>
                </c:pt>
                <c:pt idx="343">
                  <c:v>81.82859999999998</c:v>
                </c:pt>
                <c:pt idx="344">
                  <c:v>81.518299999999996</c:v>
                </c:pt>
                <c:pt idx="345">
                  <c:v>81.375199999999978</c:v>
                </c:pt>
                <c:pt idx="346">
                  <c:v>87.707800000000006</c:v>
                </c:pt>
                <c:pt idx="347">
                  <c:v>92.803899999999999</c:v>
                </c:pt>
                <c:pt idx="348">
                  <c:v>101.43600000000002</c:v>
                </c:pt>
                <c:pt idx="349">
                  <c:v>105.07</c:v>
                </c:pt>
                <c:pt idx="350">
                  <c:v>104.069</c:v>
                </c:pt>
                <c:pt idx="351">
                  <c:v>103.04100000000008</c:v>
                </c:pt>
                <c:pt idx="352">
                  <c:v>101.223</c:v>
                </c:pt>
                <c:pt idx="353">
                  <c:v>100.36999999999999</c:v>
                </c:pt>
                <c:pt idx="354">
                  <c:v>98.861099999999993</c:v>
                </c:pt>
                <c:pt idx="355">
                  <c:v>98.322099999999978</c:v>
                </c:pt>
                <c:pt idx="356">
                  <c:v>97.338700000000003</c:v>
                </c:pt>
                <c:pt idx="357">
                  <c:v>96.86999999999999</c:v>
                </c:pt>
                <c:pt idx="358">
                  <c:v>96.013999999999996</c:v>
                </c:pt>
                <c:pt idx="359">
                  <c:v>94.889499999999998</c:v>
                </c:pt>
                <c:pt idx="360">
                  <c:v>94.489800000000002</c:v>
                </c:pt>
                <c:pt idx="361">
                  <c:v>93.766000000000005</c:v>
                </c:pt>
                <c:pt idx="362">
                  <c:v>92.826599999999999</c:v>
                </c:pt>
                <c:pt idx="363">
                  <c:v>92.494700000000023</c:v>
                </c:pt>
                <c:pt idx="364">
                  <c:v>91.899000000000001</c:v>
                </c:pt>
                <c:pt idx="365">
                  <c:v>91.617999999999995</c:v>
                </c:pt>
                <c:pt idx="366">
                  <c:v>91.113</c:v>
                </c:pt>
                <c:pt idx="367">
                  <c:v>90.932000000000002</c:v>
                </c:pt>
                <c:pt idx="368">
                  <c:v>90.597800000000007</c:v>
                </c:pt>
                <c:pt idx="369">
                  <c:v>90.152499999999989</c:v>
                </c:pt>
                <c:pt idx="370">
                  <c:v>89.993799999999993</c:v>
                </c:pt>
                <c:pt idx="371">
                  <c:v>89.703100000000006</c:v>
                </c:pt>
                <c:pt idx="372">
                  <c:v>89.564800000000005</c:v>
                </c:pt>
                <c:pt idx="373">
                  <c:v>89.311300000000003</c:v>
                </c:pt>
                <c:pt idx="374">
                  <c:v>89.219899999999996</c:v>
                </c:pt>
                <c:pt idx="375">
                  <c:v>89.0488</c:v>
                </c:pt>
                <c:pt idx="376">
                  <c:v>88.747600000000105</c:v>
                </c:pt>
                <c:pt idx="377">
                  <c:v>88.607900000000001</c:v>
                </c:pt>
                <c:pt idx="378">
                  <c:v>88.362099999999998</c:v>
                </c:pt>
                <c:pt idx="379">
                  <c:v>88.247900000000101</c:v>
                </c:pt>
                <c:pt idx="380">
                  <c:v>97.004800000000003</c:v>
                </c:pt>
                <c:pt idx="381">
                  <c:v>102.976</c:v>
                </c:pt>
                <c:pt idx="382">
                  <c:v>111.79600000000002</c:v>
                </c:pt>
                <c:pt idx="383">
                  <c:v>114.181</c:v>
                </c:pt>
                <c:pt idx="384">
                  <c:v>112.268</c:v>
                </c:pt>
                <c:pt idx="385">
                  <c:v>111.363</c:v>
                </c:pt>
                <c:pt idx="386">
                  <c:v>110.11499999999999</c:v>
                </c:pt>
                <c:pt idx="387">
                  <c:v>107.98399999999999</c:v>
                </c:pt>
                <c:pt idx="388">
                  <c:v>107.003</c:v>
                </c:pt>
                <c:pt idx="389">
                  <c:v>105.32199999999999</c:v>
                </c:pt>
                <c:pt idx="390">
                  <c:v>104.548</c:v>
                </c:pt>
                <c:pt idx="391">
                  <c:v>103.21700000000008</c:v>
                </c:pt>
                <c:pt idx="392">
                  <c:v>102.60299999999998</c:v>
                </c:pt>
                <c:pt idx="393">
                  <c:v>101.545</c:v>
                </c:pt>
                <c:pt idx="394">
                  <c:v>101.17199999999998</c:v>
                </c:pt>
                <c:pt idx="395">
                  <c:v>100.505</c:v>
                </c:pt>
                <c:pt idx="396">
                  <c:v>100.191</c:v>
                </c:pt>
                <c:pt idx="397">
                  <c:v>99.627899999999983</c:v>
                </c:pt>
                <c:pt idx="398">
                  <c:v>99.426300000000012</c:v>
                </c:pt>
                <c:pt idx="399">
                  <c:v>99.142499999999998</c:v>
                </c:pt>
                <c:pt idx="400">
                  <c:v>98.639299999999992</c:v>
                </c:pt>
                <c:pt idx="401">
                  <c:v>98.460200000000086</c:v>
                </c:pt>
                <c:pt idx="402">
                  <c:v>98.133099999999999</c:v>
                </c:pt>
                <c:pt idx="403">
                  <c:v>97.977599999999995</c:v>
                </c:pt>
                <c:pt idx="404">
                  <c:v>97.693399999999983</c:v>
                </c:pt>
                <c:pt idx="405">
                  <c:v>97.558300000000003</c:v>
                </c:pt>
                <c:pt idx="406">
                  <c:v>97.311400000000006</c:v>
                </c:pt>
                <c:pt idx="407">
                  <c:v>97.194100000000006</c:v>
                </c:pt>
                <c:pt idx="408">
                  <c:v>96.979600000000005</c:v>
                </c:pt>
                <c:pt idx="409">
                  <c:v>96.698499999999981</c:v>
                </c:pt>
                <c:pt idx="410">
                  <c:v>96.664400000000001</c:v>
                </c:pt>
                <c:pt idx="411">
                  <c:v>96.598100000000002</c:v>
                </c:pt>
                <c:pt idx="412">
                  <c:v>96.512299999999996</c:v>
                </c:pt>
                <c:pt idx="413">
                  <c:v>106.215</c:v>
                </c:pt>
                <c:pt idx="414">
                  <c:v>109.83199999999999</c:v>
                </c:pt>
                <c:pt idx="415">
                  <c:v>116.104</c:v>
                </c:pt>
                <c:pt idx="416">
                  <c:v>118.881</c:v>
                </c:pt>
                <c:pt idx="417">
                  <c:v>121.279</c:v>
                </c:pt>
                <c:pt idx="418">
                  <c:v>121.01700000000002</c:v>
                </c:pt>
                <c:pt idx="419">
                  <c:v>119.51</c:v>
                </c:pt>
                <c:pt idx="420">
                  <c:v>118.64</c:v>
                </c:pt>
                <c:pt idx="421">
                  <c:v>118.64</c:v>
                </c:pt>
                <c:pt idx="422">
                  <c:v>116.76900000000002</c:v>
                </c:pt>
                <c:pt idx="423">
                  <c:v>116.31699999999999</c:v>
                </c:pt>
                <c:pt idx="424">
                  <c:v>115.88</c:v>
                </c:pt>
                <c:pt idx="425">
                  <c:v>115.06</c:v>
                </c:pt>
                <c:pt idx="426">
                  <c:v>113.613</c:v>
                </c:pt>
                <c:pt idx="427">
                  <c:v>112.935</c:v>
                </c:pt>
                <c:pt idx="428">
                  <c:v>111.733</c:v>
                </c:pt>
                <c:pt idx="429">
                  <c:v>111.169</c:v>
                </c:pt>
                <c:pt idx="430">
                  <c:v>110.39700000000002</c:v>
                </c:pt>
                <c:pt idx="431">
                  <c:v>110.02800000000001</c:v>
                </c:pt>
                <c:pt idx="432">
                  <c:v>109.354</c:v>
                </c:pt>
                <c:pt idx="433">
                  <c:v>109.032</c:v>
                </c:pt>
                <c:pt idx="434">
                  <c:v>108.44200000000002</c:v>
                </c:pt>
                <c:pt idx="435">
                  <c:v>108.16</c:v>
                </c:pt>
                <c:pt idx="436">
                  <c:v>107.642</c:v>
                </c:pt>
                <c:pt idx="437">
                  <c:v>107.39400000000002</c:v>
                </c:pt>
                <c:pt idx="438">
                  <c:v>106.938</c:v>
                </c:pt>
                <c:pt idx="439">
                  <c:v>106.773</c:v>
                </c:pt>
                <c:pt idx="440">
                  <c:v>106.462</c:v>
                </c:pt>
                <c:pt idx="441">
                  <c:v>105.91100000000009</c:v>
                </c:pt>
                <c:pt idx="442">
                  <c:v>105.65199999999999</c:v>
                </c:pt>
                <c:pt idx="443">
                  <c:v>105.18899999999998</c:v>
                </c:pt>
                <c:pt idx="444">
                  <c:v>104.971</c:v>
                </c:pt>
                <c:pt idx="445">
                  <c:v>104.58199999999999</c:v>
                </c:pt>
                <c:pt idx="446">
                  <c:v>104.398</c:v>
                </c:pt>
                <c:pt idx="447">
                  <c:v>104.068</c:v>
                </c:pt>
                <c:pt idx="448">
                  <c:v>103.94900000000008</c:v>
                </c:pt>
                <c:pt idx="449">
                  <c:v>103.89100000000002</c:v>
                </c:pt>
                <c:pt idx="450">
                  <c:v>103.779</c:v>
                </c:pt>
                <c:pt idx="451">
                  <c:v>103.724</c:v>
                </c:pt>
                <c:pt idx="452">
                  <c:v>103.617</c:v>
                </c:pt>
                <c:pt idx="453">
                  <c:v>103.56100000000002</c:v>
                </c:pt>
                <c:pt idx="454">
                  <c:v>104.27</c:v>
                </c:pt>
                <c:pt idx="455">
                  <c:v>105.38200000000001</c:v>
                </c:pt>
                <c:pt idx="456">
                  <c:v>109.91700000000009</c:v>
                </c:pt>
                <c:pt idx="457">
                  <c:v>112.21100000000008</c:v>
                </c:pt>
                <c:pt idx="458">
                  <c:v>116.57</c:v>
                </c:pt>
                <c:pt idx="459">
                  <c:v>118.65600000000001</c:v>
                </c:pt>
                <c:pt idx="460">
                  <c:v>122.301</c:v>
                </c:pt>
                <c:pt idx="461">
                  <c:v>123.96700000000008</c:v>
                </c:pt>
                <c:pt idx="462">
                  <c:v>126.343</c:v>
                </c:pt>
                <c:pt idx="463">
                  <c:v>127.057</c:v>
                </c:pt>
                <c:pt idx="464">
                  <c:v>126.89400000000002</c:v>
                </c:pt>
                <c:pt idx="465">
                  <c:v>125.79300000000002</c:v>
                </c:pt>
                <c:pt idx="466">
                  <c:v>124.288</c:v>
                </c:pt>
                <c:pt idx="467">
                  <c:v>123.57</c:v>
                </c:pt>
                <c:pt idx="468">
                  <c:v>122.26300000000002</c:v>
                </c:pt>
                <c:pt idx="469">
                  <c:v>121.64</c:v>
                </c:pt>
                <c:pt idx="470">
                  <c:v>120.502</c:v>
                </c:pt>
                <c:pt idx="471">
                  <c:v>119.96000000000002</c:v>
                </c:pt>
                <c:pt idx="472">
                  <c:v>118.968</c:v>
                </c:pt>
                <c:pt idx="473">
                  <c:v>118.49400000000009</c:v>
                </c:pt>
                <c:pt idx="474">
                  <c:v>117.83</c:v>
                </c:pt>
                <c:pt idx="475">
                  <c:v>116.66200000000001</c:v>
                </c:pt>
                <c:pt idx="476">
                  <c:v>116.24600000000002</c:v>
                </c:pt>
                <c:pt idx="477">
                  <c:v>115.489</c:v>
                </c:pt>
                <c:pt idx="478">
                  <c:v>115.12899999999998</c:v>
                </c:pt>
                <c:pt idx="479">
                  <c:v>114.473</c:v>
                </c:pt>
                <c:pt idx="480">
                  <c:v>114.16</c:v>
                </c:pt>
                <c:pt idx="481">
                  <c:v>113.723</c:v>
                </c:pt>
                <c:pt idx="482">
                  <c:v>112.95699999999999</c:v>
                </c:pt>
                <c:pt idx="483">
                  <c:v>112.684</c:v>
                </c:pt>
                <c:pt idx="484">
                  <c:v>112.304</c:v>
                </c:pt>
                <c:pt idx="485">
                  <c:v>111.79300000000002</c:v>
                </c:pt>
                <c:pt idx="486">
                  <c:v>111.551</c:v>
                </c:pt>
                <c:pt idx="487">
                  <c:v>111.116</c:v>
                </c:pt>
                <c:pt idx="488">
                  <c:v>110.959</c:v>
                </c:pt>
                <c:pt idx="489">
                  <c:v>110.66800000000001</c:v>
                </c:pt>
                <c:pt idx="490">
                  <c:v>110.52800000000001</c:v>
                </c:pt>
                <c:pt idx="491">
                  <c:v>110.26900000000002</c:v>
                </c:pt>
                <c:pt idx="492">
                  <c:v>109.92100000000002</c:v>
                </c:pt>
                <c:pt idx="493">
                  <c:v>109.756</c:v>
                </c:pt>
                <c:pt idx="494">
                  <c:v>109.696</c:v>
                </c:pt>
                <c:pt idx="495">
                  <c:v>109.60799999999999</c:v>
                </c:pt>
                <c:pt idx="496">
                  <c:v>109.44200000000002</c:v>
                </c:pt>
                <c:pt idx="497">
                  <c:v>109.361</c:v>
                </c:pt>
                <c:pt idx="498">
                  <c:v>109.21000000000002</c:v>
                </c:pt>
                <c:pt idx="499">
                  <c:v>109.134</c:v>
                </c:pt>
                <c:pt idx="500">
                  <c:v>110.274</c:v>
                </c:pt>
                <c:pt idx="501">
                  <c:v>112.55200000000001</c:v>
                </c:pt>
                <c:pt idx="502">
                  <c:v>119.02200000000001</c:v>
                </c:pt>
                <c:pt idx="503">
                  <c:v>122.157</c:v>
                </c:pt>
                <c:pt idx="504">
                  <c:v>127.432</c:v>
                </c:pt>
                <c:pt idx="505">
                  <c:v>129.74799999999999</c:v>
                </c:pt>
                <c:pt idx="506">
                  <c:v>131.57599999999999</c:v>
                </c:pt>
                <c:pt idx="507">
                  <c:v>131.35600000000017</c:v>
                </c:pt>
                <c:pt idx="508">
                  <c:v>129.964</c:v>
                </c:pt>
                <c:pt idx="509">
                  <c:v>129.29900000000001</c:v>
                </c:pt>
                <c:pt idx="510">
                  <c:v>128.07599999999999</c:v>
                </c:pt>
                <c:pt idx="511">
                  <c:v>127.49000000000002</c:v>
                </c:pt>
                <c:pt idx="512">
                  <c:v>126.41300000000008</c:v>
                </c:pt>
                <c:pt idx="513">
                  <c:v>125.89700000000002</c:v>
                </c:pt>
                <c:pt idx="514">
                  <c:v>125.16999999999999</c:v>
                </c:pt>
                <c:pt idx="515">
                  <c:v>124.818</c:v>
                </c:pt>
                <c:pt idx="516">
                  <c:v>124.31399999999999</c:v>
                </c:pt>
                <c:pt idx="517">
                  <c:v>123.395</c:v>
                </c:pt>
                <c:pt idx="518">
                  <c:v>122.956</c:v>
                </c:pt>
                <c:pt idx="519">
                  <c:v>122.15300000000001</c:v>
                </c:pt>
                <c:pt idx="520">
                  <c:v>121.095</c:v>
                </c:pt>
                <c:pt idx="521">
                  <c:v>120.71700000000008</c:v>
                </c:pt>
                <c:pt idx="522">
                  <c:v>120.032</c:v>
                </c:pt>
                <c:pt idx="523">
                  <c:v>119.705</c:v>
                </c:pt>
                <c:pt idx="524">
                  <c:v>119.25</c:v>
                </c:pt>
                <c:pt idx="525">
                  <c:v>118.45399999999999</c:v>
                </c:pt>
                <c:pt idx="526">
                  <c:v>118.083</c:v>
                </c:pt>
                <c:pt idx="527">
                  <c:v>117.43100000000008</c:v>
                </c:pt>
                <c:pt idx="528">
                  <c:v>117.12599999999998</c:v>
                </c:pt>
                <c:pt idx="529">
                  <c:v>116.589</c:v>
                </c:pt>
                <c:pt idx="530">
                  <c:v>116.337</c:v>
                </c:pt>
                <c:pt idx="531">
                  <c:v>115.89</c:v>
                </c:pt>
                <c:pt idx="532">
                  <c:v>115.73</c:v>
                </c:pt>
                <c:pt idx="533">
                  <c:v>115.65199999999999</c:v>
                </c:pt>
                <c:pt idx="534">
                  <c:v>115.538</c:v>
                </c:pt>
                <c:pt idx="535">
                  <c:v>115.327</c:v>
                </c:pt>
                <c:pt idx="536">
                  <c:v>115.224</c:v>
                </c:pt>
                <c:pt idx="537">
                  <c:v>115.033</c:v>
                </c:pt>
                <c:pt idx="538">
                  <c:v>114.94000000000008</c:v>
                </c:pt>
                <c:pt idx="539">
                  <c:v>114.76600000000002</c:v>
                </c:pt>
                <c:pt idx="540">
                  <c:v>114.681</c:v>
                </c:pt>
                <c:pt idx="541">
                  <c:v>114.56100000000002</c:v>
                </c:pt>
                <c:pt idx="542">
                  <c:v>114.392</c:v>
                </c:pt>
                <c:pt idx="543">
                  <c:v>114.31100000000002</c:v>
                </c:pt>
                <c:pt idx="544">
                  <c:v>114.127</c:v>
                </c:pt>
                <c:pt idx="545">
                  <c:v>124.67100000000001</c:v>
                </c:pt>
                <c:pt idx="546">
                  <c:v>129.88900000000001</c:v>
                </c:pt>
                <c:pt idx="547">
                  <c:v>137.21499999999995</c:v>
                </c:pt>
                <c:pt idx="548">
                  <c:v>139.042</c:v>
                </c:pt>
                <c:pt idx="549">
                  <c:v>138.042</c:v>
                </c:pt>
                <c:pt idx="550">
                  <c:v>136.02600000000001</c:v>
                </c:pt>
                <c:pt idx="551">
                  <c:v>135.08000000000001</c:v>
                </c:pt>
                <c:pt idx="552">
                  <c:v>134.62300000000002</c:v>
                </c:pt>
                <c:pt idx="553">
                  <c:v>133.76300000000001</c:v>
                </c:pt>
                <c:pt idx="554">
                  <c:v>133.346</c:v>
                </c:pt>
                <c:pt idx="555">
                  <c:v>132.56399999999999</c:v>
                </c:pt>
                <c:pt idx="556">
                  <c:v>132.185</c:v>
                </c:pt>
                <c:pt idx="557">
                  <c:v>131.47200000000001</c:v>
                </c:pt>
                <c:pt idx="558">
                  <c:v>131.126</c:v>
                </c:pt>
                <c:pt idx="559">
                  <c:v>130.631</c:v>
                </c:pt>
                <c:pt idx="560">
                  <c:v>129.72499999999999</c:v>
                </c:pt>
                <c:pt idx="561">
                  <c:v>128.19200000000001</c:v>
                </c:pt>
                <c:pt idx="562">
                  <c:v>127.488</c:v>
                </c:pt>
                <c:pt idx="563">
                  <c:v>126.29</c:v>
                </c:pt>
                <c:pt idx="564">
                  <c:v>125.73699999999999</c:v>
                </c:pt>
                <c:pt idx="565">
                  <c:v>124.79100000000008</c:v>
                </c:pt>
                <c:pt idx="566">
                  <c:v>124.67499999999998</c:v>
                </c:pt>
                <c:pt idx="567">
                  <c:v>124.452</c:v>
                </c:pt>
                <c:pt idx="568">
                  <c:v>124.137</c:v>
                </c:pt>
                <c:pt idx="569">
                  <c:v>123.574</c:v>
                </c:pt>
                <c:pt idx="570">
                  <c:v>123.30800000000001</c:v>
                </c:pt>
                <c:pt idx="571">
                  <c:v>122.94000000000008</c:v>
                </c:pt>
                <c:pt idx="572">
                  <c:v>122.76400000000002</c:v>
                </c:pt>
                <c:pt idx="573">
                  <c:v>122.438</c:v>
                </c:pt>
                <c:pt idx="574">
                  <c:v>122.282</c:v>
                </c:pt>
                <c:pt idx="575">
                  <c:v>121.99299999999999</c:v>
                </c:pt>
                <c:pt idx="576">
                  <c:v>121.854</c:v>
                </c:pt>
                <c:pt idx="577">
                  <c:v>121.596</c:v>
                </c:pt>
                <c:pt idx="578">
                  <c:v>121.47199999999999</c:v>
                </c:pt>
                <c:pt idx="579">
                  <c:v>121.29600000000002</c:v>
                </c:pt>
                <c:pt idx="580">
                  <c:v>120.979</c:v>
                </c:pt>
                <c:pt idx="581">
                  <c:v>120.86499999999999</c:v>
                </c:pt>
                <c:pt idx="582">
                  <c:v>120.654</c:v>
                </c:pt>
                <c:pt idx="583">
                  <c:v>120.55200000000001</c:v>
                </c:pt>
                <c:pt idx="584">
                  <c:v>120.36</c:v>
                </c:pt>
                <c:pt idx="585">
                  <c:v>120.28400000000002</c:v>
                </c:pt>
                <c:pt idx="586">
                  <c:v>121.26400000000002</c:v>
                </c:pt>
                <c:pt idx="587">
                  <c:v>122.657</c:v>
                </c:pt>
                <c:pt idx="588">
                  <c:v>126.15199999999999</c:v>
                </c:pt>
                <c:pt idx="589">
                  <c:v>132.87</c:v>
                </c:pt>
                <c:pt idx="590">
                  <c:v>139.45600000000007</c:v>
                </c:pt>
                <c:pt idx="591">
                  <c:v>138.32300000000001</c:v>
                </c:pt>
                <c:pt idx="592">
                  <c:v>135.92800000000017</c:v>
                </c:pt>
                <c:pt idx="593">
                  <c:v>134.845</c:v>
                </c:pt>
                <c:pt idx="594">
                  <c:v>133.047</c:v>
                </c:pt>
                <c:pt idx="595">
                  <c:v>132.23099999999999</c:v>
                </c:pt>
                <c:pt idx="596">
                  <c:v>130.86800000000017</c:v>
                </c:pt>
                <c:pt idx="597">
                  <c:v>130.24699999999999</c:v>
                </c:pt>
                <c:pt idx="598">
                  <c:v>129.20299999999997</c:v>
                </c:pt>
                <c:pt idx="599">
                  <c:v>128.72499999999999</c:v>
                </c:pt>
                <c:pt idx="600">
                  <c:v>127.91600000000008</c:v>
                </c:pt>
                <c:pt idx="601">
                  <c:v>127.81699999999999</c:v>
                </c:pt>
                <c:pt idx="602">
                  <c:v>127.627</c:v>
                </c:pt>
                <c:pt idx="603">
                  <c:v>127.36</c:v>
                </c:pt>
                <c:pt idx="604">
                  <c:v>126.887</c:v>
                </c:pt>
                <c:pt idx="605">
                  <c:v>126.66500000000001</c:v>
                </c:pt>
                <c:pt idx="606">
                  <c:v>126.268</c:v>
                </c:pt>
                <c:pt idx="607">
                  <c:v>126.081</c:v>
                </c:pt>
                <c:pt idx="608">
                  <c:v>125.74600000000002</c:v>
                </c:pt>
                <c:pt idx="609">
                  <c:v>125.58799999999999</c:v>
                </c:pt>
                <c:pt idx="610">
                  <c:v>125.36999999999999</c:v>
                </c:pt>
                <c:pt idx="611">
                  <c:v>125.07799999999999</c:v>
                </c:pt>
                <c:pt idx="612">
                  <c:v>124.94000000000008</c:v>
                </c:pt>
                <c:pt idx="613">
                  <c:v>124.694</c:v>
                </c:pt>
                <c:pt idx="614">
                  <c:v>124.60599999999998</c:v>
                </c:pt>
                <c:pt idx="615">
                  <c:v>124.4440000000001</c:v>
                </c:pt>
                <c:pt idx="616">
                  <c:v>124.366</c:v>
                </c:pt>
                <c:pt idx="617">
                  <c:v>124.22</c:v>
                </c:pt>
                <c:pt idx="618">
                  <c:v>124.13800000000001</c:v>
                </c:pt>
                <c:pt idx="619">
                  <c:v>131.06100000000001</c:v>
                </c:pt>
                <c:pt idx="620">
                  <c:v>134.18100000000001</c:v>
                </c:pt>
                <c:pt idx="621">
                  <c:v>139.94999999999999</c:v>
                </c:pt>
                <c:pt idx="622">
                  <c:v>142.62800000000001</c:v>
                </c:pt>
                <c:pt idx="623">
                  <c:v>146.72300000000001</c:v>
                </c:pt>
                <c:pt idx="624">
                  <c:v>143.999</c:v>
                </c:pt>
                <c:pt idx="625">
                  <c:v>142.71199999999999</c:v>
                </c:pt>
                <c:pt idx="626">
                  <c:v>140.57</c:v>
                </c:pt>
                <c:pt idx="627">
                  <c:v>139.8220000000002</c:v>
                </c:pt>
                <c:pt idx="628">
                  <c:v>139.46200000000007</c:v>
                </c:pt>
                <c:pt idx="629">
                  <c:v>138.791</c:v>
                </c:pt>
                <c:pt idx="630">
                  <c:v>137.88500000000016</c:v>
                </c:pt>
                <c:pt idx="631">
                  <c:v>136.71299999999999</c:v>
                </c:pt>
                <c:pt idx="632">
                  <c:v>136.29900000000001</c:v>
                </c:pt>
                <c:pt idx="633">
                  <c:v>135.55700000000004</c:v>
                </c:pt>
                <c:pt idx="634">
                  <c:v>135.20699999999999</c:v>
                </c:pt>
                <c:pt idx="635">
                  <c:v>134.578</c:v>
                </c:pt>
                <c:pt idx="636">
                  <c:v>134.28</c:v>
                </c:pt>
                <c:pt idx="637">
                  <c:v>133.74499999999998</c:v>
                </c:pt>
                <c:pt idx="638">
                  <c:v>133.49100000000001</c:v>
                </c:pt>
                <c:pt idx="639">
                  <c:v>133.03300000000002</c:v>
                </c:pt>
                <c:pt idx="640">
                  <c:v>132.815</c:v>
                </c:pt>
                <c:pt idx="641">
                  <c:v>132.42100000000016</c:v>
                </c:pt>
                <c:pt idx="642">
                  <c:v>132.233</c:v>
                </c:pt>
                <c:pt idx="643">
                  <c:v>131.893</c:v>
                </c:pt>
                <c:pt idx="644">
                  <c:v>131.73099999999999</c:v>
                </c:pt>
                <c:pt idx="645">
                  <c:v>131.435</c:v>
                </c:pt>
                <c:pt idx="646">
                  <c:v>131.04599999999999</c:v>
                </c:pt>
                <c:pt idx="647">
                  <c:v>130.90800000000004</c:v>
                </c:pt>
                <c:pt idx="648">
                  <c:v>130.65600000000001</c:v>
                </c:pt>
                <c:pt idx="649">
                  <c:v>130.53700000000001</c:v>
                </c:pt>
                <c:pt idx="650">
                  <c:v>130.31900000000002</c:v>
                </c:pt>
                <c:pt idx="651">
                  <c:v>130.21499999999995</c:v>
                </c:pt>
                <c:pt idx="652">
                  <c:v>130.02600000000001</c:v>
                </c:pt>
                <c:pt idx="653">
                  <c:v>129.95700000000016</c:v>
                </c:pt>
                <c:pt idx="654">
                  <c:v>129.85900000000001</c:v>
                </c:pt>
                <c:pt idx="655">
                  <c:v>129.81100000000001</c:v>
                </c:pt>
                <c:pt idx="656">
                  <c:v>129.721</c:v>
                </c:pt>
                <c:pt idx="657">
                  <c:v>129.67599999999999</c:v>
                </c:pt>
                <c:pt idx="658">
                  <c:v>129.59200000000001</c:v>
                </c:pt>
                <c:pt idx="659">
                  <c:v>129.47499999999999</c:v>
                </c:pt>
                <c:pt idx="660">
                  <c:v>129.23699999999999</c:v>
                </c:pt>
                <c:pt idx="661">
                  <c:v>131.04</c:v>
                </c:pt>
                <c:pt idx="662">
                  <c:v>140.8520000000002</c:v>
                </c:pt>
                <c:pt idx="663">
                  <c:v>145.28100000000001</c:v>
                </c:pt>
                <c:pt idx="664">
                  <c:v>149.678</c:v>
                </c:pt>
                <c:pt idx="665">
                  <c:v>149.12700000000001</c:v>
                </c:pt>
                <c:pt idx="666">
                  <c:v>146.91200000000001</c:v>
                </c:pt>
                <c:pt idx="667">
                  <c:v>145.899</c:v>
                </c:pt>
                <c:pt idx="668">
                  <c:v>144.18600000000001</c:v>
                </c:pt>
                <c:pt idx="669">
                  <c:v>143.4</c:v>
                </c:pt>
                <c:pt idx="670">
                  <c:v>142.065</c:v>
                </c:pt>
                <c:pt idx="671">
                  <c:v>141.45200000000017</c:v>
                </c:pt>
                <c:pt idx="672">
                  <c:v>140.405</c:v>
                </c:pt>
                <c:pt idx="673">
                  <c:v>139.92200000000017</c:v>
                </c:pt>
                <c:pt idx="674">
                  <c:v>139.095</c:v>
                </c:pt>
                <c:pt idx="675">
                  <c:v>138.71299999999999</c:v>
                </c:pt>
                <c:pt idx="676">
                  <c:v>138.053</c:v>
                </c:pt>
                <c:pt idx="677">
                  <c:v>137.74799999999999</c:v>
                </c:pt>
                <c:pt idx="678">
                  <c:v>137.33700000000007</c:v>
                </c:pt>
                <c:pt idx="679">
                  <c:v>137.142</c:v>
                </c:pt>
                <c:pt idx="680">
                  <c:v>136.79300000000001</c:v>
                </c:pt>
                <c:pt idx="681">
                  <c:v>136.62700000000001</c:v>
                </c:pt>
                <c:pt idx="682">
                  <c:v>136.39800000000017</c:v>
                </c:pt>
                <c:pt idx="683">
                  <c:v>136.00200000000001</c:v>
                </c:pt>
                <c:pt idx="684">
                  <c:v>135.86100000000016</c:v>
                </c:pt>
                <c:pt idx="685">
                  <c:v>135.60900000000001</c:v>
                </c:pt>
                <c:pt idx="686">
                  <c:v>135.49</c:v>
                </c:pt>
                <c:pt idx="687">
                  <c:v>135.27599999999998</c:v>
                </c:pt>
                <c:pt idx="688">
                  <c:v>135.17399999999998</c:v>
                </c:pt>
                <c:pt idx="689">
                  <c:v>135.03300000000002</c:v>
                </c:pt>
                <c:pt idx="690">
                  <c:v>134.78900000000002</c:v>
                </c:pt>
                <c:pt idx="691">
                  <c:v>134.70299999999997</c:v>
                </c:pt>
                <c:pt idx="692">
                  <c:v>134.661</c:v>
                </c:pt>
                <c:pt idx="693">
                  <c:v>134.58200000000016</c:v>
                </c:pt>
                <c:pt idx="694">
                  <c:v>134.54300000000001</c:v>
                </c:pt>
                <c:pt idx="695">
                  <c:v>134.47</c:v>
                </c:pt>
                <c:pt idx="696">
                  <c:v>134.369</c:v>
                </c:pt>
                <c:pt idx="697">
                  <c:v>134.15900000000002</c:v>
                </c:pt>
                <c:pt idx="698">
                  <c:v>135.82000000000016</c:v>
                </c:pt>
                <c:pt idx="699">
                  <c:v>145.37</c:v>
                </c:pt>
                <c:pt idx="700">
                  <c:v>148.77399999999992</c:v>
                </c:pt>
                <c:pt idx="701">
                  <c:v>152.976</c:v>
                </c:pt>
                <c:pt idx="702">
                  <c:v>154.399</c:v>
                </c:pt>
                <c:pt idx="703">
                  <c:v>156.28200000000001</c:v>
                </c:pt>
                <c:pt idx="704">
                  <c:v>154.12900000000002</c:v>
                </c:pt>
                <c:pt idx="705">
                  <c:v>153.072</c:v>
                </c:pt>
                <c:pt idx="706">
                  <c:v>151.26399999999998</c:v>
                </c:pt>
                <c:pt idx="707">
                  <c:v>150.626</c:v>
                </c:pt>
                <c:pt idx="708">
                  <c:v>149.49200000000016</c:v>
                </c:pt>
                <c:pt idx="709">
                  <c:v>148.95800000000017</c:v>
                </c:pt>
                <c:pt idx="710">
                  <c:v>148.22499999999999</c:v>
                </c:pt>
                <c:pt idx="711">
                  <c:v>147.874</c:v>
                </c:pt>
                <c:pt idx="712">
                  <c:v>147.23099999999999</c:v>
                </c:pt>
                <c:pt idx="713">
                  <c:v>146.923</c:v>
                </c:pt>
                <c:pt idx="714">
                  <c:v>146.3580000000002</c:v>
                </c:pt>
                <c:pt idx="715">
                  <c:v>146.08800000000016</c:v>
                </c:pt>
                <c:pt idx="716">
                  <c:v>145.59</c:v>
                </c:pt>
                <c:pt idx="717">
                  <c:v>145.3520000000002</c:v>
                </c:pt>
                <c:pt idx="718">
                  <c:v>144.91300000000001</c:v>
                </c:pt>
                <c:pt idx="719">
                  <c:v>144.32900000000001</c:v>
                </c:pt>
                <c:pt idx="720">
                  <c:v>143.59</c:v>
                </c:pt>
                <c:pt idx="721">
                  <c:v>143.33100000000007</c:v>
                </c:pt>
                <c:pt idx="722">
                  <c:v>142.874</c:v>
                </c:pt>
                <c:pt idx="723">
                  <c:v>142.66</c:v>
                </c:pt>
                <c:pt idx="724">
                  <c:v>142.28</c:v>
                </c:pt>
                <c:pt idx="725">
                  <c:v>141.80100000000004</c:v>
                </c:pt>
                <c:pt idx="726">
                  <c:v>141.58200000000016</c:v>
                </c:pt>
                <c:pt idx="727">
                  <c:v>141.50299999999999</c:v>
                </c:pt>
                <c:pt idx="728">
                  <c:v>141.35400000000001</c:v>
                </c:pt>
                <c:pt idx="729">
                  <c:v>141.09100000000001</c:v>
                </c:pt>
                <c:pt idx="730">
                  <c:v>140.761</c:v>
                </c:pt>
                <c:pt idx="731">
                  <c:v>140.721</c:v>
                </c:pt>
                <c:pt idx="732">
                  <c:v>140.66200000000001</c:v>
                </c:pt>
                <c:pt idx="733">
                  <c:v>140.553</c:v>
                </c:pt>
                <c:pt idx="734">
                  <c:v>140.501</c:v>
                </c:pt>
                <c:pt idx="735">
                  <c:v>140.40200000000004</c:v>
                </c:pt>
                <c:pt idx="736">
                  <c:v>140.35400000000001</c:v>
                </c:pt>
                <c:pt idx="737">
                  <c:v>140.286</c:v>
                </c:pt>
                <c:pt idx="738">
                  <c:v>140.19200000000001</c:v>
                </c:pt>
                <c:pt idx="739">
                  <c:v>140.02700000000004</c:v>
                </c:pt>
                <c:pt idx="740">
                  <c:v>139.95100000000016</c:v>
                </c:pt>
                <c:pt idx="741">
                  <c:v>139.81800000000001</c:v>
                </c:pt>
                <c:pt idx="742">
                  <c:v>139.77099999999999</c:v>
                </c:pt>
                <c:pt idx="743">
                  <c:v>139.68700000000001</c:v>
                </c:pt>
                <c:pt idx="744">
                  <c:v>142.03300000000002</c:v>
                </c:pt>
                <c:pt idx="745">
                  <c:v>147.49</c:v>
                </c:pt>
                <c:pt idx="746">
                  <c:v>156.476</c:v>
                </c:pt>
                <c:pt idx="747">
                  <c:v>159.904</c:v>
                </c:pt>
                <c:pt idx="748">
                  <c:v>160.95100000000016</c:v>
                </c:pt>
                <c:pt idx="749">
                  <c:v>161.54900000000001</c:v>
                </c:pt>
                <c:pt idx="750">
                  <c:v>159.74299999999999</c:v>
                </c:pt>
                <c:pt idx="751">
                  <c:v>158.87300000000002</c:v>
                </c:pt>
                <c:pt idx="752">
                  <c:v>157.696</c:v>
                </c:pt>
                <c:pt idx="753">
                  <c:v>156.17299999999997</c:v>
                </c:pt>
                <c:pt idx="754">
                  <c:v>154.32300000000001</c:v>
                </c:pt>
                <c:pt idx="755">
                  <c:v>153.685</c:v>
                </c:pt>
                <c:pt idx="756">
                  <c:v>152.595</c:v>
                </c:pt>
                <c:pt idx="757">
                  <c:v>152.09200000000001</c:v>
                </c:pt>
                <c:pt idx="758">
                  <c:v>151.42200000000017</c:v>
                </c:pt>
                <c:pt idx="759">
                  <c:v>150.34399999999999</c:v>
                </c:pt>
                <c:pt idx="760">
                  <c:v>149.97300000000001</c:v>
                </c:pt>
                <c:pt idx="761">
                  <c:v>149.48100000000017</c:v>
                </c:pt>
                <c:pt idx="762">
                  <c:v>149.25</c:v>
                </c:pt>
                <c:pt idx="763">
                  <c:v>148.934</c:v>
                </c:pt>
                <c:pt idx="764">
                  <c:v>148.40200000000004</c:v>
                </c:pt>
                <c:pt idx="765">
                  <c:v>148.21499999999995</c:v>
                </c:pt>
                <c:pt idx="766">
                  <c:v>147.88600000000017</c:v>
                </c:pt>
                <c:pt idx="767">
                  <c:v>147.732</c:v>
                </c:pt>
                <c:pt idx="768">
                  <c:v>147.459</c:v>
                </c:pt>
                <c:pt idx="769">
                  <c:v>147.17699999999999</c:v>
                </c:pt>
                <c:pt idx="770">
                  <c:v>147.17699999999999</c:v>
                </c:pt>
                <c:pt idx="771">
                  <c:v>147.00299999999999</c:v>
                </c:pt>
                <c:pt idx="772">
                  <c:v>146.845</c:v>
                </c:pt>
                <c:pt idx="773">
                  <c:v>146.70099999999999</c:v>
                </c:pt>
                <c:pt idx="774">
                  <c:v>146.46</c:v>
                </c:pt>
                <c:pt idx="775">
                  <c:v>146.35000000000016</c:v>
                </c:pt>
                <c:pt idx="776">
                  <c:v>146.31100000000001</c:v>
                </c:pt>
                <c:pt idx="777">
                  <c:v>146.25399999999999</c:v>
                </c:pt>
                <c:pt idx="778">
                  <c:v>146.15200000000004</c:v>
                </c:pt>
                <c:pt idx="779">
                  <c:v>146.10300000000001</c:v>
                </c:pt>
                <c:pt idx="780">
                  <c:v>146.01499999999999</c:v>
                </c:pt>
                <c:pt idx="781">
                  <c:v>145.90300000000002</c:v>
                </c:pt>
                <c:pt idx="782">
                  <c:v>145.863</c:v>
                </c:pt>
                <c:pt idx="783">
                  <c:v>145.792</c:v>
                </c:pt>
                <c:pt idx="784">
                  <c:v>145.75899999999999</c:v>
                </c:pt>
                <c:pt idx="785">
                  <c:v>145.70099999999999</c:v>
                </c:pt>
                <c:pt idx="786">
                  <c:v>145.67299999999997</c:v>
                </c:pt>
                <c:pt idx="787">
                  <c:v>146.57900000000001</c:v>
                </c:pt>
                <c:pt idx="788">
                  <c:v>156.53300000000002</c:v>
                </c:pt>
                <c:pt idx="789">
                  <c:v>160.096</c:v>
                </c:pt>
                <c:pt idx="790">
                  <c:v>165.065</c:v>
                </c:pt>
                <c:pt idx="791">
                  <c:v>166.67499999999998</c:v>
                </c:pt>
                <c:pt idx="792">
                  <c:v>164.471</c:v>
                </c:pt>
                <c:pt idx="793">
                  <c:v>163.637</c:v>
                </c:pt>
                <c:pt idx="794">
                  <c:v>162.18700000000001</c:v>
                </c:pt>
                <c:pt idx="795">
                  <c:v>159.946</c:v>
                </c:pt>
                <c:pt idx="796">
                  <c:v>158.96800000000007</c:v>
                </c:pt>
                <c:pt idx="797">
                  <c:v>158.62</c:v>
                </c:pt>
                <c:pt idx="798">
                  <c:v>158.137</c:v>
                </c:pt>
                <c:pt idx="799">
                  <c:v>157.49</c:v>
                </c:pt>
                <c:pt idx="800">
                  <c:v>156.441</c:v>
                </c:pt>
                <c:pt idx="801">
                  <c:v>155.971</c:v>
                </c:pt>
                <c:pt idx="802">
                  <c:v>155.20299999999997</c:v>
                </c:pt>
                <c:pt idx="803">
                  <c:v>154.8580000000002</c:v>
                </c:pt>
                <c:pt idx="804">
                  <c:v>154.28900000000002</c:v>
                </c:pt>
                <c:pt idx="805">
                  <c:v>154.03200000000001</c:v>
                </c:pt>
                <c:pt idx="806">
                  <c:v>153.60599999999999</c:v>
                </c:pt>
                <c:pt idx="807">
                  <c:v>153.41300000000001</c:v>
                </c:pt>
                <c:pt idx="808">
                  <c:v>153.09200000000001</c:v>
                </c:pt>
                <c:pt idx="809">
                  <c:v>152.94499999999999</c:v>
                </c:pt>
                <c:pt idx="810">
                  <c:v>152.69999999999999</c:v>
                </c:pt>
                <c:pt idx="811">
                  <c:v>152.589</c:v>
                </c:pt>
                <c:pt idx="812">
                  <c:v>152.40100000000001</c:v>
                </c:pt>
                <c:pt idx="813">
                  <c:v>152.316</c:v>
                </c:pt>
                <c:pt idx="814">
                  <c:v>152.17299999999997</c:v>
                </c:pt>
                <c:pt idx="815">
                  <c:v>152.12300000000002</c:v>
                </c:pt>
                <c:pt idx="816">
                  <c:v>152.036</c:v>
                </c:pt>
                <c:pt idx="817">
                  <c:v>151.995</c:v>
                </c:pt>
                <c:pt idx="818">
                  <c:v>151.92500000000001</c:v>
                </c:pt>
                <c:pt idx="819">
                  <c:v>151.84100000000001</c:v>
                </c:pt>
                <c:pt idx="820">
                  <c:v>151.81300000000002</c:v>
                </c:pt>
                <c:pt idx="821">
                  <c:v>151.76499999999999</c:v>
                </c:pt>
                <c:pt idx="822">
                  <c:v>151.74899999999997</c:v>
                </c:pt>
                <c:pt idx="823">
                  <c:v>151.721</c:v>
                </c:pt>
                <c:pt idx="824">
                  <c:v>151.86700000000016</c:v>
                </c:pt>
                <c:pt idx="825">
                  <c:v>154.506</c:v>
                </c:pt>
                <c:pt idx="826">
                  <c:v>156.50800000000001</c:v>
                </c:pt>
                <c:pt idx="827">
                  <c:v>159.82300000000001</c:v>
                </c:pt>
                <c:pt idx="828">
                  <c:v>164.37700000000001</c:v>
                </c:pt>
                <c:pt idx="829">
                  <c:v>169.441</c:v>
                </c:pt>
                <c:pt idx="830">
                  <c:v>167.71299999999999</c:v>
                </c:pt>
                <c:pt idx="831">
                  <c:v>166.64</c:v>
                </c:pt>
                <c:pt idx="832">
                  <c:v>165.27499999999998</c:v>
                </c:pt>
                <c:pt idx="833">
                  <c:v>163.654</c:v>
                </c:pt>
                <c:pt idx="834">
                  <c:v>162.93700000000001</c:v>
                </c:pt>
                <c:pt idx="835">
                  <c:v>162.601</c:v>
                </c:pt>
                <c:pt idx="836">
                  <c:v>162.14099999999999</c:v>
                </c:pt>
                <c:pt idx="837">
                  <c:v>161.53800000000001</c:v>
                </c:pt>
                <c:pt idx="838">
                  <c:v>160.59800000000001</c:v>
                </c:pt>
                <c:pt idx="839">
                  <c:v>160.18600000000001</c:v>
                </c:pt>
                <c:pt idx="840">
                  <c:v>159.53900000000002</c:v>
                </c:pt>
                <c:pt idx="841">
                  <c:v>159.255</c:v>
                </c:pt>
                <c:pt idx="842">
                  <c:v>158.80600000000001</c:v>
                </c:pt>
                <c:pt idx="843">
                  <c:v>158.608</c:v>
                </c:pt>
                <c:pt idx="844">
                  <c:v>158.29499999999999</c:v>
                </c:pt>
                <c:pt idx="845">
                  <c:v>158.15700000000001</c:v>
                </c:pt>
                <c:pt idx="846">
                  <c:v>157.93800000000007</c:v>
                </c:pt>
                <c:pt idx="847">
                  <c:v>157.84100000000001</c:v>
                </c:pt>
                <c:pt idx="848">
                  <c:v>157.68900000000002</c:v>
                </c:pt>
                <c:pt idx="849">
                  <c:v>157.62200000000001</c:v>
                </c:pt>
                <c:pt idx="850">
                  <c:v>157.51900000000001</c:v>
                </c:pt>
                <c:pt idx="851">
                  <c:v>157.47499999999999</c:v>
                </c:pt>
                <c:pt idx="852">
                  <c:v>157.40800000000004</c:v>
                </c:pt>
                <c:pt idx="853">
                  <c:v>157.38000000000017</c:v>
                </c:pt>
                <c:pt idx="854">
                  <c:v>157.34200000000001</c:v>
                </c:pt>
                <c:pt idx="855">
                  <c:v>157.32700000000017</c:v>
                </c:pt>
                <c:pt idx="856">
                  <c:v>157.31200000000001</c:v>
                </c:pt>
                <c:pt idx="857">
                  <c:v>157.30700000000004</c:v>
                </c:pt>
                <c:pt idx="858">
                  <c:v>157.31</c:v>
                </c:pt>
                <c:pt idx="859">
                  <c:v>157.31399999999999</c:v>
                </c:pt>
                <c:pt idx="860">
                  <c:v>157.25700000000001</c:v>
                </c:pt>
                <c:pt idx="861">
                  <c:v>158.34900000000002</c:v>
                </c:pt>
                <c:pt idx="862">
                  <c:v>167.46200000000007</c:v>
                </c:pt>
                <c:pt idx="863">
                  <c:v>171.626</c:v>
                </c:pt>
                <c:pt idx="864">
                  <c:v>176.27799999999999</c:v>
                </c:pt>
                <c:pt idx="865">
                  <c:v>176.36100000000016</c:v>
                </c:pt>
                <c:pt idx="866">
                  <c:v>173.8</c:v>
                </c:pt>
                <c:pt idx="867">
                  <c:v>172.68200000000004</c:v>
                </c:pt>
                <c:pt idx="868">
                  <c:v>170.94200000000001</c:v>
                </c:pt>
                <c:pt idx="869">
                  <c:v>170.3520000000002</c:v>
                </c:pt>
                <c:pt idx="870">
                  <c:v>169.58600000000001</c:v>
                </c:pt>
                <c:pt idx="871">
                  <c:v>168.654</c:v>
                </c:pt>
                <c:pt idx="872">
                  <c:v>168.333</c:v>
                </c:pt>
                <c:pt idx="873">
                  <c:v>167.905</c:v>
                </c:pt>
                <c:pt idx="874">
                  <c:v>167.70299999999997</c:v>
                </c:pt>
                <c:pt idx="875">
                  <c:v>167.42800000000017</c:v>
                </c:pt>
                <c:pt idx="876">
                  <c:v>167.065</c:v>
                </c:pt>
                <c:pt idx="877">
                  <c:v>166.495</c:v>
                </c:pt>
                <c:pt idx="878">
                  <c:v>166.24399999999983</c:v>
                </c:pt>
                <c:pt idx="879">
                  <c:v>165.84800000000001</c:v>
                </c:pt>
                <c:pt idx="880">
                  <c:v>165.67399999999998</c:v>
                </c:pt>
                <c:pt idx="881">
                  <c:v>165.39800000000017</c:v>
                </c:pt>
                <c:pt idx="882">
                  <c:v>165.27599999999998</c:v>
                </c:pt>
                <c:pt idx="883">
                  <c:v>165.084</c:v>
                </c:pt>
                <c:pt idx="884">
                  <c:v>165</c:v>
                </c:pt>
                <c:pt idx="885">
                  <c:v>164.869</c:v>
                </c:pt>
                <c:pt idx="886">
                  <c:v>164.81300000000002</c:v>
                </c:pt>
                <c:pt idx="887">
                  <c:v>164.72800000000001</c:v>
                </c:pt>
                <c:pt idx="888">
                  <c:v>164.69900000000001</c:v>
                </c:pt>
                <c:pt idx="889">
                  <c:v>164.65600000000001</c:v>
                </c:pt>
                <c:pt idx="890">
                  <c:v>164.61599999999999</c:v>
                </c:pt>
                <c:pt idx="891">
                  <c:v>164.601</c:v>
                </c:pt>
                <c:pt idx="892">
                  <c:v>164.59200000000001</c:v>
                </c:pt>
                <c:pt idx="893">
                  <c:v>164.59200000000001</c:v>
                </c:pt>
                <c:pt idx="894">
                  <c:v>164.607</c:v>
                </c:pt>
                <c:pt idx="895">
                  <c:v>164.61799999999999</c:v>
                </c:pt>
                <c:pt idx="896">
                  <c:v>164.596</c:v>
                </c:pt>
                <c:pt idx="897">
                  <c:v>165.55200000000016</c:v>
                </c:pt>
                <c:pt idx="898">
                  <c:v>175.11599999999999</c:v>
                </c:pt>
                <c:pt idx="899">
                  <c:v>178.46300000000002</c:v>
                </c:pt>
                <c:pt idx="900">
                  <c:v>182.88700000000017</c:v>
                </c:pt>
                <c:pt idx="901">
                  <c:v>184.16399999999999</c:v>
                </c:pt>
                <c:pt idx="902">
                  <c:v>181.762</c:v>
                </c:pt>
                <c:pt idx="903">
                  <c:v>180.654</c:v>
                </c:pt>
                <c:pt idx="904">
                  <c:v>178.90200000000004</c:v>
                </c:pt>
                <c:pt idx="905">
                  <c:v>178.303</c:v>
                </c:pt>
                <c:pt idx="906">
                  <c:v>177.52</c:v>
                </c:pt>
                <c:pt idx="907">
                  <c:v>177.155</c:v>
                </c:pt>
                <c:pt idx="908">
                  <c:v>176.66</c:v>
                </c:pt>
                <c:pt idx="909">
                  <c:v>176.02100000000004</c:v>
                </c:pt>
                <c:pt idx="910">
                  <c:v>175.04900000000001</c:v>
                </c:pt>
                <c:pt idx="911">
                  <c:v>174.62800000000001</c:v>
                </c:pt>
                <c:pt idx="912">
                  <c:v>173.98400000000001</c:v>
                </c:pt>
                <c:pt idx="913">
                  <c:v>173.70399999999998</c:v>
                </c:pt>
                <c:pt idx="914">
                  <c:v>173.27299999999997</c:v>
                </c:pt>
                <c:pt idx="915">
                  <c:v>173.08600000000001</c:v>
                </c:pt>
                <c:pt idx="916">
                  <c:v>172.797</c:v>
                </c:pt>
                <c:pt idx="917">
                  <c:v>172.672</c:v>
                </c:pt>
                <c:pt idx="918">
                  <c:v>172.48100000000017</c:v>
                </c:pt>
                <c:pt idx="919">
                  <c:v>172.39800000000017</c:v>
                </c:pt>
                <c:pt idx="920">
                  <c:v>172.27499999999998</c:v>
                </c:pt>
                <c:pt idx="921">
                  <c:v>172.22300000000001</c:v>
                </c:pt>
                <c:pt idx="922">
                  <c:v>172.14899999999997</c:v>
                </c:pt>
                <c:pt idx="923">
                  <c:v>172.126</c:v>
                </c:pt>
                <c:pt idx="924">
                  <c:v>172.09800000000001</c:v>
                </c:pt>
                <c:pt idx="925">
                  <c:v>172.07300000000001</c:v>
                </c:pt>
                <c:pt idx="926">
                  <c:v>172.06399999999999</c:v>
                </c:pt>
                <c:pt idx="927">
                  <c:v>172.059</c:v>
                </c:pt>
                <c:pt idx="928">
                  <c:v>172.059</c:v>
                </c:pt>
                <c:pt idx="929">
                  <c:v>172.07</c:v>
                </c:pt>
                <c:pt idx="930">
                  <c:v>172.078</c:v>
                </c:pt>
                <c:pt idx="931">
                  <c:v>172.10399999999998</c:v>
                </c:pt>
                <c:pt idx="932">
                  <c:v>172.11899999999997</c:v>
                </c:pt>
                <c:pt idx="933">
                  <c:v>172.14499999999998</c:v>
                </c:pt>
                <c:pt idx="934">
                  <c:v>172.21399999999983</c:v>
                </c:pt>
                <c:pt idx="935">
                  <c:v>172.24199999999999</c:v>
                </c:pt>
                <c:pt idx="936">
                  <c:v>172.25200000000001</c:v>
                </c:pt>
                <c:pt idx="937">
                  <c:v>172.69200000000001</c:v>
                </c:pt>
                <c:pt idx="938">
                  <c:v>180.501</c:v>
                </c:pt>
                <c:pt idx="939">
                  <c:v>184.17599999999999</c:v>
                </c:pt>
                <c:pt idx="940">
                  <c:v>189.33600000000001</c:v>
                </c:pt>
                <c:pt idx="941">
                  <c:v>191.172</c:v>
                </c:pt>
                <c:pt idx="942">
                  <c:v>188.95100000000016</c:v>
                </c:pt>
                <c:pt idx="943">
                  <c:v>187.99700000000001</c:v>
                </c:pt>
                <c:pt idx="944">
                  <c:v>186.45800000000017</c:v>
                </c:pt>
                <c:pt idx="945">
                  <c:v>184.755</c:v>
                </c:pt>
                <c:pt idx="946">
                  <c:v>184.03</c:v>
                </c:pt>
                <c:pt idx="947">
                  <c:v>183.697</c:v>
                </c:pt>
                <c:pt idx="948">
                  <c:v>183.25399999999999</c:v>
                </c:pt>
                <c:pt idx="949">
                  <c:v>182.69800000000001</c:v>
                </c:pt>
                <c:pt idx="950">
                  <c:v>182.04900000000001</c:v>
                </c:pt>
                <c:pt idx="951">
                  <c:v>181.76499999999999</c:v>
                </c:pt>
                <c:pt idx="952">
                  <c:v>181.3220000000002</c:v>
                </c:pt>
                <c:pt idx="953">
                  <c:v>180.88900000000001</c:v>
                </c:pt>
                <c:pt idx="954">
                  <c:v>180.88900000000001</c:v>
                </c:pt>
                <c:pt idx="955">
                  <c:v>180.755</c:v>
                </c:pt>
                <c:pt idx="956">
                  <c:v>180.637</c:v>
                </c:pt>
                <c:pt idx="957">
                  <c:v>180.53399999999999</c:v>
                </c:pt>
                <c:pt idx="958">
                  <c:v>180.405</c:v>
                </c:pt>
                <c:pt idx="959">
                  <c:v>180.22800000000001</c:v>
                </c:pt>
                <c:pt idx="960">
                  <c:v>180.172</c:v>
                </c:pt>
                <c:pt idx="961">
                  <c:v>180.09200000000001</c:v>
                </c:pt>
                <c:pt idx="962">
                  <c:v>180.06700000000001</c:v>
                </c:pt>
                <c:pt idx="963">
                  <c:v>180.03700000000001</c:v>
                </c:pt>
                <c:pt idx="964">
                  <c:v>180.024</c:v>
                </c:pt>
                <c:pt idx="965">
                  <c:v>180.005</c:v>
                </c:pt>
                <c:pt idx="966">
                  <c:v>179.99100000000001</c:v>
                </c:pt>
                <c:pt idx="967">
                  <c:v>180.00700000000001</c:v>
                </c:pt>
                <c:pt idx="968">
                  <c:v>180.01</c:v>
                </c:pt>
                <c:pt idx="969">
                  <c:v>180.018</c:v>
                </c:pt>
                <c:pt idx="970">
                  <c:v>180.035</c:v>
                </c:pt>
                <c:pt idx="971">
                  <c:v>180.08700000000007</c:v>
                </c:pt>
                <c:pt idx="972">
                  <c:v>180.11599999999999</c:v>
                </c:pt>
                <c:pt idx="973">
                  <c:v>180.191</c:v>
                </c:pt>
                <c:pt idx="974">
                  <c:v>180.23099999999999</c:v>
                </c:pt>
                <c:pt idx="975">
                  <c:v>180.32400000000001</c:v>
                </c:pt>
                <c:pt idx="976">
                  <c:v>180.374</c:v>
                </c:pt>
                <c:pt idx="977">
                  <c:v>180.483</c:v>
                </c:pt>
                <c:pt idx="978">
                  <c:v>180.53900000000002</c:v>
                </c:pt>
                <c:pt idx="979">
                  <c:v>180.56900000000002</c:v>
                </c:pt>
                <c:pt idx="980">
                  <c:v>180.61399999999998</c:v>
                </c:pt>
                <c:pt idx="981">
                  <c:v>180.642</c:v>
                </c:pt>
                <c:pt idx="982">
                  <c:v>186.053</c:v>
                </c:pt>
                <c:pt idx="983">
                  <c:v>189.58700000000007</c:v>
                </c:pt>
                <c:pt idx="984">
                  <c:v>194.17</c:v>
                </c:pt>
                <c:pt idx="985">
                  <c:v>198.56300000000002</c:v>
                </c:pt>
                <c:pt idx="986">
                  <c:v>198.55700000000004</c:v>
                </c:pt>
                <c:pt idx="987">
                  <c:v>196.054</c:v>
                </c:pt>
                <c:pt idx="988">
                  <c:v>195</c:v>
                </c:pt>
                <c:pt idx="989">
                  <c:v>193.45700000000016</c:v>
                </c:pt>
                <c:pt idx="990">
                  <c:v>192.804</c:v>
                </c:pt>
                <c:pt idx="991">
                  <c:v>191.839</c:v>
                </c:pt>
                <c:pt idx="992">
                  <c:v>191.429</c:v>
                </c:pt>
                <c:pt idx="993">
                  <c:v>190.81900000000002</c:v>
                </c:pt>
                <c:pt idx="994">
                  <c:v>190.56</c:v>
                </c:pt>
                <c:pt idx="995">
                  <c:v>190.25</c:v>
                </c:pt>
                <c:pt idx="996">
                  <c:v>189.91800000000001</c:v>
                </c:pt>
                <c:pt idx="997">
                  <c:v>189.77899999999997</c:v>
                </c:pt>
                <c:pt idx="998">
                  <c:v>189.71699999999998</c:v>
                </c:pt>
                <c:pt idx="999">
                  <c:v>189.636</c:v>
                </c:pt>
                <c:pt idx="1000">
                  <c:v>189.53900000000002</c:v>
                </c:pt>
                <c:pt idx="1001">
                  <c:v>189.41900000000001</c:v>
                </c:pt>
                <c:pt idx="1002">
                  <c:v>189.375</c:v>
                </c:pt>
                <c:pt idx="1003">
                  <c:v>189.33600000000001</c:v>
                </c:pt>
                <c:pt idx="1004">
                  <c:v>189.3280000000002</c:v>
                </c:pt>
                <c:pt idx="1005">
                  <c:v>189.34700000000001</c:v>
                </c:pt>
                <c:pt idx="1006">
                  <c:v>189.364</c:v>
                </c:pt>
                <c:pt idx="1007">
                  <c:v>189.42600000000004</c:v>
                </c:pt>
                <c:pt idx="1008">
                  <c:v>189.45200000000017</c:v>
                </c:pt>
                <c:pt idx="1009">
                  <c:v>189.518</c:v>
                </c:pt>
                <c:pt idx="1010">
                  <c:v>189.553</c:v>
                </c:pt>
                <c:pt idx="1011">
                  <c:v>189.63499999999999</c:v>
                </c:pt>
                <c:pt idx="1012">
                  <c:v>189.678</c:v>
                </c:pt>
                <c:pt idx="1013">
                  <c:v>189.77399999999992</c:v>
                </c:pt>
                <c:pt idx="1014">
                  <c:v>189.82400000000001</c:v>
                </c:pt>
                <c:pt idx="1015">
                  <c:v>189.93100000000001</c:v>
                </c:pt>
                <c:pt idx="1016">
                  <c:v>189.98700000000017</c:v>
                </c:pt>
                <c:pt idx="1017">
                  <c:v>190.07399999999998</c:v>
                </c:pt>
                <c:pt idx="1018">
                  <c:v>190.26300000000001</c:v>
                </c:pt>
                <c:pt idx="1019">
                  <c:v>190.36</c:v>
                </c:pt>
                <c:pt idx="1020">
                  <c:v>190.517</c:v>
                </c:pt>
                <c:pt idx="1021">
                  <c:v>190.57399999999998</c:v>
                </c:pt>
                <c:pt idx="1022">
                  <c:v>191.131</c:v>
                </c:pt>
                <c:pt idx="1023">
                  <c:v>200.172</c:v>
                </c:pt>
                <c:pt idx="1024">
                  <c:v>203.19900000000001</c:v>
                </c:pt>
                <c:pt idx="1025">
                  <c:v>206.702</c:v>
                </c:pt>
                <c:pt idx="1026">
                  <c:v>203.172</c:v>
                </c:pt>
                <c:pt idx="1027">
                  <c:v>202.13</c:v>
                </c:pt>
                <c:pt idx="1028">
                  <c:v>201.67</c:v>
                </c:pt>
                <c:pt idx="1029">
                  <c:v>201.09800000000001</c:v>
                </c:pt>
                <c:pt idx="1030">
                  <c:v>200.43800000000007</c:v>
                </c:pt>
                <c:pt idx="1031">
                  <c:v>199.62100000000001</c:v>
                </c:pt>
                <c:pt idx="1032">
                  <c:v>199.309</c:v>
                </c:pt>
                <c:pt idx="1033">
                  <c:v>198.93800000000007</c:v>
                </c:pt>
                <c:pt idx="1034">
                  <c:v>198.82900000000001</c:v>
                </c:pt>
                <c:pt idx="1035">
                  <c:v>198.71599999999998</c:v>
                </c:pt>
                <c:pt idx="1036">
                  <c:v>198.62700000000001</c:v>
                </c:pt>
                <c:pt idx="1037">
                  <c:v>198.60999999999999</c:v>
                </c:pt>
                <c:pt idx="1038">
                  <c:v>198.62300000000002</c:v>
                </c:pt>
                <c:pt idx="1039">
                  <c:v>198.63499999999999</c:v>
                </c:pt>
                <c:pt idx="1040">
                  <c:v>198.67699999999999</c:v>
                </c:pt>
                <c:pt idx="1041">
                  <c:v>198.82000000000016</c:v>
                </c:pt>
                <c:pt idx="1042">
                  <c:v>198.88100000000017</c:v>
                </c:pt>
                <c:pt idx="1043">
                  <c:v>198.91300000000001</c:v>
                </c:pt>
                <c:pt idx="1044">
                  <c:v>198.98400000000001</c:v>
                </c:pt>
                <c:pt idx="1045">
                  <c:v>199.102</c:v>
                </c:pt>
                <c:pt idx="1046">
                  <c:v>199.30100000000004</c:v>
                </c:pt>
                <c:pt idx="1047">
                  <c:v>199.40600000000001</c:v>
                </c:pt>
                <c:pt idx="1048">
                  <c:v>199.46</c:v>
                </c:pt>
                <c:pt idx="1049">
                  <c:v>199.54300000000001</c:v>
                </c:pt>
                <c:pt idx="1050">
                  <c:v>199.71899999999999</c:v>
                </c:pt>
                <c:pt idx="1051">
                  <c:v>200</c:v>
                </c:pt>
                <c:pt idx="1052">
                  <c:v>200.108</c:v>
                </c:pt>
                <c:pt idx="1053">
                  <c:v>200.333</c:v>
                </c:pt>
                <c:pt idx="1054">
                  <c:v>200.447</c:v>
                </c:pt>
                <c:pt idx="1055">
                  <c:v>200.62300000000002</c:v>
                </c:pt>
                <c:pt idx="1056">
                  <c:v>200.99</c:v>
                </c:pt>
                <c:pt idx="1057">
                  <c:v>201.13</c:v>
                </c:pt>
                <c:pt idx="1058">
                  <c:v>201.417</c:v>
                </c:pt>
                <c:pt idx="1059">
                  <c:v>201.56200000000001</c:v>
                </c:pt>
                <c:pt idx="1060">
                  <c:v>201.78300000000002</c:v>
                </c:pt>
                <c:pt idx="1061">
                  <c:v>201.86600000000001</c:v>
                </c:pt>
                <c:pt idx="1062">
                  <c:v>201.99300000000002</c:v>
                </c:pt>
                <c:pt idx="1063">
                  <c:v>202.31800000000001</c:v>
                </c:pt>
                <c:pt idx="1064">
                  <c:v>209.62700000000001</c:v>
                </c:pt>
                <c:pt idx="1065">
                  <c:v>212.095</c:v>
                </c:pt>
                <c:pt idx="1066">
                  <c:v>214.935</c:v>
                </c:pt>
                <c:pt idx="1067">
                  <c:v>216.97200000000001</c:v>
                </c:pt>
              </c:numCache>
            </c:numRef>
          </c:yVal>
          <c:smooth val="1"/>
        </c:ser>
        <c:ser>
          <c:idx val="2"/>
          <c:order val="2"/>
          <c:tx>
            <c:strRef>
              <c:f>Sheet1!$H$1</c:f>
              <c:strCache>
                <c:ptCount val="1"/>
                <c:pt idx="0">
                  <c:v>V 1000kg</c:v>
                </c:pt>
              </c:strCache>
            </c:strRef>
          </c:tx>
          <c:spPr>
            <a:ln w="15875">
              <a:solidFill>
                <a:schemeClr val="bg1">
                  <a:lumMod val="50000"/>
                </a:schemeClr>
              </a:solidFill>
              <a:prstDash val="sysDot"/>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H$2:$H$1129</c:f>
              <c:numCache>
                <c:formatCode>General</c:formatCode>
                <c:ptCount val="1128"/>
                <c:pt idx="0">
                  <c:v>20</c:v>
                </c:pt>
                <c:pt idx="1">
                  <c:v>20</c:v>
                </c:pt>
                <c:pt idx="2">
                  <c:v>20</c:v>
                </c:pt>
                <c:pt idx="3">
                  <c:v>20</c:v>
                </c:pt>
                <c:pt idx="4">
                  <c:v>20</c:v>
                </c:pt>
                <c:pt idx="5">
                  <c:v>20</c:v>
                </c:pt>
                <c:pt idx="6">
                  <c:v>19.99769999999997</c:v>
                </c:pt>
                <c:pt idx="7">
                  <c:v>19.999099999999974</c:v>
                </c:pt>
                <c:pt idx="8">
                  <c:v>20.003599999999974</c:v>
                </c:pt>
                <c:pt idx="9">
                  <c:v>20.007200000000001</c:v>
                </c:pt>
                <c:pt idx="10">
                  <c:v>22.397200000000005</c:v>
                </c:pt>
                <c:pt idx="11">
                  <c:v>26.313800000000022</c:v>
                </c:pt>
                <c:pt idx="12">
                  <c:v>28.587900000000001</c:v>
                </c:pt>
                <c:pt idx="13">
                  <c:v>33.005500000000012</c:v>
                </c:pt>
                <c:pt idx="14">
                  <c:v>38.725100000000069</c:v>
                </c:pt>
                <c:pt idx="15">
                  <c:v>43.604900000000001</c:v>
                </c:pt>
                <c:pt idx="16">
                  <c:v>43.451099999999997</c:v>
                </c:pt>
                <c:pt idx="17">
                  <c:v>41.779500000000013</c:v>
                </c:pt>
                <c:pt idx="18">
                  <c:v>40.992200000000011</c:v>
                </c:pt>
                <c:pt idx="19">
                  <c:v>39.587499999999999</c:v>
                </c:pt>
                <c:pt idx="20">
                  <c:v>38.925500000000042</c:v>
                </c:pt>
                <c:pt idx="21">
                  <c:v>37.742900000000013</c:v>
                </c:pt>
                <c:pt idx="22">
                  <c:v>37.185200000000002</c:v>
                </c:pt>
                <c:pt idx="23">
                  <c:v>36.1875</c:v>
                </c:pt>
                <c:pt idx="24">
                  <c:v>35.716700000000003</c:v>
                </c:pt>
                <c:pt idx="25">
                  <c:v>34.8733</c:v>
                </c:pt>
                <c:pt idx="26">
                  <c:v>34.475000000000001</c:v>
                </c:pt>
                <c:pt idx="27">
                  <c:v>33.760300000000043</c:v>
                </c:pt>
                <c:pt idx="28">
                  <c:v>33.422700000000013</c:v>
                </c:pt>
                <c:pt idx="29">
                  <c:v>32.815600000000003</c:v>
                </c:pt>
                <c:pt idx="30">
                  <c:v>32.528700000000043</c:v>
                </c:pt>
                <c:pt idx="31">
                  <c:v>32.011800000000001</c:v>
                </c:pt>
                <c:pt idx="32">
                  <c:v>31.767299999999974</c:v>
                </c:pt>
                <c:pt idx="33">
                  <c:v>31.326000000000001</c:v>
                </c:pt>
                <c:pt idx="34">
                  <c:v>31.117200000000022</c:v>
                </c:pt>
                <c:pt idx="35">
                  <c:v>30.7395</c:v>
                </c:pt>
                <c:pt idx="36">
                  <c:v>30.560599999999972</c:v>
                </c:pt>
                <c:pt idx="37">
                  <c:v>30.236499999999989</c:v>
                </c:pt>
                <c:pt idx="38">
                  <c:v>30.119900000000033</c:v>
                </c:pt>
                <c:pt idx="39">
                  <c:v>29.903399999999973</c:v>
                </c:pt>
                <c:pt idx="40">
                  <c:v>29.611799999999999</c:v>
                </c:pt>
                <c:pt idx="41">
                  <c:v>29.507300000000001</c:v>
                </c:pt>
                <c:pt idx="42">
                  <c:v>29.314499999999999</c:v>
                </c:pt>
                <c:pt idx="43">
                  <c:v>29.244700000000002</c:v>
                </c:pt>
                <c:pt idx="44">
                  <c:v>29.144600000000001</c:v>
                </c:pt>
                <c:pt idx="45">
                  <c:v>29.095800000000001</c:v>
                </c:pt>
                <c:pt idx="46">
                  <c:v>29.002499999999973</c:v>
                </c:pt>
                <c:pt idx="47">
                  <c:v>28.8705</c:v>
                </c:pt>
                <c:pt idx="48">
                  <c:v>34.196900000000042</c:v>
                </c:pt>
                <c:pt idx="49">
                  <c:v>38.079800000000006</c:v>
                </c:pt>
                <c:pt idx="50">
                  <c:v>45.368200000000002</c:v>
                </c:pt>
                <c:pt idx="51">
                  <c:v>47.925600000000003</c:v>
                </c:pt>
                <c:pt idx="52">
                  <c:v>51.295400000000043</c:v>
                </c:pt>
                <c:pt idx="53">
                  <c:v>52.832900000000002</c:v>
                </c:pt>
                <c:pt idx="54">
                  <c:v>54.582900000000002</c:v>
                </c:pt>
                <c:pt idx="55">
                  <c:v>53.710300000000011</c:v>
                </c:pt>
                <c:pt idx="56">
                  <c:v>51.769400000000012</c:v>
                </c:pt>
                <c:pt idx="57">
                  <c:v>50.853899999999996</c:v>
                </c:pt>
                <c:pt idx="58">
                  <c:v>49.216000000000001</c:v>
                </c:pt>
                <c:pt idx="59">
                  <c:v>48.442800000000005</c:v>
                </c:pt>
                <c:pt idx="60">
                  <c:v>47.057099999999998</c:v>
                </c:pt>
                <c:pt idx="61">
                  <c:v>46.4024</c:v>
                </c:pt>
                <c:pt idx="62">
                  <c:v>45.226800000000011</c:v>
                </c:pt>
                <c:pt idx="63">
                  <c:v>44.6708</c:v>
                </c:pt>
                <c:pt idx="64">
                  <c:v>43.901600000000002</c:v>
                </c:pt>
                <c:pt idx="65">
                  <c:v>43.532600000000002</c:v>
                </c:pt>
                <c:pt idx="66">
                  <c:v>42.850899999999996</c:v>
                </c:pt>
                <c:pt idx="67">
                  <c:v>41.939500000000002</c:v>
                </c:pt>
                <c:pt idx="68">
                  <c:v>41.613</c:v>
                </c:pt>
                <c:pt idx="69">
                  <c:v>41.013600000000004</c:v>
                </c:pt>
                <c:pt idx="70">
                  <c:v>40.727000000000011</c:v>
                </c:pt>
                <c:pt idx="71">
                  <c:v>40.199800000000003</c:v>
                </c:pt>
                <c:pt idx="72">
                  <c:v>40.008600000000001</c:v>
                </c:pt>
                <c:pt idx="73">
                  <c:v>39.6494</c:v>
                </c:pt>
                <c:pt idx="74">
                  <c:v>39.157499999999999</c:v>
                </c:pt>
                <c:pt idx="75">
                  <c:v>38.923100000000012</c:v>
                </c:pt>
                <c:pt idx="76">
                  <c:v>38.808600000000006</c:v>
                </c:pt>
                <c:pt idx="77">
                  <c:v>38.5899</c:v>
                </c:pt>
                <c:pt idx="78">
                  <c:v>38.4831</c:v>
                </c:pt>
                <c:pt idx="79">
                  <c:v>38.278800000000011</c:v>
                </c:pt>
                <c:pt idx="80">
                  <c:v>37.991900000000001</c:v>
                </c:pt>
                <c:pt idx="81">
                  <c:v>37.600500000000011</c:v>
                </c:pt>
                <c:pt idx="82">
                  <c:v>37.459299999999999</c:v>
                </c:pt>
                <c:pt idx="83">
                  <c:v>37.258700000000012</c:v>
                </c:pt>
                <c:pt idx="84">
                  <c:v>36.895800000000001</c:v>
                </c:pt>
                <c:pt idx="85">
                  <c:v>36.76550000000006</c:v>
                </c:pt>
                <c:pt idx="86">
                  <c:v>36.701700000000002</c:v>
                </c:pt>
                <c:pt idx="87">
                  <c:v>36.578800000000001</c:v>
                </c:pt>
                <c:pt idx="88">
                  <c:v>36.518600000000006</c:v>
                </c:pt>
                <c:pt idx="89">
                  <c:v>36.402800000000006</c:v>
                </c:pt>
                <c:pt idx="90">
                  <c:v>36.220700000000043</c:v>
                </c:pt>
                <c:pt idx="91">
                  <c:v>49.202700000000043</c:v>
                </c:pt>
                <c:pt idx="92">
                  <c:v>53.799400000000013</c:v>
                </c:pt>
                <c:pt idx="93">
                  <c:v>59.451599999999999</c:v>
                </c:pt>
                <c:pt idx="94">
                  <c:v>59.199600000000011</c:v>
                </c:pt>
                <c:pt idx="95">
                  <c:v>58.350200000000001</c:v>
                </c:pt>
                <c:pt idx="96">
                  <c:v>56.784200000000006</c:v>
                </c:pt>
                <c:pt idx="97">
                  <c:v>56.218600000000002</c:v>
                </c:pt>
                <c:pt idx="98">
                  <c:v>55.166200000000003</c:v>
                </c:pt>
                <c:pt idx="99">
                  <c:v>54.659100000000002</c:v>
                </c:pt>
                <c:pt idx="100">
                  <c:v>53.714800000000004</c:v>
                </c:pt>
                <c:pt idx="101">
                  <c:v>52.438400000000001</c:v>
                </c:pt>
                <c:pt idx="102">
                  <c:v>51.833600000000004</c:v>
                </c:pt>
                <c:pt idx="103">
                  <c:v>50.994300000000003</c:v>
                </c:pt>
                <c:pt idx="104">
                  <c:v>49.869700000000002</c:v>
                </c:pt>
                <c:pt idx="105">
                  <c:v>49.4664</c:v>
                </c:pt>
                <c:pt idx="106">
                  <c:v>48.899000000000001</c:v>
                </c:pt>
                <c:pt idx="107">
                  <c:v>48.691500000000012</c:v>
                </c:pt>
                <c:pt idx="108">
                  <c:v>48.295800000000042</c:v>
                </c:pt>
                <c:pt idx="109">
                  <c:v>48.102700000000013</c:v>
                </c:pt>
                <c:pt idx="110">
                  <c:v>47.734400000000001</c:v>
                </c:pt>
                <c:pt idx="111">
                  <c:v>47.554699999999997</c:v>
                </c:pt>
                <c:pt idx="112">
                  <c:v>47.2117</c:v>
                </c:pt>
                <c:pt idx="113">
                  <c:v>46.731100000000012</c:v>
                </c:pt>
                <c:pt idx="114">
                  <c:v>45.886400000000002</c:v>
                </c:pt>
                <c:pt idx="115">
                  <c:v>45.491800000000005</c:v>
                </c:pt>
                <c:pt idx="116">
                  <c:v>44.794700000000013</c:v>
                </c:pt>
                <c:pt idx="117">
                  <c:v>44.709300000000013</c:v>
                </c:pt>
                <c:pt idx="118">
                  <c:v>44.543800000000005</c:v>
                </c:pt>
                <c:pt idx="119">
                  <c:v>44.232800000000012</c:v>
                </c:pt>
                <c:pt idx="120">
                  <c:v>43.679900000000011</c:v>
                </c:pt>
                <c:pt idx="121">
                  <c:v>43.420400000000001</c:v>
                </c:pt>
                <c:pt idx="122">
                  <c:v>42.956400000000002</c:v>
                </c:pt>
                <c:pt idx="123">
                  <c:v>42.899500000000003</c:v>
                </c:pt>
                <c:pt idx="124">
                  <c:v>42.789100000000012</c:v>
                </c:pt>
                <c:pt idx="125">
                  <c:v>42.580200000000005</c:v>
                </c:pt>
                <c:pt idx="126">
                  <c:v>42.204300000000003</c:v>
                </c:pt>
                <c:pt idx="127">
                  <c:v>42.158300000000011</c:v>
                </c:pt>
                <c:pt idx="128">
                  <c:v>42.068700000000042</c:v>
                </c:pt>
                <c:pt idx="129">
                  <c:v>41.936900000000001</c:v>
                </c:pt>
                <c:pt idx="130">
                  <c:v>43.777100000000011</c:v>
                </c:pt>
                <c:pt idx="131">
                  <c:v>54.596500000000013</c:v>
                </c:pt>
                <c:pt idx="132">
                  <c:v>58.363</c:v>
                </c:pt>
                <c:pt idx="133">
                  <c:v>63.900800000000004</c:v>
                </c:pt>
                <c:pt idx="134">
                  <c:v>61.503400000000006</c:v>
                </c:pt>
                <c:pt idx="135">
                  <c:v>61.209000000000003</c:v>
                </c:pt>
                <c:pt idx="136">
                  <c:v>60.642100000000013</c:v>
                </c:pt>
                <c:pt idx="137">
                  <c:v>59.589100000000002</c:v>
                </c:pt>
                <c:pt idx="138">
                  <c:v>58.170900000000003</c:v>
                </c:pt>
                <c:pt idx="139">
                  <c:v>57.500100000000003</c:v>
                </c:pt>
                <c:pt idx="140">
                  <c:v>56.293000000000013</c:v>
                </c:pt>
                <c:pt idx="141">
                  <c:v>55.721500000000013</c:v>
                </c:pt>
                <c:pt idx="142">
                  <c:v>54.929400000000001</c:v>
                </c:pt>
                <c:pt idx="143">
                  <c:v>54.549100000000003</c:v>
                </c:pt>
                <c:pt idx="144">
                  <c:v>53.845300000000002</c:v>
                </c:pt>
                <c:pt idx="145">
                  <c:v>53.507200000000005</c:v>
                </c:pt>
                <c:pt idx="146">
                  <c:v>53.028600000000012</c:v>
                </c:pt>
                <c:pt idx="147">
                  <c:v>52.171400000000006</c:v>
                </c:pt>
                <c:pt idx="148">
                  <c:v>51.863900000000001</c:v>
                </c:pt>
                <c:pt idx="149">
                  <c:v>51.297200000000011</c:v>
                </c:pt>
                <c:pt idx="150">
                  <c:v>51.0916</c:v>
                </c:pt>
                <c:pt idx="151">
                  <c:v>50.797100000000043</c:v>
                </c:pt>
                <c:pt idx="152">
                  <c:v>50.653300000000002</c:v>
                </c:pt>
                <c:pt idx="153">
                  <c:v>50.378700000000002</c:v>
                </c:pt>
                <c:pt idx="154">
                  <c:v>50.244500000000002</c:v>
                </c:pt>
                <c:pt idx="155">
                  <c:v>49.988100000000003</c:v>
                </c:pt>
                <c:pt idx="156">
                  <c:v>49.862900000000003</c:v>
                </c:pt>
                <c:pt idx="157">
                  <c:v>49.623200000000011</c:v>
                </c:pt>
                <c:pt idx="158">
                  <c:v>49.5062</c:v>
                </c:pt>
                <c:pt idx="159">
                  <c:v>49.282000000000011</c:v>
                </c:pt>
                <c:pt idx="160">
                  <c:v>49.172400000000003</c:v>
                </c:pt>
                <c:pt idx="161">
                  <c:v>48.962600000000002</c:v>
                </c:pt>
                <c:pt idx="162">
                  <c:v>48.86</c:v>
                </c:pt>
                <c:pt idx="163">
                  <c:v>48.663200000000003</c:v>
                </c:pt>
                <c:pt idx="164">
                  <c:v>48.567</c:v>
                </c:pt>
                <c:pt idx="165">
                  <c:v>48.3825</c:v>
                </c:pt>
                <c:pt idx="166">
                  <c:v>48.292200000000044</c:v>
                </c:pt>
                <c:pt idx="167">
                  <c:v>48.1188</c:v>
                </c:pt>
                <c:pt idx="168">
                  <c:v>48.034000000000006</c:v>
                </c:pt>
                <c:pt idx="169">
                  <c:v>47.871099999999998</c:v>
                </c:pt>
                <c:pt idx="170">
                  <c:v>47.791300000000042</c:v>
                </c:pt>
                <c:pt idx="171">
                  <c:v>47.638000000000012</c:v>
                </c:pt>
                <c:pt idx="172">
                  <c:v>47.562900000000013</c:v>
                </c:pt>
                <c:pt idx="173">
                  <c:v>47.418500000000002</c:v>
                </c:pt>
                <c:pt idx="174">
                  <c:v>47.347799999999999</c:v>
                </c:pt>
                <c:pt idx="175">
                  <c:v>47.211600000000004</c:v>
                </c:pt>
                <c:pt idx="176">
                  <c:v>47.1449</c:v>
                </c:pt>
                <c:pt idx="177">
                  <c:v>47.016400000000004</c:v>
                </c:pt>
                <c:pt idx="178">
                  <c:v>46.953400000000002</c:v>
                </c:pt>
                <c:pt idx="179">
                  <c:v>46.832000000000001</c:v>
                </c:pt>
                <c:pt idx="180">
                  <c:v>46.772500000000043</c:v>
                </c:pt>
                <c:pt idx="181">
                  <c:v>46.657699999999998</c:v>
                </c:pt>
                <c:pt idx="182">
                  <c:v>46.601400000000005</c:v>
                </c:pt>
                <c:pt idx="183">
                  <c:v>46.519300000000001</c:v>
                </c:pt>
                <c:pt idx="184">
                  <c:v>46.398600000000002</c:v>
                </c:pt>
                <c:pt idx="185">
                  <c:v>48.147500000000001</c:v>
                </c:pt>
                <c:pt idx="186">
                  <c:v>51.411099999999998</c:v>
                </c:pt>
                <c:pt idx="187">
                  <c:v>58.869800000000005</c:v>
                </c:pt>
                <c:pt idx="188">
                  <c:v>62.340299999999999</c:v>
                </c:pt>
                <c:pt idx="189">
                  <c:v>67.721900000000005</c:v>
                </c:pt>
                <c:pt idx="190">
                  <c:v>69.647200000000026</c:v>
                </c:pt>
                <c:pt idx="191">
                  <c:v>68.286799999999999</c:v>
                </c:pt>
                <c:pt idx="192">
                  <c:v>67.527999999999992</c:v>
                </c:pt>
                <c:pt idx="193">
                  <c:v>66.138499999999979</c:v>
                </c:pt>
                <c:pt idx="194">
                  <c:v>65.474599999999995</c:v>
                </c:pt>
                <c:pt idx="195">
                  <c:v>64.257499999999993</c:v>
                </c:pt>
                <c:pt idx="196">
                  <c:v>63.675600000000003</c:v>
                </c:pt>
                <c:pt idx="197">
                  <c:v>62.857999999999997</c:v>
                </c:pt>
                <c:pt idx="198">
                  <c:v>61.414099999999998</c:v>
                </c:pt>
                <c:pt idx="199">
                  <c:v>60.898700000000012</c:v>
                </c:pt>
                <c:pt idx="200">
                  <c:v>59.959499999999998</c:v>
                </c:pt>
                <c:pt idx="201">
                  <c:v>59.512</c:v>
                </c:pt>
                <c:pt idx="202">
                  <c:v>58.694900000000011</c:v>
                </c:pt>
                <c:pt idx="203">
                  <c:v>58.305200000000006</c:v>
                </c:pt>
                <c:pt idx="204">
                  <c:v>57.7592</c:v>
                </c:pt>
                <c:pt idx="205">
                  <c:v>57.495600000000003</c:v>
                </c:pt>
                <c:pt idx="206">
                  <c:v>57.002400000000002</c:v>
                </c:pt>
                <c:pt idx="207">
                  <c:v>56.331000000000003</c:v>
                </c:pt>
                <c:pt idx="208">
                  <c:v>56.011899999999997</c:v>
                </c:pt>
                <c:pt idx="209">
                  <c:v>55.430900000000001</c:v>
                </c:pt>
                <c:pt idx="210">
                  <c:v>55.221200000000003</c:v>
                </c:pt>
                <c:pt idx="211">
                  <c:v>54.829900000000002</c:v>
                </c:pt>
                <c:pt idx="212">
                  <c:v>54.641300000000001</c:v>
                </c:pt>
                <c:pt idx="213">
                  <c:v>54.288900000000012</c:v>
                </c:pt>
                <c:pt idx="214">
                  <c:v>54.118900000000011</c:v>
                </c:pt>
                <c:pt idx="215">
                  <c:v>53.800800000000002</c:v>
                </c:pt>
                <c:pt idx="216">
                  <c:v>53.647200000000005</c:v>
                </c:pt>
                <c:pt idx="217">
                  <c:v>53.359299999999998</c:v>
                </c:pt>
                <c:pt idx="218">
                  <c:v>53.220300000000044</c:v>
                </c:pt>
                <c:pt idx="219">
                  <c:v>53.021500000000003</c:v>
                </c:pt>
                <c:pt idx="220">
                  <c:v>52.6586</c:v>
                </c:pt>
                <c:pt idx="221">
                  <c:v>52.5276</c:v>
                </c:pt>
                <c:pt idx="222">
                  <c:v>52.341000000000001</c:v>
                </c:pt>
                <c:pt idx="223">
                  <c:v>52.002200000000002</c:v>
                </c:pt>
                <c:pt idx="224">
                  <c:v>51.880400000000002</c:v>
                </c:pt>
                <c:pt idx="225">
                  <c:v>51.820700000000002</c:v>
                </c:pt>
                <c:pt idx="226">
                  <c:v>51.705400000000012</c:v>
                </c:pt>
                <c:pt idx="227">
                  <c:v>51.648200000000003</c:v>
                </c:pt>
                <c:pt idx="228">
                  <c:v>51.636700000000012</c:v>
                </c:pt>
                <c:pt idx="229">
                  <c:v>52.075100000000013</c:v>
                </c:pt>
                <c:pt idx="230">
                  <c:v>56.215600000000002</c:v>
                </c:pt>
                <c:pt idx="231">
                  <c:v>58.588900000000002</c:v>
                </c:pt>
                <c:pt idx="232">
                  <c:v>63.159600000000005</c:v>
                </c:pt>
                <c:pt idx="233">
                  <c:v>65.357200000000006</c:v>
                </c:pt>
                <c:pt idx="234">
                  <c:v>68.400400000000005</c:v>
                </c:pt>
                <c:pt idx="235">
                  <c:v>73.094800000000006</c:v>
                </c:pt>
                <c:pt idx="236">
                  <c:v>70.609700000000004</c:v>
                </c:pt>
                <c:pt idx="237">
                  <c:v>69.462400000000002</c:v>
                </c:pt>
                <c:pt idx="238">
                  <c:v>67.488900000000001</c:v>
                </c:pt>
                <c:pt idx="239">
                  <c:v>66.576599999999999</c:v>
                </c:pt>
                <c:pt idx="240">
                  <c:v>65.001099999999994</c:v>
                </c:pt>
                <c:pt idx="241">
                  <c:v>64.2714</c:v>
                </c:pt>
                <c:pt idx="242">
                  <c:v>63.290300000000045</c:v>
                </c:pt>
                <c:pt idx="243">
                  <c:v>62.826800000000006</c:v>
                </c:pt>
                <c:pt idx="244">
                  <c:v>61.993300000000012</c:v>
                </c:pt>
                <c:pt idx="245">
                  <c:v>61.599100000000043</c:v>
                </c:pt>
                <c:pt idx="246">
                  <c:v>60.888100000000001</c:v>
                </c:pt>
                <c:pt idx="247">
                  <c:v>60.551299999999998</c:v>
                </c:pt>
                <c:pt idx="248">
                  <c:v>59.942100000000003</c:v>
                </c:pt>
                <c:pt idx="249">
                  <c:v>59.653200000000005</c:v>
                </c:pt>
                <c:pt idx="250">
                  <c:v>59.128900000000044</c:v>
                </c:pt>
                <c:pt idx="251">
                  <c:v>58.879800000000003</c:v>
                </c:pt>
                <c:pt idx="252">
                  <c:v>58.426500000000011</c:v>
                </c:pt>
                <c:pt idx="253">
                  <c:v>58.210900000000002</c:v>
                </c:pt>
                <c:pt idx="254">
                  <c:v>57.817199999999993</c:v>
                </c:pt>
                <c:pt idx="255">
                  <c:v>57.629700000000042</c:v>
                </c:pt>
                <c:pt idx="256">
                  <c:v>57.286200000000001</c:v>
                </c:pt>
                <c:pt idx="257">
                  <c:v>57.162000000000013</c:v>
                </c:pt>
                <c:pt idx="258">
                  <c:v>56.929200000000002</c:v>
                </c:pt>
                <c:pt idx="259">
                  <c:v>56.816899999999997</c:v>
                </c:pt>
                <c:pt idx="260">
                  <c:v>56.605800000000002</c:v>
                </c:pt>
                <c:pt idx="261">
                  <c:v>56.503900000000002</c:v>
                </c:pt>
                <c:pt idx="262">
                  <c:v>56.312100000000001</c:v>
                </c:pt>
                <c:pt idx="263">
                  <c:v>56.2194</c:v>
                </c:pt>
                <c:pt idx="264">
                  <c:v>56.084800000000001</c:v>
                </c:pt>
                <c:pt idx="265">
                  <c:v>56.033700000000003</c:v>
                </c:pt>
                <c:pt idx="266">
                  <c:v>56.292700000000067</c:v>
                </c:pt>
                <c:pt idx="267">
                  <c:v>65.081300000000013</c:v>
                </c:pt>
                <c:pt idx="268">
                  <c:v>69.298100000000005</c:v>
                </c:pt>
                <c:pt idx="269">
                  <c:v>76.078000000000003</c:v>
                </c:pt>
                <c:pt idx="270">
                  <c:v>78.889399999999981</c:v>
                </c:pt>
                <c:pt idx="271">
                  <c:v>77.973399999999998</c:v>
                </c:pt>
                <c:pt idx="272">
                  <c:v>77.117800000000003</c:v>
                </c:pt>
                <c:pt idx="273">
                  <c:v>75.568299999999994</c:v>
                </c:pt>
                <c:pt idx="274">
                  <c:v>74.832499999999982</c:v>
                </c:pt>
                <c:pt idx="275">
                  <c:v>73.808399999999978</c:v>
                </c:pt>
                <c:pt idx="276">
                  <c:v>73.315699999999993</c:v>
                </c:pt>
                <c:pt idx="277">
                  <c:v>72.400499999999994</c:v>
                </c:pt>
                <c:pt idx="278">
                  <c:v>71.167999999999992</c:v>
                </c:pt>
                <c:pt idx="279">
                  <c:v>70.585099999999983</c:v>
                </c:pt>
                <c:pt idx="280">
                  <c:v>69.536100000000005</c:v>
                </c:pt>
                <c:pt idx="281">
                  <c:v>69.039500000000004</c:v>
                </c:pt>
                <c:pt idx="282">
                  <c:v>68.143500000000003</c:v>
                </c:pt>
                <c:pt idx="283">
                  <c:v>67.820999999999998</c:v>
                </c:pt>
                <c:pt idx="284">
                  <c:v>67.223699999999994</c:v>
                </c:pt>
                <c:pt idx="285">
                  <c:v>66.936800000000005</c:v>
                </c:pt>
                <c:pt idx="286">
                  <c:v>66.404500000000027</c:v>
                </c:pt>
                <c:pt idx="287">
                  <c:v>66.148600000000002</c:v>
                </c:pt>
                <c:pt idx="288">
                  <c:v>65.785799999999981</c:v>
                </c:pt>
                <c:pt idx="289">
                  <c:v>65.13369999999999</c:v>
                </c:pt>
                <c:pt idx="290">
                  <c:v>64.82559999999998</c:v>
                </c:pt>
                <c:pt idx="291">
                  <c:v>64.269900000000007</c:v>
                </c:pt>
                <c:pt idx="292">
                  <c:v>64.006900000000002</c:v>
                </c:pt>
                <c:pt idx="293">
                  <c:v>63.531000000000006</c:v>
                </c:pt>
                <c:pt idx="294">
                  <c:v>63.305500000000002</c:v>
                </c:pt>
                <c:pt idx="295">
                  <c:v>62.895900000000012</c:v>
                </c:pt>
                <c:pt idx="296">
                  <c:v>62.748400000000011</c:v>
                </c:pt>
                <c:pt idx="297">
                  <c:v>62.473700000000001</c:v>
                </c:pt>
                <c:pt idx="298">
                  <c:v>62.341599999999993</c:v>
                </c:pt>
                <c:pt idx="299">
                  <c:v>62.153600000000004</c:v>
                </c:pt>
                <c:pt idx="300">
                  <c:v>61.813400000000001</c:v>
                </c:pt>
                <c:pt idx="301">
                  <c:v>61.691300000000012</c:v>
                </c:pt>
                <c:pt idx="302">
                  <c:v>61.631500000000003</c:v>
                </c:pt>
                <c:pt idx="303">
                  <c:v>61.516300000000001</c:v>
                </c:pt>
                <c:pt idx="304">
                  <c:v>61.46</c:v>
                </c:pt>
                <c:pt idx="305">
                  <c:v>61.347299999999997</c:v>
                </c:pt>
                <c:pt idx="306">
                  <c:v>61.289400000000001</c:v>
                </c:pt>
                <c:pt idx="307">
                  <c:v>61.663100000000043</c:v>
                </c:pt>
                <c:pt idx="308">
                  <c:v>66.216700000000003</c:v>
                </c:pt>
                <c:pt idx="309">
                  <c:v>75.713700000000003</c:v>
                </c:pt>
                <c:pt idx="310">
                  <c:v>79.872499999999988</c:v>
                </c:pt>
                <c:pt idx="311">
                  <c:v>81.922499999999999</c:v>
                </c:pt>
                <c:pt idx="312">
                  <c:v>81.016300000000001</c:v>
                </c:pt>
                <c:pt idx="313">
                  <c:v>79.667699999999996</c:v>
                </c:pt>
                <c:pt idx="314">
                  <c:v>79.0244</c:v>
                </c:pt>
                <c:pt idx="315">
                  <c:v>77.8489</c:v>
                </c:pt>
                <c:pt idx="316">
                  <c:v>77.287899999999993</c:v>
                </c:pt>
                <c:pt idx="317">
                  <c:v>76.261300000000006</c:v>
                </c:pt>
                <c:pt idx="318">
                  <c:v>74.907700000000006</c:v>
                </c:pt>
                <c:pt idx="319">
                  <c:v>74.425399999999982</c:v>
                </c:pt>
                <c:pt idx="320">
                  <c:v>73.549300000000002</c:v>
                </c:pt>
                <c:pt idx="321">
                  <c:v>73.132599999999982</c:v>
                </c:pt>
                <c:pt idx="322">
                  <c:v>72.374099999999999</c:v>
                </c:pt>
                <c:pt idx="323">
                  <c:v>71.380899999999983</c:v>
                </c:pt>
                <c:pt idx="324">
                  <c:v>71.259200000000007</c:v>
                </c:pt>
                <c:pt idx="325">
                  <c:v>71.081500000000005</c:v>
                </c:pt>
                <c:pt idx="326">
                  <c:v>70.825299999999999</c:v>
                </c:pt>
                <c:pt idx="327">
                  <c:v>70.3506</c:v>
                </c:pt>
                <c:pt idx="328">
                  <c:v>69.712999999999994</c:v>
                </c:pt>
                <c:pt idx="329">
                  <c:v>69.484399999999994</c:v>
                </c:pt>
                <c:pt idx="330">
                  <c:v>69.062899999999999</c:v>
                </c:pt>
                <c:pt idx="331">
                  <c:v>68.861099999999993</c:v>
                </c:pt>
                <c:pt idx="332">
                  <c:v>68.488299999999995</c:v>
                </c:pt>
                <c:pt idx="333">
                  <c:v>68.309600000000003</c:v>
                </c:pt>
                <c:pt idx="334">
                  <c:v>67.978899999999982</c:v>
                </c:pt>
                <c:pt idx="335">
                  <c:v>67.8202</c:v>
                </c:pt>
                <c:pt idx="336">
                  <c:v>67.595500000000001</c:v>
                </c:pt>
                <c:pt idx="337">
                  <c:v>67.285499999999999</c:v>
                </c:pt>
                <c:pt idx="338">
                  <c:v>67.1374</c:v>
                </c:pt>
                <c:pt idx="339">
                  <c:v>67.064899999999994</c:v>
                </c:pt>
                <c:pt idx="340">
                  <c:v>66.925899999999999</c:v>
                </c:pt>
                <c:pt idx="341">
                  <c:v>66.85799999999999</c:v>
                </c:pt>
                <c:pt idx="342">
                  <c:v>66.727500000000006</c:v>
                </c:pt>
                <c:pt idx="343">
                  <c:v>66.543000000000006</c:v>
                </c:pt>
                <c:pt idx="344">
                  <c:v>66.289400000000001</c:v>
                </c:pt>
                <c:pt idx="345">
                  <c:v>66.16849999999998</c:v>
                </c:pt>
                <c:pt idx="346">
                  <c:v>65.994300000000024</c:v>
                </c:pt>
                <c:pt idx="347">
                  <c:v>65.906700000000001</c:v>
                </c:pt>
                <c:pt idx="348">
                  <c:v>72.466399999999993</c:v>
                </c:pt>
                <c:pt idx="349">
                  <c:v>76.432000000000002</c:v>
                </c:pt>
                <c:pt idx="350">
                  <c:v>83.415099999999995</c:v>
                </c:pt>
                <c:pt idx="351">
                  <c:v>88.845600000000005</c:v>
                </c:pt>
                <c:pt idx="352">
                  <c:v>88.182399999999959</c:v>
                </c:pt>
                <c:pt idx="353">
                  <c:v>86.110399999999998</c:v>
                </c:pt>
                <c:pt idx="354">
                  <c:v>85.372999999999948</c:v>
                </c:pt>
                <c:pt idx="355">
                  <c:v>84.0381</c:v>
                </c:pt>
                <c:pt idx="356">
                  <c:v>83.403999999999996</c:v>
                </c:pt>
                <c:pt idx="357">
                  <c:v>82.254000000000005</c:v>
                </c:pt>
                <c:pt idx="358">
                  <c:v>81.707300000000004</c:v>
                </c:pt>
                <c:pt idx="359">
                  <c:v>80.714000000000027</c:v>
                </c:pt>
                <c:pt idx="360">
                  <c:v>80.241400000000027</c:v>
                </c:pt>
                <c:pt idx="361">
                  <c:v>79.380899999999983</c:v>
                </c:pt>
                <c:pt idx="362">
                  <c:v>78.971100000000007</c:v>
                </c:pt>
                <c:pt idx="363">
                  <c:v>78.223500000000001</c:v>
                </c:pt>
                <c:pt idx="364">
                  <c:v>77.867199999999997</c:v>
                </c:pt>
                <c:pt idx="365">
                  <c:v>77.215700000000012</c:v>
                </c:pt>
                <c:pt idx="366">
                  <c:v>76.904799999999994</c:v>
                </c:pt>
                <c:pt idx="367">
                  <c:v>76.3352</c:v>
                </c:pt>
                <c:pt idx="368">
                  <c:v>75.582099999999983</c:v>
                </c:pt>
                <c:pt idx="369">
                  <c:v>75.489800000000002</c:v>
                </c:pt>
                <c:pt idx="370">
                  <c:v>75.311099999999996</c:v>
                </c:pt>
                <c:pt idx="371">
                  <c:v>74.9756</c:v>
                </c:pt>
                <c:pt idx="372">
                  <c:v>74.516599999999997</c:v>
                </c:pt>
                <c:pt idx="373">
                  <c:v>74.298000000000002</c:v>
                </c:pt>
                <c:pt idx="374">
                  <c:v>73.897999999999996</c:v>
                </c:pt>
                <c:pt idx="375">
                  <c:v>73.707200000000086</c:v>
                </c:pt>
                <c:pt idx="376">
                  <c:v>73.357200000000006</c:v>
                </c:pt>
                <c:pt idx="377">
                  <c:v>73.230500000000006</c:v>
                </c:pt>
                <c:pt idx="378">
                  <c:v>73.049600000000027</c:v>
                </c:pt>
                <c:pt idx="379">
                  <c:v>72.719700000000003</c:v>
                </c:pt>
                <c:pt idx="380">
                  <c:v>72.600700000000003</c:v>
                </c:pt>
                <c:pt idx="381">
                  <c:v>72.378499999999988</c:v>
                </c:pt>
                <c:pt idx="382">
                  <c:v>72.297600000000088</c:v>
                </c:pt>
                <c:pt idx="383">
                  <c:v>72.18089999999998</c:v>
                </c:pt>
                <c:pt idx="384">
                  <c:v>72.123699999999999</c:v>
                </c:pt>
                <c:pt idx="385">
                  <c:v>72.040200000000027</c:v>
                </c:pt>
                <c:pt idx="386">
                  <c:v>72.169399999999982</c:v>
                </c:pt>
                <c:pt idx="387">
                  <c:v>82.50869999999999</c:v>
                </c:pt>
                <c:pt idx="388">
                  <c:v>86.249700000000004</c:v>
                </c:pt>
                <c:pt idx="389">
                  <c:v>92.35329999999999</c:v>
                </c:pt>
                <c:pt idx="390">
                  <c:v>94.918999999999997</c:v>
                </c:pt>
                <c:pt idx="391">
                  <c:v>94.604100000000003</c:v>
                </c:pt>
                <c:pt idx="392">
                  <c:v>93.790099999999995</c:v>
                </c:pt>
                <c:pt idx="393">
                  <c:v>92.275599999999983</c:v>
                </c:pt>
                <c:pt idx="394">
                  <c:v>91.554000000000002</c:v>
                </c:pt>
                <c:pt idx="395">
                  <c:v>90.238</c:v>
                </c:pt>
                <c:pt idx="396">
                  <c:v>89.610500000000002</c:v>
                </c:pt>
                <c:pt idx="397">
                  <c:v>88.464799999999997</c:v>
                </c:pt>
                <c:pt idx="398">
                  <c:v>87.918300000000002</c:v>
                </c:pt>
                <c:pt idx="399">
                  <c:v>86.918999999999997</c:v>
                </c:pt>
                <c:pt idx="400">
                  <c:v>86.441900000000118</c:v>
                </c:pt>
                <c:pt idx="401">
                  <c:v>85.5685</c:v>
                </c:pt>
                <c:pt idx="402">
                  <c:v>85.151299999999992</c:v>
                </c:pt>
                <c:pt idx="403">
                  <c:v>84.386299999999991</c:v>
                </c:pt>
                <c:pt idx="404">
                  <c:v>84.020600000000002</c:v>
                </c:pt>
                <c:pt idx="405">
                  <c:v>83.506600000000006</c:v>
                </c:pt>
                <c:pt idx="406">
                  <c:v>82.598000000000013</c:v>
                </c:pt>
                <c:pt idx="407">
                  <c:v>82.273699999999991</c:v>
                </c:pt>
                <c:pt idx="408">
                  <c:v>81.820399999999978</c:v>
                </c:pt>
                <c:pt idx="409">
                  <c:v>81.601799999999983</c:v>
                </c:pt>
                <c:pt idx="410">
                  <c:v>81.290600000000026</c:v>
                </c:pt>
                <c:pt idx="411">
                  <c:v>80.727599999999995</c:v>
                </c:pt>
                <c:pt idx="412">
                  <c:v>80.524799999999999</c:v>
                </c:pt>
                <c:pt idx="413">
                  <c:v>80.148399999999981</c:v>
                </c:pt>
                <c:pt idx="414">
                  <c:v>79.641499999999994</c:v>
                </c:pt>
                <c:pt idx="415">
                  <c:v>79.459599999999995</c:v>
                </c:pt>
                <c:pt idx="416">
                  <c:v>79.123699999999999</c:v>
                </c:pt>
                <c:pt idx="417">
                  <c:v>78.962800000000001</c:v>
                </c:pt>
                <c:pt idx="418">
                  <c:v>78.664900000000003</c:v>
                </c:pt>
                <c:pt idx="419">
                  <c:v>78.52209999999998</c:v>
                </c:pt>
                <c:pt idx="420">
                  <c:v>78.257199999999997</c:v>
                </c:pt>
                <c:pt idx="421">
                  <c:v>78.130200000000002</c:v>
                </c:pt>
                <c:pt idx="422">
                  <c:v>77.894099999999995</c:v>
                </c:pt>
                <c:pt idx="423">
                  <c:v>77.808399999999978</c:v>
                </c:pt>
                <c:pt idx="424">
                  <c:v>77.646000000000001</c:v>
                </c:pt>
                <c:pt idx="425">
                  <c:v>77.567300000000003</c:v>
                </c:pt>
                <c:pt idx="426">
                  <c:v>77.418099999999995</c:v>
                </c:pt>
                <c:pt idx="427">
                  <c:v>77.345500000000001</c:v>
                </c:pt>
                <c:pt idx="428">
                  <c:v>77.233800000000002</c:v>
                </c:pt>
                <c:pt idx="429">
                  <c:v>77.387200000000007</c:v>
                </c:pt>
                <c:pt idx="430">
                  <c:v>79.357500000000002</c:v>
                </c:pt>
                <c:pt idx="431">
                  <c:v>84.8292</c:v>
                </c:pt>
                <c:pt idx="432">
                  <c:v>93.779600000000002</c:v>
                </c:pt>
                <c:pt idx="433">
                  <c:v>97.498000000000005</c:v>
                </c:pt>
                <c:pt idx="434">
                  <c:v>96.163799999999981</c:v>
                </c:pt>
                <c:pt idx="435">
                  <c:v>95.227199999999996</c:v>
                </c:pt>
                <c:pt idx="436">
                  <c:v>93.950900000000004</c:v>
                </c:pt>
                <c:pt idx="437">
                  <c:v>93.343599999999995</c:v>
                </c:pt>
                <c:pt idx="438">
                  <c:v>92.238500000000002</c:v>
                </c:pt>
                <c:pt idx="439">
                  <c:v>91.712400000000002</c:v>
                </c:pt>
                <c:pt idx="440">
                  <c:v>90.753799999999998</c:v>
                </c:pt>
                <c:pt idx="441">
                  <c:v>90.297100000000086</c:v>
                </c:pt>
                <c:pt idx="442">
                  <c:v>89.464000000000027</c:v>
                </c:pt>
                <c:pt idx="443">
                  <c:v>89.066699999999997</c:v>
                </c:pt>
                <c:pt idx="444">
                  <c:v>88.340999999999994</c:v>
                </c:pt>
                <c:pt idx="445">
                  <c:v>87.994800000000026</c:v>
                </c:pt>
                <c:pt idx="446">
                  <c:v>87.509500000000003</c:v>
                </c:pt>
                <c:pt idx="447">
                  <c:v>86.656099999999981</c:v>
                </c:pt>
                <c:pt idx="448">
                  <c:v>86.352199999999982</c:v>
                </c:pt>
                <c:pt idx="449">
                  <c:v>86.204200000000085</c:v>
                </c:pt>
                <c:pt idx="450">
                  <c:v>85.922299999999993</c:v>
                </c:pt>
                <c:pt idx="451">
                  <c:v>85.784999999999997</c:v>
                </c:pt>
                <c:pt idx="452">
                  <c:v>85.586399999999998</c:v>
                </c:pt>
                <c:pt idx="453">
                  <c:v>85.216800000000006</c:v>
                </c:pt>
                <c:pt idx="454">
                  <c:v>85.038699999999992</c:v>
                </c:pt>
                <c:pt idx="455">
                  <c:v>84.706900000000005</c:v>
                </c:pt>
                <c:pt idx="456">
                  <c:v>84.257499999999993</c:v>
                </c:pt>
                <c:pt idx="457">
                  <c:v>84.0959</c:v>
                </c:pt>
                <c:pt idx="458">
                  <c:v>83.796300000000002</c:v>
                </c:pt>
                <c:pt idx="459">
                  <c:v>83.393699999999995</c:v>
                </c:pt>
                <c:pt idx="460">
                  <c:v>83.249500000000026</c:v>
                </c:pt>
                <c:pt idx="461">
                  <c:v>82.983700000000013</c:v>
                </c:pt>
                <c:pt idx="462">
                  <c:v>82.856499999999983</c:v>
                </c:pt>
                <c:pt idx="463">
                  <c:v>82.621499999999983</c:v>
                </c:pt>
                <c:pt idx="464">
                  <c:v>82.509</c:v>
                </c:pt>
                <c:pt idx="465">
                  <c:v>82.300799999999981</c:v>
                </c:pt>
                <c:pt idx="466">
                  <c:v>82.201099999999997</c:v>
                </c:pt>
                <c:pt idx="467">
                  <c:v>82.059899999999999</c:v>
                </c:pt>
                <c:pt idx="468">
                  <c:v>81.865499999999983</c:v>
                </c:pt>
                <c:pt idx="469">
                  <c:v>81.795299999999997</c:v>
                </c:pt>
                <c:pt idx="470">
                  <c:v>81.649000000000001</c:v>
                </c:pt>
                <c:pt idx="471">
                  <c:v>95.226900000000001</c:v>
                </c:pt>
                <c:pt idx="472">
                  <c:v>101.43700000000008</c:v>
                </c:pt>
                <c:pt idx="473">
                  <c:v>104.86499999999999</c:v>
                </c:pt>
                <c:pt idx="474">
                  <c:v>104.4470000000001</c:v>
                </c:pt>
                <c:pt idx="475">
                  <c:v>103.053</c:v>
                </c:pt>
                <c:pt idx="476">
                  <c:v>102.38800000000001</c:v>
                </c:pt>
                <c:pt idx="477">
                  <c:v>102.38800000000001</c:v>
                </c:pt>
                <c:pt idx="478">
                  <c:v>100.62899999999998</c:v>
                </c:pt>
                <c:pt idx="479">
                  <c:v>100.20399999999999</c:v>
                </c:pt>
                <c:pt idx="480">
                  <c:v>99.791900000000027</c:v>
                </c:pt>
                <c:pt idx="481">
                  <c:v>99.019800000000004</c:v>
                </c:pt>
                <c:pt idx="482">
                  <c:v>97.965300000000013</c:v>
                </c:pt>
                <c:pt idx="483">
                  <c:v>97.462500000000006</c:v>
                </c:pt>
                <c:pt idx="484">
                  <c:v>96.545199999999994</c:v>
                </c:pt>
                <c:pt idx="485">
                  <c:v>96.107399999999998</c:v>
                </c:pt>
                <c:pt idx="486">
                  <c:v>95.307199999999995</c:v>
                </c:pt>
                <c:pt idx="487">
                  <c:v>94.924899999999994</c:v>
                </c:pt>
                <c:pt idx="488">
                  <c:v>94.224700000000013</c:v>
                </c:pt>
                <c:pt idx="489">
                  <c:v>93.970699999999994</c:v>
                </c:pt>
                <c:pt idx="490">
                  <c:v>93.495099999999994</c:v>
                </c:pt>
                <c:pt idx="491">
                  <c:v>92.654399999999981</c:v>
                </c:pt>
                <c:pt idx="492">
                  <c:v>92.353799999999978</c:v>
                </c:pt>
                <c:pt idx="493">
                  <c:v>92.207099999999997</c:v>
                </c:pt>
                <c:pt idx="494">
                  <c:v>91.927099999999996</c:v>
                </c:pt>
                <c:pt idx="495">
                  <c:v>91.790400000000005</c:v>
                </c:pt>
                <c:pt idx="496">
                  <c:v>91.592299999999994</c:v>
                </c:pt>
                <c:pt idx="497">
                  <c:v>91.310100000000006</c:v>
                </c:pt>
                <c:pt idx="498">
                  <c:v>90.798100000000005</c:v>
                </c:pt>
                <c:pt idx="499">
                  <c:v>90.613100000000003</c:v>
                </c:pt>
                <c:pt idx="500">
                  <c:v>90.268900000000002</c:v>
                </c:pt>
                <c:pt idx="501">
                  <c:v>90.102899999999948</c:v>
                </c:pt>
                <c:pt idx="502">
                  <c:v>89.793300000000002</c:v>
                </c:pt>
                <c:pt idx="503">
                  <c:v>89.643799999999999</c:v>
                </c:pt>
                <c:pt idx="504">
                  <c:v>89.3643</c:v>
                </c:pt>
                <c:pt idx="505">
                  <c:v>88.983800000000002</c:v>
                </c:pt>
                <c:pt idx="506">
                  <c:v>88.846300000000014</c:v>
                </c:pt>
                <c:pt idx="507">
                  <c:v>88.59</c:v>
                </c:pt>
                <c:pt idx="508">
                  <c:v>88.466300000000004</c:v>
                </c:pt>
                <c:pt idx="509">
                  <c:v>88.235299999999995</c:v>
                </c:pt>
                <c:pt idx="510">
                  <c:v>88.123599999999982</c:v>
                </c:pt>
                <c:pt idx="511">
                  <c:v>87.905600000000007</c:v>
                </c:pt>
                <c:pt idx="512">
                  <c:v>87.846100000000007</c:v>
                </c:pt>
                <c:pt idx="513">
                  <c:v>95.980800000000002</c:v>
                </c:pt>
                <c:pt idx="514">
                  <c:v>100.17299999999992</c:v>
                </c:pt>
                <c:pt idx="515">
                  <c:v>107.17199999999998</c:v>
                </c:pt>
                <c:pt idx="516">
                  <c:v>110.16500000000001</c:v>
                </c:pt>
                <c:pt idx="517">
                  <c:v>110.56100000000002</c:v>
                </c:pt>
                <c:pt idx="518">
                  <c:v>109.694</c:v>
                </c:pt>
                <c:pt idx="519">
                  <c:v>108.03400000000002</c:v>
                </c:pt>
                <c:pt idx="520">
                  <c:v>107.24700000000009</c:v>
                </c:pt>
                <c:pt idx="521">
                  <c:v>105.82599999999998</c:v>
                </c:pt>
                <c:pt idx="522">
                  <c:v>105.151</c:v>
                </c:pt>
                <c:pt idx="523">
                  <c:v>103.93100000000008</c:v>
                </c:pt>
                <c:pt idx="524">
                  <c:v>103.49000000000002</c:v>
                </c:pt>
                <c:pt idx="525">
                  <c:v>102.67299999999992</c:v>
                </c:pt>
                <c:pt idx="526">
                  <c:v>101.57199999999999</c:v>
                </c:pt>
                <c:pt idx="527">
                  <c:v>101.05200000000001</c:v>
                </c:pt>
                <c:pt idx="528">
                  <c:v>100.79900000000002</c:v>
                </c:pt>
                <c:pt idx="529">
                  <c:v>100.319</c:v>
                </c:pt>
                <c:pt idx="530">
                  <c:v>100.086</c:v>
                </c:pt>
                <c:pt idx="531">
                  <c:v>99.6434</c:v>
                </c:pt>
                <c:pt idx="532">
                  <c:v>99.428100000000001</c:v>
                </c:pt>
                <c:pt idx="533">
                  <c:v>99.0197</c:v>
                </c:pt>
                <c:pt idx="534">
                  <c:v>98.820799999999949</c:v>
                </c:pt>
                <c:pt idx="535">
                  <c:v>98.534000000000006</c:v>
                </c:pt>
                <c:pt idx="536">
                  <c:v>98.002200000000002</c:v>
                </c:pt>
                <c:pt idx="537">
                  <c:v>97.286799999999999</c:v>
                </c:pt>
                <c:pt idx="538">
                  <c:v>97.029499999999999</c:v>
                </c:pt>
                <c:pt idx="539">
                  <c:v>96.554599999999994</c:v>
                </c:pt>
                <c:pt idx="540">
                  <c:v>95.919300000000007</c:v>
                </c:pt>
                <c:pt idx="541">
                  <c:v>95.619600000000005</c:v>
                </c:pt>
                <c:pt idx="542">
                  <c:v>95.082099999999983</c:v>
                </c:pt>
                <c:pt idx="543">
                  <c:v>94.888799999999989</c:v>
                </c:pt>
                <c:pt idx="544">
                  <c:v>94.531800000000004</c:v>
                </c:pt>
                <c:pt idx="545">
                  <c:v>94.053600000000003</c:v>
                </c:pt>
                <c:pt idx="546">
                  <c:v>93.881799999999998</c:v>
                </c:pt>
                <c:pt idx="547">
                  <c:v>93.565299999999993</c:v>
                </c:pt>
                <c:pt idx="548">
                  <c:v>93.413399999999996</c:v>
                </c:pt>
                <c:pt idx="549">
                  <c:v>93.132599999999982</c:v>
                </c:pt>
                <c:pt idx="550">
                  <c:v>93.030299999999997</c:v>
                </c:pt>
                <c:pt idx="551">
                  <c:v>92.837400000000002</c:v>
                </c:pt>
                <c:pt idx="552">
                  <c:v>92.742900000000006</c:v>
                </c:pt>
                <c:pt idx="553">
                  <c:v>93.657699999999991</c:v>
                </c:pt>
                <c:pt idx="554">
                  <c:v>104.16800000000001</c:v>
                </c:pt>
                <c:pt idx="555">
                  <c:v>107.926</c:v>
                </c:pt>
                <c:pt idx="556">
                  <c:v>113.627</c:v>
                </c:pt>
                <c:pt idx="557">
                  <c:v>115.646</c:v>
                </c:pt>
                <c:pt idx="558">
                  <c:v>113.96599999999999</c:v>
                </c:pt>
                <c:pt idx="559">
                  <c:v>113.292</c:v>
                </c:pt>
                <c:pt idx="560">
                  <c:v>112.04900000000002</c:v>
                </c:pt>
                <c:pt idx="561">
                  <c:v>109.91200000000002</c:v>
                </c:pt>
                <c:pt idx="562">
                  <c:v>109.157</c:v>
                </c:pt>
                <c:pt idx="563">
                  <c:v>108.79</c:v>
                </c:pt>
                <c:pt idx="564">
                  <c:v>108.099</c:v>
                </c:pt>
                <c:pt idx="565">
                  <c:v>107.76300000000002</c:v>
                </c:pt>
                <c:pt idx="566">
                  <c:v>107.282</c:v>
                </c:pt>
                <c:pt idx="567">
                  <c:v>106.396</c:v>
                </c:pt>
                <c:pt idx="568">
                  <c:v>104.886</c:v>
                </c:pt>
                <c:pt idx="569">
                  <c:v>104.354</c:v>
                </c:pt>
                <c:pt idx="570">
                  <c:v>103.408</c:v>
                </c:pt>
                <c:pt idx="571">
                  <c:v>102.962</c:v>
                </c:pt>
                <c:pt idx="572">
                  <c:v>102.167</c:v>
                </c:pt>
                <c:pt idx="573">
                  <c:v>101.79100000000008</c:v>
                </c:pt>
                <c:pt idx="574">
                  <c:v>101.273</c:v>
                </c:pt>
                <c:pt idx="575">
                  <c:v>101.02500000000001</c:v>
                </c:pt>
                <c:pt idx="576">
                  <c:v>100.56699999999999</c:v>
                </c:pt>
                <c:pt idx="577">
                  <c:v>99.955799999999982</c:v>
                </c:pt>
                <c:pt idx="578">
                  <c:v>99.736400000000003</c:v>
                </c:pt>
                <c:pt idx="579">
                  <c:v>99.333200000000005</c:v>
                </c:pt>
                <c:pt idx="580">
                  <c:v>99.14</c:v>
                </c:pt>
                <c:pt idx="581">
                  <c:v>98.867700000000013</c:v>
                </c:pt>
                <c:pt idx="582">
                  <c:v>98.735600000000005</c:v>
                </c:pt>
                <c:pt idx="583">
                  <c:v>98.486999999999995</c:v>
                </c:pt>
                <c:pt idx="584">
                  <c:v>98.144800000000004</c:v>
                </c:pt>
                <c:pt idx="585">
                  <c:v>97.980900000000005</c:v>
                </c:pt>
                <c:pt idx="586">
                  <c:v>97.75</c:v>
                </c:pt>
                <c:pt idx="587">
                  <c:v>97.433300000000003</c:v>
                </c:pt>
                <c:pt idx="588">
                  <c:v>97.318399999999983</c:v>
                </c:pt>
                <c:pt idx="589">
                  <c:v>97.103200000000001</c:v>
                </c:pt>
                <c:pt idx="590">
                  <c:v>96.806100000000001</c:v>
                </c:pt>
                <c:pt idx="591">
                  <c:v>96.797399999999996</c:v>
                </c:pt>
                <c:pt idx="592">
                  <c:v>108.111</c:v>
                </c:pt>
                <c:pt idx="593">
                  <c:v>112.17799999999998</c:v>
                </c:pt>
                <c:pt idx="594">
                  <c:v>117.17799999999998</c:v>
                </c:pt>
                <c:pt idx="595">
                  <c:v>119.306</c:v>
                </c:pt>
                <c:pt idx="596">
                  <c:v>119.861</c:v>
                </c:pt>
                <c:pt idx="597">
                  <c:v>117.637</c:v>
                </c:pt>
                <c:pt idx="598">
                  <c:v>116.598</c:v>
                </c:pt>
                <c:pt idx="599">
                  <c:v>114.774</c:v>
                </c:pt>
                <c:pt idx="600">
                  <c:v>114.124</c:v>
                </c:pt>
                <c:pt idx="601">
                  <c:v>112.9440000000001</c:v>
                </c:pt>
                <c:pt idx="602">
                  <c:v>112.383</c:v>
                </c:pt>
                <c:pt idx="603">
                  <c:v>111.36199999999999</c:v>
                </c:pt>
                <c:pt idx="604">
                  <c:v>110.87599999999998</c:v>
                </c:pt>
                <c:pt idx="605">
                  <c:v>110.196</c:v>
                </c:pt>
                <c:pt idx="606">
                  <c:v>109.00700000000002</c:v>
                </c:pt>
                <c:pt idx="607">
                  <c:v>108.584</c:v>
                </c:pt>
                <c:pt idx="608">
                  <c:v>107.81699999999999</c:v>
                </c:pt>
                <c:pt idx="609">
                  <c:v>107.54100000000008</c:v>
                </c:pt>
                <c:pt idx="610">
                  <c:v>107.026</c:v>
                </c:pt>
                <c:pt idx="611">
                  <c:v>106.13</c:v>
                </c:pt>
                <c:pt idx="612">
                  <c:v>105.71100000000008</c:v>
                </c:pt>
                <c:pt idx="613">
                  <c:v>104.977</c:v>
                </c:pt>
                <c:pt idx="614">
                  <c:v>104.634</c:v>
                </c:pt>
                <c:pt idx="615">
                  <c:v>104.026</c:v>
                </c:pt>
                <c:pt idx="616">
                  <c:v>103.74100000000008</c:v>
                </c:pt>
                <c:pt idx="617">
                  <c:v>103.232</c:v>
                </c:pt>
                <c:pt idx="618">
                  <c:v>103.04900000000002</c:v>
                </c:pt>
                <c:pt idx="619">
                  <c:v>102.79300000000002</c:v>
                </c:pt>
                <c:pt idx="620">
                  <c:v>102.337</c:v>
                </c:pt>
                <c:pt idx="621">
                  <c:v>102.12199999999999</c:v>
                </c:pt>
                <c:pt idx="622">
                  <c:v>101.73699999999999</c:v>
                </c:pt>
                <c:pt idx="623">
                  <c:v>101.69</c:v>
                </c:pt>
                <c:pt idx="624">
                  <c:v>101.59699999999999</c:v>
                </c:pt>
                <c:pt idx="625">
                  <c:v>101.465</c:v>
                </c:pt>
                <c:pt idx="626">
                  <c:v>101.157</c:v>
                </c:pt>
                <c:pt idx="627">
                  <c:v>101.599</c:v>
                </c:pt>
                <c:pt idx="628">
                  <c:v>109.08499999999999</c:v>
                </c:pt>
                <c:pt idx="629">
                  <c:v>112.76700000000002</c:v>
                </c:pt>
                <c:pt idx="630">
                  <c:v>118.94800000000002</c:v>
                </c:pt>
                <c:pt idx="631">
                  <c:v>121.62899999999998</c:v>
                </c:pt>
                <c:pt idx="632">
                  <c:v>123.90900000000002</c:v>
                </c:pt>
                <c:pt idx="633">
                  <c:v>121.35299999999998</c:v>
                </c:pt>
                <c:pt idx="634">
                  <c:v>120.452</c:v>
                </c:pt>
                <c:pt idx="635">
                  <c:v>119.21700000000008</c:v>
                </c:pt>
                <c:pt idx="636">
                  <c:v>117.59</c:v>
                </c:pt>
                <c:pt idx="637">
                  <c:v>116.82799999999999</c:v>
                </c:pt>
                <c:pt idx="638">
                  <c:v>116.46000000000002</c:v>
                </c:pt>
                <c:pt idx="639">
                  <c:v>115.771</c:v>
                </c:pt>
                <c:pt idx="640">
                  <c:v>115.43700000000008</c:v>
                </c:pt>
                <c:pt idx="641">
                  <c:v>114.96100000000008</c:v>
                </c:pt>
                <c:pt idx="642">
                  <c:v>114.093</c:v>
                </c:pt>
                <c:pt idx="643">
                  <c:v>112.63500000000001</c:v>
                </c:pt>
                <c:pt idx="644">
                  <c:v>111.968</c:v>
                </c:pt>
                <c:pt idx="645">
                  <c:v>111.08799999999999</c:v>
                </c:pt>
                <c:pt idx="646">
                  <c:v>110.67499999999998</c:v>
                </c:pt>
                <c:pt idx="647">
                  <c:v>109.94300000000008</c:v>
                </c:pt>
                <c:pt idx="648">
                  <c:v>109.6</c:v>
                </c:pt>
                <c:pt idx="649">
                  <c:v>108.98699999999999</c:v>
                </c:pt>
                <c:pt idx="650">
                  <c:v>108.69799999999999</c:v>
                </c:pt>
                <c:pt idx="651">
                  <c:v>108.17999999999998</c:v>
                </c:pt>
                <c:pt idx="652">
                  <c:v>107.93400000000008</c:v>
                </c:pt>
                <c:pt idx="653">
                  <c:v>107.492</c:v>
                </c:pt>
                <c:pt idx="654">
                  <c:v>107.282</c:v>
                </c:pt>
                <c:pt idx="655">
                  <c:v>106.90100000000002</c:v>
                </c:pt>
                <c:pt idx="656">
                  <c:v>106.72</c:v>
                </c:pt>
                <c:pt idx="657">
                  <c:v>106.46599999999999</c:v>
                </c:pt>
                <c:pt idx="658">
                  <c:v>106.121</c:v>
                </c:pt>
                <c:pt idx="659">
                  <c:v>105.95699999999999</c:v>
                </c:pt>
                <c:pt idx="660">
                  <c:v>105.65799999999999</c:v>
                </c:pt>
                <c:pt idx="661">
                  <c:v>105.55</c:v>
                </c:pt>
                <c:pt idx="662">
                  <c:v>105.348</c:v>
                </c:pt>
                <c:pt idx="663">
                  <c:v>105.24299999999999</c:v>
                </c:pt>
                <c:pt idx="664">
                  <c:v>106.99600000000002</c:v>
                </c:pt>
                <c:pt idx="665">
                  <c:v>109.542</c:v>
                </c:pt>
                <c:pt idx="666">
                  <c:v>114.306</c:v>
                </c:pt>
                <c:pt idx="667">
                  <c:v>116.64</c:v>
                </c:pt>
                <c:pt idx="668">
                  <c:v>119.923</c:v>
                </c:pt>
                <c:pt idx="669">
                  <c:v>124.99299999999999</c:v>
                </c:pt>
                <c:pt idx="670">
                  <c:v>122.05500000000001</c:v>
                </c:pt>
                <c:pt idx="671">
                  <c:v>120.70099999999999</c:v>
                </c:pt>
                <c:pt idx="672">
                  <c:v>118.492</c:v>
                </c:pt>
                <c:pt idx="673">
                  <c:v>117.727</c:v>
                </c:pt>
                <c:pt idx="674">
                  <c:v>116.41300000000008</c:v>
                </c:pt>
                <c:pt idx="675">
                  <c:v>115.94800000000002</c:v>
                </c:pt>
                <c:pt idx="676">
                  <c:v>115.309</c:v>
                </c:pt>
                <c:pt idx="677">
                  <c:v>114.218</c:v>
                </c:pt>
                <c:pt idx="678">
                  <c:v>113.834</c:v>
                </c:pt>
                <c:pt idx="679">
                  <c:v>113.151</c:v>
                </c:pt>
                <c:pt idx="680">
                  <c:v>112.283</c:v>
                </c:pt>
                <c:pt idx="681">
                  <c:v>111.97799999999999</c:v>
                </c:pt>
                <c:pt idx="682">
                  <c:v>111.43700000000008</c:v>
                </c:pt>
                <c:pt idx="683">
                  <c:v>111.18199999999999</c:v>
                </c:pt>
                <c:pt idx="684">
                  <c:v>110.83199999999999</c:v>
                </c:pt>
                <c:pt idx="685">
                  <c:v>110.66500000000001</c:v>
                </c:pt>
                <c:pt idx="686">
                  <c:v>110.357</c:v>
                </c:pt>
                <c:pt idx="687">
                  <c:v>110.209</c:v>
                </c:pt>
                <c:pt idx="688">
                  <c:v>109.93600000000002</c:v>
                </c:pt>
                <c:pt idx="689">
                  <c:v>109.80500000000001</c:v>
                </c:pt>
                <c:pt idx="690">
                  <c:v>109.563</c:v>
                </c:pt>
                <c:pt idx="691">
                  <c:v>109.44600000000008</c:v>
                </c:pt>
                <c:pt idx="692">
                  <c:v>109.229</c:v>
                </c:pt>
                <c:pt idx="693">
                  <c:v>109.124</c:v>
                </c:pt>
                <c:pt idx="694">
                  <c:v>108.929</c:v>
                </c:pt>
                <c:pt idx="695">
                  <c:v>108.83499999999999</c:v>
                </c:pt>
                <c:pt idx="696">
                  <c:v>108.65799999999999</c:v>
                </c:pt>
                <c:pt idx="697">
                  <c:v>108.41700000000009</c:v>
                </c:pt>
                <c:pt idx="698">
                  <c:v>108.33</c:v>
                </c:pt>
                <c:pt idx="699">
                  <c:v>108.167</c:v>
                </c:pt>
                <c:pt idx="700">
                  <c:v>108.08799999999999</c:v>
                </c:pt>
                <c:pt idx="701">
                  <c:v>107.93899999999999</c:v>
                </c:pt>
                <c:pt idx="702">
                  <c:v>107.85599999999998</c:v>
                </c:pt>
                <c:pt idx="703">
                  <c:v>113.55</c:v>
                </c:pt>
                <c:pt idx="704">
                  <c:v>117.49400000000009</c:v>
                </c:pt>
                <c:pt idx="705">
                  <c:v>124.426</c:v>
                </c:pt>
                <c:pt idx="706">
                  <c:v>127.5</c:v>
                </c:pt>
                <c:pt idx="707">
                  <c:v>130.77599999999998</c:v>
                </c:pt>
                <c:pt idx="708">
                  <c:v>127.97</c:v>
                </c:pt>
                <c:pt idx="709">
                  <c:v>126.696</c:v>
                </c:pt>
                <c:pt idx="710">
                  <c:v>124.57</c:v>
                </c:pt>
                <c:pt idx="711">
                  <c:v>123.60199999999999</c:v>
                </c:pt>
                <c:pt idx="712">
                  <c:v>121.974</c:v>
                </c:pt>
                <c:pt idx="713">
                  <c:v>121.40400000000002</c:v>
                </c:pt>
                <c:pt idx="714">
                  <c:v>120.4</c:v>
                </c:pt>
                <c:pt idx="715">
                  <c:v>119.93</c:v>
                </c:pt>
                <c:pt idx="716">
                  <c:v>119.1</c:v>
                </c:pt>
                <c:pt idx="717">
                  <c:v>118.051</c:v>
                </c:pt>
                <c:pt idx="718">
                  <c:v>117.684</c:v>
                </c:pt>
                <c:pt idx="719">
                  <c:v>117.035</c:v>
                </c:pt>
                <c:pt idx="720">
                  <c:v>116.73099999999999</c:v>
                </c:pt>
                <c:pt idx="721">
                  <c:v>116.583</c:v>
                </c:pt>
                <c:pt idx="722">
                  <c:v>116.306</c:v>
                </c:pt>
                <c:pt idx="723">
                  <c:v>116.17199999999998</c:v>
                </c:pt>
                <c:pt idx="724">
                  <c:v>115.979</c:v>
                </c:pt>
                <c:pt idx="725">
                  <c:v>115.62599999999998</c:v>
                </c:pt>
                <c:pt idx="726">
                  <c:v>115.02200000000001</c:v>
                </c:pt>
                <c:pt idx="727">
                  <c:v>114.74299999999999</c:v>
                </c:pt>
                <c:pt idx="728">
                  <c:v>114.60799999999999</c:v>
                </c:pt>
                <c:pt idx="729">
                  <c:v>114.35899999999998</c:v>
                </c:pt>
                <c:pt idx="730">
                  <c:v>113.925</c:v>
                </c:pt>
                <c:pt idx="731">
                  <c:v>113.723</c:v>
                </c:pt>
                <c:pt idx="732">
                  <c:v>113.36499999999999</c:v>
                </c:pt>
                <c:pt idx="733">
                  <c:v>113.19799999999999</c:v>
                </c:pt>
                <c:pt idx="734">
                  <c:v>112.968</c:v>
                </c:pt>
                <c:pt idx="735">
                  <c:v>112.85799999999999</c:v>
                </c:pt>
                <c:pt idx="736">
                  <c:v>112.67899999999995</c:v>
                </c:pt>
                <c:pt idx="737">
                  <c:v>112.76900000000002</c:v>
                </c:pt>
                <c:pt idx="738">
                  <c:v>120.068</c:v>
                </c:pt>
                <c:pt idx="739">
                  <c:v>123.79300000000002</c:v>
                </c:pt>
                <c:pt idx="740">
                  <c:v>130.01499999999999</c:v>
                </c:pt>
                <c:pt idx="741">
                  <c:v>132.68900000000002</c:v>
                </c:pt>
                <c:pt idx="742">
                  <c:v>134.96900000000002</c:v>
                </c:pt>
                <c:pt idx="743">
                  <c:v>132.04399999999998</c:v>
                </c:pt>
                <c:pt idx="744">
                  <c:v>131.03100000000001</c:v>
                </c:pt>
                <c:pt idx="745">
                  <c:v>129.28399999999999</c:v>
                </c:pt>
                <c:pt idx="746">
                  <c:v>127.16</c:v>
                </c:pt>
                <c:pt idx="747">
                  <c:v>126.902</c:v>
                </c:pt>
                <c:pt idx="748">
                  <c:v>126.41400000000009</c:v>
                </c:pt>
                <c:pt idx="749">
                  <c:v>125.53700000000002</c:v>
                </c:pt>
                <c:pt idx="750">
                  <c:v>124.40700000000002</c:v>
                </c:pt>
                <c:pt idx="751">
                  <c:v>123.88500000000001</c:v>
                </c:pt>
                <c:pt idx="752">
                  <c:v>123.634</c:v>
                </c:pt>
                <c:pt idx="753">
                  <c:v>123.16800000000001</c:v>
                </c:pt>
                <c:pt idx="754">
                  <c:v>122.9440000000001</c:v>
                </c:pt>
                <c:pt idx="755">
                  <c:v>122.527</c:v>
                </c:pt>
                <c:pt idx="756">
                  <c:v>122.327</c:v>
                </c:pt>
                <c:pt idx="757">
                  <c:v>121.953</c:v>
                </c:pt>
                <c:pt idx="758">
                  <c:v>121.773</c:v>
                </c:pt>
                <c:pt idx="759">
                  <c:v>121.51700000000002</c:v>
                </c:pt>
                <c:pt idx="760">
                  <c:v>121.053</c:v>
                </c:pt>
                <c:pt idx="761">
                  <c:v>120.44800000000002</c:v>
                </c:pt>
                <c:pt idx="762">
                  <c:v>120.167</c:v>
                </c:pt>
                <c:pt idx="763">
                  <c:v>119.67299999999992</c:v>
                </c:pt>
                <c:pt idx="764">
                  <c:v>119.44200000000002</c:v>
                </c:pt>
                <c:pt idx="765">
                  <c:v>119.12599999999998</c:v>
                </c:pt>
                <c:pt idx="766">
                  <c:v>118.976</c:v>
                </c:pt>
                <c:pt idx="767">
                  <c:v>118.7</c:v>
                </c:pt>
                <c:pt idx="768">
                  <c:v>118.568</c:v>
                </c:pt>
                <c:pt idx="769">
                  <c:v>118.32599999999998</c:v>
                </c:pt>
                <c:pt idx="770">
                  <c:v>118.209</c:v>
                </c:pt>
                <c:pt idx="771">
                  <c:v>117.995</c:v>
                </c:pt>
                <c:pt idx="772">
                  <c:v>117.892</c:v>
                </c:pt>
                <c:pt idx="773">
                  <c:v>117.7</c:v>
                </c:pt>
                <c:pt idx="774">
                  <c:v>117.44200000000002</c:v>
                </c:pt>
                <c:pt idx="775">
                  <c:v>117.32</c:v>
                </c:pt>
                <c:pt idx="776">
                  <c:v>117.099</c:v>
                </c:pt>
                <c:pt idx="777">
                  <c:v>117.01900000000002</c:v>
                </c:pt>
                <c:pt idx="778">
                  <c:v>116.85499999999999</c:v>
                </c:pt>
                <c:pt idx="779">
                  <c:v>116.837</c:v>
                </c:pt>
                <c:pt idx="780">
                  <c:v>124.527</c:v>
                </c:pt>
                <c:pt idx="781">
                  <c:v>128.44800000000001</c:v>
                </c:pt>
                <c:pt idx="782">
                  <c:v>133.559</c:v>
                </c:pt>
                <c:pt idx="783">
                  <c:v>136.68200000000004</c:v>
                </c:pt>
                <c:pt idx="784">
                  <c:v>135.798</c:v>
                </c:pt>
                <c:pt idx="785">
                  <c:v>135.197</c:v>
                </c:pt>
                <c:pt idx="786">
                  <c:v>134.066</c:v>
                </c:pt>
                <c:pt idx="787">
                  <c:v>133.52800000000016</c:v>
                </c:pt>
                <c:pt idx="788">
                  <c:v>132.547</c:v>
                </c:pt>
                <c:pt idx="789">
                  <c:v>132.08000000000001</c:v>
                </c:pt>
                <c:pt idx="790">
                  <c:v>131.226</c:v>
                </c:pt>
                <c:pt idx="791">
                  <c:v>130.10499999999999</c:v>
                </c:pt>
                <c:pt idx="792">
                  <c:v>128.70999999999998</c:v>
                </c:pt>
                <c:pt idx="793">
                  <c:v>128.22300000000001</c:v>
                </c:pt>
                <c:pt idx="794">
                  <c:v>127.56699999999999</c:v>
                </c:pt>
                <c:pt idx="795">
                  <c:v>126.485</c:v>
                </c:pt>
                <c:pt idx="796">
                  <c:v>126.10799999999999</c:v>
                </c:pt>
                <c:pt idx="797">
                  <c:v>125.455</c:v>
                </c:pt>
                <c:pt idx="798">
                  <c:v>125.14999999999999</c:v>
                </c:pt>
                <c:pt idx="799">
                  <c:v>124.738</c:v>
                </c:pt>
                <c:pt idx="800">
                  <c:v>124.202</c:v>
                </c:pt>
                <c:pt idx="801">
                  <c:v>123.953</c:v>
                </c:pt>
                <c:pt idx="802">
                  <c:v>123.833</c:v>
                </c:pt>
                <c:pt idx="803">
                  <c:v>123.60899999999998</c:v>
                </c:pt>
                <c:pt idx="804">
                  <c:v>123.501</c:v>
                </c:pt>
                <c:pt idx="805">
                  <c:v>123.298</c:v>
                </c:pt>
                <c:pt idx="806">
                  <c:v>123.2</c:v>
                </c:pt>
                <c:pt idx="807">
                  <c:v>123.01700000000002</c:v>
                </c:pt>
                <c:pt idx="808">
                  <c:v>122.804</c:v>
                </c:pt>
                <c:pt idx="809">
                  <c:v>122.804</c:v>
                </c:pt>
                <c:pt idx="810">
                  <c:v>122.60299999999998</c:v>
                </c:pt>
                <c:pt idx="811">
                  <c:v>122.41600000000008</c:v>
                </c:pt>
                <c:pt idx="812">
                  <c:v>122.24299999999999</c:v>
                </c:pt>
                <c:pt idx="813">
                  <c:v>121.938</c:v>
                </c:pt>
                <c:pt idx="814">
                  <c:v>121.82899999999998</c:v>
                </c:pt>
                <c:pt idx="815">
                  <c:v>121.631</c:v>
                </c:pt>
                <c:pt idx="816">
                  <c:v>121.53700000000002</c:v>
                </c:pt>
                <c:pt idx="817">
                  <c:v>121.36499999999999</c:v>
                </c:pt>
                <c:pt idx="818">
                  <c:v>121.282</c:v>
                </c:pt>
                <c:pt idx="819">
                  <c:v>121.131</c:v>
                </c:pt>
                <c:pt idx="820">
                  <c:v>121.059</c:v>
                </c:pt>
                <c:pt idx="821">
                  <c:v>120.925</c:v>
                </c:pt>
                <c:pt idx="822">
                  <c:v>120.861</c:v>
                </c:pt>
                <c:pt idx="823">
                  <c:v>120.708</c:v>
                </c:pt>
                <c:pt idx="824">
                  <c:v>120.96400000000008</c:v>
                </c:pt>
                <c:pt idx="825">
                  <c:v>129.16</c:v>
                </c:pt>
                <c:pt idx="826">
                  <c:v>133.137</c:v>
                </c:pt>
                <c:pt idx="827">
                  <c:v>139.10499999999999</c:v>
                </c:pt>
                <c:pt idx="828">
                  <c:v>141.38700000000017</c:v>
                </c:pt>
                <c:pt idx="829">
                  <c:v>139.626</c:v>
                </c:pt>
                <c:pt idx="830">
                  <c:v>136.61499999999998</c:v>
                </c:pt>
                <c:pt idx="831">
                  <c:v>136.25299999999999</c:v>
                </c:pt>
                <c:pt idx="832">
                  <c:v>135.578</c:v>
                </c:pt>
                <c:pt idx="833">
                  <c:v>134.66800000000001</c:v>
                </c:pt>
                <c:pt idx="834">
                  <c:v>134.23599999999999</c:v>
                </c:pt>
                <c:pt idx="835">
                  <c:v>133.63800000000001</c:v>
                </c:pt>
                <c:pt idx="836">
                  <c:v>132.607</c:v>
                </c:pt>
                <c:pt idx="837">
                  <c:v>131.35100000000017</c:v>
                </c:pt>
                <c:pt idx="838">
                  <c:v>130.917</c:v>
                </c:pt>
                <c:pt idx="839">
                  <c:v>130.17299999999997</c:v>
                </c:pt>
                <c:pt idx="840">
                  <c:v>129.90900000000002</c:v>
                </c:pt>
                <c:pt idx="841">
                  <c:v>129.44</c:v>
                </c:pt>
                <c:pt idx="842">
                  <c:v>128.67399999999998</c:v>
                </c:pt>
                <c:pt idx="843">
                  <c:v>128.40800000000004</c:v>
                </c:pt>
                <c:pt idx="844">
                  <c:v>128.28100000000001</c:v>
                </c:pt>
                <c:pt idx="845">
                  <c:v>128.04499999999999</c:v>
                </c:pt>
                <c:pt idx="846">
                  <c:v>127.72799999999999</c:v>
                </c:pt>
                <c:pt idx="847">
                  <c:v>127.57799999999999</c:v>
                </c:pt>
                <c:pt idx="848">
                  <c:v>127.371</c:v>
                </c:pt>
                <c:pt idx="849">
                  <c:v>127.093</c:v>
                </c:pt>
                <c:pt idx="850">
                  <c:v>126.962</c:v>
                </c:pt>
                <c:pt idx="851">
                  <c:v>126.78</c:v>
                </c:pt>
                <c:pt idx="852">
                  <c:v>126.468</c:v>
                </c:pt>
                <c:pt idx="853">
                  <c:v>126.32299999999998</c:v>
                </c:pt>
                <c:pt idx="854">
                  <c:v>126.071</c:v>
                </c:pt>
                <c:pt idx="855">
                  <c:v>125.953</c:v>
                </c:pt>
                <c:pt idx="856">
                  <c:v>125.74700000000009</c:v>
                </c:pt>
                <c:pt idx="857">
                  <c:v>125.651</c:v>
                </c:pt>
                <c:pt idx="858">
                  <c:v>125.51900000000002</c:v>
                </c:pt>
                <c:pt idx="859">
                  <c:v>125.456</c:v>
                </c:pt>
                <c:pt idx="860">
                  <c:v>125.342</c:v>
                </c:pt>
                <c:pt idx="861">
                  <c:v>125.28700000000002</c:v>
                </c:pt>
                <c:pt idx="862">
                  <c:v>125.187</c:v>
                </c:pt>
                <c:pt idx="863">
                  <c:v>125.151</c:v>
                </c:pt>
                <c:pt idx="864">
                  <c:v>125.084</c:v>
                </c:pt>
                <c:pt idx="865">
                  <c:v>131.68200000000004</c:v>
                </c:pt>
                <c:pt idx="866">
                  <c:v>135.92800000000017</c:v>
                </c:pt>
                <c:pt idx="867">
                  <c:v>138.018</c:v>
                </c:pt>
                <c:pt idx="868">
                  <c:v>140.96700000000001</c:v>
                </c:pt>
                <c:pt idx="869">
                  <c:v>144.68</c:v>
                </c:pt>
                <c:pt idx="870">
                  <c:v>146.88600000000017</c:v>
                </c:pt>
                <c:pt idx="871">
                  <c:v>145.59</c:v>
                </c:pt>
                <c:pt idx="872">
                  <c:v>142.91300000000001</c:v>
                </c:pt>
                <c:pt idx="873">
                  <c:v>141.72399999999999</c:v>
                </c:pt>
                <c:pt idx="874">
                  <c:v>139.816</c:v>
                </c:pt>
                <c:pt idx="875">
                  <c:v>138.965</c:v>
                </c:pt>
                <c:pt idx="876">
                  <c:v>137.583</c:v>
                </c:pt>
                <c:pt idx="877">
                  <c:v>136.96300000000002</c:v>
                </c:pt>
                <c:pt idx="878">
                  <c:v>135.94499999999999</c:v>
                </c:pt>
                <c:pt idx="879">
                  <c:v>135.48600000000016</c:v>
                </c:pt>
                <c:pt idx="880">
                  <c:v>134.88800000000023</c:v>
                </c:pt>
                <c:pt idx="881">
                  <c:v>134.61099999999999</c:v>
                </c:pt>
                <c:pt idx="882">
                  <c:v>134.23599999999999</c:v>
                </c:pt>
                <c:pt idx="883">
                  <c:v>134.1</c:v>
                </c:pt>
                <c:pt idx="884">
                  <c:v>133.90900000000002</c:v>
                </c:pt>
                <c:pt idx="885">
                  <c:v>133.64599999999999</c:v>
                </c:pt>
                <c:pt idx="886">
                  <c:v>133.51900000000001</c:v>
                </c:pt>
                <c:pt idx="887">
                  <c:v>133.34100000000001</c:v>
                </c:pt>
                <c:pt idx="888">
                  <c:v>133.023</c:v>
                </c:pt>
                <c:pt idx="889">
                  <c:v>132.61799999999999</c:v>
                </c:pt>
                <c:pt idx="890">
                  <c:v>132.47499999999999</c:v>
                </c:pt>
                <c:pt idx="891">
                  <c:v>132.27799999999999</c:v>
                </c:pt>
                <c:pt idx="892">
                  <c:v>132.20699999999999</c:v>
                </c:pt>
                <c:pt idx="893">
                  <c:v>132.10499999999999</c:v>
                </c:pt>
                <c:pt idx="894">
                  <c:v>131.96300000000002</c:v>
                </c:pt>
                <c:pt idx="895">
                  <c:v>131.76999999999998</c:v>
                </c:pt>
                <c:pt idx="896">
                  <c:v>131.678</c:v>
                </c:pt>
                <c:pt idx="897">
                  <c:v>131.512</c:v>
                </c:pt>
                <c:pt idx="898">
                  <c:v>131.43300000000002</c:v>
                </c:pt>
                <c:pt idx="899">
                  <c:v>131.28800000000001</c:v>
                </c:pt>
                <c:pt idx="900">
                  <c:v>131.09800000000001</c:v>
                </c:pt>
                <c:pt idx="901">
                  <c:v>131.03</c:v>
                </c:pt>
                <c:pt idx="902">
                  <c:v>130.93600000000001</c:v>
                </c:pt>
                <c:pt idx="903">
                  <c:v>130.809</c:v>
                </c:pt>
                <c:pt idx="904">
                  <c:v>130.76300000000001</c:v>
                </c:pt>
                <c:pt idx="905">
                  <c:v>130.67899999999997</c:v>
                </c:pt>
                <c:pt idx="906">
                  <c:v>130.56900000000002</c:v>
                </c:pt>
                <c:pt idx="907">
                  <c:v>130.52800000000016</c:v>
                </c:pt>
                <c:pt idx="908">
                  <c:v>131.91800000000001</c:v>
                </c:pt>
                <c:pt idx="909">
                  <c:v>141.91900000000001</c:v>
                </c:pt>
                <c:pt idx="910">
                  <c:v>145.376</c:v>
                </c:pt>
                <c:pt idx="911">
                  <c:v>149.63900000000001</c:v>
                </c:pt>
                <c:pt idx="912">
                  <c:v>150.39800000000017</c:v>
                </c:pt>
                <c:pt idx="913">
                  <c:v>147.83100000000007</c:v>
                </c:pt>
                <c:pt idx="914">
                  <c:v>146.685</c:v>
                </c:pt>
                <c:pt idx="915">
                  <c:v>144.82900000000001</c:v>
                </c:pt>
                <c:pt idx="916">
                  <c:v>144.18900000000002</c:v>
                </c:pt>
                <c:pt idx="917">
                  <c:v>143.33800000000016</c:v>
                </c:pt>
                <c:pt idx="918">
                  <c:v>142.93800000000007</c:v>
                </c:pt>
                <c:pt idx="919">
                  <c:v>142.39000000000001</c:v>
                </c:pt>
                <c:pt idx="920">
                  <c:v>141.46300000000002</c:v>
                </c:pt>
                <c:pt idx="921">
                  <c:v>141.03800000000001</c:v>
                </c:pt>
                <c:pt idx="922">
                  <c:v>140.47399999999999</c:v>
                </c:pt>
                <c:pt idx="923">
                  <c:v>139.57399999999998</c:v>
                </c:pt>
                <c:pt idx="924">
                  <c:v>139.17299999999997</c:v>
                </c:pt>
                <c:pt idx="925">
                  <c:v>138.52200000000016</c:v>
                </c:pt>
                <c:pt idx="926">
                  <c:v>138.22999999999999</c:v>
                </c:pt>
                <c:pt idx="927">
                  <c:v>137.74699999999999</c:v>
                </c:pt>
                <c:pt idx="928">
                  <c:v>137.57900000000001</c:v>
                </c:pt>
                <c:pt idx="929">
                  <c:v>137.28700000000001</c:v>
                </c:pt>
                <c:pt idx="930">
                  <c:v>137.15</c:v>
                </c:pt>
                <c:pt idx="931">
                  <c:v>136.965</c:v>
                </c:pt>
                <c:pt idx="932">
                  <c:v>136.89800000000017</c:v>
                </c:pt>
                <c:pt idx="933">
                  <c:v>136.804</c:v>
                </c:pt>
                <c:pt idx="934">
                  <c:v>136.67299999999997</c:v>
                </c:pt>
                <c:pt idx="935">
                  <c:v>136.446</c:v>
                </c:pt>
                <c:pt idx="936">
                  <c:v>136.34100000000001</c:v>
                </c:pt>
                <c:pt idx="937">
                  <c:v>136.15900000000002</c:v>
                </c:pt>
                <c:pt idx="938">
                  <c:v>136.07399999999998</c:v>
                </c:pt>
                <c:pt idx="939">
                  <c:v>135.959</c:v>
                </c:pt>
                <c:pt idx="940">
                  <c:v>135.81</c:v>
                </c:pt>
                <c:pt idx="941">
                  <c:v>135.75800000000001</c:v>
                </c:pt>
                <c:pt idx="942">
                  <c:v>135.685</c:v>
                </c:pt>
                <c:pt idx="943">
                  <c:v>135.65900000000002</c:v>
                </c:pt>
                <c:pt idx="944">
                  <c:v>135.62200000000001</c:v>
                </c:pt>
                <c:pt idx="945">
                  <c:v>135.56900000000002</c:v>
                </c:pt>
                <c:pt idx="946">
                  <c:v>135.47900000000001</c:v>
                </c:pt>
                <c:pt idx="947">
                  <c:v>135.447</c:v>
                </c:pt>
                <c:pt idx="948">
                  <c:v>135.39000000000001</c:v>
                </c:pt>
                <c:pt idx="949">
                  <c:v>135.364</c:v>
                </c:pt>
                <c:pt idx="950">
                  <c:v>135.42200000000017</c:v>
                </c:pt>
                <c:pt idx="951">
                  <c:v>136.96600000000001</c:v>
                </c:pt>
                <c:pt idx="952">
                  <c:v>143.816</c:v>
                </c:pt>
                <c:pt idx="953">
                  <c:v>147.06</c:v>
                </c:pt>
                <c:pt idx="954">
                  <c:v>151.024</c:v>
                </c:pt>
                <c:pt idx="955">
                  <c:v>153.87900000000002</c:v>
                </c:pt>
                <c:pt idx="956">
                  <c:v>153.56300000000002</c:v>
                </c:pt>
                <c:pt idx="957">
                  <c:v>151.16</c:v>
                </c:pt>
                <c:pt idx="958">
                  <c:v>150.09700000000001</c:v>
                </c:pt>
                <c:pt idx="959">
                  <c:v>148.40100000000001</c:v>
                </c:pt>
                <c:pt idx="960">
                  <c:v>147.82000000000016</c:v>
                </c:pt>
                <c:pt idx="961">
                  <c:v>146.83800000000016</c:v>
                </c:pt>
                <c:pt idx="962">
                  <c:v>145.38400000000001</c:v>
                </c:pt>
                <c:pt idx="963">
                  <c:v>144.76300000000001</c:v>
                </c:pt>
                <c:pt idx="964">
                  <c:v>143.82400000000001</c:v>
                </c:pt>
                <c:pt idx="965">
                  <c:v>143.50899999999999</c:v>
                </c:pt>
                <c:pt idx="966">
                  <c:v>143.36000000000001</c:v>
                </c:pt>
                <c:pt idx="967">
                  <c:v>143.154</c:v>
                </c:pt>
                <c:pt idx="968">
                  <c:v>142.88000000000017</c:v>
                </c:pt>
                <c:pt idx="969">
                  <c:v>142.53100000000001</c:v>
                </c:pt>
                <c:pt idx="970">
                  <c:v>142.37100000000001</c:v>
                </c:pt>
                <c:pt idx="971">
                  <c:v>142.096</c:v>
                </c:pt>
                <c:pt idx="972">
                  <c:v>141.96900000000002</c:v>
                </c:pt>
                <c:pt idx="973">
                  <c:v>141.74899999999997</c:v>
                </c:pt>
                <c:pt idx="974">
                  <c:v>141.64699999999999</c:v>
                </c:pt>
                <c:pt idx="975">
                  <c:v>141.46900000000002</c:v>
                </c:pt>
                <c:pt idx="976">
                  <c:v>141.38700000000017</c:v>
                </c:pt>
                <c:pt idx="977">
                  <c:v>141.27399999999992</c:v>
                </c:pt>
                <c:pt idx="978">
                  <c:v>141.089</c:v>
                </c:pt>
                <c:pt idx="979">
                  <c:v>141.024</c:v>
                </c:pt>
                <c:pt idx="980">
                  <c:v>140.91200000000001</c:v>
                </c:pt>
                <c:pt idx="981">
                  <c:v>140.86000000000001</c:v>
                </c:pt>
                <c:pt idx="982">
                  <c:v>140.76999999999998</c:v>
                </c:pt>
                <c:pt idx="983">
                  <c:v>140.72800000000001</c:v>
                </c:pt>
                <c:pt idx="984">
                  <c:v>140.65600000000001</c:v>
                </c:pt>
                <c:pt idx="985">
                  <c:v>140.631</c:v>
                </c:pt>
                <c:pt idx="986">
                  <c:v>140.58600000000001</c:v>
                </c:pt>
                <c:pt idx="987">
                  <c:v>140.56900000000002</c:v>
                </c:pt>
                <c:pt idx="988">
                  <c:v>140.547</c:v>
                </c:pt>
                <c:pt idx="989">
                  <c:v>140.517</c:v>
                </c:pt>
                <c:pt idx="990">
                  <c:v>140.47900000000001</c:v>
                </c:pt>
                <c:pt idx="991">
                  <c:v>140.43800000000007</c:v>
                </c:pt>
                <c:pt idx="992">
                  <c:v>140.40800000000004</c:v>
                </c:pt>
                <c:pt idx="993">
                  <c:v>140.39100000000016</c:v>
                </c:pt>
                <c:pt idx="994">
                  <c:v>141.166</c:v>
                </c:pt>
                <c:pt idx="995">
                  <c:v>146.923</c:v>
                </c:pt>
                <c:pt idx="996">
                  <c:v>149.78200000000001</c:v>
                </c:pt>
                <c:pt idx="997">
                  <c:v>154.56800000000001</c:v>
                </c:pt>
                <c:pt idx="998">
                  <c:v>156.67299999999997</c:v>
                </c:pt>
                <c:pt idx="999">
                  <c:v>159.23499999999999</c:v>
                </c:pt>
                <c:pt idx="1000">
                  <c:v>159.76599999999999</c:v>
                </c:pt>
                <c:pt idx="1001">
                  <c:v>158.49100000000001</c:v>
                </c:pt>
                <c:pt idx="1002">
                  <c:v>157.69399999999999</c:v>
                </c:pt>
                <c:pt idx="1003">
                  <c:v>156.59100000000001</c:v>
                </c:pt>
                <c:pt idx="1004">
                  <c:v>155.197</c:v>
                </c:pt>
                <c:pt idx="1005">
                  <c:v>153.14699999999999</c:v>
                </c:pt>
                <c:pt idx="1006">
                  <c:v>152.27599999999998</c:v>
                </c:pt>
                <c:pt idx="1007">
                  <c:v>150.97200000000001</c:v>
                </c:pt>
                <c:pt idx="1008">
                  <c:v>150.411</c:v>
                </c:pt>
                <c:pt idx="1009">
                  <c:v>149.55600000000001</c:v>
                </c:pt>
                <c:pt idx="1010">
                  <c:v>149.30100000000004</c:v>
                </c:pt>
                <c:pt idx="1011">
                  <c:v>148.87300000000002</c:v>
                </c:pt>
                <c:pt idx="1012">
                  <c:v>148.67699999999999</c:v>
                </c:pt>
                <c:pt idx="1013">
                  <c:v>148.67699999999999</c:v>
                </c:pt>
                <c:pt idx="1014">
                  <c:v>148.47999999999999</c:v>
                </c:pt>
                <c:pt idx="1015">
                  <c:v>148.30000000000001</c:v>
                </c:pt>
                <c:pt idx="1016">
                  <c:v>148.136</c:v>
                </c:pt>
                <c:pt idx="1017">
                  <c:v>147.92100000000016</c:v>
                </c:pt>
                <c:pt idx="1018">
                  <c:v>147.58000000000001</c:v>
                </c:pt>
                <c:pt idx="1019">
                  <c:v>147.46300000000002</c:v>
                </c:pt>
                <c:pt idx="1020">
                  <c:v>147.267</c:v>
                </c:pt>
                <c:pt idx="1021">
                  <c:v>147.17699999999999</c:v>
                </c:pt>
                <c:pt idx="1022">
                  <c:v>147.02500000000001</c:v>
                </c:pt>
                <c:pt idx="1023">
                  <c:v>146.95500000000001</c:v>
                </c:pt>
                <c:pt idx="1024">
                  <c:v>146.83600000000001</c:v>
                </c:pt>
                <c:pt idx="1025">
                  <c:v>146.78100000000001</c:v>
                </c:pt>
                <c:pt idx="1026">
                  <c:v>146.70999999999998</c:v>
                </c:pt>
                <c:pt idx="1027">
                  <c:v>146.59800000000001</c:v>
                </c:pt>
                <c:pt idx="1028">
                  <c:v>146.56</c:v>
                </c:pt>
                <c:pt idx="1029">
                  <c:v>146.499</c:v>
                </c:pt>
                <c:pt idx="1030">
                  <c:v>146.47200000000001</c:v>
                </c:pt>
                <c:pt idx="1031">
                  <c:v>146.43100000000001</c:v>
                </c:pt>
                <c:pt idx="1032">
                  <c:v>146.41300000000001</c:v>
                </c:pt>
                <c:pt idx="1033">
                  <c:v>146.38800000000023</c:v>
                </c:pt>
                <c:pt idx="1034">
                  <c:v>146.37700000000001</c:v>
                </c:pt>
                <c:pt idx="1035">
                  <c:v>146.36600000000001</c:v>
                </c:pt>
                <c:pt idx="1036">
                  <c:v>146.363</c:v>
                </c:pt>
                <c:pt idx="1037">
                  <c:v>146.364</c:v>
                </c:pt>
                <c:pt idx="1038">
                  <c:v>146.3520000000002</c:v>
                </c:pt>
                <c:pt idx="1039">
                  <c:v>148.684</c:v>
                </c:pt>
                <c:pt idx="1040">
                  <c:v>151.25200000000001</c:v>
                </c:pt>
                <c:pt idx="1041">
                  <c:v>156.55000000000001</c:v>
                </c:pt>
                <c:pt idx="1042">
                  <c:v>161.98800000000017</c:v>
                </c:pt>
                <c:pt idx="1043">
                  <c:v>163.83600000000001</c:v>
                </c:pt>
                <c:pt idx="1044">
                  <c:v>164.38100000000017</c:v>
                </c:pt>
                <c:pt idx="1045">
                  <c:v>163.947</c:v>
                </c:pt>
                <c:pt idx="1046">
                  <c:v>161.66800000000001</c:v>
                </c:pt>
                <c:pt idx="1047">
                  <c:v>159.268</c:v>
                </c:pt>
                <c:pt idx="1048">
                  <c:v>158.49</c:v>
                </c:pt>
                <c:pt idx="1049">
                  <c:v>157.29300000000001</c:v>
                </c:pt>
                <c:pt idx="1050">
                  <c:v>156.77099999999999</c:v>
                </c:pt>
                <c:pt idx="1051">
                  <c:v>155.95800000000017</c:v>
                </c:pt>
                <c:pt idx="1052">
                  <c:v>155.08600000000001</c:v>
                </c:pt>
                <c:pt idx="1053">
                  <c:v>154.80100000000004</c:v>
                </c:pt>
                <c:pt idx="1054">
                  <c:v>154.35400000000001</c:v>
                </c:pt>
                <c:pt idx="1055">
                  <c:v>154.15700000000001</c:v>
                </c:pt>
                <c:pt idx="1056">
                  <c:v>153.84300000000002</c:v>
                </c:pt>
                <c:pt idx="1057">
                  <c:v>153.73599999999999</c:v>
                </c:pt>
                <c:pt idx="1058">
                  <c:v>153.55500000000001</c:v>
                </c:pt>
                <c:pt idx="1059">
                  <c:v>153.34100000000001</c:v>
                </c:pt>
                <c:pt idx="1060">
                  <c:v>153.268</c:v>
                </c:pt>
                <c:pt idx="1061">
                  <c:v>153.14599999999999</c:v>
                </c:pt>
                <c:pt idx="1062">
                  <c:v>153.00700000000001</c:v>
                </c:pt>
                <c:pt idx="1063">
                  <c:v>152.96100000000001</c:v>
                </c:pt>
                <c:pt idx="1064">
                  <c:v>152.88600000000017</c:v>
                </c:pt>
                <c:pt idx="1065">
                  <c:v>152.80800000000016</c:v>
                </c:pt>
                <c:pt idx="1066">
                  <c:v>152.78399999999999</c:v>
                </c:pt>
                <c:pt idx="1067">
                  <c:v>152.75</c:v>
                </c:pt>
                <c:pt idx="1068">
                  <c:v>152.73599999999999</c:v>
                </c:pt>
                <c:pt idx="1069">
                  <c:v>152.72200000000001</c:v>
                </c:pt>
                <c:pt idx="1070">
                  <c:v>152.71799999999999</c:v>
                </c:pt>
                <c:pt idx="1071">
                  <c:v>152.721</c:v>
                </c:pt>
                <c:pt idx="1072">
                  <c:v>152.72399999999999</c:v>
                </c:pt>
                <c:pt idx="1073">
                  <c:v>152.73399999999998</c:v>
                </c:pt>
                <c:pt idx="1074">
                  <c:v>152.761</c:v>
                </c:pt>
                <c:pt idx="1075">
                  <c:v>152.77299999999997</c:v>
                </c:pt>
                <c:pt idx="1076">
                  <c:v>152.79300000000001</c:v>
                </c:pt>
                <c:pt idx="1077">
                  <c:v>152.846</c:v>
                </c:pt>
                <c:pt idx="1078">
                  <c:v>152.86700000000016</c:v>
                </c:pt>
                <c:pt idx="1079">
                  <c:v>153.07499999999999</c:v>
                </c:pt>
                <c:pt idx="1080">
                  <c:v>154.70399999999998</c:v>
                </c:pt>
                <c:pt idx="1081">
                  <c:v>160.791</c:v>
                </c:pt>
                <c:pt idx="1082">
                  <c:v>166.70999999999998</c:v>
                </c:pt>
                <c:pt idx="1083">
                  <c:v>168.31900000000002</c:v>
                </c:pt>
                <c:pt idx="1084">
                  <c:v>166.46600000000001</c:v>
                </c:pt>
                <c:pt idx="1085">
                  <c:v>165.21399999999983</c:v>
                </c:pt>
                <c:pt idx="1086">
                  <c:v>163.79300000000001</c:v>
                </c:pt>
                <c:pt idx="1087">
                  <c:v>163.31700000000001</c:v>
                </c:pt>
                <c:pt idx="1088">
                  <c:v>162.71099999999998</c:v>
                </c:pt>
                <c:pt idx="1089">
                  <c:v>161.809</c:v>
                </c:pt>
                <c:pt idx="1090">
                  <c:v>161.423</c:v>
                </c:pt>
                <c:pt idx="1091">
                  <c:v>160.95800000000017</c:v>
                </c:pt>
                <c:pt idx="1092">
                  <c:v>160.44399999999999</c:v>
                </c:pt>
                <c:pt idx="1093">
                  <c:v>159.935</c:v>
                </c:pt>
                <c:pt idx="1094">
                  <c:v>159.77399999999992</c:v>
                </c:pt>
                <c:pt idx="1095">
                  <c:v>159.54</c:v>
                </c:pt>
                <c:pt idx="1096">
                  <c:v>159.441</c:v>
                </c:pt>
                <c:pt idx="1097">
                  <c:v>159.298</c:v>
                </c:pt>
                <c:pt idx="1098">
                  <c:v>159.239</c:v>
                </c:pt>
                <c:pt idx="1099">
                  <c:v>159.17099999999999</c:v>
                </c:pt>
                <c:pt idx="1100">
                  <c:v>159.096</c:v>
                </c:pt>
                <c:pt idx="1101">
                  <c:v>159.07599999999999</c:v>
                </c:pt>
                <c:pt idx="1102">
                  <c:v>159.06100000000001</c:v>
                </c:pt>
                <c:pt idx="1103">
                  <c:v>159.059</c:v>
                </c:pt>
                <c:pt idx="1104">
                  <c:v>159.07399999999998</c:v>
                </c:pt>
                <c:pt idx="1105">
                  <c:v>159.08500000000001</c:v>
                </c:pt>
                <c:pt idx="1106">
                  <c:v>159.124</c:v>
                </c:pt>
                <c:pt idx="1107">
                  <c:v>159.13999999999999</c:v>
                </c:pt>
                <c:pt idx="1108">
                  <c:v>159.18</c:v>
                </c:pt>
                <c:pt idx="1109">
                  <c:v>159.196</c:v>
                </c:pt>
                <c:pt idx="1110">
                  <c:v>159.22200000000001</c:v>
                </c:pt>
                <c:pt idx="1111">
                  <c:v>159.28200000000001</c:v>
                </c:pt>
                <c:pt idx="1112">
                  <c:v>159.31399999999999</c:v>
                </c:pt>
                <c:pt idx="1113">
                  <c:v>159.36500000000001</c:v>
                </c:pt>
                <c:pt idx="1114">
                  <c:v>159.48100000000017</c:v>
                </c:pt>
                <c:pt idx="1115">
                  <c:v>159.542</c:v>
                </c:pt>
                <c:pt idx="1116">
                  <c:v>159.57300000000001</c:v>
                </c:pt>
                <c:pt idx="1117">
                  <c:v>159.62200000000001</c:v>
                </c:pt>
                <c:pt idx="1118">
                  <c:v>159.726</c:v>
                </c:pt>
                <c:pt idx="1119">
                  <c:v>159.893</c:v>
                </c:pt>
                <c:pt idx="1120">
                  <c:v>159.95700000000016</c:v>
                </c:pt>
                <c:pt idx="1121">
                  <c:v>160.09200000000001</c:v>
                </c:pt>
                <c:pt idx="1122">
                  <c:v>160.161</c:v>
                </c:pt>
                <c:pt idx="1123">
                  <c:v>160.19399999999999</c:v>
                </c:pt>
                <c:pt idx="1124">
                  <c:v>168.20899999999997</c:v>
                </c:pt>
                <c:pt idx="1125">
                  <c:v>170.71599999999998</c:v>
                </c:pt>
                <c:pt idx="1126">
                  <c:v>174.01300000000001</c:v>
                </c:pt>
                <c:pt idx="1127">
                  <c:v>175.18700000000001</c:v>
                </c:pt>
              </c:numCache>
            </c:numRef>
          </c:yVal>
          <c:smooth val="1"/>
        </c:ser>
        <c:ser>
          <c:idx val="3"/>
          <c:order val="3"/>
          <c:tx>
            <c:strRef>
              <c:f>Sheet1!$T$1</c:f>
              <c:strCache>
                <c:ptCount val="1"/>
                <c:pt idx="0">
                  <c:v>SR 2000kg</c:v>
                </c:pt>
              </c:strCache>
            </c:strRef>
          </c:tx>
          <c:spPr>
            <a:ln w="15875">
              <a:solidFill>
                <a:prstClr val="black"/>
              </a:solidFill>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T$2:$T$1053</c:f>
              <c:numCache>
                <c:formatCode>General</c:formatCode>
                <c:ptCount val="1052"/>
                <c:pt idx="0">
                  <c:v>20</c:v>
                </c:pt>
                <c:pt idx="1">
                  <c:v>20</c:v>
                </c:pt>
                <c:pt idx="2">
                  <c:v>20</c:v>
                </c:pt>
                <c:pt idx="3">
                  <c:v>20</c:v>
                </c:pt>
                <c:pt idx="4">
                  <c:v>20</c:v>
                </c:pt>
                <c:pt idx="5">
                  <c:v>20</c:v>
                </c:pt>
                <c:pt idx="6">
                  <c:v>20</c:v>
                </c:pt>
                <c:pt idx="7">
                  <c:v>20</c:v>
                </c:pt>
                <c:pt idx="8">
                  <c:v>19.9438</c:v>
                </c:pt>
                <c:pt idx="9">
                  <c:v>20.0002</c:v>
                </c:pt>
                <c:pt idx="10">
                  <c:v>20.473800000000001</c:v>
                </c:pt>
                <c:pt idx="11">
                  <c:v>22.935699999999972</c:v>
                </c:pt>
                <c:pt idx="12">
                  <c:v>28.101299999999988</c:v>
                </c:pt>
                <c:pt idx="13">
                  <c:v>34.79910000000006</c:v>
                </c:pt>
                <c:pt idx="14">
                  <c:v>37.058100000000003</c:v>
                </c:pt>
                <c:pt idx="15">
                  <c:v>39.595600000000012</c:v>
                </c:pt>
                <c:pt idx="16">
                  <c:v>40.2866</c:v>
                </c:pt>
                <c:pt idx="17">
                  <c:v>40.397100000000002</c:v>
                </c:pt>
                <c:pt idx="18">
                  <c:v>39.310699999999997</c:v>
                </c:pt>
                <c:pt idx="19">
                  <c:v>37.830200000000005</c:v>
                </c:pt>
                <c:pt idx="20">
                  <c:v>37.29910000000006</c:v>
                </c:pt>
                <c:pt idx="21">
                  <c:v>36.551899999999996</c:v>
                </c:pt>
                <c:pt idx="22">
                  <c:v>35.532700000000013</c:v>
                </c:pt>
                <c:pt idx="23">
                  <c:v>35.1646</c:v>
                </c:pt>
                <c:pt idx="24">
                  <c:v>34.6417</c:v>
                </c:pt>
                <c:pt idx="25">
                  <c:v>33.918400000000005</c:v>
                </c:pt>
                <c:pt idx="26">
                  <c:v>32.955200000000005</c:v>
                </c:pt>
                <c:pt idx="27">
                  <c:v>32.100900000000003</c:v>
                </c:pt>
                <c:pt idx="28">
                  <c:v>31.894200000000001</c:v>
                </c:pt>
                <c:pt idx="29">
                  <c:v>31.598400000000002</c:v>
                </c:pt>
                <c:pt idx="30">
                  <c:v>31.184200000000001</c:v>
                </c:pt>
                <c:pt idx="31">
                  <c:v>30.6233</c:v>
                </c:pt>
                <c:pt idx="32">
                  <c:v>30.357500000000005</c:v>
                </c:pt>
                <c:pt idx="33">
                  <c:v>30.228299999999972</c:v>
                </c:pt>
                <c:pt idx="34">
                  <c:v>30.041899999999988</c:v>
                </c:pt>
                <c:pt idx="35">
                  <c:v>29.778399999999973</c:v>
                </c:pt>
                <c:pt idx="36">
                  <c:v>29.4163</c:v>
                </c:pt>
                <c:pt idx="37">
                  <c:v>28.9391</c:v>
                </c:pt>
                <c:pt idx="38">
                  <c:v>28.769499999999972</c:v>
                </c:pt>
                <c:pt idx="39">
                  <c:v>28.462299999999956</c:v>
                </c:pt>
                <c:pt idx="40">
                  <c:v>28.351800000000026</c:v>
                </c:pt>
                <c:pt idx="41">
                  <c:v>28.1953</c:v>
                </c:pt>
                <c:pt idx="42">
                  <c:v>27.979800000000001</c:v>
                </c:pt>
                <c:pt idx="43">
                  <c:v>27.695</c:v>
                </c:pt>
                <c:pt idx="44">
                  <c:v>27.6265</c:v>
                </c:pt>
                <c:pt idx="45">
                  <c:v>27.560399999999973</c:v>
                </c:pt>
                <c:pt idx="46">
                  <c:v>27.465999999999973</c:v>
                </c:pt>
                <c:pt idx="47">
                  <c:v>27.334599999999988</c:v>
                </c:pt>
                <c:pt idx="48">
                  <c:v>27.158300000000001</c:v>
                </c:pt>
                <c:pt idx="49">
                  <c:v>27.075599999999973</c:v>
                </c:pt>
                <c:pt idx="50">
                  <c:v>26.927800000000001</c:v>
                </c:pt>
                <c:pt idx="51">
                  <c:v>26.8752</c:v>
                </c:pt>
                <c:pt idx="52">
                  <c:v>26.801400000000001</c:v>
                </c:pt>
                <c:pt idx="53">
                  <c:v>26.7014</c:v>
                </c:pt>
                <c:pt idx="54">
                  <c:v>26.572500000000002</c:v>
                </c:pt>
                <c:pt idx="55">
                  <c:v>26.5276</c:v>
                </c:pt>
                <c:pt idx="56">
                  <c:v>26.435300000000002</c:v>
                </c:pt>
                <c:pt idx="57">
                  <c:v>26.399799999999974</c:v>
                </c:pt>
                <c:pt idx="58">
                  <c:v>26.942699999999952</c:v>
                </c:pt>
                <c:pt idx="59">
                  <c:v>31.370899999999999</c:v>
                </c:pt>
                <c:pt idx="60">
                  <c:v>38.620700000000042</c:v>
                </c:pt>
                <c:pt idx="61">
                  <c:v>40.338100000000011</c:v>
                </c:pt>
                <c:pt idx="62">
                  <c:v>41.968600000000002</c:v>
                </c:pt>
                <c:pt idx="63">
                  <c:v>44.79290000000006</c:v>
                </c:pt>
                <c:pt idx="64">
                  <c:v>46.520900000000012</c:v>
                </c:pt>
                <c:pt idx="65">
                  <c:v>46.561400000000006</c:v>
                </c:pt>
                <c:pt idx="66">
                  <c:v>45.874699999999997</c:v>
                </c:pt>
                <c:pt idx="67">
                  <c:v>44.757100000000001</c:v>
                </c:pt>
                <c:pt idx="68">
                  <c:v>43.264000000000003</c:v>
                </c:pt>
                <c:pt idx="69">
                  <c:v>42.729200000000013</c:v>
                </c:pt>
                <c:pt idx="70">
                  <c:v>41.749700000000011</c:v>
                </c:pt>
                <c:pt idx="71">
                  <c:v>40.459000000000003</c:v>
                </c:pt>
                <c:pt idx="72">
                  <c:v>39.856200000000001</c:v>
                </c:pt>
                <c:pt idx="73">
                  <c:v>39.636000000000003</c:v>
                </c:pt>
                <c:pt idx="74">
                  <c:v>39.217400000000005</c:v>
                </c:pt>
                <c:pt idx="75">
                  <c:v>38.634900000000002</c:v>
                </c:pt>
                <c:pt idx="76">
                  <c:v>37.853000000000002</c:v>
                </c:pt>
                <c:pt idx="77">
                  <c:v>37.484299999999998</c:v>
                </c:pt>
                <c:pt idx="78">
                  <c:v>36.824400000000004</c:v>
                </c:pt>
                <c:pt idx="79">
                  <c:v>36.587899999999998</c:v>
                </c:pt>
                <c:pt idx="80">
                  <c:v>36.153400000000005</c:v>
                </c:pt>
                <c:pt idx="81">
                  <c:v>35.578600000000002</c:v>
                </c:pt>
                <c:pt idx="82">
                  <c:v>35.373899999999999</c:v>
                </c:pt>
                <c:pt idx="83">
                  <c:v>35.002000000000002</c:v>
                </c:pt>
                <c:pt idx="84">
                  <c:v>34.868000000000002</c:v>
                </c:pt>
                <c:pt idx="85">
                  <c:v>34.677900000000001</c:v>
                </c:pt>
                <c:pt idx="86">
                  <c:v>34.415400000000005</c:v>
                </c:pt>
                <c:pt idx="87">
                  <c:v>34.067100000000003</c:v>
                </c:pt>
                <c:pt idx="88">
                  <c:v>33.943200000000004</c:v>
                </c:pt>
                <c:pt idx="89">
                  <c:v>33.717500000000001</c:v>
                </c:pt>
                <c:pt idx="90">
                  <c:v>33.423500000000011</c:v>
                </c:pt>
                <c:pt idx="91">
                  <c:v>33.319800000000001</c:v>
                </c:pt>
                <c:pt idx="92">
                  <c:v>33.133900000000011</c:v>
                </c:pt>
                <c:pt idx="93">
                  <c:v>33.067400000000006</c:v>
                </c:pt>
                <c:pt idx="94">
                  <c:v>32.974000000000004</c:v>
                </c:pt>
                <c:pt idx="95">
                  <c:v>32.846699999999998</c:v>
                </c:pt>
                <c:pt idx="96">
                  <c:v>32.681400000000004</c:v>
                </c:pt>
                <c:pt idx="97">
                  <c:v>32.623500000000043</c:v>
                </c:pt>
                <c:pt idx="98">
                  <c:v>32.520100000000042</c:v>
                </c:pt>
                <c:pt idx="99">
                  <c:v>32.4833</c:v>
                </c:pt>
                <c:pt idx="100">
                  <c:v>32.431800000000003</c:v>
                </c:pt>
                <c:pt idx="101">
                  <c:v>32.362200000000001</c:v>
                </c:pt>
                <c:pt idx="102">
                  <c:v>32.264500000000012</c:v>
                </c:pt>
                <c:pt idx="103">
                  <c:v>32.224500000000013</c:v>
                </c:pt>
                <c:pt idx="104">
                  <c:v>34.031400000000005</c:v>
                </c:pt>
                <c:pt idx="105">
                  <c:v>41.986499999999999</c:v>
                </c:pt>
                <c:pt idx="106">
                  <c:v>44.831899999999997</c:v>
                </c:pt>
                <c:pt idx="107">
                  <c:v>49.623700000000042</c:v>
                </c:pt>
                <c:pt idx="108">
                  <c:v>51.225300000000068</c:v>
                </c:pt>
                <c:pt idx="109">
                  <c:v>52.879000000000005</c:v>
                </c:pt>
                <c:pt idx="110">
                  <c:v>51.272900000000043</c:v>
                </c:pt>
                <c:pt idx="111">
                  <c:v>50.660400000000003</c:v>
                </c:pt>
                <c:pt idx="112">
                  <c:v>49.536700000000003</c:v>
                </c:pt>
                <c:pt idx="113">
                  <c:v>48.052200000000006</c:v>
                </c:pt>
                <c:pt idx="114">
                  <c:v>47.693700000000042</c:v>
                </c:pt>
                <c:pt idx="115">
                  <c:v>47.347000000000001</c:v>
                </c:pt>
                <c:pt idx="116">
                  <c:v>46.697600000000001</c:v>
                </c:pt>
                <c:pt idx="117">
                  <c:v>45.813699999999997</c:v>
                </c:pt>
                <c:pt idx="118">
                  <c:v>45.494700000000002</c:v>
                </c:pt>
                <c:pt idx="119">
                  <c:v>45.042400000000001</c:v>
                </c:pt>
                <c:pt idx="120">
                  <c:v>44.417899999999996</c:v>
                </c:pt>
                <c:pt idx="121">
                  <c:v>43.589000000000006</c:v>
                </c:pt>
                <c:pt idx="122">
                  <c:v>43.293200000000013</c:v>
                </c:pt>
                <c:pt idx="123">
                  <c:v>42.754300000000001</c:v>
                </c:pt>
                <c:pt idx="124">
                  <c:v>42.050400000000003</c:v>
                </c:pt>
                <c:pt idx="125">
                  <c:v>41.723600000000012</c:v>
                </c:pt>
                <c:pt idx="126">
                  <c:v>41.282900000000012</c:v>
                </c:pt>
                <c:pt idx="127">
                  <c:v>41.124700000000011</c:v>
                </c:pt>
                <c:pt idx="128">
                  <c:v>40.833000000000006</c:v>
                </c:pt>
                <c:pt idx="129">
                  <c:v>40.445400000000006</c:v>
                </c:pt>
                <c:pt idx="130">
                  <c:v>40.307299999999998</c:v>
                </c:pt>
                <c:pt idx="131">
                  <c:v>40.055500000000002</c:v>
                </c:pt>
                <c:pt idx="132">
                  <c:v>39.726900000000043</c:v>
                </c:pt>
                <c:pt idx="133">
                  <c:v>39.610900000000001</c:v>
                </c:pt>
                <c:pt idx="134">
                  <c:v>39.402500000000003</c:v>
                </c:pt>
                <c:pt idx="135">
                  <c:v>39.328000000000003</c:v>
                </c:pt>
                <c:pt idx="136">
                  <c:v>39.223000000000013</c:v>
                </c:pt>
                <c:pt idx="137">
                  <c:v>39.079900000000002</c:v>
                </c:pt>
                <c:pt idx="138">
                  <c:v>38.893900000000002</c:v>
                </c:pt>
                <c:pt idx="139">
                  <c:v>38.828600000000002</c:v>
                </c:pt>
                <c:pt idx="140">
                  <c:v>38.711800000000004</c:v>
                </c:pt>
                <c:pt idx="141">
                  <c:v>38.564400000000006</c:v>
                </c:pt>
                <c:pt idx="142">
                  <c:v>38.513600000000004</c:v>
                </c:pt>
                <c:pt idx="143">
                  <c:v>38.425200000000011</c:v>
                </c:pt>
                <c:pt idx="144">
                  <c:v>38.394300000000001</c:v>
                </c:pt>
                <c:pt idx="145">
                  <c:v>38.339000000000006</c:v>
                </c:pt>
                <c:pt idx="146">
                  <c:v>38.270200000000003</c:v>
                </c:pt>
                <c:pt idx="147">
                  <c:v>38.245800000000003</c:v>
                </c:pt>
                <c:pt idx="148">
                  <c:v>38.364000000000004</c:v>
                </c:pt>
                <c:pt idx="149">
                  <c:v>45.275100000000045</c:v>
                </c:pt>
                <c:pt idx="150">
                  <c:v>48.066100000000013</c:v>
                </c:pt>
                <c:pt idx="151">
                  <c:v>53.182100000000013</c:v>
                </c:pt>
                <c:pt idx="152">
                  <c:v>54.9726</c:v>
                </c:pt>
                <c:pt idx="153">
                  <c:v>57.349200000000003</c:v>
                </c:pt>
                <c:pt idx="154">
                  <c:v>59.533200000000001</c:v>
                </c:pt>
                <c:pt idx="155">
                  <c:v>57.875500000000002</c:v>
                </c:pt>
                <c:pt idx="156">
                  <c:v>57.208600000000011</c:v>
                </c:pt>
                <c:pt idx="157">
                  <c:v>55.994600000000005</c:v>
                </c:pt>
                <c:pt idx="158">
                  <c:v>54.409400000000005</c:v>
                </c:pt>
                <c:pt idx="159">
                  <c:v>53.847000000000001</c:v>
                </c:pt>
                <c:pt idx="160">
                  <c:v>52.835300000000011</c:v>
                </c:pt>
                <c:pt idx="161">
                  <c:v>51.5366</c:v>
                </c:pt>
                <c:pt idx="162">
                  <c:v>51.079500000000003</c:v>
                </c:pt>
                <c:pt idx="163">
                  <c:v>50.268300000000067</c:v>
                </c:pt>
                <c:pt idx="164">
                  <c:v>49.887599999999999</c:v>
                </c:pt>
                <c:pt idx="165">
                  <c:v>49.212700000000012</c:v>
                </c:pt>
                <c:pt idx="166">
                  <c:v>48.971699999999998</c:v>
                </c:pt>
                <c:pt idx="167">
                  <c:v>48.532300000000042</c:v>
                </c:pt>
                <c:pt idx="168">
                  <c:v>47.957899999999995</c:v>
                </c:pt>
                <c:pt idx="169">
                  <c:v>47.754400000000004</c:v>
                </c:pt>
                <c:pt idx="170">
                  <c:v>47.388200000000005</c:v>
                </c:pt>
                <c:pt idx="171">
                  <c:v>47.256800000000005</c:v>
                </c:pt>
                <c:pt idx="172">
                  <c:v>47.071600000000004</c:v>
                </c:pt>
                <c:pt idx="173">
                  <c:v>46.818100000000001</c:v>
                </c:pt>
                <c:pt idx="174">
                  <c:v>46.486800000000002</c:v>
                </c:pt>
                <c:pt idx="175">
                  <c:v>46.369700000000002</c:v>
                </c:pt>
                <c:pt idx="176">
                  <c:v>46.159100000000002</c:v>
                </c:pt>
                <c:pt idx="177">
                  <c:v>45.8904</c:v>
                </c:pt>
                <c:pt idx="178">
                  <c:v>45.796600000000012</c:v>
                </c:pt>
                <c:pt idx="179">
                  <c:v>45.631500000000003</c:v>
                </c:pt>
                <c:pt idx="180">
                  <c:v>45.427900000000001</c:v>
                </c:pt>
                <c:pt idx="181">
                  <c:v>45.3583</c:v>
                </c:pt>
                <c:pt idx="182">
                  <c:v>45.239700000000013</c:v>
                </c:pt>
                <c:pt idx="183">
                  <c:v>45.101700000000001</c:v>
                </c:pt>
                <c:pt idx="184">
                  <c:v>45.019600000000004</c:v>
                </c:pt>
                <c:pt idx="185">
                  <c:v>44.956400000000002</c:v>
                </c:pt>
                <c:pt idx="186">
                  <c:v>44.935500000000012</c:v>
                </c:pt>
                <c:pt idx="187">
                  <c:v>44.902800000000006</c:v>
                </c:pt>
                <c:pt idx="188">
                  <c:v>45.127800000000001</c:v>
                </c:pt>
                <c:pt idx="189">
                  <c:v>46.778500000000044</c:v>
                </c:pt>
                <c:pt idx="190">
                  <c:v>51.492500000000042</c:v>
                </c:pt>
                <c:pt idx="191">
                  <c:v>57.969500000000011</c:v>
                </c:pt>
                <c:pt idx="192">
                  <c:v>60.194500000000012</c:v>
                </c:pt>
                <c:pt idx="193">
                  <c:v>63.591000000000001</c:v>
                </c:pt>
                <c:pt idx="194">
                  <c:v>61.223900000000043</c:v>
                </c:pt>
                <c:pt idx="195">
                  <c:v>60.651800000000001</c:v>
                </c:pt>
                <c:pt idx="196">
                  <c:v>60.108400000000003</c:v>
                </c:pt>
                <c:pt idx="197">
                  <c:v>59.353000000000002</c:v>
                </c:pt>
                <c:pt idx="198">
                  <c:v>58.049200000000006</c:v>
                </c:pt>
                <c:pt idx="199">
                  <c:v>57.588700000000003</c:v>
                </c:pt>
                <c:pt idx="200">
                  <c:v>56.766400000000012</c:v>
                </c:pt>
                <c:pt idx="201">
                  <c:v>55.723600000000012</c:v>
                </c:pt>
                <c:pt idx="202">
                  <c:v>55.358699999999999</c:v>
                </c:pt>
                <c:pt idx="203">
                  <c:v>55.182500000000012</c:v>
                </c:pt>
                <c:pt idx="204">
                  <c:v>54.852800000000002</c:v>
                </c:pt>
                <c:pt idx="205">
                  <c:v>54.405500000000011</c:v>
                </c:pt>
                <c:pt idx="206">
                  <c:v>54.193400000000011</c:v>
                </c:pt>
                <c:pt idx="207">
                  <c:v>53.898700000000012</c:v>
                </c:pt>
                <c:pt idx="208">
                  <c:v>53.5047</c:v>
                </c:pt>
                <c:pt idx="209">
                  <c:v>53.363800000000005</c:v>
                </c:pt>
                <c:pt idx="210">
                  <c:v>53.166200000000003</c:v>
                </c:pt>
                <c:pt idx="211">
                  <c:v>52.898000000000003</c:v>
                </c:pt>
                <c:pt idx="212">
                  <c:v>52.552100000000003</c:v>
                </c:pt>
                <c:pt idx="213">
                  <c:v>52.430500000000002</c:v>
                </c:pt>
                <c:pt idx="214">
                  <c:v>52.214400000000005</c:v>
                </c:pt>
                <c:pt idx="215">
                  <c:v>51.9437</c:v>
                </c:pt>
                <c:pt idx="216">
                  <c:v>51.85</c:v>
                </c:pt>
                <c:pt idx="217">
                  <c:v>51.688100000000013</c:v>
                </c:pt>
                <c:pt idx="218">
                  <c:v>51.494400000000006</c:v>
                </c:pt>
                <c:pt idx="219">
                  <c:v>51.429300000000012</c:v>
                </c:pt>
                <c:pt idx="220">
                  <c:v>51.398400000000002</c:v>
                </c:pt>
                <c:pt idx="221">
                  <c:v>51.342600000000004</c:v>
                </c:pt>
                <c:pt idx="222">
                  <c:v>51.271000000000001</c:v>
                </c:pt>
                <c:pt idx="223">
                  <c:v>51.238500000000045</c:v>
                </c:pt>
                <c:pt idx="224">
                  <c:v>51.195900000000044</c:v>
                </c:pt>
                <c:pt idx="225">
                  <c:v>51.144300000000001</c:v>
                </c:pt>
                <c:pt idx="226">
                  <c:v>51.091300000000011</c:v>
                </c:pt>
                <c:pt idx="227">
                  <c:v>51.075600000000001</c:v>
                </c:pt>
                <c:pt idx="228">
                  <c:v>51.055300000000003</c:v>
                </c:pt>
                <c:pt idx="229">
                  <c:v>51.049800000000005</c:v>
                </c:pt>
                <c:pt idx="230">
                  <c:v>51.044200000000004</c:v>
                </c:pt>
                <c:pt idx="231">
                  <c:v>51.040600000000005</c:v>
                </c:pt>
                <c:pt idx="232">
                  <c:v>51.035900000000012</c:v>
                </c:pt>
                <c:pt idx="233">
                  <c:v>52.466000000000001</c:v>
                </c:pt>
                <c:pt idx="234">
                  <c:v>54.260400000000011</c:v>
                </c:pt>
                <c:pt idx="235">
                  <c:v>59.494600000000005</c:v>
                </c:pt>
                <c:pt idx="236">
                  <c:v>62.0319</c:v>
                </c:pt>
                <c:pt idx="237">
                  <c:v>66.477500000000006</c:v>
                </c:pt>
                <c:pt idx="238">
                  <c:v>68.471700000000013</c:v>
                </c:pt>
                <c:pt idx="239">
                  <c:v>70.872299999999981</c:v>
                </c:pt>
                <c:pt idx="240">
                  <c:v>71.227999999999994</c:v>
                </c:pt>
                <c:pt idx="241">
                  <c:v>69.941600000000136</c:v>
                </c:pt>
                <c:pt idx="242">
                  <c:v>69.298500000000004</c:v>
                </c:pt>
                <c:pt idx="243">
                  <c:v>68.137100000000004</c:v>
                </c:pt>
                <c:pt idx="244">
                  <c:v>67.586600000000004</c:v>
                </c:pt>
                <c:pt idx="245">
                  <c:v>66.593300000000013</c:v>
                </c:pt>
                <c:pt idx="246">
                  <c:v>66.12269999999998</c:v>
                </c:pt>
                <c:pt idx="247">
                  <c:v>65.274199999999993</c:v>
                </c:pt>
                <c:pt idx="248">
                  <c:v>64.872499999999988</c:v>
                </c:pt>
                <c:pt idx="249">
                  <c:v>64.148899999999998</c:v>
                </c:pt>
                <c:pt idx="250">
                  <c:v>63.806600000000003</c:v>
                </c:pt>
                <c:pt idx="251">
                  <c:v>63.190800000000003</c:v>
                </c:pt>
                <c:pt idx="252">
                  <c:v>62.899700000000003</c:v>
                </c:pt>
                <c:pt idx="253">
                  <c:v>62.377000000000002</c:v>
                </c:pt>
                <c:pt idx="254">
                  <c:v>62.130200000000002</c:v>
                </c:pt>
                <c:pt idx="255">
                  <c:v>61.687800000000003</c:v>
                </c:pt>
                <c:pt idx="256">
                  <c:v>61.479300000000002</c:v>
                </c:pt>
                <c:pt idx="257">
                  <c:v>61.106300000000012</c:v>
                </c:pt>
                <c:pt idx="258">
                  <c:v>60.930800000000005</c:v>
                </c:pt>
                <c:pt idx="259">
                  <c:v>60.617899999999999</c:v>
                </c:pt>
                <c:pt idx="260">
                  <c:v>60.471000000000004</c:v>
                </c:pt>
                <c:pt idx="261">
                  <c:v>60.210100000000011</c:v>
                </c:pt>
                <c:pt idx="262">
                  <c:v>60.087899999999998</c:v>
                </c:pt>
                <c:pt idx="263">
                  <c:v>59.872</c:v>
                </c:pt>
                <c:pt idx="264">
                  <c:v>59.7712</c:v>
                </c:pt>
                <c:pt idx="265">
                  <c:v>59.594200000000001</c:v>
                </c:pt>
                <c:pt idx="266">
                  <c:v>59.377200000000002</c:v>
                </c:pt>
                <c:pt idx="267">
                  <c:v>59.303100000000001</c:v>
                </c:pt>
                <c:pt idx="268">
                  <c:v>59.177800000000005</c:v>
                </c:pt>
                <c:pt idx="269">
                  <c:v>59.134300000000003</c:v>
                </c:pt>
                <c:pt idx="270">
                  <c:v>59.075800000000001</c:v>
                </c:pt>
                <c:pt idx="271">
                  <c:v>59.001600000000003</c:v>
                </c:pt>
                <c:pt idx="272">
                  <c:v>58.968100000000042</c:v>
                </c:pt>
                <c:pt idx="273">
                  <c:v>58.924700000000001</c:v>
                </c:pt>
                <c:pt idx="274">
                  <c:v>58.8735</c:v>
                </c:pt>
                <c:pt idx="275">
                  <c:v>58.823800000000006</c:v>
                </c:pt>
                <c:pt idx="276">
                  <c:v>58.809699999999999</c:v>
                </c:pt>
                <c:pt idx="277">
                  <c:v>58.794100000000043</c:v>
                </c:pt>
                <c:pt idx="278">
                  <c:v>58.790500000000044</c:v>
                </c:pt>
                <c:pt idx="279">
                  <c:v>58.789500000000011</c:v>
                </c:pt>
                <c:pt idx="280">
                  <c:v>58.800800000000002</c:v>
                </c:pt>
                <c:pt idx="281">
                  <c:v>58.810299999999998</c:v>
                </c:pt>
                <c:pt idx="282">
                  <c:v>58.798000000000044</c:v>
                </c:pt>
                <c:pt idx="283">
                  <c:v>59.188600000000001</c:v>
                </c:pt>
                <c:pt idx="284">
                  <c:v>65.466300000000004</c:v>
                </c:pt>
                <c:pt idx="285">
                  <c:v>67.947700000000026</c:v>
                </c:pt>
                <c:pt idx="286">
                  <c:v>72.553399999999982</c:v>
                </c:pt>
                <c:pt idx="287">
                  <c:v>74.681399999999982</c:v>
                </c:pt>
                <c:pt idx="288">
                  <c:v>78.067600000000027</c:v>
                </c:pt>
                <c:pt idx="289">
                  <c:v>77.617800000000003</c:v>
                </c:pt>
                <c:pt idx="290">
                  <c:v>76.9645000000001</c:v>
                </c:pt>
                <c:pt idx="291">
                  <c:v>75.66549999999998</c:v>
                </c:pt>
                <c:pt idx="292">
                  <c:v>75.200700000000012</c:v>
                </c:pt>
                <c:pt idx="293">
                  <c:v>74.549700000000001</c:v>
                </c:pt>
                <c:pt idx="294">
                  <c:v>73.6678</c:v>
                </c:pt>
                <c:pt idx="295">
                  <c:v>72.218700000000013</c:v>
                </c:pt>
                <c:pt idx="296">
                  <c:v>71.717799999999997</c:v>
                </c:pt>
                <c:pt idx="297">
                  <c:v>71.05</c:v>
                </c:pt>
                <c:pt idx="298">
                  <c:v>70.209199999999996</c:v>
                </c:pt>
                <c:pt idx="299">
                  <c:v>69.916200000000117</c:v>
                </c:pt>
                <c:pt idx="300">
                  <c:v>69.4054</c:v>
                </c:pt>
                <c:pt idx="301">
                  <c:v>68.782899999999998</c:v>
                </c:pt>
                <c:pt idx="302">
                  <c:v>68.569500000000005</c:v>
                </c:pt>
                <c:pt idx="303">
                  <c:v>68.467500000000101</c:v>
                </c:pt>
                <c:pt idx="304">
                  <c:v>68.280500000000004</c:v>
                </c:pt>
                <c:pt idx="305">
                  <c:v>68.034499999999994</c:v>
                </c:pt>
                <c:pt idx="306">
                  <c:v>67.733000000000004</c:v>
                </c:pt>
                <c:pt idx="307">
                  <c:v>67.629799999999989</c:v>
                </c:pt>
                <c:pt idx="308">
                  <c:v>67.455100000000002</c:v>
                </c:pt>
                <c:pt idx="309">
                  <c:v>67.394300000000001</c:v>
                </c:pt>
                <c:pt idx="310">
                  <c:v>67.312399999999982</c:v>
                </c:pt>
                <c:pt idx="311">
                  <c:v>67.208000000000013</c:v>
                </c:pt>
                <c:pt idx="312">
                  <c:v>67.088200000000001</c:v>
                </c:pt>
                <c:pt idx="313">
                  <c:v>67.048900000000003</c:v>
                </c:pt>
                <c:pt idx="314">
                  <c:v>66.987700000000004</c:v>
                </c:pt>
                <c:pt idx="315">
                  <c:v>66.961799999999997</c:v>
                </c:pt>
                <c:pt idx="316">
                  <c:v>66.924700000000001</c:v>
                </c:pt>
                <c:pt idx="317">
                  <c:v>66.910200000000088</c:v>
                </c:pt>
                <c:pt idx="318">
                  <c:v>66.894000000000005</c:v>
                </c:pt>
                <c:pt idx="319">
                  <c:v>66.894599999999997</c:v>
                </c:pt>
                <c:pt idx="320">
                  <c:v>66.899100000000004</c:v>
                </c:pt>
                <c:pt idx="321">
                  <c:v>66.919700000000006</c:v>
                </c:pt>
                <c:pt idx="322">
                  <c:v>66.973299999999995</c:v>
                </c:pt>
                <c:pt idx="323">
                  <c:v>66.997600000000105</c:v>
                </c:pt>
                <c:pt idx="324">
                  <c:v>67.0107</c:v>
                </c:pt>
                <c:pt idx="325">
                  <c:v>67.039500000000004</c:v>
                </c:pt>
                <c:pt idx="326">
                  <c:v>67.086200000000005</c:v>
                </c:pt>
                <c:pt idx="327">
                  <c:v>67.107500000000002</c:v>
                </c:pt>
                <c:pt idx="328">
                  <c:v>67.345600000000005</c:v>
                </c:pt>
                <c:pt idx="329">
                  <c:v>71.559799999999981</c:v>
                </c:pt>
                <c:pt idx="330">
                  <c:v>79.337999999999994</c:v>
                </c:pt>
                <c:pt idx="331">
                  <c:v>82.7834</c:v>
                </c:pt>
                <c:pt idx="332">
                  <c:v>83.995500000000007</c:v>
                </c:pt>
                <c:pt idx="333">
                  <c:v>86.059699999999992</c:v>
                </c:pt>
                <c:pt idx="334">
                  <c:v>87.338899999999981</c:v>
                </c:pt>
                <c:pt idx="335">
                  <c:v>85.544700000000006</c:v>
                </c:pt>
                <c:pt idx="336">
                  <c:v>84.897599999999997</c:v>
                </c:pt>
                <c:pt idx="337">
                  <c:v>83.746300000000005</c:v>
                </c:pt>
                <c:pt idx="338">
                  <c:v>82.293999999999997</c:v>
                </c:pt>
                <c:pt idx="339">
                  <c:v>81.786699999999996</c:v>
                </c:pt>
                <c:pt idx="340">
                  <c:v>80.900099999999995</c:v>
                </c:pt>
                <c:pt idx="341">
                  <c:v>80.585399999999979</c:v>
                </c:pt>
                <c:pt idx="342">
                  <c:v>80.149500000000003</c:v>
                </c:pt>
                <c:pt idx="343">
                  <c:v>79.569000000000003</c:v>
                </c:pt>
                <c:pt idx="344">
                  <c:v>79.296600000000026</c:v>
                </c:pt>
                <c:pt idx="345">
                  <c:v>78.924099999999996</c:v>
                </c:pt>
                <c:pt idx="346">
                  <c:v>78.438100000000006</c:v>
                </c:pt>
                <c:pt idx="347">
                  <c:v>77.847399999999993</c:v>
                </c:pt>
                <c:pt idx="348">
                  <c:v>77.645200000000003</c:v>
                </c:pt>
                <c:pt idx="349">
                  <c:v>77.304599999999994</c:v>
                </c:pt>
                <c:pt idx="350">
                  <c:v>77.185999999999979</c:v>
                </c:pt>
                <c:pt idx="351">
                  <c:v>76.979799999999983</c:v>
                </c:pt>
                <c:pt idx="352">
                  <c:v>76.731300000000005</c:v>
                </c:pt>
                <c:pt idx="353">
                  <c:v>76.470200000000006</c:v>
                </c:pt>
                <c:pt idx="354">
                  <c:v>76.426100000000005</c:v>
                </c:pt>
                <c:pt idx="355">
                  <c:v>76.385699999999986</c:v>
                </c:pt>
                <c:pt idx="356">
                  <c:v>76.317899999999995</c:v>
                </c:pt>
                <c:pt idx="357">
                  <c:v>76.227199999999996</c:v>
                </c:pt>
                <c:pt idx="358">
                  <c:v>76.200300000000013</c:v>
                </c:pt>
                <c:pt idx="359">
                  <c:v>76.167299999999997</c:v>
                </c:pt>
                <c:pt idx="360">
                  <c:v>76.158399999999958</c:v>
                </c:pt>
                <c:pt idx="361">
                  <c:v>76.1511</c:v>
                </c:pt>
                <c:pt idx="362">
                  <c:v>76.152299999999983</c:v>
                </c:pt>
                <c:pt idx="363">
                  <c:v>76.17789999999998</c:v>
                </c:pt>
                <c:pt idx="364">
                  <c:v>76.191699999999997</c:v>
                </c:pt>
                <c:pt idx="365">
                  <c:v>76.230199999999996</c:v>
                </c:pt>
                <c:pt idx="366">
                  <c:v>76.309699999999992</c:v>
                </c:pt>
                <c:pt idx="367">
                  <c:v>76.343700000000013</c:v>
                </c:pt>
                <c:pt idx="368">
                  <c:v>76.421200000000027</c:v>
                </c:pt>
                <c:pt idx="369">
                  <c:v>76.558099999999982</c:v>
                </c:pt>
                <c:pt idx="370">
                  <c:v>76.594600000000085</c:v>
                </c:pt>
                <c:pt idx="371">
                  <c:v>76.631100000000004</c:v>
                </c:pt>
                <c:pt idx="372">
                  <c:v>76.677199999999999</c:v>
                </c:pt>
                <c:pt idx="373">
                  <c:v>78.668999999999983</c:v>
                </c:pt>
                <c:pt idx="374">
                  <c:v>80.644400000000005</c:v>
                </c:pt>
                <c:pt idx="375">
                  <c:v>85.641000000000005</c:v>
                </c:pt>
                <c:pt idx="376">
                  <c:v>88.052199999999999</c:v>
                </c:pt>
                <c:pt idx="377">
                  <c:v>92.222099999999998</c:v>
                </c:pt>
                <c:pt idx="378">
                  <c:v>95.587500000000006</c:v>
                </c:pt>
                <c:pt idx="379">
                  <c:v>95.849800000000002</c:v>
                </c:pt>
                <c:pt idx="380">
                  <c:v>94.423900000000003</c:v>
                </c:pt>
                <c:pt idx="381">
                  <c:v>93.908900000000003</c:v>
                </c:pt>
                <c:pt idx="382">
                  <c:v>93.194800000000001</c:v>
                </c:pt>
                <c:pt idx="383">
                  <c:v>92.242599999999996</c:v>
                </c:pt>
                <c:pt idx="384">
                  <c:v>91.043300000000002</c:v>
                </c:pt>
                <c:pt idx="385">
                  <c:v>90.62469999999999</c:v>
                </c:pt>
                <c:pt idx="386">
                  <c:v>89.894900000000007</c:v>
                </c:pt>
                <c:pt idx="387">
                  <c:v>89.003799999999998</c:v>
                </c:pt>
                <c:pt idx="388">
                  <c:v>88.697599999999994</c:v>
                </c:pt>
                <c:pt idx="389">
                  <c:v>88.178599999999989</c:v>
                </c:pt>
                <c:pt idx="390">
                  <c:v>87.574600000000004</c:v>
                </c:pt>
                <c:pt idx="391">
                  <c:v>87.372299999999981</c:v>
                </c:pt>
                <c:pt idx="392">
                  <c:v>87.276899999999998</c:v>
                </c:pt>
                <c:pt idx="393">
                  <c:v>87.106200000000001</c:v>
                </c:pt>
                <c:pt idx="394">
                  <c:v>86.890900000000002</c:v>
                </c:pt>
                <c:pt idx="395">
                  <c:v>86.793499999999995</c:v>
                </c:pt>
                <c:pt idx="396">
                  <c:v>86.667199999999994</c:v>
                </c:pt>
                <c:pt idx="397">
                  <c:v>86.482000000000014</c:v>
                </c:pt>
                <c:pt idx="398">
                  <c:v>86.422499999999999</c:v>
                </c:pt>
                <c:pt idx="399">
                  <c:v>86.334999999999994</c:v>
                </c:pt>
                <c:pt idx="400">
                  <c:v>86.2637</c:v>
                </c:pt>
                <c:pt idx="401">
                  <c:v>86.243200000000101</c:v>
                </c:pt>
                <c:pt idx="402">
                  <c:v>86.237799999999993</c:v>
                </c:pt>
                <c:pt idx="403">
                  <c:v>86.233599999999996</c:v>
                </c:pt>
                <c:pt idx="404">
                  <c:v>86.241200000000106</c:v>
                </c:pt>
                <c:pt idx="405">
                  <c:v>86.279899999999998</c:v>
                </c:pt>
                <c:pt idx="406">
                  <c:v>86.299000000000007</c:v>
                </c:pt>
                <c:pt idx="407">
                  <c:v>86.349599999999995</c:v>
                </c:pt>
                <c:pt idx="408">
                  <c:v>86.450300000000013</c:v>
                </c:pt>
                <c:pt idx="409">
                  <c:v>86.492599999999996</c:v>
                </c:pt>
                <c:pt idx="410">
                  <c:v>86.588099999999983</c:v>
                </c:pt>
                <c:pt idx="411">
                  <c:v>86.62609999999998</c:v>
                </c:pt>
                <c:pt idx="412">
                  <c:v>86.686399999999978</c:v>
                </c:pt>
                <c:pt idx="413">
                  <c:v>86.717600000000104</c:v>
                </c:pt>
                <c:pt idx="414">
                  <c:v>86.765900000000002</c:v>
                </c:pt>
                <c:pt idx="415">
                  <c:v>86.841899999999995</c:v>
                </c:pt>
                <c:pt idx="416">
                  <c:v>86.962800000000001</c:v>
                </c:pt>
                <c:pt idx="417">
                  <c:v>87.157899999999998</c:v>
                </c:pt>
                <c:pt idx="418">
                  <c:v>87.228399999999979</c:v>
                </c:pt>
                <c:pt idx="419">
                  <c:v>88.926699999999997</c:v>
                </c:pt>
                <c:pt idx="420">
                  <c:v>91.190699999999993</c:v>
                </c:pt>
                <c:pt idx="421">
                  <c:v>95.728999999999999</c:v>
                </c:pt>
                <c:pt idx="422">
                  <c:v>101.65300000000001</c:v>
                </c:pt>
                <c:pt idx="423">
                  <c:v>103.82299999999998</c:v>
                </c:pt>
                <c:pt idx="424">
                  <c:v>103.82299999999998</c:v>
                </c:pt>
                <c:pt idx="425">
                  <c:v>106.488</c:v>
                </c:pt>
                <c:pt idx="426">
                  <c:v>106.91000000000008</c:v>
                </c:pt>
                <c:pt idx="427">
                  <c:v>107.065</c:v>
                </c:pt>
                <c:pt idx="428">
                  <c:v>106.777</c:v>
                </c:pt>
                <c:pt idx="429">
                  <c:v>105.893</c:v>
                </c:pt>
                <c:pt idx="430">
                  <c:v>104.687</c:v>
                </c:pt>
                <c:pt idx="431">
                  <c:v>104.12199999999999</c:v>
                </c:pt>
                <c:pt idx="432">
                  <c:v>103.12799999999999</c:v>
                </c:pt>
                <c:pt idx="433">
                  <c:v>101.896</c:v>
                </c:pt>
                <c:pt idx="434">
                  <c:v>101.468</c:v>
                </c:pt>
                <c:pt idx="435">
                  <c:v>100.73099999999999</c:v>
                </c:pt>
                <c:pt idx="436">
                  <c:v>99.849199999999996</c:v>
                </c:pt>
                <c:pt idx="437">
                  <c:v>99.547399999999996</c:v>
                </c:pt>
                <c:pt idx="438">
                  <c:v>99.044399999999996</c:v>
                </c:pt>
                <c:pt idx="439">
                  <c:v>98.473799999999983</c:v>
                </c:pt>
                <c:pt idx="440">
                  <c:v>98.283600000000007</c:v>
                </c:pt>
                <c:pt idx="441">
                  <c:v>97.984399999999994</c:v>
                </c:pt>
                <c:pt idx="442">
                  <c:v>97.882899999999978</c:v>
                </c:pt>
                <c:pt idx="443">
                  <c:v>97.717900000000085</c:v>
                </c:pt>
                <c:pt idx="444">
                  <c:v>97.542000000000002</c:v>
                </c:pt>
                <c:pt idx="445">
                  <c:v>97.502299999999991</c:v>
                </c:pt>
                <c:pt idx="446">
                  <c:v>97.466700000000003</c:v>
                </c:pt>
                <c:pt idx="447">
                  <c:v>97.421800000000005</c:v>
                </c:pt>
                <c:pt idx="448">
                  <c:v>97.371899999999982</c:v>
                </c:pt>
                <c:pt idx="449">
                  <c:v>97.329399999999978</c:v>
                </c:pt>
                <c:pt idx="450">
                  <c:v>97.32089999999998</c:v>
                </c:pt>
                <c:pt idx="451">
                  <c:v>97.3185</c:v>
                </c:pt>
                <c:pt idx="452">
                  <c:v>97.3202</c:v>
                </c:pt>
                <c:pt idx="453">
                  <c:v>97.336200000000005</c:v>
                </c:pt>
                <c:pt idx="454">
                  <c:v>97.347399999999993</c:v>
                </c:pt>
                <c:pt idx="455">
                  <c:v>97.381</c:v>
                </c:pt>
                <c:pt idx="456">
                  <c:v>97.400400000000005</c:v>
                </c:pt>
                <c:pt idx="457">
                  <c:v>97.448899999999995</c:v>
                </c:pt>
                <c:pt idx="458">
                  <c:v>97.475399999999979</c:v>
                </c:pt>
                <c:pt idx="459">
                  <c:v>97.536500000000004</c:v>
                </c:pt>
                <c:pt idx="460">
                  <c:v>97.569000000000003</c:v>
                </c:pt>
                <c:pt idx="461">
                  <c:v>97.640799999999999</c:v>
                </c:pt>
                <c:pt idx="462">
                  <c:v>97.806899999999999</c:v>
                </c:pt>
                <c:pt idx="463">
                  <c:v>97.838799999999978</c:v>
                </c:pt>
                <c:pt idx="464">
                  <c:v>97.87139999999998</c:v>
                </c:pt>
                <c:pt idx="465">
                  <c:v>97.939300000000003</c:v>
                </c:pt>
                <c:pt idx="466">
                  <c:v>98.047100000000086</c:v>
                </c:pt>
                <c:pt idx="467">
                  <c:v>98.344800000000006</c:v>
                </c:pt>
                <c:pt idx="468">
                  <c:v>99.290600000000026</c:v>
                </c:pt>
                <c:pt idx="469">
                  <c:v>105.203</c:v>
                </c:pt>
                <c:pt idx="470">
                  <c:v>107.41500000000002</c:v>
                </c:pt>
                <c:pt idx="471">
                  <c:v>111.46599999999999</c:v>
                </c:pt>
                <c:pt idx="472">
                  <c:v>116.24400000000009</c:v>
                </c:pt>
                <c:pt idx="473">
                  <c:v>114.96700000000008</c:v>
                </c:pt>
                <c:pt idx="474">
                  <c:v>113.41900000000008</c:v>
                </c:pt>
                <c:pt idx="475">
                  <c:v>111.63800000000001</c:v>
                </c:pt>
                <c:pt idx="476">
                  <c:v>110.556</c:v>
                </c:pt>
                <c:pt idx="477">
                  <c:v>110.3</c:v>
                </c:pt>
                <c:pt idx="478">
                  <c:v>109.84399999999999</c:v>
                </c:pt>
                <c:pt idx="479">
                  <c:v>109.114</c:v>
                </c:pt>
                <c:pt idx="480">
                  <c:v>108.864</c:v>
                </c:pt>
                <c:pt idx="481">
                  <c:v>108.44800000000002</c:v>
                </c:pt>
                <c:pt idx="482">
                  <c:v>108.303</c:v>
                </c:pt>
                <c:pt idx="483">
                  <c:v>108.053</c:v>
                </c:pt>
                <c:pt idx="484">
                  <c:v>107.755</c:v>
                </c:pt>
                <c:pt idx="485">
                  <c:v>107.65300000000001</c:v>
                </c:pt>
                <c:pt idx="486">
                  <c:v>107.486</c:v>
                </c:pt>
                <c:pt idx="487">
                  <c:v>107.41100000000009</c:v>
                </c:pt>
                <c:pt idx="488">
                  <c:v>107.29100000000008</c:v>
                </c:pt>
                <c:pt idx="489">
                  <c:v>107.238</c:v>
                </c:pt>
                <c:pt idx="490">
                  <c:v>107.15799999999999</c:v>
                </c:pt>
                <c:pt idx="491">
                  <c:v>107.124</c:v>
                </c:pt>
                <c:pt idx="492">
                  <c:v>107.077</c:v>
                </c:pt>
                <c:pt idx="493">
                  <c:v>107.059</c:v>
                </c:pt>
                <c:pt idx="494">
                  <c:v>107.04</c:v>
                </c:pt>
                <c:pt idx="495">
                  <c:v>107.035</c:v>
                </c:pt>
                <c:pt idx="496">
                  <c:v>107.039</c:v>
                </c:pt>
                <c:pt idx="497">
                  <c:v>107.045</c:v>
                </c:pt>
                <c:pt idx="498">
                  <c:v>107.07</c:v>
                </c:pt>
                <c:pt idx="499">
                  <c:v>107.08499999999999</c:v>
                </c:pt>
                <c:pt idx="500">
                  <c:v>107.12599999999998</c:v>
                </c:pt>
                <c:pt idx="501">
                  <c:v>107.149</c:v>
                </c:pt>
                <c:pt idx="502">
                  <c:v>107.20399999999999</c:v>
                </c:pt>
                <c:pt idx="503">
                  <c:v>107.23399999999999</c:v>
                </c:pt>
                <c:pt idx="504">
                  <c:v>107.301</c:v>
                </c:pt>
                <c:pt idx="505">
                  <c:v>107.336</c:v>
                </c:pt>
                <c:pt idx="506">
                  <c:v>107.41300000000008</c:v>
                </c:pt>
                <c:pt idx="507">
                  <c:v>107.453</c:v>
                </c:pt>
                <c:pt idx="508">
                  <c:v>107.538</c:v>
                </c:pt>
                <c:pt idx="509">
                  <c:v>107.58199999999999</c:v>
                </c:pt>
                <c:pt idx="510">
                  <c:v>107.67499999999998</c:v>
                </c:pt>
                <c:pt idx="511">
                  <c:v>107.723</c:v>
                </c:pt>
                <c:pt idx="512">
                  <c:v>107.82199999999999</c:v>
                </c:pt>
                <c:pt idx="513">
                  <c:v>108.008</c:v>
                </c:pt>
                <c:pt idx="514">
                  <c:v>108.04</c:v>
                </c:pt>
                <c:pt idx="515">
                  <c:v>108.086</c:v>
                </c:pt>
                <c:pt idx="516">
                  <c:v>109.142</c:v>
                </c:pt>
                <c:pt idx="517">
                  <c:v>114.17199999999998</c:v>
                </c:pt>
                <c:pt idx="518">
                  <c:v>121.24000000000002</c:v>
                </c:pt>
                <c:pt idx="519">
                  <c:v>123.60599999999998</c:v>
                </c:pt>
                <c:pt idx="520">
                  <c:v>126.568</c:v>
                </c:pt>
                <c:pt idx="521">
                  <c:v>127.015</c:v>
                </c:pt>
                <c:pt idx="522">
                  <c:v>125.389</c:v>
                </c:pt>
                <c:pt idx="523">
                  <c:v>124.62299999999998</c:v>
                </c:pt>
                <c:pt idx="524">
                  <c:v>123.32299999999998</c:v>
                </c:pt>
                <c:pt idx="525">
                  <c:v>122.727</c:v>
                </c:pt>
                <c:pt idx="526">
                  <c:v>121.71899999999999</c:v>
                </c:pt>
                <c:pt idx="527">
                  <c:v>121.25700000000002</c:v>
                </c:pt>
                <c:pt idx="528">
                  <c:v>120.48099999999999</c:v>
                </c:pt>
                <c:pt idx="529">
                  <c:v>120.127</c:v>
                </c:pt>
                <c:pt idx="530">
                  <c:v>119.536</c:v>
                </c:pt>
                <c:pt idx="531">
                  <c:v>118.863</c:v>
                </c:pt>
                <c:pt idx="532">
                  <c:v>118.63800000000001</c:v>
                </c:pt>
                <c:pt idx="533">
                  <c:v>118.532</c:v>
                </c:pt>
                <c:pt idx="534">
                  <c:v>118.345</c:v>
                </c:pt>
                <c:pt idx="535">
                  <c:v>118.25700000000002</c:v>
                </c:pt>
                <c:pt idx="536">
                  <c:v>118.137</c:v>
                </c:pt>
                <c:pt idx="537">
                  <c:v>117.982</c:v>
                </c:pt>
                <c:pt idx="538">
                  <c:v>117.756</c:v>
                </c:pt>
                <c:pt idx="539">
                  <c:v>117.68199999999999</c:v>
                </c:pt>
                <c:pt idx="540">
                  <c:v>117.57299999999998</c:v>
                </c:pt>
                <c:pt idx="541">
                  <c:v>117.536</c:v>
                </c:pt>
                <c:pt idx="542">
                  <c:v>117.483</c:v>
                </c:pt>
                <c:pt idx="543">
                  <c:v>117.43700000000008</c:v>
                </c:pt>
                <c:pt idx="544">
                  <c:v>117.422</c:v>
                </c:pt>
                <c:pt idx="545">
                  <c:v>117.42100000000002</c:v>
                </c:pt>
                <c:pt idx="546">
                  <c:v>117.42700000000002</c:v>
                </c:pt>
                <c:pt idx="547">
                  <c:v>117.46000000000002</c:v>
                </c:pt>
                <c:pt idx="548">
                  <c:v>117.483</c:v>
                </c:pt>
                <c:pt idx="549">
                  <c:v>117.54400000000008</c:v>
                </c:pt>
                <c:pt idx="550">
                  <c:v>117.58</c:v>
                </c:pt>
                <c:pt idx="551">
                  <c:v>117.664</c:v>
                </c:pt>
                <c:pt idx="552">
                  <c:v>117.709</c:v>
                </c:pt>
                <c:pt idx="553">
                  <c:v>117.78400000000002</c:v>
                </c:pt>
                <c:pt idx="554">
                  <c:v>117.956</c:v>
                </c:pt>
                <c:pt idx="555">
                  <c:v>118.023</c:v>
                </c:pt>
                <c:pt idx="556">
                  <c:v>118.167</c:v>
                </c:pt>
                <c:pt idx="557">
                  <c:v>118.22199999999999</c:v>
                </c:pt>
                <c:pt idx="558">
                  <c:v>118.33799999999999</c:v>
                </c:pt>
                <c:pt idx="559">
                  <c:v>118.502</c:v>
                </c:pt>
                <c:pt idx="560">
                  <c:v>119.18300000000001</c:v>
                </c:pt>
                <c:pt idx="561">
                  <c:v>124.705</c:v>
                </c:pt>
                <c:pt idx="562">
                  <c:v>127.55200000000001</c:v>
                </c:pt>
                <c:pt idx="563">
                  <c:v>132.542</c:v>
                </c:pt>
                <c:pt idx="564">
                  <c:v>134.738</c:v>
                </c:pt>
                <c:pt idx="565">
                  <c:v>137.10300000000001</c:v>
                </c:pt>
                <c:pt idx="566">
                  <c:v>134.75800000000001</c:v>
                </c:pt>
                <c:pt idx="567">
                  <c:v>133.95500000000001</c:v>
                </c:pt>
                <c:pt idx="568">
                  <c:v>132.911</c:v>
                </c:pt>
                <c:pt idx="569">
                  <c:v>131.64399999999998</c:v>
                </c:pt>
                <c:pt idx="570">
                  <c:v>131.208</c:v>
                </c:pt>
                <c:pt idx="571">
                  <c:v>130.63200000000001</c:v>
                </c:pt>
                <c:pt idx="572">
                  <c:v>129.73599999999999</c:v>
                </c:pt>
                <c:pt idx="573">
                  <c:v>129.43300000000002</c:v>
                </c:pt>
                <c:pt idx="574">
                  <c:v>129.04399999999998</c:v>
                </c:pt>
                <c:pt idx="575">
                  <c:v>128.58600000000001</c:v>
                </c:pt>
                <c:pt idx="576">
                  <c:v>128.43</c:v>
                </c:pt>
                <c:pt idx="577">
                  <c:v>128.17599999999999</c:v>
                </c:pt>
                <c:pt idx="578">
                  <c:v>127.899</c:v>
                </c:pt>
                <c:pt idx="579">
                  <c:v>127.81</c:v>
                </c:pt>
                <c:pt idx="580">
                  <c:v>127.702</c:v>
                </c:pt>
                <c:pt idx="581">
                  <c:v>127.593</c:v>
                </c:pt>
                <c:pt idx="582">
                  <c:v>127.56</c:v>
                </c:pt>
                <c:pt idx="583">
                  <c:v>127.51600000000002</c:v>
                </c:pt>
                <c:pt idx="584">
                  <c:v>127.49700000000009</c:v>
                </c:pt>
                <c:pt idx="585">
                  <c:v>127.495</c:v>
                </c:pt>
                <c:pt idx="586">
                  <c:v>127.51300000000002</c:v>
                </c:pt>
                <c:pt idx="587">
                  <c:v>127.523</c:v>
                </c:pt>
                <c:pt idx="588">
                  <c:v>127.55200000000001</c:v>
                </c:pt>
                <c:pt idx="589">
                  <c:v>127.643</c:v>
                </c:pt>
                <c:pt idx="590">
                  <c:v>127.681</c:v>
                </c:pt>
                <c:pt idx="591">
                  <c:v>127.74700000000009</c:v>
                </c:pt>
                <c:pt idx="592">
                  <c:v>127.863</c:v>
                </c:pt>
                <c:pt idx="593">
                  <c:v>127.908</c:v>
                </c:pt>
                <c:pt idx="594">
                  <c:v>127.98</c:v>
                </c:pt>
                <c:pt idx="595">
                  <c:v>128.13999999999999</c:v>
                </c:pt>
                <c:pt idx="596">
                  <c:v>128.18100000000001</c:v>
                </c:pt>
                <c:pt idx="597">
                  <c:v>128.22200000000001</c:v>
                </c:pt>
                <c:pt idx="598">
                  <c:v>128.30800000000016</c:v>
                </c:pt>
                <c:pt idx="599">
                  <c:v>128.49100000000001</c:v>
                </c:pt>
                <c:pt idx="600">
                  <c:v>128.53700000000001</c:v>
                </c:pt>
                <c:pt idx="601">
                  <c:v>128.584</c:v>
                </c:pt>
                <c:pt idx="602">
                  <c:v>128.654</c:v>
                </c:pt>
                <c:pt idx="603">
                  <c:v>129.20599999999999</c:v>
                </c:pt>
                <c:pt idx="604">
                  <c:v>137.578</c:v>
                </c:pt>
                <c:pt idx="605">
                  <c:v>140.62100000000001</c:v>
                </c:pt>
                <c:pt idx="606">
                  <c:v>142.089</c:v>
                </c:pt>
                <c:pt idx="607">
                  <c:v>144.71499999999995</c:v>
                </c:pt>
                <c:pt idx="608">
                  <c:v>145.929</c:v>
                </c:pt>
                <c:pt idx="609">
                  <c:v>147.499</c:v>
                </c:pt>
                <c:pt idx="610">
                  <c:v>148.89000000000001</c:v>
                </c:pt>
                <c:pt idx="611">
                  <c:v>146.75700000000001</c:v>
                </c:pt>
                <c:pt idx="612">
                  <c:v>145.964</c:v>
                </c:pt>
                <c:pt idx="613">
                  <c:v>144.61199999999999</c:v>
                </c:pt>
                <c:pt idx="614">
                  <c:v>144.137</c:v>
                </c:pt>
                <c:pt idx="615">
                  <c:v>143.298</c:v>
                </c:pt>
                <c:pt idx="616">
                  <c:v>141.97900000000001</c:v>
                </c:pt>
                <c:pt idx="617">
                  <c:v>141.53200000000001</c:v>
                </c:pt>
                <c:pt idx="618">
                  <c:v>140.953</c:v>
                </c:pt>
                <c:pt idx="619">
                  <c:v>140.25899999999999</c:v>
                </c:pt>
                <c:pt idx="620">
                  <c:v>140.02100000000004</c:v>
                </c:pt>
                <c:pt idx="621">
                  <c:v>139.71099999999998</c:v>
                </c:pt>
                <c:pt idx="622">
                  <c:v>139.24099999999999</c:v>
                </c:pt>
                <c:pt idx="623">
                  <c:v>139.13300000000001</c:v>
                </c:pt>
                <c:pt idx="624">
                  <c:v>139.03300000000002</c:v>
                </c:pt>
                <c:pt idx="625">
                  <c:v>138.863</c:v>
                </c:pt>
                <c:pt idx="626">
                  <c:v>138.624</c:v>
                </c:pt>
                <c:pt idx="627">
                  <c:v>138.548</c:v>
                </c:pt>
                <c:pt idx="628">
                  <c:v>138.44</c:v>
                </c:pt>
                <c:pt idx="629">
                  <c:v>138.35900000000001</c:v>
                </c:pt>
                <c:pt idx="630">
                  <c:v>138.339</c:v>
                </c:pt>
                <c:pt idx="631">
                  <c:v>138.32900000000001</c:v>
                </c:pt>
                <c:pt idx="632">
                  <c:v>138.35400000000001</c:v>
                </c:pt>
                <c:pt idx="633">
                  <c:v>138.36800000000017</c:v>
                </c:pt>
                <c:pt idx="634">
                  <c:v>138.4</c:v>
                </c:pt>
                <c:pt idx="635">
                  <c:v>138.41300000000001</c:v>
                </c:pt>
                <c:pt idx="636">
                  <c:v>138.43600000000001</c:v>
                </c:pt>
                <c:pt idx="637">
                  <c:v>138.49200000000016</c:v>
                </c:pt>
                <c:pt idx="638">
                  <c:v>138.596</c:v>
                </c:pt>
                <c:pt idx="639">
                  <c:v>138.63800000000001</c:v>
                </c:pt>
                <c:pt idx="640">
                  <c:v>138.70499999999998</c:v>
                </c:pt>
                <c:pt idx="641">
                  <c:v>138.81700000000001</c:v>
                </c:pt>
                <c:pt idx="642">
                  <c:v>139.00399999999999</c:v>
                </c:pt>
                <c:pt idx="643">
                  <c:v>139.07599999999999</c:v>
                </c:pt>
                <c:pt idx="644">
                  <c:v>139.11299999999997</c:v>
                </c:pt>
                <c:pt idx="645">
                  <c:v>139.16900000000001</c:v>
                </c:pt>
                <c:pt idx="646">
                  <c:v>139.25700000000001</c:v>
                </c:pt>
                <c:pt idx="647">
                  <c:v>139.441</c:v>
                </c:pt>
                <c:pt idx="648">
                  <c:v>139.511</c:v>
                </c:pt>
                <c:pt idx="649">
                  <c:v>139.595</c:v>
                </c:pt>
                <c:pt idx="650">
                  <c:v>139.67899999999997</c:v>
                </c:pt>
                <c:pt idx="651">
                  <c:v>140.255</c:v>
                </c:pt>
                <c:pt idx="652">
                  <c:v>142.91300000000001</c:v>
                </c:pt>
                <c:pt idx="653">
                  <c:v>149.55600000000001</c:v>
                </c:pt>
                <c:pt idx="654">
                  <c:v>151.88700000000017</c:v>
                </c:pt>
                <c:pt idx="655">
                  <c:v>154.88200000000023</c:v>
                </c:pt>
                <c:pt idx="656">
                  <c:v>156.72900000000001</c:v>
                </c:pt>
                <c:pt idx="657">
                  <c:v>156.68300000000002</c:v>
                </c:pt>
                <c:pt idx="658">
                  <c:v>156.298</c:v>
                </c:pt>
                <c:pt idx="659">
                  <c:v>155.24299999999999</c:v>
                </c:pt>
                <c:pt idx="660">
                  <c:v>153.57300000000001</c:v>
                </c:pt>
                <c:pt idx="661">
                  <c:v>153.18200000000004</c:v>
                </c:pt>
                <c:pt idx="662">
                  <c:v>152.81399999999999</c:v>
                </c:pt>
                <c:pt idx="663">
                  <c:v>152.31399999999999</c:v>
                </c:pt>
                <c:pt idx="664">
                  <c:v>151.66499999999999</c:v>
                </c:pt>
                <c:pt idx="665">
                  <c:v>150.88100000000017</c:v>
                </c:pt>
                <c:pt idx="666">
                  <c:v>150.61099999999999</c:v>
                </c:pt>
                <c:pt idx="667">
                  <c:v>150.15900000000002</c:v>
                </c:pt>
                <c:pt idx="668">
                  <c:v>149.64099999999999</c:v>
                </c:pt>
                <c:pt idx="669">
                  <c:v>149.46700000000001</c:v>
                </c:pt>
                <c:pt idx="670">
                  <c:v>149.24799999999999</c:v>
                </c:pt>
                <c:pt idx="671">
                  <c:v>149.172</c:v>
                </c:pt>
                <c:pt idx="672">
                  <c:v>149.06900000000002</c:v>
                </c:pt>
                <c:pt idx="673">
                  <c:v>148.904</c:v>
                </c:pt>
                <c:pt idx="674">
                  <c:v>148.73499999999999</c:v>
                </c:pt>
                <c:pt idx="675">
                  <c:v>148.68100000000001</c:v>
                </c:pt>
                <c:pt idx="676">
                  <c:v>148.62200000000001</c:v>
                </c:pt>
                <c:pt idx="677">
                  <c:v>148.56800000000001</c:v>
                </c:pt>
                <c:pt idx="678">
                  <c:v>148.559</c:v>
                </c:pt>
                <c:pt idx="679">
                  <c:v>148.553</c:v>
                </c:pt>
                <c:pt idx="680">
                  <c:v>148.55500000000001</c:v>
                </c:pt>
                <c:pt idx="681">
                  <c:v>148.60300000000001</c:v>
                </c:pt>
                <c:pt idx="682">
                  <c:v>148.61699999999999</c:v>
                </c:pt>
                <c:pt idx="683">
                  <c:v>148.63399999999999</c:v>
                </c:pt>
                <c:pt idx="684">
                  <c:v>148.66399999999999</c:v>
                </c:pt>
                <c:pt idx="685">
                  <c:v>148.74199999999999</c:v>
                </c:pt>
                <c:pt idx="686">
                  <c:v>148.89100000000016</c:v>
                </c:pt>
                <c:pt idx="687">
                  <c:v>148.929</c:v>
                </c:pt>
                <c:pt idx="688">
                  <c:v>148.97</c:v>
                </c:pt>
                <c:pt idx="689">
                  <c:v>149.05800000000016</c:v>
                </c:pt>
                <c:pt idx="690">
                  <c:v>149.20099999999999</c:v>
                </c:pt>
                <c:pt idx="691">
                  <c:v>149.256</c:v>
                </c:pt>
                <c:pt idx="692">
                  <c:v>149.34200000000001</c:v>
                </c:pt>
                <c:pt idx="693">
                  <c:v>149.477</c:v>
                </c:pt>
                <c:pt idx="694">
                  <c:v>149.529</c:v>
                </c:pt>
                <c:pt idx="695">
                  <c:v>149.63499999999999</c:v>
                </c:pt>
                <c:pt idx="696">
                  <c:v>149.85700000000017</c:v>
                </c:pt>
                <c:pt idx="697">
                  <c:v>149.94200000000001</c:v>
                </c:pt>
                <c:pt idx="698">
                  <c:v>150.06800000000001</c:v>
                </c:pt>
                <c:pt idx="699">
                  <c:v>151.166</c:v>
                </c:pt>
                <c:pt idx="700">
                  <c:v>152.47800000000001</c:v>
                </c:pt>
                <c:pt idx="701">
                  <c:v>156.12200000000001</c:v>
                </c:pt>
                <c:pt idx="702">
                  <c:v>161.47900000000001</c:v>
                </c:pt>
                <c:pt idx="703">
                  <c:v>166.95100000000016</c:v>
                </c:pt>
                <c:pt idx="704">
                  <c:v>167.95200000000017</c:v>
                </c:pt>
                <c:pt idx="705">
                  <c:v>168.41399999999999</c:v>
                </c:pt>
                <c:pt idx="706">
                  <c:v>167.87100000000001</c:v>
                </c:pt>
                <c:pt idx="707">
                  <c:v>166.49700000000001</c:v>
                </c:pt>
                <c:pt idx="708">
                  <c:v>164.85100000000017</c:v>
                </c:pt>
                <c:pt idx="709">
                  <c:v>164.28800000000001</c:v>
                </c:pt>
                <c:pt idx="710">
                  <c:v>163.55000000000001</c:v>
                </c:pt>
                <c:pt idx="711">
                  <c:v>163.28700000000001</c:v>
                </c:pt>
                <c:pt idx="712">
                  <c:v>162.92400000000001</c:v>
                </c:pt>
                <c:pt idx="713">
                  <c:v>162.303</c:v>
                </c:pt>
                <c:pt idx="714">
                  <c:v>161.56900000000002</c:v>
                </c:pt>
                <c:pt idx="715">
                  <c:v>161.31900000000002</c:v>
                </c:pt>
                <c:pt idx="716">
                  <c:v>160.995</c:v>
                </c:pt>
                <c:pt idx="717">
                  <c:v>160.60900000000001</c:v>
                </c:pt>
                <c:pt idx="718">
                  <c:v>160.20399999999998</c:v>
                </c:pt>
                <c:pt idx="719">
                  <c:v>160.07399999999998</c:v>
                </c:pt>
                <c:pt idx="720">
                  <c:v>159.92400000000001</c:v>
                </c:pt>
                <c:pt idx="721">
                  <c:v>159.78</c:v>
                </c:pt>
                <c:pt idx="722">
                  <c:v>159.73599999999999</c:v>
                </c:pt>
                <c:pt idx="723">
                  <c:v>159.685</c:v>
                </c:pt>
                <c:pt idx="724">
                  <c:v>159.66999999999999</c:v>
                </c:pt>
                <c:pt idx="725">
                  <c:v>159.65800000000004</c:v>
                </c:pt>
                <c:pt idx="726">
                  <c:v>159.65600000000001</c:v>
                </c:pt>
                <c:pt idx="727">
                  <c:v>159.65800000000004</c:v>
                </c:pt>
                <c:pt idx="728">
                  <c:v>159.66999999999999</c:v>
                </c:pt>
                <c:pt idx="729">
                  <c:v>159.68700000000001</c:v>
                </c:pt>
                <c:pt idx="730">
                  <c:v>159.68700000000001</c:v>
                </c:pt>
                <c:pt idx="731">
                  <c:v>159.72800000000001</c:v>
                </c:pt>
                <c:pt idx="732">
                  <c:v>159.78200000000001</c:v>
                </c:pt>
                <c:pt idx="733">
                  <c:v>159.84700000000001</c:v>
                </c:pt>
                <c:pt idx="734">
                  <c:v>160.01300000000001</c:v>
                </c:pt>
                <c:pt idx="735">
                  <c:v>160.154</c:v>
                </c:pt>
                <c:pt idx="736">
                  <c:v>160.309</c:v>
                </c:pt>
                <c:pt idx="737">
                  <c:v>160.369</c:v>
                </c:pt>
                <c:pt idx="738">
                  <c:v>160.46300000000002</c:v>
                </c:pt>
                <c:pt idx="739">
                  <c:v>160.61099999999999</c:v>
                </c:pt>
                <c:pt idx="740">
                  <c:v>160.84700000000001</c:v>
                </c:pt>
                <c:pt idx="741">
                  <c:v>160.93700000000001</c:v>
                </c:pt>
                <c:pt idx="742">
                  <c:v>161.07499999999999</c:v>
                </c:pt>
                <c:pt idx="743">
                  <c:v>161.251</c:v>
                </c:pt>
                <c:pt idx="744">
                  <c:v>161.36000000000001</c:v>
                </c:pt>
                <c:pt idx="745">
                  <c:v>164.85700000000017</c:v>
                </c:pt>
                <c:pt idx="746">
                  <c:v>166.63499999999999</c:v>
                </c:pt>
                <c:pt idx="747">
                  <c:v>169.59</c:v>
                </c:pt>
                <c:pt idx="748">
                  <c:v>174.77599999999998</c:v>
                </c:pt>
                <c:pt idx="749">
                  <c:v>177.03300000000002</c:v>
                </c:pt>
                <c:pt idx="750">
                  <c:v>179.286</c:v>
                </c:pt>
                <c:pt idx="751">
                  <c:v>179.48000000000016</c:v>
                </c:pt>
                <c:pt idx="752">
                  <c:v>178.642</c:v>
                </c:pt>
                <c:pt idx="753">
                  <c:v>176.84800000000001</c:v>
                </c:pt>
                <c:pt idx="754">
                  <c:v>176.233</c:v>
                </c:pt>
                <c:pt idx="755">
                  <c:v>175.423</c:v>
                </c:pt>
                <c:pt idx="756">
                  <c:v>174.42500000000001</c:v>
                </c:pt>
                <c:pt idx="757">
                  <c:v>173.30800000000016</c:v>
                </c:pt>
                <c:pt idx="758">
                  <c:v>172.93700000000001</c:v>
                </c:pt>
                <c:pt idx="759">
                  <c:v>172.76300000000001</c:v>
                </c:pt>
                <c:pt idx="760">
                  <c:v>172.45700000000016</c:v>
                </c:pt>
                <c:pt idx="761">
                  <c:v>172.31399999999999</c:v>
                </c:pt>
                <c:pt idx="762">
                  <c:v>172.06399999999999</c:v>
                </c:pt>
                <c:pt idx="763">
                  <c:v>171.94800000000001</c:v>
                </c:pt>
                <c:pt idx="764">
                  <c:v>171.74499999999998</c:v>
                </c:pt>
                <c:pt idx="765">
                  <c:v>171.50200000000001</c:v>
                </c:pt>
                <c:pt idx="766">
                  <c:v>171.24699999999999</c:v>
                </c:pt>
                <c:pt idx="767">
                  <c:v>171.08200000000016</c:v>
                </c:pt>
                <c:pt idx="768">
                  <c:v>170.989</c:v>
                </c:pt>
                <c:pt idx="769">
                  <c:v>170.964</c:v>
                </c:pt>
                <c:pt idx="770">
                  <c:v>170.946</c:v>
                </c:pt>
                <c:pt idx="771">
                  <c:v>170.977</c:v>
                </c:pt>
                <c:pt idx="772">
                  <c:v>170.99700000000001</c:v>
                </c:pt>
                <c:pt idx="773">
                  <c:v>171.06</c:v>
                </c:pt>
                <c:pt idx="774">
                  <c:v>171.09800000000001</c:v>
                </c:pt>
                <c:pt idx="775">
                  <c:v>171.19200000000001</c:v>
                </c:pt>
                <c:pt idx="776">
                  <c:v>171.23099999999999</c:v>
                </c:pt>
                <c:pt idx="777">
                  <c:v>171.316</c:v>
                </c:pt>
                <c:pt idx="778">
                  <c:v>171.36100000000016</c:v>
                </c:pt>
                <c:pt idx="779">
                  <c:v>171.45800000000017</c:v>
                </c:pt>
                <c:pt idx="780">
                  <c:v>171.61699999999999</c:v>
                </c:pt>
                <c:pt idx="781">
                  <c:v>171.67899999999997</c:v>
                </c:pt>
                <c:pt idx="782">
                  <c:v>171.809</c:v>
                </c:pt>
                <c:pt idx="783">
                  <c:v>172.01599999999999</c:v>
                </c:pt>
                <c:pt idx="784">
                  <c:v>172.23399999999998</c:v>
                </c:pt>
                <c:pt idx="785">
                  <c:v>172.46</c:v>
                </c:pt>
                <c:pt idx="786">
                  <c:v>172.54599999999999</c:v>
                </c:pt>
                <c:pt idx="787">
                  <c:v>172.72200000000001</c:v>
                </c:pt>
                <c:pt idx="788">
                  <c:v>172.78800000000001</c:v>
                </c:pt>
                <c:pt idx="789">
                  <c:v>172.899</c:v>
                </c:pt>
                <c:pt idx="790">
                  <c:v>172.96200000000007</c:v>
                </c:pt>
                <c:pt idx="791">
                  <c:v>173.82900000000001</c:v>
                </c:pt>
                <c:pt idx="792">
                  <c:v>177.87300000000002</c:v>
                </c:pt>
                <c:pt idx="793">
                  <c:v>184.07399999999998</c:v>
                </c:pt>
                <c:pt idx="794">
                  <c:v>186.2</c:v>
                </c:pt>
                <c:pt idx="795">
                  <c:v>189.375</c:v>
                </c:pt>
                <c:pt idx="796">
                  <c:v>188.446</c:v>
                </c:pt>
                <c:pt idx="797">
                  <c:v>187.65800000000004</c:v>
                </c:pt>
                <c:pt idx="798">
                  <c:v>186.28700000000001</c:v>
                </c:pt>
                <c:pt idx="799">
                  <c:v>184.78399999999999</c:v>
                </c:pt>
                <c:pt idx="800">
                  <c:v>184.28900000000002</c:v>
                </c:pt>
                <c:pt idx="801">
                  <c:v>184.059</c:v>
                </c:pt>
                <c:pt idx="802">
                  <c:v>183.65600000000001</c:v>
                </c:pt>
                <c:pt idx="803">
                  <c:v>183.46900000000002</c:v>
                </c:pt>
                <c:pt idx="804">
                  <c:v>183.14399999999998</c:v>
                </c:pt>
                <c:pt idx="805">
                  <c:v>182.75399999999999</c:v>
                </c:pt>
                <c:pt idx="806">
                  <c:v>182.34</c:v>
                </c:pt>
                <c:pt idx="807">
                  <c:v>182.06200000000001</c:v>
                </c:pt>
                <c:pt idx="808">
                  <c:v>181.89400000000001</c:v>
                </c:pt>
                <c:pt idx="809">
                  <c:v>181.845</c:v>
                </c:pt>
                <c:pt idx="810">
                  <c:v>181.79399999999998</c:v>
                </c:pt>
                <c:pt idx="811">
                  <c:v>181.8</c:v>
                </c:pt>
                <c:pt idx="812">
                  <c:v>181.81300000000002</c:v>
                </c:pt>
                <c:pt idx="813">
                  <c:v>181.87300000000002</c:v>
                </c:pt>
                <c:pt idx="814">
                  <c:v>181.911</c:v>
                </c:pt>
                <c:pt idx="815">
                  <c:v>182.01300000000001</c:v>
                </c:pt>
                <c:pt idx="816">
                  <c:v>182.054</c:v>
                </c:pt>
                <c:pt idx="817">
                  <c:v>182.14899999999997</c:v>
                </c:pt>
                <c:pt idx="818">
                  <c:v>182.31200000000001</c:v>
                </c:pt>
                <c:pt idx="819">
                  <c:v>182.376</c:v>
                </c:pt>
                <c:pt idx="820">
                  <c:v>182.47800000000001</c:v>
                </c:pt>
                <c:pt idx="821">
                  <c:v>182.64099999999999</c:v>
                </c:pt>
                <c:pt idx="822">
                  <c:v>182.70399999999998</c:v>
                </c:pt>
                <c:pt idx="823">
                  <c:v>182.833</c:v>
                </c:pt>
                <c:pt idx="824">
                  <c:v>183.03700000000001</c:v>
                </c:pt>
                <c:pt idx="825">
                  <c:v>183.14099999999999</c:v>
                </c:pt>
                <c:pt idx="826">
                  <c:v>183.19399999999999</c:v>
                </c:pt>
                <c:pt idx="827">
                  <c:v>183.3</c:v>
                </c:pt>
                <c:pt idx="828">
                  <c:v>183.35400000000001</c:v>
                </c:pt>
                <c:pt idx="829">
                  <c:v>183.46300000000002</c:v>
                </c:pt>
                <c:pt idx="830">
                  <c:v>183.63</c:v>
                </c:pt>
                <c:pt idx="831">
                  <c:v>183.88500000000016</c:v>
                </c:pt>
                <c:pt idx="832">
                  <c:v>183.98200000000017</c:v>
                </c:pt>
                <c:pt idx="833">
                  <c:v>184.12900000000002</c:v>
                </c:pt>
                <c:pt idx="834">
                  <c:v>184.35300000000001</c:v>
                </c:pt>
                <c:pt idx="835">
                  <c:v>184.46300000000002</c:v>
                </c:pt>
                <c:pt idx="836">
                  <c:v>184.672</c:v>
                </c:pt>
                <c:pt idx="837">
                  <c:v>189.62200000000001</c:v>
                </c:pt>
                <c:pt idx="838">
                  <c:v>197.589</c:v>
                </c:pt>
                <c:pt idx="839">
                  <c:v>199.375</c:v>
                </c:pt>
                <c:pt idx="840">
                  <c:v>200.90600000000001</c:v>
                </c:pt>
                <c:pt idx="841">
                  <c:v>202.298</c:v>
                </c:pt>
                <c:pt idx="842">
                  <c:v>200.09900000000002</c:v>
                </c:pt>
                <c:pt idx="843">
                  <c:v>198.38300000000001</c:v>
                </c:pt>
                <c:pt idx="844">
                  <c:v>197.095</c:v>
                </c:pt>
                <c:pt idx="845">
                  <c:v>196.54499999999999</c:v>
                </c:pt>
                <c:pt idx="846">
                  <c:v>195.73999999999998</c:v>
                </c:pt>
                <c:pt idx="847">
                  <c:v>195.476</c:v>
                </c:pt>
                <c:pt idx="848">
                  <c:v>195.071</c:v>
                </c:pt>
                <c:pt idx="849">
                  <c:v>194.68</c:v>
                </c:pt>
                <c:pt idx="850">
                  <c:v>194.56</c:v>
                </c:pt>
                <c:pt idx="851">
                  <c:v>194.40800000000004</c:v>
                </c:pt>
                <c:pt idx="852">
                  <c:v>194.3520000000002</c:v>
                </c:pt>
                <c:pt idx="853">
                  <c:v>194.304</c:v>
                </c:pt>
                <c:pt idx="854">
                  <c:v>194.29399999999998</c:v>
                </c:pt>
                <c:pt idx="855">
                  <c:v>194.303</c:v>
                </c:pt>
                <c:pt idx="856">
                  <c:v>194.36800000000017</c:v>
                </c:pt>
                <c:pt idx="857">
                  <c:v>194.55</c:v>
                </c:pt>
                <c:pt idx="858">
                  <c:v>194.62900000000002</c:v>
                </c:pt>
                <c:pt idx="859">
                  <c:v>194.81900000000002</c:v>
                </c:pt>
                <c:pt idx="860">
                  <c:v>194.89500000000001</c:v>
                </c:pt>
                <c:pt idx="861">
                  <c:v>195.059</c:v>
                </c:pt>
                <c:pt idx="862">
                  <c:v>195.12300000000002</c:v>
                </c:pt>
                <c:pt idx="863">
                  <c:v>195.256</c:v>
                </c:pt>
                <c:pt idx="864">
                  <c:v>195.46900000000002</c:v>
                </c:pt>
                <c:pt idx="865">
                  <c:v>195.577</c:v>
                </c:pt>
                <c:pt idx="866">
                  <c:v>195.804</c:v>
                </c:pt>
                <c:pt idx="867">
                  <c:v>195.89000000000001</c:v>
                </c:pt>
                <c:pt idx="868">
                  <c:v>196.065</c:v>
                </c:pt>
                <c:pt idx="869">
                  <c:v>196.33700000000007</c:v>
                </c:pt>
                <c:pt idx="870">
                  <c:v>196.44</c:v>
                </c:pt>
                <c:pt idx="871">
                  <c:v>196.648</c:v>
                </c:pt>
                <c:pt idx="872">
                  <c:v>196.96800000000007</c:v>
                </c:pt>
                <c:pt idx="873">
                  <c:v>197.089</c:v>
                </c:pt>
                <c:pt idx="874">
                  <c:v>197.334</c:v>
                </c:pt>
                <c:pt idx="875">
                  <c:v>198.142</c:v>
                </c:pt>
                <c:pt idx="876">
                  <c:v>200.77799999999999</c:v>
                </c:pt>
                <c:pt idx="877">
                  <c:v>206.477</c:v>
                </c:pt>
                <c:pt idx="878">
                  <c:v>209.11199999999999</c:v>
                </c:pt>
                <c:pt idx="879">
                  <c:v>212.26999999999998</c:v>
                </c:pt>
                <c:pt idx="880">
                  <c:v>213.67099999999999</c:v>
                </c:pt>
                <c:pt idx="881">
                  <c:v>211.59399999999999</c:v>
                </c:pt>
                <c:pt idx="882">
                  <c:v>210.05700000000004</c:v>
                </c:pt>
                <c:pt idx="883">
                  <c:v>209.55100000000004</c:v>
                </c:pt>
                <c:pt idx="884">
                  <c:v>208.76499999999999</c:v>
                </c:pt>
                <c:pt idx="885">
                  <c:v>207.96900000000002</c:v>
                </c:pt>
                <c:pt idx="886">
                  <c:v>207.71799999999999</c:v>
                </c:pt>
                <c:pt idx="887">
                  <c:v>207.36800000000017</c:v>
                </c:pt>
                <c:pt idx="888">
                  <c:v>207.09300000000002</c:v>
                </c:pt>
                <c:pt idx="889">
                  <c:v>207.03800000000001</c:v>
                </c:pt>
                <c:pt idx="890">
                  <c:v>206.99700000000001</c:v>
                </c:pt>
                <c:pt idx="891">
                  <c:v>206.96</c:v>
                </c:pt>
                <c:pt idx="892">
                  <c:v>206.94800000000001</c:v>
                </c:pt>
                <c:pt idx="893">
                  <c:v>206.94399999999999</c:v>
                </c:pt>
                <c:pt idx="894">
                  <c:v>206.947</c:v>
                </c:pt>
                <c:pt idx="895">
                  <c:v>206.97</c:v>
                </c:pt>
                <c:pt idx="896">
                  <c:v>206.98600000000016</c:v>
                </c:pt>
                <c:pt idx="897">
                  <c:v>207.03200000000001</c:v>
                </c:pt>
                <c:pt idx="898">
                  <c:v>207.05800000000016</c:v>
                </c:pt>
                <c:pt idx="899">
                  <c:v>207.12200000000001</c:v>
                </c:pt>
                <c:pt idx="900">
                  <c:v>207.15700000000001</c:v>
                </c:pt>
                <c:pt idx="901">
                  <c:v>207.23599999999999</c:v>
                </c:pt>
                <c:pt idx="902">
                  <c:v>207.37300000000002</c:v>
                </c:pt>
                <c:pt idx="903">
                  <c:v>207.60999999999999</c:v>
                </c:pt>
                <c:pt idx="904">
                  <c:v>207.87</c:v>
                </c:pt>
                <c:pt idx="905">
                  <c:v>208.15</c:v>
                </c:pt>
                <c:pt idx="906">
                  <c:v>208.25700000000001</c:v>
                </c:pt>
                <c:pt idx="907">
                  <c:v>208.48000000000016</c:v>
                </c:pt>
                <c:pt idx="908">
                  <c:v>208.82700000000017</c:v>
                </c:pt>
                <c:pt idx="909">
                  <c:v>208.959</c:v>
                </c:pt>
                <c:pt idx="910">
                  <c:v>209.161</c:v>
                </c:pt>
                <c:pt idx="911">
                  <c:v>209.47</c:v>
                </c:pt>
                <c:pt idx="912">
                  <c:v>209.58600000000001</c:v>
                </c:pt>
                <c:pt idx="913">
                  <c:v>209.8220000000002</c:v>
                </c:pt>
                <c:pt idx="914">
                  <c:v>210.18100000000001</c:v>
                </c:pt>
                <c:pt idx="915">
                  <c:v>210.54399999999998</c:v>
                </c:pt>
                <c:pt idx="916">
                  <c:v>210.911</c:v>
                </c:pt>
                <c:pt idx="917">
                  <c:v>211.096</c:v>
                </c:pt>
                <c:pt idx="918">
                  <c:v>211.57599999999999</c:v>
                </c:pt>
                <c:pt idx="919">
                  <c:v>212.38000000000017</c:v>
                </c:pt>
                <c:pt idx="920">
                  <c:v>217.09900000000002</c:v>
                </c:pt>
                <c:pt idx="921">
                  <c:v>223.21399999999983</c:v>
                </c:pt>
                <c:pt idx="922">
                  <c:v>225.15600000000001</c:v>
                </c:pt>
                <c:pt idx="923">
                  <c:v>226.95000000000007</c:v>
                </c:pt>
                <c:pt idx="924">
                  <c:v>224.44399999999999</c:v>
                </c:pt>
                <c:pt idx="925">
                  <c:v>223.10999999999999</c:v>
                </c:pt>
                <c:pt idx="926">
                  <c:v>222.18300000000002</c:v>
                </c:pt>
                <c:pt idx="927">
                  <c:v>221.40800000000004</c:v>
                </c:pt>
                <c:pt idx="928">
                  <c:v>221.24799999999999</c:v>
                </c:pt>
                <c:pt idx="929">
                  <c:v>221.12</c:v>
                </c:pt>
                <c:pt idx="930">
                  <c:v>220.96100000000001</c:v>
                </c:pt>
                <c:pt idx="931">
                  <c:v>220.88500000000016</c:v>
                </c:pt>
                <c:pt idx="932">
                  <c:v>220.905</c:v>
                </c:pt>
                <c:pt idx="933">
                  <c:v>220.905</c:v>
                </c:pt>
                <c:pt idx="934">
                  <c:v>220.93300000000002</c:v>
                </c:pt>
                <c:pt idx="935">
                  <c:v>220.976</c:v>
                </c:pt>
                <c:pt idx="936">
                  <c:v>221.03300000000002</c:v>
                </c:pt>
                <c:pt idx="937">
                  <c:v>221.18900000000002</c:v>
                </c:pt>
                <c:pt idx="938">
                  <c:v>221.25299999999999</c:v>
                </c:pt>
                <c:pt idx="939">
                  <c:v>221.399</c:v>
                </c:pt>
                <c:pt idx="940">
                  <c:v>221.64899999999997</c:v>
                </c:pt>
                <c:pt idx="941">
                  <c:v>221.74699999999999</c:v>
                </c:pt>
                <c:pt idx="942">
                  <c:v>221.90100000000001</c:v>
                </c:pt>
                <c:pt idx="943">
                  <c:v>222.232</c:v>
                </c:pt>
                <c:pt idx="944">
                  <c:v>222.35900000000001</c:v>
                </c:pt>
                <c:pt idx="945">
                  <c:v>222.62200000000001</c:v>
                </c:pt>
                <c:pt idx="946">
                  <c:v>223.03300000000002</c:v>
                </c:pt>
                <c:pt idx="947">
                  <c:v>223.24099999999999</c:v>
                </c:pt>
                <c:pt idx="948">
                  <c:v>223.66900000000001</c:v>
                </c:pt>
                <c:pt idx="949">
                  <c:v>224.10499999999999</c:v>
                </c:pt>
                <c:pt idx="950">
                  <c:v>224.21399999999983</c:v>
                </c:pt>
                <c:pt idx="951">
                  <c:v>224.434</c:v>
                </c:pt>
                <c:pt idx="952">
                  <c:v>224.768</c:v>
                </c:pt>
                <c:pt idx="953">
                  <c:v>225.27499999999998</c:v>
                </c:pt>
                <c:pt idx="954">
                  <c:v>225.46600000000001</c:v>
                </c:pt>
                <c:pt idx="955">
                  <c:v>225.56100000000001</c:v>
                </c:pt>
                <c:pt idx="956">
                  <c:v>225.70499999999998</c:v>
                </c:pt>
                <c:pt idx="957">
                  <c:v>225.994</c:v>
                </c:pt>
                <c:pt idx="958">
                  <c:v>226.434</c:v>
                </c:pt>
                <c:pt idx="959">
                  <c:v>227.08</c:v>
                </c:pt>
                <c:pt idx="960">
                  <c:v>232.708</c:v>
                </c:pt>
                <c:pt idx="961">
                  <c:v>234.934</c:v>
                </c:pt>
                <c:pt idx="962">
                  <c:v>238.72399999999999</c:v>
                </c:pt>
                <c:pt idx="963">
                  <c:v>241.98400000000001</c:v>
                </c:pt>
                <c:pt idx="964">
                  <c:v>242.136</c:v>
                </c:pt>
                <c:pt idx="965">
                  <c:v>239.96900000000002</c:v>
                </c:pt>
                <c:pt idx="966">
                  <c:v>239.29399999999998</c:v>
                </c:pt>
                <c:pt idx="967">
                  <c:v>238.35600000000017</c:v>
                </c:pt>
                <c:pt idx="968">
                  <c:v>237.56900000000002</c:v>
                </c:pt>
                <c:pt idx="969">
                  <c:v>237.34800000000001</c:v>
                </c:pt>
                <c:pt idx="970">
                  <c:v>237.25399999999999</c:v>
                </c:pt>
                <c:pt idx="971">
                  <c:v>237.124</c:v>
                </c:pt>
                <c:pt idx="972">
                  <c:v>237.072</c:v>
                </c:pt>
                <c:pt idx="973">
                  <c:v>237.012</c:v>
                </c:pt>
                <c:pt idx="974">
                  <c:v>237.001</c:v>
                </c:pt>
                <c:pt idx="975">
                  <c:v>237.11099999999999</c:v>
                </c:pt>
                <c:pt idx="976">
                  <c:v>237.31200000000001</c:v>
                </c:pt>
                <c:pt idx="977">
                  <c:v>237.57900000000001</c:v>
                </c:pt>
                <c:pt idx="978">
                  <c:v>237.68700000000001</c:v>
                </c:pt>
                <c:pt idx="979">
                  <c:v>237.929</c:v>
                </c:pt>
                <c:pt idx="980">
                  <c:v>238.334</c:v>
                </c:pt>
                <c:pt idx="981">
                  <c:v>238.49</c:v>
                </c:pt>
                <c:pt idx="982">
                  <c:v>238.73499999999999</c:v>
                </c:pt>
                <c:pt idx="983">
                  <c:v>239.11699999999999</c:v>
                </c:pt>
                <c:pt idx="984">
                  <c:v>239.26300000000001</c:v>
                </c:pt>
                <c:pt idx="985">
                  <c:v>239.48500000000001</c:v>
                </c:pt>
                <c:pt idx="986">
                  <c:v>239.94200000000001</c:v>
                </c:pt>
                <c:pt idx="987">
                  <c:v>240.40900000000002</c:v>
                </c:pt>
                <c:pt idx="988">
                  <c:v>240.88300000000001</c:v>
                </c:pt>
                <c:pt idx="989">
                  <c:v>241.608</c:v>
                </c:pt>
                <c:pt idx="990">
                  <c:v>241.74399999999983</c:v>
                </c:pt>
                <c:pt idx="991">
                  <c:v>241.88100000000017</c:v>
                </c:pt>
                <c:pt idx="992">
                  <c:v>242.15600000000001</c:v>
                </c:pt>
                <c:pt idx="993">
                  <c:v>242.572</c:v>
                </c:pt>
                <c:pt idx="994">
                  <c:v>242.78</c:v>
                </c:pt>
                <c:pt idx="995">
                  <c:v>243.095</c:v>
                </c:pt>
                <c:pt idx="996">
                  <c:v>243.56900000000002</c:v>
                </c:pt>
                <c:pt idx="997">
                  <c:v>243.74699999999999</c:v>
                </c:pt>
                <c:pt idx="998">
                  <c:v>244.10599999999999</c:v>
                </c:pt>
                <c:pt idx="999">
                  <c:v>244.58600000000001</c:v>
                </c:pt>
                <c:pt idx="1000">
                  <c:v>244.81200000000001</c:v>
                </c:pt>
                <c:pt idx="1001">
                  <c:v>247.874</c:v>
                </c:pt>
                <c:pt idx="1002">
                  <c:v>253.75700000000001</c:v>
                </c:pt>
                <c:pt idx="1003">
                  <c:v>255.68300000000002</c:v>
                </c:pt>
                <c:pt idx="1004">
                  <c:v>258.26</c:v>
                </c:pt>
                <c:pt idx="1005">
                  <c:v>256.57400000000001</c:v>
                </c:pt>
                <c:pt idx="1006">
                  <c:v>255.78</c:v>
                </c:pt>
                <c:pt idx="1007">
                  <c:v>255.43300000000002</c:v>
                </c:pt>
                <c:pt idx="1008">
                  <c:v>254.92100000000016</c:v>
                </c:pt>
                <c:pt idx="1009">
                  <c:v>254.70499999999998</c:v>
                </c:pt>
                <c:pt idx="1010">
                  <c:v>254.40100000000001</c:v>
                </c:pt>
                <c:pt idx="1011">
                  <c:v>254.161</c:v>
                </c:pt>
                <c:pt idx="1012">
                  <c:v>254.11599999999999</c:v>
                </c:pt>
                <c:pt idx="1013">
                  <c:v>254.136</c:v>
                </c:pt>
                <c:pt idx="1014">
                  <c:v>254.23099999999999</c:v>
                </c:pt>
                <c:pt idx="1015">
                  <c:v>254.47300000000001</c:v>
                </c:pt>
                <c:pt idx="1016">
                  <c:v>254.97399999999999</c:v>
                </c:pt>
                <c:pt idx="1017">
                  <c:v>255.17699999999999</c:v>
                </c:pt>
                <c:pt idx="1018">
                  <c:v>255.50800000000001</c:v>
                </c:pt>
                <c:pt idx="1019">
                  <c:v>256.041</c:v>
                </c:pt>
                <c:pt idx="1020">
                  <c:v>256.24599999999964</c:v>
                </c:pt>
                <c:pt idx="1021">
                  <c:v>256.66800000000001</c:v>
                </c:pt>
                <c:pt idx="1022">
                  <c:v>257.32</c:v>
                </c:pt>
                <c:pt idx="1023">
                  <c:v>257.56700000000001</c:v>
                </c:pt>
                <c:pt idx="1024">
                  <c:v>258.06799999999993</c:v>
                </c:pt>
                <c:pt idx="1025">
                  <c:v>258.25599999999969</c:v>
                </c:pt>
                <c:pt idx="1026">
                  <c:v>258.63599999999968</c:v>
                </c:pt>
                <c:pt idx="1027">
                  <c:v>259.404</c:v>
                </c:pt>
                <c:pt idx="1028">
                  <c:v>259.69299999999993</c:v>
                </c:pt>
                <c:pt idx="1029">
                  <c:v>260.12799999999999</c:v>
                </c:pt>
                <c:pt idx="1030">
                  <c:v>260.78500000000003</c:v>
                </c:pt>
                <c:pt idx="1031">
                  <c:v>261.03199999999936</c:v>
                </c:pt>
                <c:pt idx="1032">
                  <c:v>261.52799999999968</c:v>
                </c:pt>
                <c:pt idx="1033">
                  <c:v>262.27499999999969</c:v>
                </c:pt>
                <c:pt idx="1034">
                  <c:v>262.55500000000001</c:v>
                </c:pt>
                <c:pt idx="1035">
                  <c:v>263.11799999999999</c:v>
                </c:pt>
                <c:pt idx="1036">
                  <c:v>263.33</c:v>
                </c:pt>
                <c:pt idx="1037">
                  <c:v>263.75299999999999</c:v>
                </c:pt>
                <c:pt idx="1038">
                  <c:v>263.91199999999935</c:v>
                </c:pt>
                <c:pt idx="1039">
                  <c:v>264.23099999999954</c:v>
                </c:pt>
                <c:pt idx="1040">
                  <c:v>264.87</c:v>
                </c:pt>
                <c:pt idx="1041">
                  <c:v>265.19</c:v>
                </c:pt>
                <c:pt idx="1042">
                  <c:v>265.83199999999954</c:v>
                </c:pt>
                <c:pt idx="1043">
                  <c:v>266.67099999999999</c:v>
                </c:pt>
                <c:pt idx="1044">
                  <c:v>267.26400000000001</c:v>
                </c:pt>
                <c:pt idx="1045">
                  <c:v>267.76799999999969</c:v>
                </c:pt>
                <c:pt idx="1046">
                  <c:v>269.81400000000002</c:v>
                </c:pt>
                <c:pt idx="1047">
                  <c:v>270.95599999999968</c:v>
                </c:pt>
                <c:pt idx="1048">
                  <c:v>272.68700000000001</c:v>
                </c:pt>
                <c:pt idx="1049">
                  <c:v>274.94900000000001</c:v>
                </c:pt>
                <c:pt idx="1050">
                  <c:v>277.9229999999996</c:v>
                </c:pt>
                <c:pt idx="1051">
                  <c:v>278.22299999999967</c:v>
                </c:pt>
              </c:numCache>
            </c:numRef>
          </c:yVal>
          <c:smooth val="1"/>
        </c:ser>
        <c:ser>
          <c:idx val="4"/>
          <c:order val="4"/>
          <c:tx>
            <c:strRef>
              <c:f>Sheet1!$W$1</c:f>
              <c:strCache>
                <c:ptCount val="1"/>
                <c:pt idx="0">
                  <c:v>SR 1500kg</c:v>
                </c:pt>
              </c:strCache>
            </c:strRef>
          </c:tx>
          <c:spPr>
            <a:ln w="19050">
              <a:solidFill>
                <a:prstClr val="black"/>
              </a:solidFill>
              <a:prstDash val="sysDash"/>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W$2:$W$1049</c:f>
              <c:numCache>
                <c:formatCode>General</c:formatCode>
                <c:ptCount val="1048"/>
                <c:pt idx="0">
                  <c:v>20</c:v>
                </c:pt>
                <c:pt idx="1">
                  <c:v>20</c:v>
                </c:pt>
                <c:pt idx="2">
                  <c:v>20</c:v>
                </c:pt>
                <c:pt idx="3">
                  <c:v>20</c:v>
                </c:pt>
                <c:pt idx="4">
                  <c:v>20</c:v>
                </c:pt>
                <c:pt idx="5">
                  <c:v>20</c:v>
                </c:pt>
                <c:pt idx="6">
                  <c:v>20</c:v>
                </c:pt>
                <c:pt idx="7">
                  <c:v>20</c:v>
                </c:pt>
                <c:pt idx="8">
                  <c:v>19.943199999999973</c:v>
                </c:pt>
                <c:pt idx="9">
                  <c:v>19.99919999999997</c:v>
                </c:pt>
                <c:pt idx="10">
                  <c:v>20.472299999999972</c:v>
                </c:pt>
                <c:pt idx="11">
                  <c:v>22.933499999999974</c:v>
                </c:pt>
                <c:pt idx="12">
                  <c:v>28.0976</c:v>
                </c:pt>
                <c:pt idx="13">
                  <c:v>34.792500000000068</c:v>
                </c:pt>
                <c:pt idx="14">
                  <c:v>37.050200000000004</c:v>
                </c:pt>
                <c:pt idx="15">
                  <c:v>39.585600000000007</c:v>
                </c:pt>
                <c:pt idx="16">
                  <c:v>40.275800000000011</c:v>
                </c:pt>
                <c:pt idx="17">
                  <c:v>40.384599999999999</c:v>
                </c:pt>
                <c:pt idx="18">
                  <c:v>39.295300000000069</c:v>
                </c:pt>
                <c:pt idx="19">
                  <c:v>37.810299999999998</c:v>
                </c:pt>
                <c:pt idx="20">
                  <c:v>37.277200000000001</c:v>
                </c:pt>
                <c:pt idx="21">
                  <c:v>36.527100000000011</c:v>
                </c:pt>
                <c:pt idx="22">
                  <c:v>35.5032</c:v>
                </c:pt>
                <c:pt idx="23">
                  <c:v>35.133200000000002</c:v>
                </c:pt>
                <c:pt idx="24">
                  <c:v>34.607500000000002</c:v>
                </c:pt>
                <c:pt idx="25">
                  <c:v>33.879800000000003</c:v>
                </c:pt>
                <c:pt idx="26">
                  <c:v>32.909700000000001</c:v>
                </c:pt>
                <c:pt idx="27">
                  <c:v>32.048000000000002</c:v>
                </c:pt>
                <c:pt idx="28">
                  <c:v>31.839400000000001</c:v>
                </c:pt>
                <c:pt idx="29">
                  <c:v>31.540599999999973</c:v>
                </c:pt>
                <c:pt idx="30">
                  <c:v>31.121900000000021</c:v>
                </c:pt>
                <c:pt idx="31">
                  <c:v>30.553999999999988</c:v>
                </c:pt>
                <c:pt idx="32">
                  <c:v>30.284699999999972</c:v>
                </c:pt>
                <c:pt idx="33">
                  <c:v>30.153600000000001</c:v>
                </c:pt>
                <c:pt idx="34">
                  <c:v>29.964499999999973</c:v>
                </c:pt>
                <c:pt idx="35">
                  <c:v>29.696800000000021</c:v>
                </c:pt>
                <c:pt idx="36">
                  <c:v>29.328299999999974</c:v>
                </c:pt>
                <c:pt idx="37">
                  <c:v>28.841200000000001</c:v>
                </c:pt>
                <c:pt idx="38">
                  <c:v>28.667800000000021</c:v>
                </c:pt>
                <c:pt idx="39">
                  <c:v>28.352900000000005</c:v>
                </c:pt>
                <c:pt idx="40">
                  <c:v>28.2394</c:v>
                </c:pt>
                <c:pt idx="41">
                  <c:v>28.078299999999974</c:v>
                </c:pt>
                <c:pt idx="42">
                  <c:v>27.856000000000005</c:v>
                </c:pt>
                <c:pt idx="43">
                  <c:v>27.5608</c:v>
                </c:pt>
                <c:pt idx="44">
                  <c:v>27.489599999999957</c:v>
                </c:pt>
                <c:pt idx="45">
                  <c:v>27.420699999999975</c:v>
                </c:pt>
                <c:pt idx="46">
                  <c:v>27.322199999999974</c:v>
                </c:pt>
                <c:pt idx="47">
                  <c:v>27.184699999999989</c:v>
                </c:pt>
                <c:pt idx="48">
                  <c:v>26.999099999999974</c:v>
                </c:pt>
                <c:pt idx="49">
                  <c:v>26.9115</c:v>
                </c:pt>
                <c:pt idx="50">
                  <c:v>26.754100000000001</c:v>
                </c:pt>
                <c:pt idx="51">
                  <c:v>26.697800000000033</c:v>
                </c:pt>
                <c:pt idx="52">
                  <c:v>26.618400000000001</c:v>
                </c:pt>
                <c:pt idx="53">
                  <c:v>26.509899999999988</c:v>
                </c:pt>
                <c:pt idx="54">
                  <c:v>26.368200000000002</c:v>
                </c:pt>
                <c:pt idx="55">
                  <c:v>26.3184</c:v>
                </c:pt>
                <c:pt idx="56">
                  <c:v>26.216200000000001</c:v>
                </c:pt>
                <c:pt idx="57">
                  <c:v>26.176900000000021</c:v>
                </c:pt>
                <c:pt idx="58">
                  <c:v>26.714099999999988</c:v>
                </c:pt>
                <c:pt idx="59">
                  <c:v>31.133900000000022</c:v>
                </c:pt>
                <c:pt idx="60">
                  <c:v>38.371200000000002</c:v>
                </c:pt>
                <c:pt idx="61">
                  <c:v>40.0852</c:v>
                </c:pt>
                <c:pt idx="62">
                  <c:v>41.712500000000013</c:v>
                </c:pt>
                <c:pt idx="63">
                  <c:v>44.530200000000001</c:v>
                </c:pt>
                <c:pt idx="64">
                  <c:v>46.248400000000011</c:v>
                </c:pt>
                <c:pt idx="65">
                  <c:v>46.285000000000011</c:v>
                </c:pt>
                <c:pt idx="66">
                  <c:v>45.592400000000012</c:v>
                </c:pt>
                <c:pt idx="67">
                  <c:v>44.466000000000001</c:v>
                </c:pt>
                <c:pt idx="68">
                  <c:v>42.959499999999998</c:v>
                </c:pt>
                <c:pt idx="69">
                  <c:v>42.419600000000003</c:v>
                </c:pt>
                <c:pt idx="70">
                  <c:v>41.429900000000011</c:v>
                </c:pt>
                <c:pt idx="71">
                  <c:v>40.123800000000003</c:v>
                </c:pt>
                <c:pt idx="72">
                  <c:v>39.513100000000001</c:v>
                </c:pt>
                <c:pt idx="73">
                  <c:v>39.289900000000003</c:v>
                </c:pt>
                <c:pt idx="74">
                  <c:v>38.865200000000002</c:v>
                </c:pt>
                <c:pt idx="75">
                  <c:v>38.273800000000001</c:v>
                </c:pt>
                <c:pt idx="76">
                  <c:v>37.478400000000001</c:v>
                </c:pt>
                <c:pt idx="77">
                  <c:v>37.102700000000013</c:v>
                </c:pt>
                <c:pt idx="78">
                  <c:v>36.429100000000012</c:v>
                </c:pt>
                <c:pt idx="79">
                  <c:v>36.1873</c:v>
                </c:pt>
                <c:pt idx="80">
                  <c:v>35.742200000000011</c:v>
                </c:pt>
                <c:pt idx="81">
                  <c:v>35.151499999999999</c:v>
                </c:pt>
                <c:pt idx="82">
                  <c:v>34.9407</c:v>
                </c:pt>
                <c:pt idx="83">
                  <c:v>34.556699999999999</c:v>
                </c:pt>
                <c:pt idx="84">
                  <c:v>34.417999999999999</c:v>
                </c:pt>
                <c:pt idx="85">
                  <c:v>34.220900000000043</c:v>
                </c:pt>
                <c:pt idx="86">
                  <c:v>33.947899999999997</c:v>
                </c:pt>
                <c:pt idx="87">
                  <c:v>33.5839</c:v>
                </c:pt>
                <c:pt idx="88">
                  <c:v>33.453899999999997</c:v>
                </c:pt>
                <c:pt idx="89">
                  <c:v>33.216200000000001</c:v>
                </c:pt>
                <c:pt idx="90">
                  <c:v>32.9041</c:v>
                </c:pt>
                <c:pt idx="91">
                  <c:v>32.793400000000013</c:v>
                </c:pt>
                <c:pt idx="92">
                  <c:v>32.593600000000002</c:v>
                </c:pt>
                <c:pt idx="93">
                  <c:v>32.521900000000002</c:v>
                </c:pt>
                <c:pt idx="94">
                  <c:v>32.420400000000001</c:v>
                </c:pt>
                <c:pt idx="95">
                  <c:v>32.281200000000005</c:v>
                </c:pt>
                <c:pt idx="96">
                  <c:v>32.098000000000013</c:v>
                </c:pt>
                <c:pt idx="97">
                  <c:v>32.033200000000001</c:v>
                </c:pt>
                <c:pt idx="98">
                  <c:v>31.916</c:v>
                </c:pt>
                <c:pt idx="99">
                  <c:v>31.873999999999999</c:v>
                </c:pt>
                <c:pt idx="100">
                  <c:v>31.814699999999988</c:v>
                </c:pt>
                <c:pt idx="101">
                  <c:v>31.7333</c:v>
                </c:pt>
                <c:pt idx="102">
                  <c:v>31.617900000000034</c:v>
                </c:pt>
                <c:pt idx="103">
                  <c:v>31.571200000000001</c:v>
                </c:pt>
                <c:pt idx="104">
                  <c:v>33.364699999999999</c:v>
                </c:pt>
                <c:pt idx="105">
                  <c:v>41.300899999999999</c:v>
                </c:pt>
                <c:pt idx="106">
                  <c:v>44.138900000000042</c:v>
                </c:pt>
                <c:pt idx="107">
                  <c:v>48.9161</c:v>
                </c:pt>
                <c:pt idx="108">
                  <c:v>50.512</c:v>
                </c:pt>
                <c:pt idx="109">
                  <c:v>52.154499999999999</c:v>
                </c:pt>
                <c:pt idx="110">
                  <c:v>50.5304</c:v>
                </c:pt>
                <c:pt idx="111">
                  <c:v>49.911099999999998</c:v>
                </c:pt>
                <c:pt idx="112">
                  <c:v>48.773600000000002</c:v>
                </c:pt>
                <c:pt idx="113">
                  <c:v>47.268600000000013</c:v>
                </c:pt>
                <c:pt idx="114">
                  <c:v>46.904800000000002</c:v>
                </c:pt>
                <c:pt idx="115">
                  <c:v>46.552800000000005</c:v>
                </c:pt>
                <c:pt idx="116">
                  <c:v>45.892900000000012</c:v>
                </c:pt>
                <c:pt idx="117">
                  <c:v>44.993300000000012</c:v>
                </c:pt>
                <c:pt idx="118">
                  <c:v>44.668400000000013</c:v>
                </c:pt>
                <c:pt idx="119">
                  <c:v>44.207000000000001</c:v>
                </c:pt>
                <c:pt idx="120">
                  <c:v>43.569100000000013</c:v>
                </c:pt>
                <c:pt idx="121">
                  <c:v>42.720000000000013</c:v>
                </c:pt>
                <c:pt idx="122">
                  <c:v>42.416499999999999</c:v>
                </c:pt>
                <c:pt idx="123">
                  <c:v>41.862300000000012</c:v>
                </c:pt>
                <c:pt idx="124">
                  <c:v>41.135300000000043</c:v>
                </c:pt>
                <c:pt idx="125">
                  <c:v>40.796800000000012</c:v>
                </c:pt>
                <c:pt idx="126">
                  <c:v>40.338500000000003</c:v>
                </c:pt>
                <c:pt idx="127">
                  <c:v>40.1736</c:v>
                </c:pt>
                <c:pt idx="128">
                  <c:v>39.868600000000001</c:v>
                </c:pt>
                <c:pt idx="129">
                  <c:v>39.461000000000006</c:v>
                </c:pt>
                <c:pt idx="130">
                  <c:v>39.315200000000004</c:v>
                </c:pt>
                <c:pt idx="131">
                  <c:v>39.048200000000001</c:v>
                </c:pt>
                <c:pt idx="132">
                  <c:v>38.696800000000003</c:v>
                </c:pt>
                <c:pt idx="133">
                  <c:v>38.572100000000013</c:v>
                </c:pt>
                <c:pt idx="134">
                  <c:v>38.346299999999999</c:v>
                </c:pt>
                <c:pt idx="135">
                  <c:v>38.265100000000061</c:v>
                </c:pt>
                <c:pt idx="136">
                  <c:v>38.150200000000005</c:v>
                </c:pt>
                <c:pt idx="137">
                  <c:v>37.992300000000043</c:v>
                </c:pt>
                <c:pt idx="138">
                  <c:v>37.784000000000006</c:v>
                </c:pt>
                <c:pt idx="139">
                  <c:v>37.710100000000011</c:v>
                </c:pt>
                <c:pt idx="140">
                  <c:v>37.5764</c:v>
                </c:pt>
                <c:pt idx="141">
                  <c:v>37.403600000000004</c:v>
                </c:pt>
                <c:pt idx="142">
                  <c:v>37.343000000000004</c:v>
                </c:pt>
                <c:pt idx="143">
                  <c:v>37.235200000000013</c:v>
                </c:pt>
                <c:pt idx="144">
                  <c:v>37.196900000000042</c:v>
                </c:pt>
                <c:pt idx="145">
                  <c:v>37.126900000000013</c:v>
                </c:pt>
                <c:pt idx="146">
                  <c:v>37.036100000000012</c:v>
                </c:pt>
                <c:pt idx="147">
                  <c:v>37.0032</c:v>
                </c:pt>
                <c:pt idx="148">
                  <c:v>37.104700000000001</c:v>
                </c:pt>
                <c:pt idx="149">
                  <c:v>43.992700000000013</c:v>
                </c:pt>
                <c:pt idx="150">
                  <c:v>46.775000000000013</c:v>
                </c:pt>
                <c:pt idx="151">
                  <c:v>51.8735</c:v>
                </c:pt>
                <c:pt idx="152">
                  <c:v>53.657200000000003</c:v>
                </c:pt>
                <c:pt idx="153">
                  <c:v>56.023800000000001</c:v>
                </c:pt>
                <c:pt idx="154">
                  <c:v>58.192700000000045</c:v>
                </c:pt>
                <c:pt idx="155">
                  <c:v>56.510100000000001</c:v>
                </c:pt>
                <c:pt idx="156">
                  <c:v>55.833600000000004</c:v>
                </c:pt>
                <c:pt idx="157">
                  <c:v>54.6006</c:v>
                </c:pt>
                <c:pt idx="158">
                  <c:v>52.986800000000002</c:v>
                </c:pt>
                <c:pt idx="159">
                  <c:v>52.413600000000002</c:v>
                </c:pt>
                <c:pt idx="160">
                  <c:v>51.380200000000002</c:v>
                </c:pt>
                <c:pt idx="161">
                  <c:v>50.049200000000006</c:v>
                </c:pt>
                <c:pt idx="162">
                  <c:v>49.579700000000003</c:v>
                </c:pt>
                <c:pt idx="163">
                  <c:v>48.743900000000011</c:v>
                </c:pt>
                <c:pt idx="164">
                  <c:v>48.350699999999996</c:v>
                </c:pt>
                <c:pt idx="165">
                  <c:v>47.651000000000003</c:v>
                </c:pt>
                <c:pt idx="166">
                  <c:v>47.400600000000004</c:v>
                </c:pt>
                <c:pt idx="167">
                  <c:v>46.942400000000006</c:v>
                </c:pt>
                <c:pt idx="168">
                  <c:v>46.339800000000004</c:v>
                </c:pt>
                <c:pt idx="169">
                  <c:v>46.125600000000013</c:v>
                </c:pt>
                <c:pt idx="170">
                  <c:v>45.73810000000006</c:v>
                </c:pt>
                <c:pt idx="171">
                  <c:v>45.598600000000012</c:v>
                </c:pt>
                <c:pt idx="172">
                  <c:v>45.4011</c:v>
                </c:pt>
                <c:pt idx="173">
                  <c:v>45.129500000000043</c:v>
                </c:pt>
                <c:pt idx="174">
                  <c:v>44.770900000000012</c:v>
                </c:pt>
                <c:pt idx="175">
                  <c:v>44.6434</c:v>
                </c:pt>
                <c:pt idx="176">
                  <c:v>44.412100000000002</c:v>
                </c:pt>
                <c:pt idx="177">
                  <c:v>44.112300000000012</c:v>
                </c:pt>
                <c:pt idx="178">
                  <c:v>44.006700000000002</c:v>
                </c:pt>
                <c:pt idx="179">
                  <c:v>43.818100000000001</c:v>
                </c:pt>
                <c:pt idx="180">
                  <c:v>43.579100000000011</c:v>
                </c:pt>
                <c:pt idx="181">
                  <c:v>43.496000000000002</c:v>
                </c:pt>
                <c:pt idx="182">
                  <c:v>43.350399999999993</c:v>
                </c:pt>
                <c:pt idx="183">
                  <c:v>43.172100000000043</c:v>
                </c:pt>
                <c:pt idx="184">
                  <c:v>43.059400000000004</c:v>
                </c:pt>
                <c:pt idx="185">
                  <c:v>42.965200000000003</c:v>
                </c:pt>
                <c:pt idx="186">
                  <c:v>42.932600000000001</c:v>
                </c:pt>
                <c:pt idx="187">
                  <c:v>42.876400000000004</c:v>
                </c:pt>
                <c:pt idx="188">
                  <c:v>43.092700000000043</c:v>
                </c:pt>
                <c:pt idx="189">
                  <c:v>44.730800000000002</c:v>
                </c:pt>
                <c:pt idx="190">
                  <c:v>49.427200000000006</c:v>
                </c:pt>
                <c:pt idx="191">
                  <c:v>55.877600000000001</c:v>
                </c:pt>
                <c:pt idx="192">
                  <c:v>58.092400000000012</c:v>
                </c:pt>
                <c:pt idx="193">
                  <c:v>61.468400000000003</c:v>
                </c:pt>
                <c:pt idx="194">
                  <c:v>59.055</c:v>
                </c:pt>
                <c:pt idx="195">
                  <c:v>58.4711</c:v>
                </c:pt>
                <c:pt idx="196">
                  <c:v>57.915800000000004</c:v>
                </c:pt>
                <c:pt idx="197">
                  <c:v>57.142600000000002</c:v>
                </c:pt>
                <c:pt idx="198">
                  <c:v>55.8035</c:v>
                </c:pt>
                <c:pt idx="199">
                  <c:v>55.329500000000003</c:v>
                </c:pt>
                <c:pt idx="200">
                  <c:v>54.480600000000003</c:v>
                </c:pt>
                <c:pt idx="201">
                  <c:v>53.397800000000004</c:v>
                </c:pt>
                <c:pt idx="202">
                  <c:v>53.017600000000002</c:v>
                </c:pt>
                <c:pt idx="203">
                  <c:v>52.8337</c:v>
                </c:pt>
                <c:pt idx="204">
                  <c:v>52.488900000000001</c:v>
                </c:pt>
                <c:pt idx="205">
                  <c:v>52.018700000000003</c:v>
                </c:pt>
                <c:pt idx="206">
                  <c:v>51.795100000000069</c:v>
                </c:pt>
                <c:pt idx="207">
                  <c:v>51.483200000000004</c:v>
                </c:pt>
                <c:pt idx="208">
                  <c:v>51.063400000000001</c:v>
                </c:pt>
                <c:pt idx="209">
                  <c:v>50.912700000000001</c:v>
                </c:pt>
                <c:pt idx="210">
                  <c:v>50.700400000000002</c:v>
                </c:pt>
                <c:pt idx="211">
                  <c:v>50.410299999999999</c:v>
                </c:pt>
                <c:pt idx="212">
                  <c:v>50.031500000000001</c:v>
                </c:pt>
                <c:pt idx="213">
                  <c:v>49.897400000000005</c:v>
                </c:pt>
                <c:pt idx="214">
                  <c:v>49.656500000000001</c:v>
                </c:pt>
                <c:pt idx="215">
                  <c:v>49.348500000000001</c:v>
                </c:pt>
                <c:pt idx="216">
                  <c:v>49.240700000000011</c:v>
                </c:pt>
                <c:pt idx="217">
                  <c:v>49.050400000000003</c:v>
                </c:pt>
                <c:pt idx="218">
                  <c:v>48.814399999999999</c:v>
                </c:pt>
                <c:pt idx="219">
                  <c:v>48.733100000000043</c:v>
                </c:pt>
                <c:pt idx="220">
                  <c:v>48.694200000000002</c:v>
                </c:pt>
                <c:pt idx="221">
                  <c:v>48.622200000000049</c:v>
                </c:pt>
                <c:pt idx="222">
                  <c:v>48.526300000000013</c:v>
                </c:pt>
                <c:pt idx="223">
                  <c:v>48.481599999999993</c:v>
                </c:pt>
                <c:pt idx="224">
                  <c:v>48.4206</c:v>
                </c:pt>
                <c:pt idx="225">
                  <c:v>48.341599999999993</c:v>
                </c:pt>
                <c:pt idx="226">
                  <c:v>48.247400000000006</c:v>
                </c:pt>
                <c:pt idx="227">
                  <c:v>48.216000000000001</c:v>
                </c:pt>
                <c:pt idx="228">
                  <c:v>48.164500000000011</c:v>
                </c:pt>
                <c:pt idx="229">
                  <c:v>48.147100000000002</c:v>
                </c:pt>
                <c:pt idx="230">
                  <c:v>48.117899999999999</c:v>
                </c:pt>
                <c:pt idx="231">
                  <c:v>48.078900000000012</c:v>
                </c:pt>
                <c:pt idx="232">
                  <c:v>48.060700000000011</c:v>
                </c:pt>
                <c:pt idx="233">
                  <c:v>49.4649</c:v>
                </c:pt>
                <c:pt idx="234">
                  <c:v>51.247</c:v>
                </c:pt>
                <c:pt idx="235">
                  <c:v>56.458200000000005</c:v>
                </c:pt>
                <c:pt idx="236">
                  <c:v>58.983800000000002</c:v>
                </c:pt>
                <c:pt idx="237">
                  <c:v>63.405800000000006</c:v>
                </c:pt>
                <c:pt idx="238">
                  <c:v>65.38809999999998</c:v>
                </c:pt>
                <c:pt idx="239">
                  <c:v>67.764500000000027</c:v>
                </c:pt>
                <c:pt idx="240">
                  <c:v>68.107399999999998</c:v>
                </c:pt>
                <c:pt idx="241">
                  <c:v>66.7928</c:v>
                </c:pt>
                <c:pt idx="242">
                  <c:v>66.135199999999998</c:v>
                </c:pt>
                <c:pt idx="243">
                  <c:v>64.945300000000003</c:v>
                </c:pt>
                <c:pt idx="244">
                  <c:v>64.38039999999998</c:v>
                </c:pt>
                <c:pt idx="245">
                  <c:v>63.358400000000003</c:v>
                </c:pt>
                <c:pt idx="246">
                  <c:v>62.873400000000004</c:v>
                </c:pt>
                <c:pt idx="247">
                  <c:v>61.996300000000012</c:v>
                </c:pt>
                <c:pt idx="248">
                  <c:v>61.580200000000005</c:v>
                </c:pt>
                <c:pt idx="249">
                  <c:v>60.828000000000003</c:v>
                </c:pt>
                <c:pt idx="250">
                  <c:v>60.471200000000003</c:v>
                </c:pt>
                <c:pt idx="251">
                  <c:v>59.826700000000002</c:v>
                </c:pt>
                <c:pt idx="252">
                  <c:v>59.5212</c:v>
                </c:pt>
                <c:pt idx="253">
                  <c:v>58.969700000000003</c:v>
                </c:pt>
                <c:pt idx="254">
                  <c:v>58.708400000000012</c:v>
                </c:pt>
                <c:pt idx="255">
                  <c:v>58.237200000000001</c:v>
                </c:pt>
                <c:pt idx="256">
                  <c:v>58.014099999999999</c:v>
                </c:pt>
                <c:pt idx="257">
                  <c:v>57.612200000000001</c:v>
                </c:pt>
                <c:pt idx="258">
                  <c:v>57.422200000000011</c:v>
                </c:pt>
                <c:pt idx="259">
                  <c:v>57.080200000000005</c:v>
                </c:pt>
                <c:pt idx="260">
                  <c:v>56.918700000000001</c:v>
                </c:pt>
                <c:pt idx="261">
                  <c:v>56.628600000000013</c:v>
                </c:pt>
                <c:pt idx="262">
                  <c:v>56.491800000000005</c:v>
                </c:pt>
                <c:pt idx="263">
                  <c:v>56.246600000000001</c:v>
                </c:pt>
                <c:pt idx="264">
                  <c:v>56.131100000000011</c:v>
                </c:pt>
                <c:pt idx="265">
                  <c:v>55.924800000000005</c:v>
                </c:pt>
                <c:pt idx="266">
                  <c:v>55.663800000000002</c:v>
                </c:pt>
                <c:pt idx="267">
                  <c:v>55.572900000000011</c:v>
                </c:pt>
                <c:pt idx="268">
                  <c:v>55.414299999999997</c:v>
                </c:pt>
                <c:pt idx="269">
                  <c:v>55.3583</c:v>
                </c:pt>
                <c:pt idx="270">
                  <c:v>55.280800000000006</c:v>
                </c:pt>
                <c:pt idx="271">
                  <c:v>55.178300000000043</c:v>
                </c:pt>
                <c:pt idx="272">
                  <c:v>55.130600000000001</c:v>
                </c:pt>
                <c:pt idx="273">
                  <c:v>55.065800000000003</c:v>
                </c:pt>
                <c:pt idx="274">
                  <c:v>54.982600000000005</c:v>
                </c:pt>
                <c:pt idx="275">
                  <c:v>54.884899999999995</c:v>
                </c:pt>
                <c:pt idx="276">
                  <c:v>54.852600000000002</c:v>
                </c:pt>
                <c:pt idx="277">
                  <c:v>54.800600000000003</c:v>
                </c:pt>
                <c:pt idx="278">
                  <c:v>54.783300000000011</c:v>
                </c:pt>
                <c:pt idx="279">
                  <c:v>54.754800000000003</c:v>
                </c:pt>
                <c:pt idx="280">
                  <c:v>54.724800000000002</c:v>
                </c:pt>
                <c:pt idx="281">
                  <c:v>54.713500000000003</c:v>
                </c:pt>
                <c:pt idx="282">
                  <c:v>54.659800000000004</c:v>
                </c:pt>
                <c:pt idx="283">
                  <c:v>55.029800000000002</c:v>
                </c:pt>
                <c:pt idx="284">
                  <c:v>61.272400000000012</c:v>
                </c:pt>
                <c:pt idx="285">
                  <c:v>63.740700000000011</c:v>
                </c:pt>
                <c:pt idx="286">
                  <c:v>68.319800000000001</c:v>
                </c:pt>
                <c:pt idx="287">
                  <c:v>70.434300000000007</c:v>
                </c:pt>
                <c:pt idx="288">
                  <c:v>73.793300000000002</c:v>
                </c:pt>
                <c:pt idx="289">
                  <c:v>73.297700000000006</c:v>
                </c:pt>
                <c:pt idx="290">
                  <c:v>72.625699999999981</c:v>
                </c:pt>
                <c:pt idx="291">
                  <c:v>71.289000000000001</c:v>
                </c:pt>
                <c:pt idx="292">
                  <c:v>70.81</c:v>
                </c:pt>
                <c:pt idx="293">
                  <c:v>70.137699999999995</c:v>
                </c:pt>
                <c:pt idx="294">
                  <c:v>69.224000000000004</c:v>
                </c:pt>
                <c:pt idx="295">
                  <c:v>67.711900000000085</c:v>
                </c:pt>
                <c:pt idx="296">
                  <c:v>67.187200000000004</c:v>
                </c:pt>
                <c:pt idx="297">
                  <c:v>66.483599999999996</c:v>
                </c:pt>
                <c:pt idx="298">
                  <c:v>65.589500000000001</c:v>
                </c:pt>
                <c:pt idx="299">
                  <c:v>65.276200000000003</c:v>
                </c:pt>
                <c:pt idx="300">
                  <c:v>64.725200000000001</c:v>
                </c:pt>
                <c:pt idx="301">
                  <c:v>64.042400000000001</c:v>
                </c:pt>
                <c:pt idx="302">
                  <c:v>63.806200000000004</c:v>
                </c:pt>
                <c:pt idx="303">
                  <c:v>63.692700000000045</c:v>
                </c:pt>
                <c:pt idx="304">
                  <c:v>63.482800000000005</c:v>
                </c:pt>
                <c:pt idx="305">
                  <c:v>63.202600000000011</c:v>
                </c:pt>
                <c:pt idx="306">
                  <c:v>62.849800000000002</c:v>
                </c:pt>
                <c:pt idx="307">
                  <c:v>62.727100000000043</c:v>
                </c:pt>
                <c:pt idx="308">
                  <c:v>62.513600000000004</c:v>
                </c:pt>
                <c:pt idx="309">
                  <c:v>62.438300000000012</c:v>
                </c:pt>
                <c:pt idx="310">
                  <c:v>62.334299999999999</c:v>
                </c:pt>
                <c:pt idx="311">
                  <c:v>62.197100000000013</c:v>
                </c:pt>
                <c:pt idx="312">
                  <c:v>62.028000000000013</c:v>
                </c:pt>
                <c:pt idx="313">
                  <c:v>61.970100000000002</c:v>
                </c:pt>
                <c:pt idx="314">
                  <c:v>61.871699999999997</c:v>
                </c:pt>
                <c:pt idx="315">
                  <c:v>61.827000000000005</c:v>
                </c:pt>
                <c:pt idx="316">
                  <c:v>61.752600000000001</c:v>
                </c:pt>
                <c:pt idx="317">
                  <c:v>61.719300000000011</c:v>
                </c:pt>
                <c:pt idx="318">
                  <c:v>61.665500000000044</c:v>
                </c:pt>
                <c:pt idx="319">
                  <c:v>61.61</c:v>
                </c:pt>
                <c:pt idx="320">
                  <c:v>61.593200000000003</c:v>
                </c:pt>
                <c:pt idx="321">
                  <c:v>61.571200000000005</c:v>
                </c:pt>
                <c:pt idx="322">
                  <c:v>61.561100000000003</c:v>
                </c:pt>
                <c:pt idx="323">
                  <c:v>61.561100000000003</c:v>
                </c:pt>
                <c:pt idx="324">
                  <c:v>61.562100000000044</c:v>
                </c:pt>
                <c:pt idx="325">
                  <c:v>61.566600000000001</c:v>
                </c:pt>
                <c:pt idx="326">
                  <c:v>61.576900000000002</c:v>
                </c:pt>
                <c:pt idx="327">
                  <c:v>61.579900000000002</c:v>
                </c:pt>
                <c:pt idx="328">
                  <c:v>61.790700000000044</c:v>
                </c:pt>
                <c:pt idx="329">
                  <c:v>65.969700000000003</c:v>
                </c:pt>
                <c:pt idx="330">
                  <c:v>73.697700000000012</c:v>
                </c:pt>
                <c:pt idx="331">
                  <c:v>77.117400000000004</c:v>
                </c:pt>
                <c:pt idx="332">
                  <c:v>78.319599999999994</c:v>
                </c:pt>
                <c:pt idx="333">
                  <c:v>80.364199999999997</c:v>
                </c:pt>
                <c:pt idx="334">
                  <c:v>81.612499999999983</c:v>
                </c:pt>
                <c:pt idx="335">
                  <c:v>79.762600000000006</c:v>
                </c:pt>
                <c:pt idx="336">
                  <c:v>79.094300000000004</c:v>
                </c:pt>
                <c:pt idx="337">
                  <c:v>77.900999999999996</c:v>
                </c:pt>
                <c:pt idx="338">
                  <c:v>76.386099999999999</c:v>
                </c:pt>
                <c:pt idx="339">
                  <c:v>75.85499999999999</c:v>
                </c:pt>
                <c:pt idx="340">
                  <c:v>74.921400000000006</c:v>
                </c:pt>
                <c:pt idx="341">
                  <c:v>74.588999999999999</c:v>
                </c:pt>
                <c:pt idx="342">
                  <c:v>74.126599999999982</c:v>
                </c:pt>
                <c:pt idx="343">
                  <c:v>73.506399999999999</c:v>
                </c:pt>
                <c:pt idx="344">
                  <c:v>73.214100000000101</c:v>
                </c:pt>
                <c:pt idx="345">
                  <c:v>72.811899999999994</c:v>
                </c:pt>
                <c:pt idx="346">
                  <c:v>72.281300000000002</c:v>
                </c:pt>
                <c:pt idx="347">
                  <c:v>71.624099999999999</c:v>
                </c:pt>
                <c:pt idx="348">
                  <c:v>71.396699999999996</c:v>
                </c:pt>
                <c:pt idx="349">
                  <c:v>71.005799999999979</c:v>
                </c:pt>
                <c:pt idx="350">
                  <c:v>70.868299999999991</c:v>
                </c:pt>
                <c:pt idx="351">
                  <c:v>70.624200000000002</c:v>
                </c:pt>
                <c:pt idx="352">
                  <c:v>70.319100000000006</c:v>
                </c:pt>
                <c:pt idx="353">
                  <c:v>69.973299999999995</c:v>
                </c:pt>
                <c:pt idx="354">
                  <c:v>69.913100000000085</c:v>
                </c:pt>
                <c:pt idx="355">
                  <c:v>69.856499999999983</c:v>
                </c:pt>
                <c:pt idx="356">
                  <c:v>69.756399999999999</c:v>
                </c:pt>
                <c:pt idx="357">
                  <c:v>69.601500000000001</c:v>
                </c:pt>
                <c:pt idx="358">
                  <c:v>69.5501</c:v>
                </c:pt>
                <c:pt idx="359">
                  <c:v>69.468700000000013</c:v>
                </c:pt>
                <c:pt idx="360">
                  <c:v>69.441400000000101</c:v>
                </c:pt>
                <c:pt idx="361">
                  <c:v>69.406499999999994</c:v>
                </c:pt>
                <c:pt idx="362">
                  <c:v>69.366500000000002</c:v>
                </c:pt>
                <c:pt idx="363">
                  <c:v>69.330500000000001</c:v>
                </c:pt>
                <c:pt idx="364">
                  <c:v>69.320799999999949</c:v>
                </c:pt>
                <c:pt idx="365">
                  <c:v>69.312699999999992</c:v>
                </c:pt>
                <c:pt idx="366">
                  <c:v>69.322399999999988</c:v>
                </c:pt>
                <c:pt idx="367">
                  <c:v>69.329700000000003</c:v>
                </c:pt>
                <c:pt idx="368">
                  <c:v>69.354399999999998</c:v>
                </c:pt>
                <c:pt idx="369">
                  <c:v>69.412000000000006</c:v>
                </c:pt>
                <c:pt idx="370">
                  <c:v>69.428399999999982</c:v>
                </c:pt>
                <c:pt idx="371">
                  <c:v>69.4448000000001</c:v>
                </c:pt>
                <c:pt idx="372">
                  <c:v>69.460800000000006</c:v>
                </c:pt>
                <c:pt idx="373">
                  <c:v>71.410900000000026</c:v>
                </c:pt>
                <c:pt idx="374">
                  <c:v>73.3673</c:v>
                </c:pt>
                <c:pt idx="375">
                  <c:v>78.32859999999998</c:v>
                </c:pt>
                <c:pt idx="376">
                  <c:v>80.721700000000013</c:v>
                </c:pt>
                <c:pt idx="377">
                  <c:v>84.854900000000001</c:v>
                </c:pt>
                <c:pt idx="378">
                  <c:v>88.163399999999982</c:v>
                </c:pt>
                <c:pt idx="379">
                  <c:v>88.402299999999997</c:v>
                </c:pt>
                <c:pt idx="380">
                  <c:v>86.921400000000006</c:v>
                </c:pt>
                <c:pt idx="381">
                  <c:v>86.385499999999979</c:v>
                </c:pt>
                <c:pt idx="382">
                  <c:v>85.640199999999993</c:v>
                </c:pt>
                <c:pt idx="383">
                  <c:v>84.641499999999994</c:v>
                </c:pt>
                <c:pt idx="384">
                  <c:v>83.372999999999948</c:v>
                </c:pt>
                <c:pt idx="385">
                  <c:v>82.928299999999993</c:v>
                </c:pt>
                <c:pt idx="386">
                  <c:v>82.146600000000007</c:v>
                </c:pt>
                <c:pt idx="387">
                  <c:v>81.178299999999979</c:v>
                </c:pt>
                <c:pt idx="388">
                  <c:v>80.8429</c:v>
                </c:pt>
                <c:pt idx="389">
                  <c:v>80.265900000000002</c:v>
                </c:pt>
                <c:pt idx="390">
                  <c:v>79.575299999999999</c:v>
                </c:pt>
                <c:pt idx="391">
                  <c:v>79.340199999999996</c:v>
                </c:pt>
                <c:pt idx="392">
                  <c:v>79.22829999999999</c:v>
                </c:pt>
                <c:pt idx="393">
                  <c:v>79.024799999999999</c:v>
                </c:pt>
                <c:pt idx="394">
                  <c:v>78.760400000000004</c:v>
                </c:pt>
                <c:pt idx="395">
                  <c:v>78.638299999999987</c:v>
                </c:pt>
                <c:pt idx="396">
                  <c:v>78.475099999999998</c:v>
                </c:pt>
                <c:pt idx="397">
                  <c:v>78.216399999999993</c:v>
                </c:pt>
                <c:pt idx="398">
                  <c:v>78.12909999999998</c:v>
                </c:pt>
                <c:pt idx="399">
                  <c:v>77.986199999999997</c:v>
                </c:pt>
                <c:pt idx="400">
                  <c:v>77.831800000000001</c:v>
                </c:pt>
                <c:pt idx="401">
                  <c:v>77.769499999999994</c:v>
                </c:pt>
                <c:pt idx="402">
                  <c:v>77.7483</c:v>
                </c:pt>
                <c:pt idx="403">
                  <c:v>77.712500000000006</c:v>
                </c:pt>
                <c:pt idx="404">
                  <c:v>77.672999999999988</c:v>
                </c:pt>
                <c:pt idx="405">
                  <c:v>77.640900000000002</c:v>
                </c:pt>
                <c:pt idx="406">
                  <c:v>77.633299999999991</c:v>
                </c:pt>
                <c:pt idx="407">
                  <c:v>77.630499999999998</c:v>
                </c:pt>
                <c:pt idx="408">
                  <c:v>77.651200000000003</c:v>
                </c:pt>
                <c:pt idx="409">
                  <c:v>77.663200000000003</c:v>
                </c:pt>
                <c:pt idx="410">
                  <c:v>77.698300000000003</c:v>
                </c:pt>
                <c:pt idx="411">
                  <c:v>77.713499999999996</c:v>
                </c:pt>
                <c:pt idx="412">
                  <c:v>77.739500000000007</c:v>
                </c:pt>
                <c:pt idx="413">
                  <c:v>77.753500000000003</c:v>
                </c:pt>
                <c:pt idx="414">
                  <c:v>77.7761</c:v>
                </c:pt>
                <c:pt idx="415">
                  <c:v>77.813400000000001</c:v>
                </c:pt>
                <c:pt idx="416">
                  <c:v>77.876499999999979</c:v>
                </c:pt>
                <c:pt idx="417">
                  <c:v>77.984800000000007</c:v>
                </c:pt>
                <c:pt idx="418">
                  <c:v>78.022399999999948</c:v>
                </c:pt>
                <c:pt idx="419">
                  <c:v>79.658799999999914</c:v>
                </c:pt>
                <c:pt idx="420">
                  <c:v>81.895600000000002</c:v>
                </c:pt>
                <c:pt idx="421">
                  <c:v>86.396600000000007</c:v>
                </c:pt>
                <c:pt idx="422">
                  <c:v>92.262600000000006</c:v>
                </c:pt>
                <c:pt idx="423">
                  <c:v>94.408100000000005</c:v>
                </c:pt>
                <c:pt idx="424">
                  <c:v>94.408100000000005</c:v>
                </c:pt>
                <c:pt idx="425">
                  <c:v>97.022299999999987</c:v>
                </c:pt>
                <c:pt idx="426">
                  <c:v>97.431799999999996</c:v>
                </c:pt>
                <c:pt idx="427">
                  <c:v>97.57259999999998</c:v>
                </c:pt>
                <c:pt idx="428">
                  <c:v>97.262299999999996</c:v>
                </c:pt>
                <c:pt idx="429">
                  <c:v>96.341099999999997</c:v>
                </c:pt>
                <c:pt idx="430">
                  <c:v>95.0792</c:v>
                </c:pt>
                <c:pt idx="431">
                  <c:v>94.486800000000002</c:v>
                </c:pt>
                <c:pt idx="432">
                  <c:v>93.439200000000085</c:v>
                </c:pt>
                <c:pt idx="433">
                  <c:v>92.128099999999989</c:v>
                </c:pt>
                <c:pt idx="434">
                  <c:v>91.670799999999915</c:v>
                </c:pt>
                <c:pt idx="435">
                  <c:v>90.876299999999986</c:v>
                </c:pt>
                <c:pt idx="436">
                  <c:v>89.909000000000006</c:v>
                </c:pt>
                <c:pt idx="437">
                  <c:v>89.575499999999948</c:v>
                </c:pt>
                <c:pt idx="438">
                  <c:v>89.009900000000002</c:v>
                </c:pt>
                <c:pt idx="439">
                  <c:v>88.346900000000005</c:v>
                </c:pt>
                <c:pt idx="440">
                  <c:v>88.122299999999981</c:v>
                </c:pt>
                <c:pt idx="441">
                  <c:v>87.754800000000003</c:v>
                </c:pt>
                <c:pt idx="442">
                  <c:v>87.627799999999979</c:v>
                </c:pt>
                <c:pt idx="443">
                  <c:v>87.412200000000027</c:v>
                </c:pt>
                <c:pt idx="444">
                  <c:v>87.161000000000001</c:v>
                </c:pt>
                <c:pt idx="445">
                  <c:v>87.102499999999978</c:v>
                </c:pt>
                <c:pt idx="446">
                  <c:v>87.048100000000005</c:v>
                </c:pt>
                <c:pt idx="447">
                  <c:v>86.975200000000001</c:v>
                </c:pt>
                <c:pt idx="448">
                  <c:v>86.883299999999991</c:v>
                </c:pt>
                <c:pt idx="449">
                  <c:v>86.757599999999996</c:v>
                </c:pt>
                <c:pt idx="450">
                  <c:v>86.717900000000085</c:v>
                </c:pt>
                <c:pt idx="451">
                  <c:v>86.6999</c:v>
                </c:pt>
                <c:pt idx="452">
                  <c:v>86.670599999999979</c:v>
                </c:pt>
                <c:pt idx="453">
                  <c:v>86.640199999999993</c:v>
                </c:pt>
                <c:pt idx="454">
                  <c:v>86.628199999999978</c:v>
                </c:pt>
                <c:pt idx="455">
                  <c:v>86.615600000000001</c:v>
                </c:pt>
                <c:pt idx="456">
                  <c:v>86.611999999999995</c:v>
                </c:pt>
                <c:pt idx="457">
                  <c:v>86.614500000000007</c:v>
                </c:pt>
                <c:pt idx="458">
                  <c:v>86.617999999999995</c:v>
                </c:pt>
                <c:pt idx="459">
                  <c:v>86.633299999999991</c:v>
                </c:pt>
                <c:pt idx="460">
                  <c:v>86.64279999999998</c:v>
                </c:pt>
                <c:pt idx="461">
                  <c:v>86.668899999999979</c:v>
                </c:pt>
                <c:pt idx="462">
                  <c:v>86.743899999999996</c:v>
                </c:pt>
                <c:pt idx="463">
                  <c:v>86.758799999999979</c:v>
                </c:pt>
                <c:pt idx="464">
                  <c:v>86.774299999999997</c:v>
                </c:pt>
                <c:pt idx="465">
                  <c:v>86.808199999999999</c:v>
                </c:pt>
                <c:pt idx="466">
                  <c:v>86.864999999999995</c:v>
                </c:pt>
                <c:pt idx="467">
                  <c:v>87.086699999999993</c:v>
                </c:pt>
                <c:pt idx="468">
                  <c:v>88.006600000000006</c:v>
                </c:pt>
                <c:pt idx="469">
                  <c:v>93.881900000000002</c:v>
                </c:pt>
                <c:pt idx="470">
                  <c:v>96.079700000000003</c:v>
                </c:pt>
                <c:pt idx="471">
                  <c:v>100.10199999999999</c:v>
                </c:pt>
                <c:pt idx="472">
                  <c:v>104.818</c:v>
                </c:pt>
                <c:pt idx="473">
                  <c:v>103.47499999999999</c:v>
                </c:pt>
                <c:pt idx="474">
                  <c:v>101.857</c:v>
                </c:pt>
                <c:pt idx="475">
                  <c:v>99.972099999999998</c:v>
                </c:pt>
                <c:pt idx="476">
                  <c:v>98.813000000000002</c:v>
                </c:pt>
                <c:pt idx="477">
                  <c:v>98.538399999999982</c:v>
                </c:pt>
                <c:pt idx="478">
                  <c:v>98.044200000000117</c:v>
                </c:pt>
                <c:pt idx="479">
                  <c:v>97.239500000000007</c:v>
                </c:pt>
                <c:pt idx="480">
                  <c:v>96.961799999999997</c:v>
                </c:pt>
                <c:pt idx="481">
                  <c:v>96.490000000000023</c:v>
                </c:pt>
                <c:pt idx="482">
                  <c:v>96.324200000000005</c:v>
                </c:pt>
                <c:pt idx="483">
                  <c:v>96.032699999999991</c:v>
                </c:pt>
                <c:pt idx="484">
                  <c:v>95.672699999999978</c:v>
                </c:pt>
                <c:pt idx="485">
                  <c:v>95.547900000000027</c:v>
                </c:pt>
                <c:pt idx="486">
                  <c:v>95.334800000000001</c:v>
                </c:pt>
                <c:pt idx="487">
                  <c:v>95.236800000000002</c:v>
                </c:pt>
                <c:pt idx="488">
                  <c:v>95.071299999999994</c:v>
                </c:pt>
                <c:pt idx="489">
                  <c:v>94.995700000000014</c:v>
                </c:pt>
                <c:pt idx="490">
                  <c:v>94.870099999999979</c:v>
                </c:pt>
                <c:pt idx="491">
                  <c:v>94.813300000000012</c:v>
                </c:pt>
                <c:pt idx="492">
                  <c:v>94.721199999999996</c:v>
                </c:pt>
                <c:pt idx="493">
                  <c:v>94.680199999999999</c:v>
                </c:pt>
                <c:pt idx="494">
                  <c:v>94.616100000000003</c:v>
                </c:pt>
                <c:pt idx="495">
                  <c:v>94.588399999999979</c:v>
                </c:pt>
                <c:pt idx="496">
                  <c:v>94.548000000000002</c:v>
                </c:pt>
                <c:pt idx="497">
                  <c:v>94.531300000000002</c:v>
                </c:pt>
                <c:pt idx="498">
                  <c:v>94.510800000000003</c:v>
                </c:pt>
                <c:pt idx="499">
                  <c:v>94.503500000000003</c:v>
                </c:pt>
                <c:pt idx="500">
                  <c:v>94.499799999999993</c:v>
                </c:pt>
                <c:pt idx="501">
                  <c:v>94.500399999999999</c:v>
                </c:pt>
                <c:pt idx="502">
                  <c:v>94.510800000000003</c:v>
                </c:pt>
                <c:pt idx="503">
                  <c:v>94.518199999999993</c:v>
                </c:pt>
                <c:pt idx="504">
                  <c:v>94.540499999999994</c:v>
                </c:pt>
                <c:pt idx="505">
                  <c:v>94.5535</c:v>
                </c:pt>
                <c:pt idx="506">
                  <c:v>94.585999999999999</c:v>
                </c:pt>
                <c:pt idx="507">
                  <c:v>94.603700000000003</c:v>
                </c:pt>
                <c:pt idx="508">
                  <c:v>94.644800000000004</c:v>
                </c:pt>
                <c:pt idx="509">
                  <c:v>94.666699999999992</c:v>
                </c:pt>
                <c:pt idx="510">
                  <c:v>94.715100000000007</c:v>
                </c:pt>
                <c:pt idx="511">
                  <c:v>94.740399999999994</c:v>
                </c:pt>
                <c:pt idx="512">
                  <c:v>94.795000000000002</c:v>
                </c:pt>
                <c:pt idx="513">
                  <c:v>94.892399999999981</c:v>
                </c:pt>
                <c:pt idx="514">
                  <c:v>94.908199999999994</c:v>
                </c:pt>
                <c:pt idx="515">
                  <c:v>94.937000000000026</c:v>
                </c:pt>
                <c:pt idx="516">
                  <c:v>95.963499999999996</c:v>
                </c:pt>
                <c:pt idx="517">
                  <c:v>100.96400000000008</c:v>
                </c:pt>
                <c:pt idx="518">
                  <c:v>107.985</c:v>
                </c:pt>
                <c:pt idx="519">
                  <c:v>110.333</c:v>
                </c:pt>
                <c:pt idx="520">
                  <c:v>113.25700000000002</c:v>
                </c:pt>
                <c:pt idx="521">
                  <c:v>113.681</c:v>
                </c:pt>
                <c:pt idx="522">
                  <c:v>111.992</c:v>
                </c:pt>
                <c:pt idx="523">
                  <c:v>111.19499999999999</c:v>
                </c:pt>
                <c:pt idx="524">
                  <c:v>109.833</c:v>
                </c:pt>
                <c:pt idx="525">
                  <c:v>109.205</c:v>
                </c:pt>
                <c:pt idx="526">
                  <c:v>108.136</c:v>
                </c:pt>
                <c:pt idx="527">
                  <c:v>107.64400000000002</c:v>
                </c:pt>
                <c:pt idx="528">
                  <c:v>106.807</c:v>
                </c:pt>
                <c:pt idx="529">
                  <c:v>106.423</c:v>
                </c:pt>
                <c:pt idx="530">
                  <c:v>105.774</c:v>
                </c:pt>
                <c:pt idx="531">
                  <c:v>105.01300000000002</c:v>
                </c:pt>
                <c:pt idx="532">
                  <c:v>104.755</c:v>
                </c:pt>
                <c:pt idx="533">
                  <c:v>104.633</c:v>
                </c:pt>
                <c:pt idx="534">
                  <c:v>104.41300000000008</c:v>
                </c:pt>
                <c:pt idx="535">
                  <c:v>104.309</c:v>
                </c:pt>
                <c:pt idx="536">
                  <c:v>104.16500000000001</c:v>
                </c:pt>
                <c:pt idx="537">
                  <c:v>103.974</c:v>
                </c:pt>
                <c:pt idx="538">
                  <c:v>103.67599999999995</c:v>
                </c:pt>
                <c:pt idx="539">
                  <c:v>103.57499999999999</c:v>
                </c:pt>
                <c:pt idx="540">
                  <c:v>103.41200000000002</c:v>
                </c:pt>
                <c:pt idx="541">
                  <c:v>103.35499999999999</c:v>
                </c:pt>
                <c:pt idx="542">
                  <c:v>103.26100000000002</c:v>
                </c:pt>
                <c:pt idx="543">
                  <c:v>103.15600000000001</c:v>
                </c:pt>
                <c:pt idx="544">
                  <c:v>103.111</c:v>
                </c:pt>
                <c:pt idx="545">
                  <c:v>103.05</c:v>
                </c:pt>
                <c:pt idx="546">
                  <c:v>103.026</c:v>
                </c:pt>
                <c:pt idx="547">
                  <c:v>103</c:v>
                </c:pt>
                <c:pt idx="548">
                  <c:v>102.992</c:v>
                </c:pt>
                <c:pt idx="549">
                  <c:v>102.99400000000009</c:v>
                </c:pt>
                <c:pt idx="550">
                  <c:v>103</c:v>
                </c:pt>
                <c:pt idx="551">
                  <c:v>103.02500000000001</c:v>
                </c:pt>
                <c:pt idx="552">
                  <c:v>103.04100000000008</c:v>
                </c:pt>
                <c:pt idx="553">
                  <c:v>103.071</c:v>
                </c:pt>
                <c:pt idx="554">
                  <c:v>103.154</c:v>
                </c:pt>
                <c:pt idx="555">
                  <c:v>103.18799999999999</c:v>
                </c:pt>
                <c:pt idx="556">
                  <c:v>103.265</c:v>
                </c:pt>
                <c:pt idx="557">
                  <c:v>103.29600000000002</c:v>
                </c:pt>
                <c:pt idx="558">
                  <c:v>103.36199999999999</c:v>
                </c:pt>
                <c:pt idx="559">
                  <c:v>103.45099999999999</c:v>
                </c:pt>
                <c:pt idx="560">
                  <c:v>104.107</c:v>
                </c:pt>
                <c:pt idx="561">
                  <c:v>109.598</c:v>
                </c:pt>
                <c:pt idx="562">
                  <c:v>112.43</c:v>
                </c:pt>
                <c:pt idx="563">
                  <c:v>117.386</c:v>
                </c:pt>
                <c:pt idx="564">
                  <c:v>119.565</c:v>
                </c:pt>
                <c:pt idx="565">
                  <c:v>121.893</c:v>
                </c:pt>
                <c:pt idx="566">
                  <c:v>119.45099999999999</c:v>
                </c:pt>
                <c:pt idx="567">
                  <c:v>118.61199999999999</c:v>
                </c:pt>
                <c:pt idx="568">
                  <c:v>117.515</c:v>
                </c:pt>
                <c:pt idx="569">
                  <c:v>116.169</c:v>
                </c:pt>
                <c:pt idx="570">
                  <c:v>115.70399999999999</c:v>
                </c:pt>
                <c:pt idx="571">
                  <c:v>115.08499999999999</c:v>
                </c:pt>
                <c:pt idx="572">
                  <c:v>114.10299999999998</c:v>
                </c:pt>
                <c:pt idx="573">
                  <c:v>113.76900000000002</c:v>
                </c:pt>
                <c:pt idx="574">
                  <c:v>113.333</c:v>
                </c:pt>
                <c:pt idx="575">
                  <c:v>112.804</c:v>
                </c:pt>
                <c:pt idx="576">
                  <c:v>112.62199999999999</c:v>
                </c:pt>
                <c:pt idx="577">
                  <c:v>112.316</c:v>
                </c:pt>
                <c:pt idx="578">
                  <c:v>111.96100000000008</c:v>
                </c:pt>
                <c:pt idx="579">
                  <c:v>111.842</c:v>
                </c:pt>
                <c:pt idx="580">
                  <c:v>111.691</c:v>
                </c:pt>
                <c:pt idx="581">
                  <c:v>111.518</c:v>
                </c:pt>
                <c:pt idx="582">
                  <c:v>111.46000000000002</c:v>
                </c:pt>
                <c:pt idx="583">
                  <c:v>111.36799999999999</c:v>
                </c:pt>
                <c:pt idx="584">
                  <c:v>111.276</c:v>
                </c:pt>
                <c:pt idx="585">
                  <c:v>111.24700000000009</c:v>
                </c:pt>
                <c:pt idx="586">
                  <c:v>111.21100000000008</c:v>
                </c:pt>
                <c:pt idx="587">
                  <c:v>111.20099999999999</c:v>
                </c:pt>
                <c:pt idx="588">
                  <c:v>111.18899999999998</c:v>
                </c:pt>
                <c:pt idx="589">
                  <c:v>111.199</c:v>
                </c:pt>
                <c:pt idx="590">
                  <c:v>111.20699999999999</c:v>
                </c:pt>
                <c:pt idx="591">
                  <c:v>111.238</c:v>
                </c:pt>
                <c:pt idx="592">
                  <c:v>111.251</c:v>
                </c:pt>
                <c:pt idx="593">
                  <c:v>111.285</c:v>
                </c:pt>
                <c:pt idx="594">
                  <c:v>111.35</c:v>
                </c:pt>
                <c:pt idx="595">
                  <c:v>111.37499999999999</c:v>
                </c:pt>
                <c:pt idx="596">
                  <c:v>111.41800000000002</c:v>
                </c:pt>
                <c:pt idx="597">
                  <c:v>111.515</c:v>
                </c:pt>
                <c:pt idx="598">
                  <c:v>111.539</c:v>
                </c:pt>
                <c:pt idx="599">
                  <c:v>111.565</c:v>
                </c:pt>
                <c:pt idx="600">
                  <c:v>111.619</c:v>
                </c:pt>
                <c:pt idx="601">
                  <c:v>111.699</c:v>
                </c:pt>
                <c:pt idx="602">
                  <c:v>111.71700000000008</c:v>
                </c:pt>
                <c:pt idx="603">
                  <c:v>111.85599999999998</c:v>
                </c:pt>
                <c:pt idx="604">
                  <c:v>112.97499999999999</c:v>
                </c:pt>
                <c:pt idx="605">
                  <c:v>118.68899999999998</c:v>
                </c:pt>
                <c:pt idx="606">
                  <c:v>125.84399999999999</c:v>
                </c:pt>
                <c:pt idx="607">
                  <c:v>127.452</c:v>
                </c:pt>
                <c:pt idx="608">
                  <c:v>128.84900000000002</c:v>
                </c:pt>
                <c:pt idx="609">
                  <c:v>130.12100000000001</c:v>
                </c:pt>
                <c:pt idx="610">
                  <c:v>129.25200000000001</c:v>
                </c:pt>
                <c:pt idx="611">
                  <c:v>127.295</c:v>
                </c:pt>
                <c:pt idx="612">
                  <c:v>125.10599999999998</c:v>
                </c:pt>
                <c:pt idx="613">
                  <c:v>124.721</c:v>
                </c:pt>
                <c:pt idx="614">
                  <c:v>124.35899999999998</c:v>
                </c:pt>
                <c:pt idx="615">
                  <c:v>123.864</c:v>
                </c:pt>
                <c:pt idx="616">
                  <c:v>123.218</c:v>
                </c:pt>
                <c:pt idx="617">
                  <c:v>122.429</c:v>
                </c:pt>
                <c:pt idx="618">
                  <c:v>122.157</c:v>
                </c:pt>
                <c:pt idx="619">
                  <c:v>121.79600000000002</c:v>
                </c:pt>
                <c:pt idx="620">
                  <c:v>121.23099999999999</c:v>
                </c:pt>
                <c:pt idx="621">
                  <c:v>121.099</c:v>
                </c:pt>
                <c:pt idx="622">
                  <c:v>120.976</c:v>
                </c:pt>
                <c:pt idx="623">
                  <c:v>120.76100000000002</c:v>
                </c:pt>
                <c:pt idx="624">
                  <c:v>120.43400000000008</c:v>
                </c:pt>
                <c:pt idx="625">
                  <c:v>120.32499999999999</c:v>
                </c:pt>
                <c:pt idx="626">
                  <c:v>120.15300000000001</c:v>
                </c:pt>
                <c:pt idx="627">
                  <c:v>119.97799999999999</c:v>
                </c:pt>
                <c:pt idx="628">
                  <c:v>119.92400000000002</c:v>
                </c:pt>
                <c:pt idx="629">
                  <c:v>119.863</c:v>
                </c:pt>
                <c:pt idx="630">
                  <c:v>119.81100000000002</c:v>
                </c:pt>
                <c:pt idx="631">
                  <c:v>119.79600000000002</c:v>
                </c:pt>
                <c:pt idx="632">
                  <c:v>119.786</c:v>
                </c:pt>
                <c:pt idx="633">
                  <c:v>119.78400000000002</c:v>
                </c:pt>
                <c:pt idx="634">
                  <c:v>119.79</c:v>
                </c:pt>
                <c:pt idx="635">
                  <c:v>119.82899999999998</c:v>
                </c:pt>
                <c:pt idx="636">
                  <c:v>119.84699999999999</c:v>
                </c:pt>
                <c:pt idx="637">
                  <c:v>119.896</c:v>
                </c:pt>
                <c:pt idx="638">
                  <c:v>119.91700000000009</c:v>
                </c:pt>
                <c:pt idx="639">
                  <c:v>119.96299999999999</c:v>
                </c:pt>
                <c:pt idx="640">
                  <c:v>120.04300000000002</c:v>
                </c:pt>
                <c:pt idx="641">
                  <c:v>120.07499999999999</c:v>
                </c:pt>
                <c:pt idx="642">
                  <c:v>120.12599999999998</c:v>
                </c:pt>
                <c:pt idx="643">
                  <c:v>120.23699999999999</c:v>
                </c:pt>
                <c:pt idx="644">
                  <c:v>120.28</c:v>
                </c:pt>
                <c:pt idx="645">
                  <c:v>120.35799999999999</c:v>
                </c:pt>
                <c:pt idx="646">
                  <c:v>125.01100000000002</c:v>
                </c:pt>
                <c:pt idx="647">
                  <c:v>127.93400000000008</c:v>
                </c:pt>
                <c:pt idx="648">
                  <c:v>129.48200000000017</c:v>
                </c:pt>
                <c:pt idx="649">
                  <c:v>132.48800000000017</c:v>
                </c:pt>
                <c:pt idx="650">
                  <c:v>136.369</c:v>
                </c:pt>
                <c:pt idx="651">
                  <c:v>139.595</c:v>
                </c:pt>
                <c:pt idx="652">
                  <c:v>139.90100000000001</c:v>
                </c:pt>
                <c:pt idx="653">
                  <c:v>138.77499999999998</c:v>
                </c:pt>
                <c:pt idx="654">
                  <c:v>138.29599999999999</c:v>
                </c:pt>
                <c:pt idx="655">
                  <c:v>137.60300000000001</c:v>
                </c:pt>
                <c:pt idx="656">
                  <c:v>136.39000000000001</c:v>
                </c:pt>
                <c:pt idx="657">
                  <c:v>134.89500000000001</c:v>
                </c:pt>
                <c:pt idx="658">
                  <c:v>134.37700000000001</c:v>
                </c:pt>
                <c:pt idx="659">
                  <c:v>133.68600000000001</c:v>
                </c:pt>
                <c:pt idx="660">
                  <c:v>132.81300000000002</c:v>
                </c:pt>
                <c:pt idx="661">
                  <c:v>131.798</c:v>
                </c:pt>
                <c:pt idx="662">
                  <c:v>131.56100000000001</c:v>
                </c:pt>
                <c:pt idx="663">
                  <c:v>131.34100000000001</c:v>
                </c:pt>
                <c:pt idx="664">
                  <c:v>131.04399999999998</c:v>
                </c:pt>
                <c:pt idx="665">
                  <c:v>130.66399999999999</c:v>
                </c:pt>
                <c:pt idx="666">
                  <c:v>130.21599999999998</c:v>
                </c:pt>
                <c:pt idx="667">
                  <c:v>130.06399999999999</c:v>
                </c:pt>
                <c:pt idx="668">
                  <c:v>129.86700000000016</c:v>
                </c:pt>
                <c:pt idx="669">
                  <c:v>129.798</c:v>
                </c:pt>
                <c:pt idx="670">
                  <c:v>129.70299999999997</c:v>
                </c:pt>
                <c:pt idx="671">
                  <c:v>129.54499999999999</c:v>
                </c:pt>
                <c:pt idx="672">
                  <c:v>129.36700000000016</c:v>
                </c:pt>
                <c:pt idx="673">
                  <c:v>129.309</c:v>
                </c:pt>
                <c:pt idx="674">
                  <c:v>129.23699999999999</c:v>
                </c:pt>
                <c:pt idx="675">
                  <c:v>129.15900000000002</c:v>
                </c:pt>
                <c:pt idx="676">
                  <c:v>129.09800000000001</c:v>
                </c:pt>
                <c:pt idx="677">
                  <c:v>129.083</c:v>
                </c:pt>
                <c:pt idx="678">
                  <c:v>129.07399999999998</c:v>
                </c:pt>
                <c:pt idx="679">
                  <c:v>129.08600000000001</c:v>
                </c:pt>
                <c:pt idx="680">
                  <c:v>129.095</c:v>
                </c:pt>
                <c:pt idx="681">
                  <c:v>129.12300000000002</c:v>
                </c:pt>
                <c:pt idx="682">
                  <c:v>129.136</c:v>
                </c:pt>
                <c:pt idx="683">
                  <c:v>129.166</c:v>
                </c:pt>
                <c:pt idx="684">
                  <c:v>129.17899999999997</c:v>
                </c:pt>
                <c:pt idx="685">
                  <c:v>129.20599999999999</c:v>
                </c:pt>
                <c:pt idx="686">
                  <c:v>129.25299999999999</c:v>
                </c:pt>
                <c:pt idx="687">
                  <c:v>129.33500000000001</c:v>
                </c:pt>
                <c:pt idx="688">
                  <c:v>129.36700000000016</c:v>
                </c:pt>
                <c:pt idx="689">
                  <c:v>129.41900000000001</c:v>
                </c:pt>
                <c:pt idx="690">
                  <c:v>129.53200000000001</c:v>
                </c:pt>
                <c:pt idx="691">
                  <c:v>129.56100000000001</c:v>
                </c:pt>
                <c:pt idx="692">
                  <c:v>129.59</c:v>
                </c:pt>
                <c:pt idx="693">
                  <c:v>129.63200000000001</c:v>
                </c:pt>
                <c:pt idx="694">
                  <c:v>130.577</c:v>
                </c:pt>
                <c:pt idx="695">
                  <c:v>138.80600000000001</c:v>
                </c:pt>
                <c:pt idx="696">
                  <c:v>141.74499999999998</c:v>
                </c:pt>
                <c:pt idx="697">
                  <c:v>145.44499999999999</c:v>
                </c:pt>
                <c:pt idx="698">
                  <c:v>147.82900000000001</c:v>
                </c:pt>
                <c:pt idx="699">
                  <c:v>147.73999999999998</c:v>
                </c:pt>
                <c:pt idx="700">
                  <c:v>146.48700000000017</c:v>
                </c:pt>
                <c:pt idx="701">
                  <c:v>146.012</c:v>
                </c:pt>
                <c:pt idx="702">
                  <c:v>145.34800000000001</c:v>
                </c:pt>
                <c:pt idx="703">
                  <c:v>144.45400000000001</c:v>
                </c:pt>
                <c:pt idx="704">
                  <c:v>143.001</c:v>
                </c:pt>
                <c:pt idx="705">
                  <c:v>142.499</c:v>
                </c:pt>
                <c:pt idx="706">
                  <c:v>141.648</c:v>
                </c:pt>
                <c:pt idx="707">
                  <c:v>140.64299999999997</c:v>
                </c:pt>
                <c:pt idx="708">
                  <c:v>140.30200000000016</c:v>
                </c:pt>
                <c:pt idx="709">
                  <c:v>139.739</c:v>
                </c:pt>
                <c:pt idx="710">
                  <c:v>139.107</c:v>
                </c:pt>
                <c:pt idx="711">
                  <c:v>138.89700000000016</c:v>
                </c:pt>
                <c:pt idx="712">
                  <c:v>138.63499999999999</c:v>
                </c:pt>
                <c:pt idx="713">
                  <c:v>138.339</c:v>
                </c:pt>
                <c:pt idx="714">
                  <c:v>138.24099999999999</c:v>
                </c:pt>
                <c:pt idx="715">
                  <c:v>138.089</c:v>
                </c:pt>
                <c:pt idx="716">
                  <c:v>138.03700000000001</c:v>
                </c:pt>
                <c:pt idx="717">
                  <c:v>137.95500000000001</c:v>
                </c:pt>
                <c:pt idx="718">
                  <c:v>137.92700000000016</c:v>
                </c:pt>
                <c:pt idx="719">
                  <c:v>137.88000000000017</c:v>
                </c:pt>
                <c:pt idx="720">
                  <c:v>137.83100000000007</c:v>
                </c:pt>
                <c:pt idx="721">
                  <c:v>137.79399999999998</c:v>
                </c:pt>
                <c:pt idx="722">
                  <c:v>137.79399999999998</c:v>
                </c:pt>
                <c:pt idx="723">
                  <c:v>137.78300000000002</c:v>
                </c:pt>
                <c:pt idx="724">
                  <c:v>137.785</c:v>
                </c:pt>
                <c:pt idx="725">
                  <c:v>137.798</c:v>
                </c:pt>
                <c:pt idx="726">
                  <c:v>137.86100000000016</c:v>
                </c:pt>
                <c:pt idx="727">
                  <c:v>137.92500000000001</c:v>
                </c:pt>
                <c:pt idx="728">
                  <c:v>138.00399999999999</c:v>
                </c:pt>
                <c:pt idx="729">
                  <c:v>138.036</c:v>
                </c:pt>
                <c:pt idx="730">
                  <c:v>138.08700000000007</c:v>
                </c:pt>
                <c:pt idx="731">
                  <c:v>138.17099999999999</c:v>
                </c:pt>
                <c:pt idx="732">
                  <c:v>138.31</c:v>
                </c:pt>
                <c:pt idx="733">
                  <c:v>138.364</c:v>
                </c:pt>
                <c:pt idx="734">
                  <c:v>138.44900000000001</c:v>
                </c:pt>
                <c:pt idx="735">
                  <c:v>138.54300000000001</c:v>
                </c:pt>
                <c:pt idx="736">
                  <c:v>141.96900000000002</c:v>
                </c:pt>
                <c:pt idx="737">
                  <c:v>148.69200000000001</c:v>
                </c:pt>
                <c:pt idx="738">
                  <c:v>151.81200000000001</c:v>
                </c:pt>
                <c:pt idx="739">
                  <c:v>156.142</c:v>
                </c:pt>
                <c:pt idx="740">
                  <c:v>155.30100000000004</c:v>
                </c:pt>
                <c:pt idx="741">
                  <c:v>153.34300000000002</c:v>
                </c:pt>
                <c:pt idx="742">
                  <c:v>152.47399999999999</c:v>
                </c:pt>
                <c:pt idx="743">
                  <c:v>151.089</c:v>
                </c:pt>
                <c:pt idx="744">
                  <c:v>150.61499999999998</c:v>
                </c:pt>
                <c:pt idx="745">
                  <c:v>149.82300000000001</c:v>
                </c:pt>
                <c:pt idx="746">
                  <c:v>148.91399999999999</c:v>
                </c:pt>
                <c:pt idx="747">
                  <c:v>148.608</c:v>
                </c:pt>
                <c:pt idx="748">
                  <c:v>148.11599999999999</c:v>
                </c:pt>
                <c:pt idx="749">
                  <c:v>147.89700000000016</c:v>
                </c:pt>
                <c:pt idx="750">
                  <c:v>147.55000000000001</c:v>
                </c:pt>
                <c:pt idx="751">
                  <c:v>147.43200000000004</c:v>
                </c:pt>
                <c:pt idx="752">
                  <c:v>147.23699999999999</c:v>
                </c:pt>
                <c:pt idx="753">
                  <c:v>147.02200000000016</c:v>
                </c:pt>
                <c:pt idx="754">
                  <c:v>146.95100000000016</c:v>
                </c:pt>
                <c:pt idx="755">
                  <c:v>146.84300000000002</c:v>
                </c:pt>
                <c:pt idx="756">
                  <c:v>146.74499999999998</c:v>
                </c:pt>
                <c:pt idx="757">
                  <c:v>146.72399999999999</c:v>
                </c:pt>
                <c:pt idx="758">
                  <c:v>146.70699999999999</c:v>
                </c:pt>
                <c:pt idx="759">
                  <c:v>146.684</c:v>
                </c:pt>
                <c:pt idx="760">
                  <c:v>146.67399999999998</c:v>
                </c:pt>
                <c:pt idx="761">
                  <c:v>146.67499999999998</c:v>
                </c:pt>
                <c:pt idx="762">
                  <c:v>146.69499999999999</c:v>
                </c:pt>
                <c:pt idx="763">
                  <c:v>146.70499999999998</c:v>
                </c:pt>
                <c:pt idx="764">
                  <c:v>146.72399999999999</c:v>
                </c:pt>
                <c:pt idx="765">
                  <c:v>146.73599999999999</c:v>
                </c:pt>
                <c:pt idx="766">
                  <c:v>146.762</c:v>
                </c:pt>
                <c:pt idx="767">
                  <c:v>146.77699999999999</c:v>
                </c:pt>
                <c:pt idx="768">
                  <c:v>146.80000000000001</c:v>
                </c:pt>
                <c:pt idx="769">
                  <c:v>146.84</c:v>
                </c:pt>
                <c:pt idx="770">
                  <c:v>146.90900000000002</c:v>
                </c:pt>
                <c:pt idx="771">
                  <c:v>147.02800000000016</c:v>
                </c:pt>
                <c:pt idx="772">
                  <c:v>147.09200000000001</c:v>
                </c:pt>
                <c:pt idx="773">
                  <c:v>147.22999999999999</c:v>
                </c:pt>
                <c:pt idx="774">
                  <c:v>147.37800000000001</c:v>
                </c:pt>
                <c:pt idx="775">
                  <c:v>147.49300000000002</c:v>
                </c:pt>
                <c:pt idx="776">
                  <c:v>147.61299999999997</c:v>
                </c:pt>
                <c:pt idx="777">
                  <c:v>147.721</c:v>
                </c:pt>
                <c:pt idx="778">
                  <c:v>148.48600000000016</c:v>
                </c:pt>
                <c:pt idx="779">
                  <c:v>149.24599999999998</c:v>
                </c:pt>
                <c:pt idx="780">
                  <c:v>152.089</c:v>
                </c:pt>
                <c:pt idx="781">
                  <c:v>153.63999999999999</c:v>
                </c:pt>
                <c:pt idx="782">
                  <c:v>156.68300000000002</c:v>
                </c:pt>
                <c:pt idx="783">
                  <c:v>158.154</c:v>
                </c:pt>
                <c:pt idx="784">
                  <c:v>160.77499999999998</c:v>
                </c:pt>
                <c:pt idx="785">
                  <c:v>161.98500000000001</c:v>
                </c:pt>
                <c:pt idx="786">
                  <c:v>163.946</c:v>
                </c:pt>
                <c:pt idx="787">
                  <c:v>164.76599999999999</c:v>
                </c:pt>
                <c:pt idx="788">
                  <c:v>165.37200000000001</c:v>
                </c:pt>
                <c:pt idx="789">
                  <c:v>165.33500000000001</c:v>
                </c:pt>
                <c:pt idx="790">
                  <c:v>164.38200000000023</c:v>
                </c:pt>
                <c:pt idx="791">
                  <c:v>162.90200000000004</c:v>
                </c:pt>
                <c:pt idx="792">
                  <c:v>161.16</c:v>
                </c:pt>
                <c:pt idx="793">
                  <c:v>159.80000000000001</c:v>
                </c:pt>
                <c:pt idx="794">
                  <c:v>158.74399999999983</c:v>
                </c:pt>
                <c:pt idx="795">
                  <c:v>158.38700000000017</c:v>
                </c:pt>
                <c:pt idx="796">
                  <c:v>157.80600000000001</c:v>
                </c:pt>
                <c:pt idx="797">
                  <c:v>157.16399999999999</c:v>
                </c:pt>
                <c:pt idx="798">
                  <c:v>156.953</c:v>
                </c:pt>
                <c:pt idx="799">
                  <c:v>156.62800000000001</c:v>
                </c:pt>
                <c:pt idx="800">
                  <c:v>156.48700000000017</c:v>
                </c:pt>
                <c:pt idx="801">
                  <c:v>156.27899999999997</c:v>
                </c:pt>
                <c:pt idx="802">
                  <c:v>156.20999999999998</c:v>
                </c:pt>
                <c:pt idx="803">
                  <c:v>156.10599999999999</c:v>
                </c:pt>
                <c:pt idx="804">
                  <c:v>156.00899999999999</c:v>
                </c:pt>
                <c:pt idx="805">
                  <c:v>155.964</c:v>
                </c:pt>
                <c:pt idx="806">
                  <c:v>155.995</c:v>
                </c:pt>
                <c:pt idx="807">
                  <c:v>156.05100000000004</c:v>
                </c:pt>
                <c:pt idx="808">
                  <c:v>156.13399999999999</c:v>
                </c:pt>
                <c:pt idx="809">
                  <c:v>156.16900000000001</c:v>
                </c:pt>
                <c:pt idx="810">
                  <c:v>156.25</c:v>
                </c:pt>
                <c:pt idx="811">
                  <c:v>156.29300000000001</c:v>
                </c:pt>
                <c:pt idx="812">
                  <c:v>156.363</c:v>
                </c:pt>
                <c:pt idx="813">
                  <c:v>156.39000000000001</c:v>
                </c:pt>
                <c:pt idx="814">
                  <c:v>156.447</c:v>
                </c:pt>
                <c:pt idx="815">
                  <c:v>156.53700000000001</c:v>
                </c:pt>
                <c:pt idx="816">
                  <c:v>156.68100000000001</c:v>
                </c:pt>
                <c:pt idx="817">
                  <c:v>156.73699999999999</c:v>
                </c:pt>
                <c:pt idx="818">
                  <c:v>156.8220000000002</c:v>
                </c:pt>
                <c:pt idx="819">
                  <c:v>156.95600000000007</c:v>
                </c:pt>
                <c:pt idx="820">
                  <c:v>157.023</c:v>
                </c:pt>
                <c:pt idx="821">
                  <c:v>157.12700000000001</c:v>
                </c:pt>
                <c:pt idx="822">
                  <c:v>157.28</c:v>
                </c:pt>
                <c:pt idx="823">
                  <c:v>157.33100000000007</c:v>
                </c:pt>
                <c:pt idx="824">
                  <c:v>158.38500000000016</c:v>
                </c:pt>
                <c:pt idx="825">
                  <c:v>165.09</c:v>
                </c:pt>
                <c:pt idx="826">
                  <c:v>170.78</c:v>
                </c:pt>
                <c:pt idx="827">
                  <c:v>174.167</c:v>
                </c:pt>
                <c:pt idx="828">
                  <c:v>174.43700000000001</c:v>
                </c:pt>
                <c:pt idx="829">
                  <c:v>172.238</c:v>
                </c:pt>
                <c:pt idx="830">
                  <c:v>171.494</c:v>
                </c:pt>
                <c:pt idx="831">
                  <c:v>170.27799999999999</c:v>
                </c:pt>
                <c:pt idx="832">
                  <c:v>168.92200000000017</c:v>
                </c:pt>
                <c:pt idx="833">
                  <c:v>168.47200000000001</c:v>
                </c:pt>
                <c:pt idx="834">
                  <c:v>167.911</c:v>
                </c:pt>
                <c:pt idx="835">
                  <c:v>167.27099999999999</c:v>
                </c:pt>
                <c:pt idx="836">
                  <c:v>167.05700000000004</c:v>
                </c:pt>
                <c:pt idx="837">
                  <c:v>166.71699999999998</c:v>
                </c:pt>
                <c:pt idx="838">
                  <c:v>166.35900000000001</c:v>
                </c:pt>
                <c:pt idx="839">
                  <c:v>166.24399999999983</c:v>
                </c:pt>
                <c:pt idx="840">
                  <c:v>166.07900000000001</c:v>
                </c:pt>
                <c:pt idx="841">
                  <c:v>166.02500000000001</c:v>
                </c:pt>
                <c:pt idx="842">
                  <c:v>165.96100000000001</c:v>
                </c:pt>
                <c:pt idx="843">
                  <c:v>165.934</c:v>
                </c:pt>
                <c:pt idx="844">
                  <c:v>165.89200000000017</c:v>
                </c:pt>
                <c:pt idx="845">
                  <c:v>165.875</c:v>
                </c:pt>
                <c:pt idx="846">
                  <c:v>165.8520000000002</c:v>
                </c:pt>
                <c:pt idx="847">
                  <c:v>165.84300000000002</c:v>
                </c:pt>
                <c:pt idx="848">
                  <c:v>165.83600000000001</c:v>
                </c:pt>
                <c:pt idx="849">
                  <c:v>165.83500000000001</c:v>
                </c:pt>
                <c:pt idx="850">
                  <c:v>165.839</c:v>
                </c:pt>
                <c:pt idx="851">
                  <c:v>165.85400000000001</c:v>
                </c:pt>
                <c:pt idx="852">
                  <c:v>165.89600000000004</c:v>
                </c:pt>
                <c:pt idx="853">
                  <c:v>165.99100000000001</c:v>
                </c:pt>
                <c:pt idx="854">
                  <c:v>166.03100000000001</c:v>
                </c:pt>
                <c:pt idx="855">
                  <c:v>166.126</c:v>
                </c:pt>
                <c:pt idx="856">
                  <c:v>166.292</c:v>
                </c:pt>
                <c:pt idx="857">
                  <c:v>166.3580000000002</c:v>
                </c:pt>
                <c:pt idx="858">
                  <c:v>166.46200000000007</c:v>
                </c:pt>
                <c:pt idx="859">
                  <c:v>166.63</c:v>
                </c:pt>
                <c:pt idx="860">
                  <c:v>166.80700000000004</c:v>
                </c:pt>
                <c:pt idx="861">
                  <c:v>166.99100000000001</c:v>
                </c:pt>
                <c:pt idx="862">
                  <c:v>167.08500000000001</c:v>
                </c:pt>
                <c:pt idx="863">
                  <c:v>167.27899999999997</c:v>
                </c:pt>
                <c:pt idx="864">
                  <c:v>167.35300000000001</c:v>
                </c:pt>
                <c:pt idx="865">
                  <c:v>167.50399999999999</c:v>
                </c:pt>
                <c:pt idx="866">
                  <c:v>167.834</c:v>
                </c:pt>
                <c:pt idx="867">
                  <c:v>168.76599999999999</c:v>
                </c:pt>
                <c:pt idx="868">
                  <c:v>172.62</c:v>
                </c:pt>
                <c:pt idx="869">
                  <c:v>178.28200000000001</c:v>
                </c:pt>
                <c:pt idx="870">
                  <c:v>180.20399999999998</c:v>
                </c:pt>
                <c:pt idx="871">
                  <c:v>183.02500000000001</c:v>
                </c:pt>
                <c:pt idx="872">
                  <c:v>182.11699999999999</c:v>
                </c:pt>
                <c:pt idx="873">
                  <c:v>181.292</c:v>
                </c:pt>
                <c:pt idx="874">
                  <c:v>179.82900000000001</c:v>
                </c:pt>
                <c:pt idx="875">
                  <c:v>179.33100000000007</c:v>
                </c:pt>
                <c:pt idx="876">
                  <c:v>178.505</c:v>
                </c:pt>
                <c:pt idx="877">
                  <c:v>177.56900000000002</c:v>
                </c:pt>
                <c:pt idx="878">
                  <c:v>177.16800000000001</c:v>
                </c:pt>
                <c:pt idx="879">
                  <c:v>176.691</c:v>
                </c:pt>
                <c:pt idx="880">
                  <c:v>176.191</c:v>
                </c:pt>
                <c:pt idx="881">
                  <c:v>176.03</c:v>
                </c:pt>
                <c:pt idx="882">
                  <c:v>175.798</c:v>
                </c:pt>
                <c:pt idx="883">
                  <c:v>175.59800000000001</c:v>
                </c:pt>
                <c:pt idx="884">
                  <c:v>175.541</c:v>
                </c:pt>
                <c:pt idx="885">
                  <c:v>175.48700000000017</c:v>
                </c:pt>
                <c:pt idx="886">
                  <c:v>175.50399999999999</c:v>
                </c:pt>
                <c:pt idx="887">
                  <c:v>175.52200000000016</c:v>
                </c:pt>
                <c:pt idx="888">
                  <c:v>175.53399999999999</c:v>
                </c:pt>
                <c:pt idx="889">
                  <c:v>175.56700000000001</c:v>
                </c:pt>
                <c:pt idx="890">
                  <c:v>175.636</c:v>
                </c:pt>
                <c:pt idx="891">
                  <c:v>175.76999999999998</c:v>
                </c:pt>
                <c:pt idx="892">
                  <c:v>175.92800000000017</c:v>
                </c:pt>
                <c:pt idx="893">
                  <c:v>176.10499999999999</c:v>
                </c:pt>
                <c:pt idx="894">
                  <c:v>176.17399999999998</c:v>
                </c:pt>
                <c:pt idx="895">
                  <c:v>176.31900000000002</c:v>
                </c:pt>
                <c:pt idx="896">
                  <c:v>176.55</c:v>
                </c:pt>
                <c:pt idx="897">
                  <c:v>176.63900000000001</c:v>
                </c:pt>
                <c:pt idx="898">
                  <c:v>176.82100000000017</c:v>
                </c:pt>
                <c:pt idx="899">
                  <c:v>177.10300000000001</c:v>
                </c:pt>
                <c:pt idx="900">
                  <c:v>177.32000000000016</c:v>
                </c:pt>
                <c:pt idx="901">
                  <c:v>177.54</c:v>
                </c:pt>
                <c:pt idx="902">
                  <c:v>177.76300000000001</c:v>
                </c:pt>
                <c:pt idx="903">
                  <c:v>177.989</c:v>
                </c:pt>
                <c:pt idx="904">
                  <c:v>178.19800000000001</c:v>
                </c:pt>
                <c:pt idx="905">
                  <c:v>179.583</c:v>
                </c:pt>
                <c:pt idx="906">
                  <c:v>185.15300000000002</c:v>
                </c:pt>
                <c:pt idx="907">
                  <c:v>187.21799999999999</c:v>
                </c:pt>
                <c:pt idx="908">
                  <c:v>190.77699999999999</c:v>
                </c:pt>
                <c:pt idx="909">
                  <c:v>194.078</c:v>
                </c:pt>
                <c:pt idx="910">
                  <c:v>192.54399999999998</c:v>
                </c:pt>
                <c:pt idx="911">
                  <c:v>190.654</c:v>
                </c:pt>
                <c:pt idx="912">
                  <c:v>190.035</c:v>
                </c:pt>
                <c:pt idx="913">
                  <c:v>189.27699999999999</c:v>
                </c:pt>
                <c:pt idx="914">
                  <c:v>189.01499999999999</c:v>
                </c:pt>
                <c:pt idx="915">
                  <c:v>188.56800000000001</c:v>
                </c:pt>
                <c:pt idx="916">
                  <c:v>188.042</c:v>
                </c:pt>
                <c:pt idx="917">
                  <c:v>187.49600000000001</c:v>
                </c:pt>
                <c:pt idx="918">
                  <c:v>187.3220000000002</c:v>
                </c:pt>
                <c:pt idx="919">
                  <c:v>187.07300000000001</c:v>
                </c:pt>
                <c:pt idx="920">
                  <c:v>186.86200000000017</c:v>
                </c:pt>
                <c:pt idx="921">
                  <c:v>186.77299999999997</c:v>
                </c:pt>
                <c:pt idx="922">
                  <c:v>186.77299999999997</c:v>
                </c:pt>
                <c:pt idx="923">
                  <c:v>186.751</c:v>
                </c:pt>
                <c:pt idx="924">
                  <c:v>186.74299999999999</c:v>
                </c:pt>
                <c:pt idx="925">
                  <c:v>186.75</c:v>
                </c:pt>
                <c:pt idx="926">
                  <c:v>186.804</c:v>
                </c:pt>
                <c:pt idx="927">
                  <c:v>186.84</c:v>
                </c:pt>
                <c:pt idx="928">
                  <c:v>186.94200000000001</c:v>
                </c:pt>
                <c:pt idx="929">
                  <c:v>187.14099999999999</c:v>
                </c:pt>
                <c:pt idx="930">
                  <c:v>187.221</c:v>
                </c:pt>
                <c:pt idx="931">
                  <c:v>187.26300000000001</c:v>
                </c:pt>
                <c:pt idx="932">
                  <c:v>187.35100000000017</c:v>
                </c:pt>
                <c:pt idx="933">
                  <c:v>187.39600000000004</c:v>
                </c:pt>
                <c:pt idx="934">
                  <c:v>187.49</c:v>
                </c:pt>
                <c:pt idx="935">
                  <c:v>187.53800000000001</c:v>
                </c:pt>
                <c:pt idx="936">
                  <c:v>187.61199999999999</c:v>
                </c:pt>
                <c:pt idx="937">
                  <c:v>187.726</c:v>
                </c:pt>
                <c:pt idx="938">
                  <c:v>187.96600000000001</c:v>
                </c:pt>
                <c:pt idx="939">
                  <c:v>188.345</c:v>
                </c:pt>
                <c:pt idx="940">
                  <c:v>188.44</c:v>
                </c:pt>
                <c:pt idx="941">
                  <c:v>188.53700000000001</c:v>
                </c:pt>
                <c:pt idx="942">
                  <c:v>188.73399999999998</c:v>
                </c:pt>
                <c:pt idx="943">
                  <c:v>189.035</c:v>
                </c:pt>
                <c:pt idx="944">
                  <c:v>189.14899999999997</c:v>
                </c:pt>
                <c:pt idx="945">
                  <c:v>189.37900000000002</c:v>
                </c:pt>
                <c:pt idx="946">
                  <c:v>189.73</c:v>
                </c:pt>
                <c:pt idx="947">
                  <c:v>189.863</c:v>
                </c:pt>
                <c:pt idx="948">
                  <c:v>190.06300000000002</c:v>
                </c:pt>
                <c:pt idx="949">
                  <c:v>190.29499999999999</c:v>
                </c:pt>
                <c:pt idx="950">
                  <c:v>190.48800000000017</c:v>
                </c:pt>
                <c:pt idx="951">
                  <c:v>192.41900000000001</c:v>
                </c:pt>
                <c:pt idx="952">
                  <c:v>193.459</c:v>
                </c:pt>
                <c:pt idx="953">
                  <c:v>196.06900000000002</c:v>
                </c:pt>
                <c:pt idx="954">
                  <c:v>199.67699999999999</c:v>
                </c:pt>
                <c:pt idx="955">
                  <c:v>203.553</c:v>
                </c:pt>
                <c:pt idx="956">
                  <c:v>201.98500000000001</c:v>
                </c:pt>
                <c:pt idx="957">
                  <c:v>200.98200000000017</c:v>
                </c:pt>
                <c:pt idx="958">
                  <c:v>199.66499999999999</c:v>
                </c:pt>
                <c:pt idx="959">
                  <c:v>199.25700000000001</c:v>
                </c:pt>
                <c:pt idx="960">
                  <c:v>198.696</c:v>
                </c:pt>
                <c:pt idx="961">
                  <c:v>198.518</c:v>
                </c:pt>
                <c:pt idx="962">
                  <c:v>198.26599999999999</c:v>
                </c:pt>
                <c:pt idx="963">
                  <c:v>198.184</c:v>
                </c:pt>
                <c:pt idx="964">
                  <c:v>198.089</c:v>
                </c:pt>
                <c:pt idx="965">
                  <c:v>197.98100000000017</c:v>
                </c:pt>
                <c:pt idx="966">
                  <c:v>197.95200000000017</c:v>
                </c:pt>
                <c:pt idx="967">
                  <c:v>197.95800000000017</c:v>
                </c:pt>
                <c:pt idx="968">
                  <c:v>197.99600000000001</c:v>
                </c:pt>
                <c:pt idx="969">
                  <c:v>198.10300000000001</c:v>
                </c:pt>
                <c:pt idx="970">
                  <c:v>198.16800000000001</c:v>
                </c:pt>
                <c:pt idx="971">
                  <c:v>198.32900000000001</c:v>
                </c:pt>
                <c:pt idx="972">
                  <c:v>198.393</c:v>
                </c:pt>
                <c:pt idx="973">
                  <c:v>198.535</c:v>
                </c:pt>
                <c:pt idx="974">
                  <c:v>198.76900000000001</c:v>
                </c:pt>
                <c:pt idx="975">
                  <c:v>198.89000000000001</c:v>
                </c:pt>
                <c:pt idx="976">
                  <c:v>199.08100000000007</c:v>
                </c:pt>
                <c:pt idx="977">
                  <c:v>199.37900000000002</c:v>
                </c:pt>
                <c:pt idx="978">
                  <c:v>199.49300000000002</c:v>
                </c:pt>
                <c:pt idx="979">
                  <c:v>199.666</c:v>
                </c:pt>
                <c:pt idx="980">
                  <c:v>199.93200000000004</c:v>
                </c:pt>
                <c:pt idx="981">
                  <c:v>200.339</c:v>
                </c:pt>
                <c:pt idx="982">
                  <c:v>200.49200000000016</c:v>
                </c:pt>
                <c:pt idx="983">
                  <c:v>200.57</c:v>
                </c:pt>
                <c:pt idx="984">
                  <c:v>200.68600000000001</c:v>
                </c:pt>
                <c:pt idx="985">
                  <c:v>200.86100000000016</c:v>
                </c:pt>
                <c:pt idx="986">
                  <c:v>201.126</c:v>
                </c:pt>
                <c:pt idx="987">
                  <c:v>201.52700000000004</c:v>
                </c:pt>
                <c:pt idx="988">
                  <c:v>201.678</c:v>
                </c:pt>
                <c:pt idx="989">
                  <c:v>201.90600000000001</c:v>
                </c:pt>
                <c:pt idx="990">
                  <c:v>202.24899999999997</c:v>
                </c:pt>
                <c:pt idx="991">
                  <c:v>202.42100000000016</c:v>
                </c:pt>
                <c:pt idx="992">
                  <c:v>202.50800000000001</c:v>
                </c:pt>
                <c:pt idx="993">
                  <c:v>202.68</c:v>
                </c:pt>
                <c:pt idx="994">
                  <c:v>202.767</c:v>
                </c:pt>
                <c:pt idx="995">
                  <c:v>202.94</c:v>
                </c:pt>
                <c:pt idx="996">
                  <c:v>203.02700000000004</c:v>
                </c:pt>
                <c:pt idx="997">
                  <c:v>203.202</c:v>
                </c:pt>
                <c:pt idx="998">
                  <c:v>203.43900000000002</c:v>
                </c:pt>
                <c:pt idx="999">
                  <c:v>206.12</c:v>
                </c:pt>
                <c:pt idx="1000">
                  <c:v>207.99200000000016</c:v>
                </c:pt>
                <c:pt idx="1001">
                  <c:v>211.14099999999999</c:v>
                </c:pt>
                <c:pt idx="1002">
                  <c:v>212.27199999999999</c:v>
                </c:pt>
                <c:pt idx="1003">
                  <c:v>214.268</c:v>
                </c:pt>
                <c:pt idx="1004">
                  <c:v>216.53300000000002</c:v>
                </c:pt>
                <c:pt idx="1005">
                  <c:v>217.447</c:v>
                </c:pt>
                <c:pt idx="1006">
                  <c:v>217.98000000000016</c:v>
                </c:pt>
                <c:pt idx="1007">
                  <c:v>215.81300000000002</c:v>
                </c:pt>
                <c:pt idx="1008">
                  <c:v>215.08800000000016</c:v>
                </c:pt>
                <c:pt idx="1009">
                  <c:v>214.078</c:v>
                </c:pt>
                <c:pt idx="1010">
                  <c:v>213.20399999999998</c:v>
                </c:pt>
                <c:pt idx="1011">
                  <c:v>212.75200000000001</c:v>
                </c:pt>
                <c:pt idx="1012">
                  <c:v>212.57900000000001</c:v>
                </c:pt>
                <c:pt idx="1013">
                  <c:v>212.547</c:v>
                </c:pt>
                <c:pt idx="1014">
                  <c:v>212.57900000000001</c:v>
                </c:pt>
                <c:pt idx="1015">
                  <c:v>212.76399999999998</c:v>
                </c:pt>
                <c:pt idx="1016">
                  <c:v>212.84900000000002</c:v>
                </c:pt>
                <c:pt idx="1017">
                  <c:v>213.066</c:v>
                </c:pt>
                <c:pt idx="1018">
                  <c:v>213.45500000000001</c:v>
                </c:pt>
                <c:pt idx="1019">
                  <c:v>213.77299999999997</c:v>
                </c:pt>
                <c:pt idx="1020">
                  <c:v>214.10900000000001</c:v>
                </c:pt>
                <c:pt idx="1021">
                  <c:v>214.23699999999999</c:v>
                </c:pt>
                <c:pt idx="1022">
                  <c:v>214.501</c:v>
                </c:pt>
                <c:pt idx="1023">
                  <c:v>214.90700000000001</c:v>
                </c:pt>
                <c:pt idx="1024">
                  <c:v>215.06100000000001</c:v>
                </c:pt>
                <c:pt idx="1025">
                  <c:v>215.29499999999999</c:v>
                </c:pt>
                <c:pt idx="1026">
                  <c:v>215.65100000000001</c:v>
                </c:pt>
                <c:pt idx="1027">
                  <c:v>215.785</c:v>
                </c:pt>
                <c:pt idx="1028">
                  <c:v>215.98700000000017</c:v>
                </c:pt>
                <c:pt idx="1029">
                  <c:v>216.29300000000001</c:v>
                </c:pt>
                <c:pt idx="1030">
                  <c:v>216.75700000000001</c:v>
                </c:pt>
                <c:pt idx="1031">
                  <c:v>216.93100000000001</c:v>
                </c:pt>
                <c:pt idx="1032">
                  <c:v>217.28300000000002</c:v>
                </c:pt>
                <c:pt idx="1033">
                  <c:v>217.81399999999999</c:v>
                </c:pt>
                <c:pt idx="1034">
                  <c:v>218.01399999999998</c:v>
                </c:pt>
                <c:pt idx="1035">
                  <c:v>218.416</c:v>
                </c:pt>
                <c:pt idx="1036">
                  <c:v>218.56800000000001</c:v>
                </c:pt>
                <c:pt idx="1037">
                  <c:v>218.79499999999999</c:v>
                </c:pt>
                <c:pt idx="1038">
                  <c:v>219.25200000000001</c:v>
                </c:pt>
                <c:pt idx="1039">
                  <c:v>219.423</c:v>
                </c:pt>
                <c:pt idx="1040">
                  <c:v>219.768</c:v>
                </c:pt>
                <c:pt idx="1041">
                  <c:v>220.29300000000001</c:v>
                </c:pt>
                <c:pt idx="1042">
                  <c:v>222.50700000000001</c:v>
                </c:pt>
                <c:pt idx="1043">
                  <c:v>223.3220000000002</c:v>
                </c:pt>
                <c:pt idx="1044">
                  <c:v>224.45800000000017</c:v>
                </c:pt>
                <c:pt idx="1045">
                  <c:v>226.995</c:v>
                </c:pt>
                <c:pt idx="1046">
                  <c:v>230.672</c:v>
                </c:pt>
                <c:pt idx="1047">
                  <c:v>232.196</c:v>
                </c:pt>
              </c:numCache>
            </c:numRef>
          </c:yVal>
          <c:smooth val="1"/>
        </c:ser>
        <c:ser>
          <c:idx val="5"/>
          <c:order val="5"/>
          <c:tx>
            <c:strRef>
              <c:f>Sheet1!$Z$1</c:f>
              <c:strCache>
                <c:ptCount val="1"/>
                <c:pt idx="0">
                  <c:v>SR 1000kg</c:v>
                </c:pt>
              </c:strCache>
            </c:strRef>
          </c:tx>
          <c:spPr>
            <a:ln w="19050">
              <a:solidFill>
                <a:prstClr val="black"/>
              </a:solidFill>
              <a:prstDash val="sysDot"/>
            </a:ln>
          </c:spPr>
          <c:marker>
            <c:symbol val="none"/>
          </c:marker>
          <c:xVal>
            <c:numRef>
              <c:f>Sheet1!$A$2:$A$1069</c:f>
              <c:numCache>
                <c:formatCode>General</c:formatCode>
                <c:ptCount val="1068"/>
                <c:pt idx="0">
                  <c:v>0</c:v>
                </c:pt>
                <c:pt idx="1">
                  <c:v>2.5000000000000027E-3</c:v>
                </c:pt>
                <c:pt idx="2">
                  <c:v>5.0000000000000053E-3</c:v>
                </c:pt>
                <c:pt idx="3">
                  <c:v>8.7500000000000008E-3</c:v>
                </c:pt>
                <c:pt idx="4">
                  <c:v>1.0000000000000005E-2</c:v>
                </c:pt>
                <c:pt idx="5">
                  <c:v>1.0000000000000005E-2</c:v>
                </c:pt>
                <c:pt idx="6">
                  <c:v>1.3906200000000001E-2</c:v>
                </c:pt>
                <c:pt idx="7">
                  <c:v>1.7812499999999998E-2</c:v>
                </c:pt>
                <c:pt idx="8">
                  <c:v>2.1718700000000001E-2</c:v>
                </c:pt>
                <c:pt idx="9">
                  <c:v>2.3671900000000041E-2</c:v>
                </c:pt>
                <c:pt idx="10">
                  <c:v>2.7578100000000012E-2</c:v>
                </c:pt>
                <c:pt idx="11">
                  <c:v>2.9042999999999999E-2</c:v>
                </c:pt>
                <c:pt idx="12">
                  <c:v>2.97754E-2</c:v>
                </c:pt>
                <c:pt idx="13">
                  <c:v>3.1240200000000037E-2</c:v>
                </c:pt>
                <c:pt idx="14">
                  <c:v>3.3437500000000002E-2</c:v>
                </c:pt>
                <c:pt idx="15">
                  <c:v>3.6733400000000006E-2</c:v>
                </c:pt>
                <c:pt idx="16">
                  <c:v>3.8381300000000042E-2</c:v>
                </c:pt>
                <c:pt idx="17">
                  <c:v>4.1677199999999942E-2</c:v>
                </c:pt>
                <c:pt idx="18">
                  <c:v>4.3325200000000001E-2</c:v>
                </c:pt>
                <c:pt idx="19">
                  <c:v>4.6621099999999957E-2</c:v>
                </c:pt>
                <c:pt idx="20">
                  <c:v>4.8268999999999999E-2</c:v>
                </c:pt>
                <c:pt idx="21">
                  <c:v>5.1564899999999997E-2</c:v>
                </c:pt>
                <c:pt idx="22">
                  <c:v>5.3212900000000014E-2</c:v>
                </c:pt>
                <c:pt idx="23">
                  <c:v>5.6508799999999998E-2</c:v>
                </c:pt>
                <c:pt idx="24">
                  <c:v>5.8156700000000013E-2</c:v>
                </c:pt>
                <c:pt idx="25">
                  <c:v>6.1452600000000066E-2</c:v>
                </c:pt>
                <c:pt idx="26">
                  <c:v>6.3100600000000021E-2</c:v>
                </c:pt>
                <c:pt idx="27">
                  <c:v>6.639650000000008E-2</c:v>
                </c:pt>
                <c:pt idx="28">
                  <c:v>6.8044400000000019E-2</c:v>
                </c:pt>
                <c:pt idx="29">
                  <c:v>7.1340299999999995E-2</c:v>
                </c:pt>
                <c:pt idx="30">
                  <c:v>7.298830000000002E-2</c:v>
                </c:pt>
                <c:pt idx="31">
                  <c:v>7.6284199999999996E-2</c:v>
                </c:pt>
                <c:pt idx="32">
                  <c:v>7.7932100000000004E-2</c:v>
                </c:pt>
                <c:pt idx="33">
                  <c:v>8.1228000000000022E-2</c:v>
                </c:pt>
                <c:pt idx="34">
                  <c:v>8.2876000000000005E-2</c:v>
                </c:pt>
                <c:pt idx="35">
                  <c:v>8.6171900000000023E-2</c:v>
                </c:pt>
                <c:pt idx="36">
                  <c:v>8.7819800000000003E-2</c:v>
                </c:pt>
                <c:pt idx="37">
                  <c:v>9.1115699999999994E-2</c:v>
                </c:pt>
                <c:pt idx="38">
                  <c:v>9.2351700000000009E-2</c:v>
                </c:pt>
                <c:pt idx="39">
                  <c:v>9.4823600000000022E-2</c:v>
                </c:pt>
                <c:pt idx="40">
                  <c:v>9.8531500000000133E-2</c:v>
                </c:pt>
                <c:pt idx="41">
                  <c:v>9.9921900000000119E-2</c:v>
                </c:pt>
                <c:pt idx="42">
                  <c:v>0.10270300000000009</c:v>
                </c:pt>
                <c:pt idx="43">
                  <c:v>0.1037460000000001</c:v>
                </c:pt>
                <c:pt idx="44">
                  <c:v>0.10531</c:v>
                </c:pt>
                <c:pt idx="45">
                  <c:v>0.10609200000000013</c:v>
                </c:pt>
                <c:pt idx="46">
                  <c:v>0.10765600000000008</c:v>
                </c:pt>
                <c:pt idx="47">
                  <c:v>0.110003</c:v>
                </c:pt>
                <c:pt idx="48">
                  <c:v>0.11352200000000008</c:v>
                </c:pt>
                <c:pt idx="49">
                  <c:v>0.114842</c:v>
                </c:pt>
                <c:pt idx="50">
                  <c:v>0.117482</c:v>
                </c:pt>
                <c:pt idx="51">
                  <c:v>0.11847199999999998</c:v>
                </c:pt>
                <c:pt idx="52">
                  <c:v>0.11995699999999998</c:v>
                </c:pt>
                <c:pt idx="53">
                  <c:v>0.12069900000000008</c:v>
                </c:pt>
                <c:pt idx="54">
                  <c:v>0.121813</c:v>
                </c:pt>
                <c:pt idx="55">
                  <c:v>0.12404000000000008</c:v>
                </c:pt>
                <c:pt idx="56">
                  <c:v>0.12738099999999997</c:v>
                </c:pt>
                <c:pt idx="57">
                  <c:v>0.129051</c:v>
                </c:pt>
                <c:pt idx="58">
                  <c:v>0.13239200000000001</c:v>
                </c:pt>
                <c:pt idx="59">
                  <c:v>0.13406199999999999</c:v>
                </c:pt>
                <c:pt idx="60">
                  <c:v>0.13740300000000016</c:v>
                </c:pt>
                <c:pt idx="61">
                  <c:v>0.139074</c:v>
                </c:pt>
                <c:pt idx="62">
                  <c:v>0.14241500000000026</c:v>
                </c:pt>
                <c:pt idx="63">
                  <c:v>0.14408499999999999</c:v>
                </c:pt>
                <c:pt idx="64">
                  <c:v>0.14659100000000017</c:v>
                </c:pt>
                <c:pt idx="65">
                  <c:v>0.14784400000000017</c:v>
                </c:pt>
                <c:pt idx="66">
                  <c:v>0.15034900000000026</c:v>
                </c:pt>
                <c:pt idx="67">
                  <c:v>0.15410799999999999</c:v>
                </c:pt>
                <c:pt idx="68">
                  <c:v>0.15551700000000027</c:v>
                </c:pt>
                <c:pt idx="69">
                  <c:v>0.15833600000000023</c:v>
                </c:pt>
                <c:pt idx="70">
                  <c:v>0.15974500000000033</c:v>
                </c:pt>
                <c:pt idx="71">
                  <c:v>0.16256399999999999</c:v>
                </c:pt>
                <c:pt idx="72">
                  <c:v>0.16362099999999988</c:v>
                </c:pt>
                <c:pt idx="73">
                  <c:v>0.16573499999999999</c:v>
                </c:pt>
                <c:pt idx="74">
                  <c:v>0.16890700000000017</c:v>
                </c:pt>
                <c:pt idx="75">
                  <c:v>0.17049200000000023</c:v>
                </c:pt>
                <c:pt idx="76">
                  <c:v>0.17128499999999999</c:v>
                </c:pt>
                <c:pt idx="77">
                  <c:v>0.172871</c:v>
                </c:pt>
                <c:pt idx="78">
                  <c:v>0.17366300000000001</c:v>
                </c:pt>
                <c:pt idx="79">
                  <c:v>0.17524900000000027</c:v>
                </c:pt>
                <c:pt idx="80">
                  <c:v>0.17762800000000001</c:v>
                </c:pt>
                <c:pt idx="81">
                  <c:v>0.18119499999999999</c:v>
                </c:pt>
                <c:pt idx="82">
                  <c:v>0.18253300000000017</c:v>
                </c:pt>
                <c:pt idx="83">
                  <c:v>0.18454000000000026</c:v>
                </c:pt>
                <c:pt idx="84">
                  <c:v>0.18855300000000016</c:v>
                </c:pt>
                <c:pt idx="85">
                  <c:v>0.190058</c:v>
                </c:pt>
                <c:pt idx="86">
                  <c:v>0.19081100000000001</c:v>
                </c:pt>
                <c:pt idx="87">
                  <c:v>0.19231599999999999</c:v>
                </c:pt>
                <c:pt idx="88">
                  <c:v>0.19306899999999999</c:v>
                </c:pt>
                <c:pt idx="89">
                  <c:v>0.194574</c:v>
                </c:pt>
                <c:pt idx="90">
                  <c:v>0.19683100000000001</c:v>
                </c:pt>
                <c:pt idx="91">
                  <c:v>0.20134700000000016</c:v>
                </c:pt>
                <c:pt idx="92">
                  <c:v>0.20304000000000016</c:v>
                </c:pt>
                <c:pt idx="93">
                  <c:v>0.20558000000000001</c:v>
                </c:pt>
                <c:pt idx="94">
                  <c:v>0.20938899999999999</c:v>
                </c:pt>
                <c:pt idx="95">
                  <c:v>0.21081800000000023</c:v>
                </c:pt>
                <c:pt idx="96">
                  <c:v>0.213675</c:v>
                </c:pt>
                <c:pt idx="97">
                  <c:v>0.21474700000000027</c:v>
                </c:pt>
                <c:pt idx="98">
                  <c:v>0.21689000000000017</c:v>
                </c:pt>
                <c:pt idx="99">
                  <c:v>0.21796100000000027</c:v>
                </c:pt>
                <c:pt idx="100">
                  <c:v>0.22010399999999997</c:v>
                </c:pt>
                <c:pt idx="101">
                  <c:v>0.22331899999999999</c:v>
                </c:pt>
                <c:pt idx="102">
                  <c:v>0.22492599999999999</c:v>
                </c:pt>
                <c:pt idx="103">
                  <c:v>0.22733700000000001</c:v>
                </c:pt>
                <c:pt idx="104">
                  <c:v>0.23095299999999999</c:v>
                </c:pt>
                <c:pt idx="105">
                  <c:v>0.23230899999999999</c:v>
                </c:pt>
                <c:pt idx="106">
                  <c:v>0.23434300000000016</c:v>
                </c:pt>
                <c:pt idx="107">
                  <c:v>0.23510600000000001</c:v>
                </c:pt>
                <c:pt idx="108">
                  <c:v>0.23663200000000001</c:v>
                </c:pt>
                <c:pt idx="109">
                  <c:v>0.23739499999999999</c:v>
                </c:pt>
                <c:pt idx="110">
                  <c:v>0.23892000000000016</c:v>
                </c:pt>
                <c:pt idx="111">
                  <c:v>0.23968300000000001</c:v>
                </c:pt>
                <c:pt idx="112">
                  <c:v>0.24120900000000023</c:v>
                </c:pt>
                <c:pt idx="113">
                  <c:v>0.24349700000000027</c:v>
                </c:pt>
                <c:pt idx="114">
                  <c:v>0.24807399999999999</c:v>
                </c:pt>
                <c:pt idx="115">
                  <c:v>0.25036200000000008</c:v>
                </c:pt>
                <c:pt idx="116">
                  <c:v>0.25493900000000003</c:v>
                </c:pt>
                <c:pt idx="117">
                  <c:v>0.2555110000000001</c:v>
                </c:pt>
                <c:pt idx="118">
                  <c:v>0.256656</c:v>
                </c:pt>
                <c:pt idx="119">
                  <c:v>0.25894400000000001</c:v>
                </c:pt>
                <c:pt idx="120">
                  <c:v>0.26352100000000001</c:v>
                </c:pt>
                <c:pt idx="121">
                  <c:v>0.26580900000000002</c:v>
                </c:pt>
                <c:pt idx="122">
                  <c:v>0.27038600000000046</c:v>
                </c:pt>
                <c:pt idx="123">
                  <c:v>0.27095800000000031</c:v>
                </c:pt>
                <c:pt idx="124">
                  <c:v>0.27181600000000034</c:v>
                </c:pt>
                <c:pt idx="125">
                  <c:v>0.27310400000000001</c:v>
                </c:pt>
                <c:pt idx="126">
                  <c:v>0.27567800000000031</c:v>
                </c:pt>
                <c:pt idx="127">
                  <c:v>0.27954000000000001</c:v>
                </c:pt>
                <c:pt idx="128">
                  <c:v>0.28098800000000046</c:v>
                </c:pt>
                <c:pt idx="129">
                  <c:v>0.28388400000000052</c:v>
                </c:pt>
                <c:pt idx="130">
                  <c:v>0.28822900000000001</c:v>
                </c:pt>
                <c:pt idx="131">
                  <c:v>0.28877200000000008</c:v>
                </c:pt>
                <c:pt idx="132">
                  <c:v>0.28985800000000039</c:v>
                </c:pt>
                <c:pt idx="133">
                  <c:v>0.29203000000000001</c:v>
                </c:pt>
                <c:pt idx="134">
                  <c:v>0.29528900000000002</c:v>
                </c:pt>
                <c:pt idx="135">
                  <c:v>0.29691800000000046</c:v>
                </c:pt>
                <c:pt idx="136">
                  <c:v>0.30017600000000033</c:v>
                </c:pt>
                <c:pt idx="137">
                  <c:v>0.30180500000000032</c:v>
                </c:pt>
                <c:pt idx="138">
                  <c:v>0.30506400000000033</c:v>
                </c:pt>
                <c:pt idx="139">
                  <c:v>0.3066930000000001</c:v>
                </c:pt>
                <c:pt idx="140">
                  <c:v>0.30995100000000031</c:v>
                </c:pt>
                <c:pt idx="141">
                  <c:v>0.31158000000000047</c:v>
                </c:pt>
                <c:pt idx="142">
                  <c:v>0.31483900000000031</c:v>
                </c:pt>
                <c:pt idx="143">
                  <c:v>0.31646800000000053</c:v>
                </c:pt>
                <c:pt idx="144">
                  <c:v>0.3197260000000004</c:v>
                </c:pt>
                <c:pt idx="145">
                  <c:v>0.3209480000000004</c:v>
                </c:pt>
                <c:pt idx="146">
                  <c:v>0.3233920000000004</c:v>
                </c:pt>
                <c:pt idx="147">
                  <c:v>0.3246140000000004</c:v>
                </c:pt>
                <c:pt idx="148">
                  <c:v>0.3264460000000004</c:v>
                </c:pt>
                <c:pt idx="149">
                  <c:v>0.32919600000000032</c:v>
                </c:pt>
                <c:pt idx="150">
                  <c:v>0.33022700000000038</c:v>
                </c:pt>
                <c:pt idx="151">
                  <c:v>0.33228800000000047</c:v>
                </c:pt>
                <c:pt idx="152">
                  <c:v>0.33641200000000065</c:v>
                </c:pt>
                <c:pt idx="153">
                  <c:v>0.3379590000000004</c:v>
                </c:pt>
                <c:pt idx="154">
                  <c:v>0.33873200000000031</c:v>
                </c:pt>
                <c:pt idx="155">
                  <c:v>0.33989200000000053</c:v>
                </c:pt>
                <c:pt idx="156">
                  <c:v>0.3422110000000001</c:v>
                </c:pt>
                <c:pt idx="157">
                  <c:v>0.34685100000000002</c:v>
                </c:pt>
                <c:pt idx="158">
                  <c:v>0.34917000000000031</c:v>
                </c:pt>
                <c:pt idx="159">
                  <c:v>0.3538100000000004</c:v>
                </c:pt>
                <c:pt idx="160">
                  <c:v>0.35612900000000008</c:v>
                </c:pt>
                <c:pt idx="161">
                  <c:v>0.36076900000000001</c:v>
                </c:pt>
                <c:pt idx="162">
                  <c:v>0.36308800000000047</c:v>
                </c:pt>
                <c:pt idx="163">
                  <c:v>0.36772800000000033</c:v>
                </c:pt>
                <c:pt idx="164">
                  <c:v>0.37004700000000001</c:v>
                </c:pt>
                <c:pt idx="165">
                  <c:v>0.37468700000000038</c:v>
                </c:pt>
                <c:pt idx="166">
                  <c:v>0.3770060000000004</c:v>
                </c:pt>
                <c:pt idx="167">
                  <c:v>0.38164600000000032</c:v>
                </c:pt>
                <c:pt idx="168">
                  <c:v>0.38396500000000033</c:v>
                </c:pt>
                <c:pt idx="169">
                  <c:v>0.38860400000000039</c:v>
                </c:pt>
                <c:pt idx="170">
                  <c:v>0.39092400000000066</c:v>
                </c:pt>
                <c:pt idx="171">
                  <c:v>0.39556300000000033</c:v>
                </c:pt>
                <c:pt idx="172">
                  <c:v>0.39614300000000002</c:v>
                </c:pt>
                <c:pt idx="173">
                  <c:v>0.39730300000000046</c:v>
                </c:pt>
                <c:pt idx="174">
                  <c:v>0.39962300000000039</c:v>
                </c:pt>
                <c:pt idx="175">
                  <c:v>0.40310200000000002</c:v>
                </c:pt>
                <c:pt idx="176">
                  <c:v>0.40484200000000031</c:v>
                </c:pt>
                <c:pt idx="177">
                  <c:v>0.40832200000000046</c:v>
                </c:pt>
                <c:pt idx="178">
                  <c:v>0.41006100000000001</c:v>
                </c:pt>
                <c:pt idx="179">
                  <c:v>0.4135410000000001</c:v>
                </c:pt>
                <c:pt idx="180">
                  <c:v>0.41528100000000001</c:v>
                </c:pt>
                <c:pt idx="181">
                  <c:v>0.41876000000000002</c:v>
                </c:pt>
                <c:pt idx="182">
                  <c:v>0.42050000000000032</c:v>
                </c:pt>
                <c:pt idx="183">
                  <c:v>0.42397900000000038</c:v>
                </c:pt>
                <c:pt idx="184">
                  <c:v>0.42571900000000001</c:v>
                </c:pt>
                <c:pt idx="185">
                  <c:v>0.42919800000000002</c:v>
                </c:pt>
                <c:pt idx="186">
                  <c:v>0.43093800000000032</c:v>
                </c:pt>
                <c:pt idx="187">
                  <c:v>0.43354800000000032</c:v>
                </c:pt>
                <c:pt idx="188">
                  <c:v>0.43485300000000032</c:v>
                </c:pt>
                <c:pt idx="189">
                  <c:v>0.43746200000000046</c:v>
                </c:pt>
                <c:pt idx="190">
                  <c:v>0.43876700000000002</c:v>
                </c:pt>
                <c:pt idx="191">
                  <c:v>0.44137700000000002</c:v>
                </c:pt>
                <c:pt idx="192">
                  <c:v>0.4426810000000001</c:v>
                </c:pt>
                <c:pt idx="193">
                  <c:v>0.44529099999999999</c:v>
                </c:pt>
                <c:pt idx="194">
                  <c:v>0.44659600000000005</c:v>
                </c:pt>
                <c:pt idx="195">
                  <c:v>0.44920500000000002</c:v>
                </c:pt>
                <c:pt idx="196">
                  <c:v>0.45051000000000002</c:v>
                </c:pt>
                <c:pt idx="197">
                  <c:v>0.45312000000000002</c:v>
                </c:pt>
                <c:pt idx="198">
                  <c:v>0.45442500000000002</c:v>
                </c:pt>
                <c:pt idx="199">
                  <c:v>0.457034</c:v>
                </c:pt>
                <c:pt idx="200">
                  <c:v>0.460949</c:v>
                </c:pt>
                <c:pt idx="201">
                  <c:v>0.46241700000000002</c:v>
                </c:pt>
                <c:pt idx="202">
                  <c:v>0.46535200000000032</c:v>
                </c:pt>
                <c:pt idx="203">
                  <c:v>0.46975600000000001</c:v>
                </c:pt>
                <c:pt idx="204">
                  <c:v>0.47030700000000031</c:v>
                </c:pt>
                <c:pt idx="205">
                  <c:v>0.471132</c:v>
                </c:pt>
                <c:pt idx="206">
                  <c:v>0.47237100000000032</c:v>
                </c:pt>
                <c:pt idx="207">
                  <c:v>0.47484800000000038</c:v>
                </c:pt>
                <c:pt idx="208">
                  <c:v>0.4760860000000004</c:v>
                </c:pt>
                <c:pt idx="209">
                  <c:v>0.47856400000000032</c:v>
                </c:pt>
                <c:pt idx="210">
                  <c:v>0.47980200000000039</c:v>
                </c:pt>
                <c:pt idx="211">
                  <c:v>0.48166000000000031</c:v>
                </c:pt>
                <c:pt idx="212">
                  <c:v>0.48537600000000047</c:v>
                </c:pt>
                <c:pt idx="213">
                  <c:v>0.48723300000000003</c:v>
                </c:pt>
                <c:pt idx="214">
                  <c:v>0.49094900000000002</c:v>
                </c:pt>
                <c:pt idx="215">
                  <c:v>0.49234200000000033</c:v>
                </c:pt>
                <c:pt idx="216">
                  <c:v>0.49512900000000032</c:v>
                </c:pt>
                <c:pt idx="217">
                  <c:v>0.49652200000000046</c:v>
                </c:pt>
                <c:pt idx="218">
                  <c:v>0.49930900000000034</c:v>
                </c:pt>
                <c:pt idx="219">
                  <c:v>0.50035399999999908</c:v>
                </c:pt>
                <c:pt idx="220">
                  <c:v>0.502444</c:v>
                </c:pt>
                <c:pt idx="221">
                  <c:v>0.50662399999999996</c:v>
                </c:pt>
                <c:pt idx="222">
                  <c:v>0.50819199999999998</c:v>
                </c:pt>
                <c:pt idx="223">
                  <c:v>0.51054299999999919</c:v>
                </c:pt>
                <c:pt idx="224">
                  <c:v>0.51524599999999998</c:v>
                </c:pt>
                <c:pt idx="225">
                  <c:v>0.51700900000000005</c:v>
                </c:pt>
                <c:pt idx="226">
                  <c:v>0.52053599999999933</c:v>
                </c:pt>
                <c:pt idx="227">
                  <c:v>0.52229999999999999</c:v>
                </c:pt>
                <c:pt idx="228">
                  <c:v>0.52582700000000004</c:v>
                </c:pt>
                <c:pt idx="229">
                  <c:v>0.52759</c:v>
                </c:pt>
                <c:pt idx="230">
                  <c:v>0.53111699999999906</c:v>
                </c:pt>
                <c:pt idx="231">
                  <c:v>0.53288100000000005</c:v>
                </c:pt>
                <c:pt idx="232">
                  <c:v>0.536408</c:v>
                </c:pt>
                <c:pt idx="233">
                  <c:v>0.53817099999999951</c:v>
                </c:pt>
                <c:pt idx="234">
                  <c:v>0.54169800000000079</c:v>
                </c:pt>
                <c:pt idx="235">
                  <c:v>0.54346099999999919</c:v>
                </c:pt>
                <c:pt idx="236">
                  <c:v>0.54698800000000003</c:v>
                </c:pt>
                <c:pt idx="237">
                  <c:v>0.54875200000000002</c:v>
                </c:pt>
                <c:pt idx="238">
                  <c:v>0.55227899999999996</c:v>
                </c:pt>
                <c:pt idx="239">
                  <c:v>0.55404200000000003</c:v>
                </c:pt>
                <c:pt idx="240">
                  <c:v>0.5575689999999992</c:v>
                </c:pt>
                <c:pt idx="241">
                  <c:v>0.55933299999999919</c:v>
                </c:pt>
                <c:pt idx="242">
                  <c:v>0.56286000000000003</c:v>
                </c:pt>
                <c:pt idx="243">
                  <c:v>0.56462299999999999</c:v>
                </c:pt>
                <c:pt idx="244">
                  <c:v>0.56815000000000004</c:v>
                </c:pt>
                <c:pt idx="245">
                  <c:v>0.56991400000000003</c:v>
                </c:pt>
                <c:pt idx="246">
                  <c:v>0.57343999999999951</c:v>
                </c:pt>
                <c:pt idx="247">
                  <c:v>0.57520400000000005</c:v>
                </c:pt>
                <c:pt idx="248">
                  <c:v>0.57873100000000066</c:v>
                </c:pt>
                <c:pt idx="249">
                  <c:v>0.58049399999999907</c:v>
                </c:pt>
                <c:pt idx="250">
                  <c:v>0.58313999999999933</c:v>
                </c:pt>
                <c:pt idx="251">
                  <c:v>0.58446199999999915</c:v>
                </c:pt>
                <c:pt idx="252">
                  <c:v>0.58644599999999958</c:v>
                </c:pt>
                <c:pt idx="253">
                  <c:v>0.59041399999999866</c:v>
                </c:pt>
                <c:pt idx="254">
                  <c:v>0.59190199999999948</c:v>
                </c:pt>
                <c:pt idx="255">
                  <c:v>0.59487800000000002</c:v>
                </c:pt>
                <c:pt idx="256">
                  <c:v>0.59636599999999906</c:v>
                </c:pt>
                <c:pt idx="257">
                  <c:v>0.59934199999999949</c:v>
                </c:pt>
                <c:pt idx="258">
                  <c:v>0.60082899999999995</c:v>
                </c:pt>
                <c:pt idx="259">
                  <c:v>0.60306099999999996</c:v>
                </c:pt>
                <c:pt idx="260">
                  <c:v>0.60417699999999996</c:v>
                </c:pt>
                <c:pt idx="261">
                  <c:v>0.60640899999999998</c:v>
                </c:pt>
                <c:pt idx="262">
                  <c:v>0.60975699999999999</c:v>
                </c:pt>
                <c:pt idx="263">
                  <c:v>0.6114309999999995</c:v>
                </c:pt>
                <c:pt idx="264">
                  <c:v>0.61477900000000096</c:v>
                </c:pt>
                <c:pt idx="265">
                  <c:v>0.61645300000000003</c:v>
                </c:pt>
                <c:pt idx="266">
                  <c:v>0.61980100000000093</c:v>
                </c:pt>
                <c:pt idx="267">
                  <c:v>0.62147500000000067</c:v>
                </c:pt>
                <c:pt idx="268">
                  <c:v>0.62482200000000065</c:v>
                </c:pt>
                <c:pt idx="269">
                  <c:v>0.62649600000000005</c:v>
                </c:pt>
                <c:pt idx="270">
                  <c:v>0.62984400000000096</c:v>
                </c:pt>
                <c:pt idx="271">
                  <c:v>0.63151800000000002</c:v>
                </c:pt>
                <c:pt idx="272">
                  <c:v>0.63486600000000004</c:v>
                </c:pt>
                <c:pt idx="273">
                  <c:v>0.63653999999999999</c:v>
                </c:pt>
                <c:pt idx="274">
                  <c:v>0.63905100000000092</c:v>
                </c:pt>
                <c:pt idx="275">
                  <c:v>0.64281699999999997</c:v>
                </c:pt>
                <c:pt idx="276">
                  <c:v>0.64470000000000094</c:v>
                </c:pt>
                <c:pt idx="277">
                  <c:v>0.64846700000000002</c:v>
                </c:pt>
                <c:pt idx="278">
                  <c:v>0.64987900000000121</c:v>
                </c:pt>
                <c:pt idx="279">
                  <c:v>0.65199800000000097</c:v>
                </c:pt>
                <c:pt idx="280">
                  <c:v>0.65623500000000079</c:v>
                </c:pt>
                <c:pt idx="281">
                  <c:v>0.65782400000000096</c:v>
                </c:pt>
                <c:pt idx="282">
                  <c:v>0.65861800000000092</c:v>
                </c:pt>
                <c:pt idx="283">
                  <c:v>0.65981000000000078</c:v>
                </c:pt>
                <c:pt idx="284">
                  <c:v>0.66219300000000092</c:v>
                </c:pt>
                <c:pt idx="285">
                  <c:v>0.66696000000000066</c:v>
                </c:pt>
                <c:pt idx="286">
                  <c:v>0.6693430000000008</c:v>
                </c:pt>
                <c:pt idx="287">
                  <c:v>0.67411000000000065</c:v>
                </c:pt>
                <c:pt idx="288">
                  <c:v>0.67649300000000079</c:v>
                </c:pt>
                <c:pt idx="289">
                  <c:v>0.68125999999999998</c:v>
                </c:pt>
                <c:pt idx="290">
                  <c:v>0.68304799999999999</c:v>
                </c:pt>
                <c:pt idx="291">
                  <c:v>0.68662299999999998</c:v>
                </c:pt>
                <c:pt idx="292">
                  <c:v>0.68840999999999997</c:v>
                </c:pt>
                <c:pt idx="293">
                  <c:v>0.69198499999999996</c:v>
                </c:pt>
                <c:pt idx="294">
                  <c:v>0.693326</c:v>
                </c:pt>
                <c:pt idx="295">
                  <c:v>0.69600700000000004</c:v>
                </c:pt>
                <c:pt idx="296">
                  <c:v>0.69734799999999997</c:v>
                </c:pt>
                <c:pt idx="297">
                  <c:v>0.70002900000000079</c:v>
                </c:pt>
                <c:pt idx="298">
                  <c:v>0.70137000000000005</c:v>
                </c:pt>
                <c:pt idx="299">
                  <c:v>0.70405099999999998</c:v>
                </c:pt>
                <c:pt idx="300">
                  <c:v>0.70539200000000002</c:v>
                </c:pt>
                <c:pt idx="301">
                  <c:v>0.70807299999999951</c:v>
                </c:pt>
                <c:pt idx="302">
                  <c:v>0.70941399999999932</c:v>
                </c:pt>
                <c:pt idx="303">
                  <c:v>0.71209500000000092</c:v>
                </c:pt>
                <c:pt idx="304">
                  <c:v>0.71343599999999996</c:v>
                </c:pt>
                <c:pt idx="305">
                  <c:v>0.716117</c:v>
                </c:pt>
                <c:pt idx="306">
                  <c:v>0.72013899999999997</c:v>
                </c:pt>
                <c:pt idx="307">
                  <c:v>0.72164700000000093</c:v>
                </c:pt>
                <c:pt idx="308">
                  <c:v>0.72466399999999997</c:v>
                </c:pt>
                <c:pt idx="309">
                  <c:v>0.72617200000000004</c:v>
                </c:pt>
                <c:pt idx="310">
                  <c:v>0.7291879999999995</c:v>
                </c:pt>
                <c:pt idx="311">
                  <c:v>0.73069700000000093</c:v>
                </c:pt>
                <c:pt idx="312">
                  <c:v>0.73295900000000092</c:v>
                </c:pt>
                <c:pt idx="313">
                  <c:v>0.7340900000000008</c:v>
                </c:pt>
                <c:pt idx="314">
                  <c:v>0.73635300000000004</c:v>
                </c:pt>
                <c:pt idx="315">
                  <c:v>0.73974600000000079</c:v>
                </c:pt>
                <c:pt idx="316">
                  <c:v>0.74144299999999996</c:v>
                </c:pt>
                <c:pt idx="317">
                  <c:v>0.74483600000000005</c:v>
                </c:pt>
                <c:pt idx="318">
                  <c:v>0.746533</c:v>
                </c:pt>
                <c:pt idx="319">
                  <c:v>0.74992700000000079</c:v>
                </c:pt>
                <c:pt idx="320">
                  <c:v>0.75162300000000093</c:v>
                </c:pt>
                <c:pt idx="321">
                  <c:v>0.75416899999999998</c:v>
                </c:pt>
                <c:pt idx="322">
                  <c:v>0.75544100000000092</c:v>
                </c:pt>
                <c:pt idx="323">
                  <c:v>0.75798600000000005</c:v>
                </c:pt>
                <c:pt idx="324">
                  <c:v>0.76180400000000092</c:v>
                </c:pt>
                <c:pt idx="325">
                  <c:v>0.76323600000000003</c:v>
                </c:pt>
                <c:pt idx="326">
                  <c:v>0.76609900000000108</c:v>
                </c:pt>
                <c:pt idx="327">
                  <c:v>0.76753099999999996</c:v>
                </c:pt>
                <c:pt idx="328">
                  <c:v>0.77039400000000091</c:v>
                </c:pt>
                <c:pt idx="329">
                  <c:v>0.7718250000000012</c:v>
                </c:pt>
                <c:pt idx="330">
                  <c:v>0.77468900000000096</c:v>
                </c:pt>
                <c:pt idx="331">
                  <c:v>0.77612000000000092</c:v>
                </c:pt>
                <c:pt idx="332">
                  <c:v>0.77898400000000079</c:v>
                </c:pt>
                <c:pt idx="333">
                  <c:v>0.78041499999999919</c:v>
                </c:pt>
                <c:pt idx="334">
                  <c:v>0.78256299999999879</c:v>
                </c:pt>
                <c:pt idx="335">
                  <c:v>0.7868579999999995</c:v>
                </c:pt>
                <c:pt idx="336">
                  <c:v>0.78900499999999996</c:v>
                </c:pt>
                <c:pt idx="337">
                  <c:v>0.79330000000000001</c:v>
                </c:pt>
                <c:pt idx="338">
                  <c:v>0.79491100000000003</c:v>
                </c:pt>
                <c:pt idx="339">
                  <c:v>0.79571599999999998</c:v>
                </c:pt>
                <c:pt idx="340">
                  <c:v>0.79732700000000001</c:v>
                </c:pt>
                <c:pt idx="341">
                  <c:v>0.79974299999999998</c:v>
                </c:pt>
                <c:pt idx="342">
                  <c:v>0.80457400000000001</c:v>
                </c:pt>
                <c:pt idx="343">
                  <c:v>0.80698999999999999</c:v>
                </c:pt>
                <c:pt idx="344">
                  <c:v>0.81182200000000004</c:v>
                </c:pt>
                <c:pt idx="345">
                  <c:v>0.81363399999999997</c:v>
                </c:pt>
                <c:pt idx="346">
                  <c:v>0.81725800000000004</c:v>
                </c:pt>
                <c:pt idx="347">
                  <c:v>0.81906999999999996</c:v>
                </c:pt>
                <c:pt idx="348">
                  <c:v>0.82269400000000092</c:v>
                </c:pt>
                <c:pt idx="349">
                  <c:v>0.82450500000000004</c:v>
                </c:pt>
                <c:pt idx="350">
                  <c:v>0.82812900000000078</c:v>
                </c:pt>
                <c:pt idx="351">
                  <c:v>0.829488</c:v>
                </c:pt>
                <c:pt idx="352">
                  <c:v>0.832206</c:v>
                </c:pt>
                <c:pt idx="353">
                  <c:v>0.833565</c:v>
                </c:pt>
                <c:pt idx="354">
                  <c:v>0.83560299999999998</c:v>
                </c:pt>
                <c:pt idx="355">
                  <c:v>0.83968000000000065</c:v>
                </c:pt>
                <c:pt idx="356">
                  <c:v>0.84120899999999998</c:v>
                </c:pt>
                <c:pt idx="357">
                  <c:v>0.84426699999999932</c:v>
                </c:pt>
                <c:pt idx="358">
                  <c:v>0.84885299999999997</c:v>
                </c:pt>
                <c:pt idx="359">
                  <c:v>0.85057300000000002</c:v>
                </c:pt>
                <c:pt idx="360">
                  <c:v>0.85401300000000002</c:v>
                </c:pt>
                <c:pt idx="361">
                  <c:v>0.85573299999999997</c:v>
                </c:pt>
                <c:pt idx="362">
                  <c:v>0.85831299999999933</c:v>
                </c:pt>
                <c:pt idx="363">
                  <c:v>0.85960300000000078</c:v>
                </c:pt>
                <c:pt idx="364">
                  <c:v>0.862182</c:v>
                </c:pt>
                <c:pt idx="365">
                  <c:v>0.86347200000000002</c:v>
                </c:pt>
                <c:pt idx="366">
                  <c:v>0.86605200000000004</c:v>
                </c:pt>
                <c:pt idx="367">
                  <c:v>0.86734199999999995</c:v>
                </c:pt>
                <c:pt idx="368">
                  <c:v>0.86992200000000064</c:v>
                </c:pt>
                <c:pt idx="369">
                  <c:v>0.87379200000000079</c:v>
                </c:pt>
                <c:pt idx="370">
                  <c:v>0.87524299999999999</c:v>
                </c:pt>
                <c:pt idx="371">
                  <c:v>0.87741999999999998</c:v>
                </c:pt>
                <c:pt idx="372">
                  <c:v>0.88177300000000003</c:v>
                </c:pt>
                <c:pt idx="373">
                  <c:v>0.88340599999999958</c:v>
                </c:pt>
                <c:pt idx="374">
                  <c:v>0.88422199999999951</c:v>
                </c:pt>
                <c:pt idx="375">
                  <c:v>0.88544699999999921</c:v>
                </c:pt>
                <c:pt idx="376">
                  <c:v>0.88728299999999916</c:v>
                </c:pt>
                <c:pt idx="377">
                  <c:v>0.890038</c:v>
                </c:pt>
                <c:pt idx="378">
                  <c:v>0.89141599999999921</c:v>
                </c:pt>
                <c:pt idx="379">
                  <c:v>0.89348199999999933</c:v>
                </c:pt>
                <c:pt idx="380">
                  <c:v>0.89761400000000002</c:v>
                </c:pt>
                <c:pt idx="381">
                  <c:v>0.89916399999999908</c:v>
                </c:pt>
                <c:pt idx="382">
                  <c:v>0.90226299999999915</c:v>
                </c:pt>
                <c:pt idx="383">
                  <c:v>0.9038129999999992</c:v>
                </c:pt>
                <c:pt idx="384">
                  <c:v>0.90458799999999906</c:v>
                </c:pt>
                <c:pt idx="385">
                  <c:v>0.90575000000000061</c:v>
                </c:pt>
                <c:pt idx="386">
                  <c:v>0.90807499999999997</c:v>
                </c:pt>
                <c:pt idx="387">
                  <c:v>0.91156099999999907</c:v>
                </c:pt>
                <c:pt idx="388">
                  <c:v>0.91330500000000003</c:v>
                </c:pt>
                <c:pt idx="389">
                  <c:v>0.91679200000000005</c:v>
                </c:pt>
                <c:pt idx="390">
                  <c:v>0.91809900000000066</c:v>
                </c:pt>
                <c:pt idx="391">
                  <c:v>0.92071400000000003</c:v>
                </c:pt>
                <c:pt idx="392">
                  <c:v>0.92202200000000001</c:v>
                </c:pt>
                <c:pt idx="393">
                  <c:v>0.923983</c:v>
                </c:pt>
                <c:pt idx="394">
                  <c:v>0.92790600000000001</c:v>
                </c:pt>
                <c:pt idx="395">
                  <c:v>0.92937700000000001</c:v>
                </c:pt>
                <c:pt idx="396">
                  <c:v>0.93231900000000001</c:v>
                </c:pt>
                <c:pt idx="397">
                  <c:v>0.93378899999999998</c:v>
                </c:pt>
                <c:pt idx="398">
                  <c:v>0.93673099999999998</c:v>
                </c:pt>
                <c:pt idx="399">
                  <c:v>0.93820199999999998</c:v>
                </c:pt>
                <c:pt idx="400">
                  <c:v>0.94114399999999998</c:v>
                </c:pt>
                <c:pt idx="401">
                  <c:v>0.94261499999999998</c:v>
                </c:pt>
                <c:pt idx="402">
                  <c:v>0.9455569999999992</c:v>
                </c:pt>
                <c:pt idx="403">
                  <c:v>0.94702799999999998</c:v>
                </c:pt>
                <c:pt idx="404">
                  <c:v>0.94923500000000005</c:v>
                </c:pt>
                <c:pt idx="405">
                  <c:v>0.95033800000000002</c:v>
                </c:pt>
                <c:pt idx="406">
                  <c:v>0.95199299999999998</c:v>
                </c:pt>
                <c:pt idx="407">
                  <c:v>0.95282000000000078</c:v>
                </c:pt>
                <c:pt idx="408">
                  <c:v>0.95447499999999996</c:v>
                </c:pt>
                <c:pt idx="409">
                  <c:v>0.9569569999999995</c:v>
                </c:pt>
                <c:pt idx="410">
                  <c:v>0.96192200000000005</c:v>
                </c:pt>
                <c:pt idx="411">
                  <c:v>0.96440400000000004</c:v>
                </c:pt>
                <c:pt idx="412">
                  <c:v>0.96936900000000004</c:v>
                </c:pt>
                <c:pt idx="413">
                  <c:v>0.9718510000000008</c:v>
                </c:pt>
                <c:pt idx="414">
                  <c:v>0.97681499999999999</c:v>
                </c:pt>
                <c:pt idx="415">
                  <c:v>0.9786770000000008</c:v>
                </c:pt>
                <c:pt idx="416">
                  <c:v>0.98240099999999919</c:v>
                </c:pt>
                <c:pt idx="417">
                  <c:v>0.98426199999999919</c:v>
                </c:pt>
                <c:pt idx="418">
                  <c:v>0.98798599999999959</c:v>
                </c:pt>
                <c:pt idx="419">
                  <c:v>0.98984700000000003</c:v>
                </c:pt>
                <c:pt idx="420">
                  <c:v>0.9935709999999992</c:v>
                </c:pt>
                <c:pt idx="421">
                  <c:v>0.99543199999999921</c:v>
                </c:pt>
                <c:pt idx="422">
                  <c:v>0.99915599999999949</c:v>
                </c:pt>
                <c:pt idx="423">
                  <c:v>1.0010199999999998</c:v>
                </c:pt>
                <c:pt idx="424">
                  <c:v>1.0038099999999988</c:v>
                </c:pt>
                <c:pt idx="425">
                  <c:v>1.0052099999999986</c:v>
                </c:pt>
                <c:pt idx="426">
                  <c:v>1.0072999999999988</c:v>
                </c:pt>
                <c:pt idx="427">
                  <c:v>1.01</c:v>
                </c:pt>
                <c:pt idx="428">
                  <c:v>1.01</c:v>
                </c:pt>
                <c:pt idx="429">
                  <c:v>1.0139099999999988</c:v>
                </c:pt>
                <c:pt idx="430">
                  <c:v>1.01488</c:v>
                </c:pt>
                <c:pt idx="431">
                  <c:v>1.0158599999999998</c:v>
                </c:pt>
                <c:pt idx="432">
                  <c:v>1.0178099999999988</c:v>
                </c:pt>
                <c:pt idx="433">
                  <c:v>1.0217199999999986</c:v>
                </c:pt>
                <c:pt idx="434">
                  <c:v>1.0236699999999987</c:v>
                </c:pt>
                <c:pt idx="435">
                  <c:v>1.0266</c:v>
                </c:pt>
                <c:pt idx="436">
                  <c:v>1.02807</c:v>
                </c:pt>
                <c:pt idx="437">
                  <c:v>1.03026</c:v>
                </c:pt>
                <c:pt idx="438">
                  <c:v>1.0335599999999998</c:v>
                </c:pt>
                <c:pt idx="439">
                  <c:v>1.03521</c:v>
                </c:pt>
                <c:pt idx="440">
                  <c:v>1.03603</c:v>
                </c:pt>
                <c:pt idx="441">
                  <c:v>1.0372699999999986</c:v>
                </c:pt>
                <c:pt idx="442">
                  <c:v>1.0397399999999988</c:v>
                </c:pt>
                <c:pt idx="443">
                  <c:v>1.0446800000000001</c:v>
                </c:pt>
                <c:pt idx="444">
                  <c:v>1.04654</c:v>
                </c:pt>
                <c:pt idx="445">
                  <c:v>1.0502499999999999</c:v>
                </c:pt>
                <c:pt idx="446">
                  <c:v>1.0521</c:v>
                </c:pt>
                <c:pt idx="447">
                  <c:v>1.0558099999999986</c:v>
                </c:pt>
                <c:pt idx="448">
                  <c:v>1.0571999999999986</c:v>
                </c:pt>
                <c:pt idx="449">
                  <c:v>1.0599799999999986</c:v>
                </c:pt>
                <c:pt idx="450">
                  <c:v>1.0613699999999986</c:v>
                </c:pt>
                <c:pt idx="451">
                  <c:v>1.0641499999999999</c:v>
                </c:pt>
                <c:pt idx="452">
                  <c:v>1.0683199999999999</c:v>
                </c:pt>
                <c:pt idx="453">
                  <c:v>1.0704100000000001</c:v>
                </c:pt>
                <c:pt idx="454">
                  <c:v>1.0711899999999999</c:v>
                </c:pt>
                <c:pt idx="455">
                  <c:v>1.07236</c:v>
                </c:pt>
                <c:pt idx="456">
                  <c:v>1.0747100000000001</c:v>
                </c:pt>
                <c:pt idx="457">
                  <c:v>1.0758799999999986</c:v>
                </c:pt>
                <c:pt idx="458">
                  <c:v>1.07823</c:v>
                </c:pt>
                <c:pt idx="459">
                  <c:v>1.0793999999999986</c:v>
                </c:pt>
                <c:pt idx="460">
                  <c:v>1.08175</c:v>
                </c:pt>
                <c:pt idx="461">
                  <c:v>1.0829199999999999</c:v>
                </c:pt>
                <c:pt idx="462">
                  <c:v>1.08527</c:v>
                </c:pt>
                <c:pt idx="463">
                  <c:v>1.0864400000000001</c:v>
                </c:pt>
                <c:pt idx="464">
                  <c:v>1.0887899999999999</c:v>
                </c:pt>
                <c:pt idx="465">
                  <c:v>1.0899599999999998</c:v>
                </c:pt>
                <c:pt idx="466">
                  <c:v>1.0917199999999998</c:v>
                </c:pt>
                <c:pt idx="467">
                  <c:v>1.09436</c:v>
                </c:pt>
                <c:pt idx="468">
                  <c:v>1.09964</c:v>
                </c:pt>
                <c:pt idx="469">
                  <c:v>1.1022799999999999</c:v>
                </c:pt>
                <c:pt idx="470">
                  <c:v>1.1075599999999999</c:v>
                </c:pt>
                <c:pt idx="471">
                  <c:v>1.1102000000000001</c:v>
                </c:pt>
                <c:pt idx="472">
                  <c:v>1.11416</c:v>
                </c:pt>
                <c:pt idx="473">
                  <c:v>1.11564</c:v>
                </c:pt>
                <c:pt idx="474">
                  <c:v>1.1186100000000001</c:v>
                </c:pt>
                <c:pt idx="475">
                  <c:v>1.1197299999999986</c:v>
                </c:pt>
                <c:pt idx="476">
                  <c:v>1.12195</c:v>
                </c:pt>
                <c:pt idx="477">
                  <c:v>1.1264099999999999</c:v>
                </c:pt>
                <c:pt idx="478">
                  <c:v>1.1280800000000013</c:v>
                </c:pt>
                <c:pt idx="479">
                  <c:v>1.1289100000000001</c:v>
                </c:pt>
                <c:pt idx="480">
                  <c:v>1.1305799999999999</c:v>
                </c:pt>
                <c:pt idx="481">
                  <c:v>1.1330899999999999</c:v>
                </c:pt>
                <c:pt idx="482">
                  <c:v>1.1343399999999999</c:v>
                </c:pt>
                <c:pt idx="483">
                  <c:v>1.1368499999999999</c:v>
                </c:pt>
                <c:pt idx="484">
                  <c:v>1.1380999999999999</c:v>
                </c:pt>
                <c:pt idx="485">
                  <c:v>1.1406099999999999</c:v>
                </c:pt>
                <c:pt idx="486">
                  <c:v>1.1418599999999999</c:v>
                </c:pt>
                <c:pt idx="487">
                  <c:v>1.14374</c:v>
                </c:pt>
                <c:pt idx="488">
                  <c:v>1.14656</c:v>
                </c:pt>
                <c:pt idx="489">
                  <c:v>1.1507799999999999</c:v>
                </c:pt>
                <c:pt idx="490">
                  <c:v>1.1523699999999999</c:v>
                </c:pt>
                <c:pt idx="491">
                  <c:v>1.15554</c:v>
                </c:pt>
                <c:pt idx="492">
                  <c:v>1.15713</c:v>
                </c:pt>
                <c:pt idx="493">
                  <c:v>1.1603000000000001</c:v>
                </c:pt>
                <c:pt idx="494">
                  <c:v>1.16188</c:v>
                </c:pt>
                <c:pt idx="495">
                  <c:v>1.16506</c:v>
                </c:pt>
                <c:pt idx="496">
                  <c:v>1.1662399999999999</c:v>
                </c:pt>
                <c:pt idx="497">
                  <c:v>1.16862</c:v>
                </c:pt>
                <c:pt idx="498">
                  <c:v>1.1733800000000001</c:v>
                </c:pt>
                <c:pt idx="499">
                  <c:v>1.1757599999999999</c:v>
                </c:pt>
                <c:pt idx="500">
                  <c:v>1.17933</c:v>
                </c:pt>
                <c:pt idx="501">
                  <c:v>1.1811100000000001</c:v>
                </c:pt>
                <c:pt idx="502">
                  <c:v>1.1819999999999986</c:v>
                </c:pt>
                <c:pt idx="503">
                  <c:v>1.1837899999999999</c:v>
                </c:pt>
                <c:pt idx="504">
                  <c:v>1.1846800000000013</c:v>
                </c:pt>
                <c:pt idx="505">
                  <c:v>1.1864600000000001</c:v>
                </c:pt>
                <c:pt idx="506">
                  <c:v>1.1873499999999999</c:v>
                </c:pt>
                <c:pt idx="507">
                  <c:v>1.18869</c:v>
                </c:pt>
                <c:pt idx="508">
                  <c:v>1.1907000000000001</c:v>
                </c:pt>
                <c:pt idx="509">
                  <c:v>1.1947099999999999</c:v>
                </c:pt>
                <c:pt idx="510">
                  <c:v>1.19672</c:v>
                </c:pt>
                <c:pt idx="511">
                  <c:v>1.2007299999999987</c:v>
                </c:pt>
                <c:pt idx="512">
                  <c:v>1.2027399999999986</c:v>
                </c:pt>
                <c:pt idx="513">
                  <c:v>1.20675</c:v>
                </c:pt>
                <c:pt idx="514">
                  <c:v>1.2087599999999998</c:v>
                </c:pt>
                <c:pt idx="515">
                  <c:v>1.2127699999999986</c:v>
                </c:pt>
                <c:pt idx="516">
                  <c:v>1.21478</c:v>
                </c:pt>
                <c:pt idx="517">
                  <c:v>1.2187899999999998</c:v>
                </c:pt>
                <c:pt idx="518">
                  <c:v>1.2207999999999988</c:v>
                </c:pt>
                <c:pt idx="519">
                  <c:v>1.22481</c:v>
                </c:pt>
                <c:pt idx="520">
                  <c:v>1.2268199999999998</c:v>
                </c:pt>
                <c:pt idx="521">
                  <c:v>1.2308299999999988</c:v>
                </c:pt>
                <c:pt idx="522">
                  <c:v>1.2328399999999986</c:v>
                </c:pt>
                <c:pt idx="523">
                  <c:v>1.23685</c:v>
                </c:pt>
                <c:pt idx="524">
                  <c:v>1.2388599999999999</c:v>
                </c:pt>
                <c:pt idx="525">
                  <c:v>1.2418699999999983</c:v>
                </c:pt>
                <c:pt idx="526">
                  <c:v>1.2463899999999999</c:v>
                </c:pt>
                <c:pt idx="527">
                  <c:v>1.2480800000000001</c:v>
                </c:pt>
                <c:pt idx="528">
                  <c:v>1.2506199999999998</c:v>
                </c:pt>
                <c:pt idx="529">
                  <c:v>1.2518899999999986</c:v>
                </c:pt>
                <c:pt idx="530">
                  <c:v>1.2544299999999986</c:v>
                </c:pt>
                <c:pt idx="531">
                  <c:v>1.2556999999999985</c:v>
                </c:pt>
                <c:pt idx="532">
                  <c:v>1.25824</c:v>
                </c:pt>
                <c:pt idx="533">
                  <c:v>1.2620499999999999</c:v>
                </c:pt>
                <c:pt idx="534">
                  <c:v>1.2639499999999986</c:v>
                </c:pt>
                <c:pt idx="535">
                  <c:v>1.26491</c:v>
                </c:pt>
                <c:pt idx="536">
                  <c:v>1.26681</c:v>
                </c:pt>
                <c:pt idx="537">
                  <c:v>1.2677599999999998</c:v>
                </c:pt>
                <c:pt idx="538">
                  <c:v>1.2691899999999998</c:v>
                </c:pt>
                <c:pt idx="539">
                  <c:v>1.2720499999999999</c:v>
                </c:pt>
                <c:pt idx="540">
                  <c:v>1.27633</c:v>
                </c:pt>
                <c:pt idx="541">
                  <c:v>1.2779399999999987</c:v>
                </c:pt>
                <c:pt idx="542">
                  <c:v>1.2811599999999999</c:v>
                </c:pt>
                <c:pt idx="543">
                  <c:v>1.2859799999999986</c:v>
                </c:pt>
                <c:pt idx="544">
                  <c:v>1.2883899999999999</c:v>
                </c:pt>
                <c:pt idx="545">
                  <c:v>1.29321</c:v>
                </c:pt>
                <c:pt idx="546">
                  <c:v>1.2956199999999998</c:v>
                </c:pt>
                <c:pt idx="547">
                  <c:v>1.30044</c:v>
                </c:pt>
                <c:pt idx="548">
                  <c:v>1.3028500000000001</c:v>
                </c:pt>
                <c:pt idx="549">
                  <c:v>1.3037599999999998</c:v>
                </c:pt>
                <c:pt idx="550">
                  <c:v>1.3055699999999986</c:v>
                </c:pt>
                <c:pt idx="551">
                  <c:v>1.3082800000000001</c:v>
                </c:pt>
                <c:pt idx="552">
                  <c:v>1.3123499999999999</c:v>
                </c:pt>
                <c:pt idx="553">
                  <c:v>1.3143800000000001</c:v>
                </c:pt>
                <c:pt idx="554">
                  <c:v>1.3174299999999988</c:v>
                </c:pt>
                <c:pt idx="555">
                  <c:v>1.3220099999999999</c:v>
                </c:pt>
                <c:pt idx="556">
                  <c:v>1.3237299999999987</c:v>
                </c:pt>
                <c:pt idx="557">
                  <c:v>1.3271599999999999</c:v>
                </c:pt>
                <c:pt idx="558">
                  <c:v>1.32887</c:v>
                </c:pt>
                <c:pt idx="559">
                  <c:v>1.3323100000000001</c:v>
                </c:pt>
                <c:pt idx="560">
                  <c:v>1.3335899999999998</c:v>
                </c:pt>
                <c:pt idx="561">
                  <c:v>1.3361700000000001</c:v>
                </c:pt>
                <c:pt idx="562">
                  <c:v>1.3413199999999998</c:v>
                </c:pt>
                <c:pt idx="563">
                  <c:v>1.3432500000000001</c:v>
                </c:pt>
                <c:pt idx="564">
                  <c:v>1.3442099999999999</c:v>
                </c:pt>
                <c:pt idx="565">
                  <c:v>1.3461399999999999</c:v>
                </c:pt>
                <c:pt idx="566">
                  <c:v>1.34711</c:v>
                </c:pt>
                <c:pt idx="567">
                  <c:v>1.34904</c:v>
                </c:pt>
                <c:pt idx="568">
                  <c:v>1.3500099999999999</c:v>
                </c:pt>
                <c:pt idx="569">
                  <c:v>1.35145</c:v>
                </c:pt>
                <c:pt idx="570">
                  <c:v>1.3543499999999999</c:v>
                </c:pt>
                <c:pt idx="571">
                  <c:v>1.3601399999999999</c:v>
                </c:pt>
                <c:pt idx="572">
                  <c:v>1.36232</c:v>
                </c:pt>
                <c:pt idx="573">
                  <c:v>1.36666</c:v>
                </c:pt>
                <c:pt idx="574">
                  <c:v>1.36883</c:v>
                </c:pt>
                <c:pt idx="575">
                  <c:v>1.3731800000000001</c:v>
                </c:pt>
                <c:pt idx="576">
                  <c:v>1.3753500000000001</c:v>
                </c:pt>
                <c:pt idx="577">
                  <c:v>1.3796899999999999</c:v>
                </c:pt>
                <c:pt idx="578">
                  <c:v>1.3818699999999986</c:v>
                </c:pt>
                <c:pt idx="579">
                  <c:v>1.3862099999999999</c:v>
                </c:pt>
                <c:pt idx="580">
                  <c:v>1.3883799999999999</c:v>
                </c:pt>
                <c:pt idx="581">
                  <c:v>1.39164</c:v>
                </c:pt>
                <c:pt idx="582">
                  <c:v>1.39653</c:v>
                </c:pt>
                <c:pt idx="583">
                  <c:v>1.39897</c:v>
                </c:pt>
                <c:pt idx="584">
                  <c:v>1.3998899999999999</c:v>
                </c:pt>
                <c:pt idx="585">
                  <c:v>1.4017199999999983</c:v>
                </c:pt>
                <c:pt idx="586">
                  <c:v>1.4053899999999986</c:v>
                </c:pt>
                <c:pt idx="587">
                  <c:v>1.4072199999999986</c:v>
                </c:pt>
                <c:pt idx="588">
                  <c:v>1.4108899999999998</c:v>
                </c:pt>
                <c:pt idx="589">
                  <c:v>1.4127199999999998</c:v>
                </c:pt>
                <c:pt idx="590">
                  <c:v>1.41638</c:v>
                </c:pt>
                <c:pt idx="591">
                  <c:v>1.4182199999999998</c:v>
                </c:pt>
                <c:pt idx="592">
                  <c:v>1.4218799999999983</c:v>
                </c:pt>
                <c:pt idx="593">
                  <c:v>1.4232599999999986</c:v>
                </c:pt>
                <c:pt idx="594">
                  <c:v>1.42601</c:v>
                </c:pt>
                <c:pt idx="595">
                  <c:v>1.4301299999999986</c:v>
                </c:pt>
                <c:pt idx="596">
                  <c:v>1.4316799999999987</c:v>
                </c:pt>
                <c:pt idx="597">
                  <c:v>1.4339999999999973</c:v>
                </c:pt>
                <c:pt idx="598">
                  <c:v>1.4386399999999986</c:v>
                </c:pt>
                <c:pt idx="599">
                  <c:v>1.44038</c:v>
                </c:pt>
                <c:pt idx="600">
                  <c:v>1.4438499999999987</c:v>
                </c:pt>
                <c:pt idx="601">
                  <c:v>1.4490699999999987</c:v>
                </c:pt>
                <c:pt idx="602">
                  <c:v>1.4510299999999985</c:v>
                </c:pt>
                <c:pt idx="603">
                  <c:v>1.45495</c:v>
                </c:pt>
                <c:pt idx="604">
                  <c:v>1.4568999999999988</c:v>
                </c:pt>
                <c:pt idx="605">
                  <c:v>1.4608199999999998</c:v>
                </c:pt>
                <c:pt idx="606">
                  <c:v>1.4627699999999986</c:v>
                </c:pt>
                <c:pt idx="607">
                  <c:v>1.4666899999999998</c:v>
                </c:pt>
                <c:pt idx="608">
                  <c:v>1.46865</c:v>
                </c:pt>
                <c:pt idx="609">
                  <c:v>1.4725599999999999</c:v>
                </c:pt>
                <c:pt idx="610">
                  <c:v>1.4784299999999986</c:v>
                </c:pt>
                <c:pt idx="611">
                  <c:v>1.4791699999999988</c:v>
                </c:pt>
                <c:pt idx="612">
                  <c:v>1.4806299999999986</c:v>
                </c:pt>
                <c:pt idx="613">
                  <c:v>1.4835699999999985</c:v>
                </c:pt>
                <c:pt idx="614">
                  <c:v>1.4850399999999986</c:v>
                </c:pt>
                <c:pt idx="615">
                  <c:v>1.4872399999999986</c:v>
                </c:pt>
                <c:pt idx="616">
                  <c:v>1.4916399999999987</c:v>
                </c:pt>
                <c:pt idx="617">
                  <c:v>1.4938399999999985</c:v>
                </c:pt>
                <c:pt idx="618">
                  <c:v>1.4982500000000001</c:v>
                </c:pt>
                <c:pt idx="619">
                  <c:v>1.5004500000000001</c:v>
                </c:pt>
                <c:pt idx="620">
                  <c:v>1.5015499999999986</c:v>
                </c:pt>
                <c:pt idx="621">
                  <c:v>1.5037499999999986</c:v>
                </c:pt>
                <c:pt idx="622">
                  <c:v>1.50485</c:v>
                </c:pt>
                <c:pt idx="623">
                  <c:v>1.50651</c:v>
                </c:pt>
                <c:pt idx="624">
                  <c:v>1.5098099999999988</c:v>
                </c:pt>
                <c:pt idx="625">
                  <c:v>1.5114599999999998</c:v>
                </c:pt>
                <c:pt idx="626">
                  <c:v>1.5147599999999999</c:v>
                </c:pt>
                <c:pt idx="627">
                  <c:v>1.5197199999999986</c:v>
                </c:pt>
                <c:pt idx="628">
                  <c:v>1.5215699999999988</c:v>
                </c:pt>
                <c:pt idx="629">
                  <c:v>1.5252899999999998</c:v>
                </c:pt>
                <c:pt idx="630">
                  <c:v>1.52715</c:v>
                </c:pt>
                <c:pt idx="631">
                  <c:v>1.5308599999999999</c:v>
                </c:pt>
                <c:pt idx="632">
                  <c:v>1.5327199999999999</c:v>
                </c:pt>
                <c:pt idx="633">
                  <c:v>1.53644</c:v>
                </c:pt>
                <c:pt idx="634">
                  <c:v>1.5383</c:v>
                </c:pt>
                <c:pt idx="635">
                  <c:v>1.5420100000000001</c:v>
                </c:pt>
                <c:pt idx="636">
                  <c:v>1.5438699999999987</c:v>
                </c:pt>
                <c:pt idx="637">
                  <c:v>1.54758</c:v>
                </c:pt>
                <c:pt idx="638">
                  <c:v>1.5494399999999986</c:v>
                </c:pt>
                <c:pt idx="639">
                  <c:v>1.5531599999999999</c:v>
                </c:pt>
                <c:pt idx="640">
                  <c:v>1.5587299999999986</c:v>
                </c:pt>
                <c:pt idx="641">
                  <c:v>1.5608199999999999</c:v>
                </c:pt>
                <c:pt idx="642">
                  <c:v>1.5639599999999998</c:v>
                </c:pt>
                <c:pt idx="643">
                  <c:v>1.5655199999999998</c:v>
                </c:pt>
                <c:pt idx="644">
                  <c:v>1.5686599999999999</c:v>
                </c:pt>
                <c:pt idx="645">
                  <c:v>1.57023</c:v>
                </c:pt>
                <c:pt idx="646">
                  <c:v>1.5733599999999999</c:v>
                </c:pt>
                <c:pt idx="647">
                  <c:v>1.5749299999999986</c:v>
                </c:pt>
                <c:pt idx="648">
                  <c:v>1.57806</c:v>
                </c:pt>
                <c:pt idx="649">
                  <c:v>1.5796299999999988</c:v>
                </c:pt>
                <c:pt idx="650">
                  <c:v>1.58277</c:v>
                </c:pt>
                <c:pt idx="651">
                  <c:v>1.58433</c:v>
                </c:pt>
                <c:pt idx="652">
                  <c:v>1.5874699999999986</c:v>
                </c:pt>
                <c:pt idx="653">
                  <c:v>1.58904</c:v>
                </c:pt>
                <c:pt idx="654">
                  <c:v>1.5921700000000001</c:v>
                </c:pt>
                <c:pt idx="655">
                  <c:v>1.59687</c:v>
                </c:pt>
                <c:pt idx="656">
                  <c:v>1.5992299999999986</c:v>
                </c:pt>
                <c:pt idx="657">
                  <c:v>1.6004</c:v>
                </c:pt>
                <c:pt idx="658">
                  <c:v>1.6027499999999999</c:v>
                </c:pt>
                <c:pt idx="659">
                  <c:v>1.6062799999999999</c:v>
                </c:pt>
                <c:pt idx="660">
                  <c:v>1.6115699999999986</c:v>
                </c:pt>
                <c:pt idx="661">
                  <c:v>1.61355</c:v>
                </c:pt>
                <c:pt idx="662">
                  <c:v>1.6175199999999998</c:v>
                </c:pt>
                <c:pt idx="663">
                  <c:v>1.61951</c:v>
                </c:pt>
                <c:pt idx="664">
                  <c:v>1.62347</c:v>
                </c:pt>
                <c:pt idx="665">
                  <c:v>1.6254599999999999</c:v>
                </c:pt>
                <c:pt idx="666">
                  <c:v>1.6294299999999986</c:v>
                </c:pt>
                <c:pt idx="667">
                  <c:v>1.63141</c:v>
                </c:pt>
                <c:pt idx="668">
                  <c:v>1.6353800000000001</c:v>
                </c:pt>
                <c:pt idx="669">
                  <c:v>1.6373599999999999</c:v>
                </c:pt>
                <c:pt idx="670">
                  <c:v>1.6403399999999999</c:v>
                </c:pt>
                <c:pt idx="671">
                  <c:v>1.6414500000000001</c:v>
                </c:pt>
                <c:pt idx="672">
                  <c:v>1.64368</c:v>
                </c:pt>
                <c:pt idx="673">
                  <c:v>1.6448</c:v>
                </c:pt>
                <c:pt idx="674">
                  <c:v>1.64703</c:v>
                </c:pt>
                <c:pt idx="675">
                  <c:v>1.6481500000000013</c:v>
                </c:pt>
                <c:pt idx="676">
                  <c:v>1.6498199999999998</c:v>
                </c:pt>
                <c:pt idx="677">
                  <c:v>1.6523300000000001</c:v>
                </c:pt>
                <c:pt idx="678">
                  <c:v>1.6560999999999999</c:v>
                </c:pt>
                <c:pt idx="679">
                  <c:v>1.65798</c:v>
                </c:pt>
                <c:pt idx="680">
                  <c:v>1.6617500000000001</c:v>
                </c:pt>
                <c:pt idx="681">
                  <c:v>1.6636299999999986</c:v>
                </c:pt>
                <c:pt idx="682">
                  <c:v>1.6674</c:v>
                </c:pt>
                <c:pt idx="683">
                  <c:v>1.6692800000000001</c:v>
                </c:pt>
                <c:pt idx="684">
                  <c:v>1.6721100000000013</c:v>
                </c:pt>
                <c:pt idx="685">
                  <c:v>1.6777599999999999</c:v>
                </c:pt>
                <c:pt idx="686">
                  <c:v>1.67987</c:v>
                </c:pt>
                <c:pt idx="687">
                  <c:v>1.6841100000000013</c:v>
                </c:pt>
                <c:pt idx="688">
                  <c:v>1.6862299999999999</c:v>
                </c:pt>
                <c:pt idx="689">
                  <c:v>1.6894100000000001</c:v>
                </c:pt>
                <c:pt idx="690">
                  <c:v>1.6957599999999999</c:v>
                </c:pt>
                <c:pt idx="691">
                  <c:v>1.6981500000000016</c:v>
                </c:pt>
                <c:pt idx="692">
                  <c:v>1.6993400000000001</c:v>
                </c:pt>
                <c:pt idx="693">
                  <c:v>1.7017199999999986</c:v>
                </c:pt>
                <c:pt idx="694">
                  <c:v>1.7029099999999986</c:v>
                </c:pt>
                <c:pt idx="695">
                  <c:v>1.7046999999999988</c:v>
                </c:pt>
                <c:pt idx="696">
                  <c:v>1.7073799999999986</c:v>
                </c:pt>
                <c:pt idx="697">
                  <c:v>1.7113999999999983</c:v>
                </c:pt>
                <c:pt idx="698">
                  <c:v>1.7134199999999986</c:v>
                </c:pt>
                <c:pt idx="699">
                  <c:v>1.7174399999999987</c:v>
                </c:pt>
                <c:pt idx="700">
                  <c:v>1.7194499999999986</c:v>
                </c:pt>
                <c:pt idx="701">
                  <c:v>1.7224599999999999</c:v>
                </c:pt>
                <c:pt idx="702">
                  <c:v>1.7284999999999986</c:v>
                </c:pt>
                <c:pt idx="703">
                  <c:v>1.7307599999999999</c:v>
                </c:pt>
                <c:pt idx="704">
                  <c:v>1.7352799999999986</c:v>
                </c:pt>
                <c:pt idx="705">
                  <c:v>1.7375499999999986</c:v>
                </c:pt>
                <c:pt idx="706">
                  <c:v>1.74207</c:v>
                </c:pt>
                <c:pt idx="707">
                  <c:v>1.7443299999999986</c:v>
                </c:pt>
                <c:pt idx="708">
                  <c:v>1.747729999999998</c:v>
                </c:pt>
                <c:pt idx="709">
                  <c:v>1.7528199999999998</c:v>
                </c:pt>
                <c:pt idx="710">
                  <c:v>1.7547299999999986</c:v>
                </c:pt>
                <c:pt idx="711">
                  <c:v>1.7575899999999998</c:v>
                </c:pt>
                <c:pt idx="712">
                  <c:v>1.7633199999999998</c:v>
                </c:pt>
                <c:pt idx="713">
                  <c:v>1.7661800000000001</c:v>
                </c:pt>
                <c:pt idx="714">
                  <c:v>1.7719099999999988</c:v>
                </c:pt>
                <c:pt idx="715">
                  <c:v>1.77477</c:v>
                </c:pt>
                <c:pt idx="716">
                  <c:v>1.7790599999999999</c:v>
                </c:pt>
                <c:pt idx="717">
                  <c:v>1.7855099999999986</c:v>
                </c:pt>
                <c:pt idx="718">
                  <c:v>1.7887299999999986</c:v>
                </c:pt>
                <c:pt idx="719">
                  <c:v>1.7951699999999986</c:v>
                </c:pt>
                <c:pt idx="720">
                  <c:v>1.7975899999999998</c:v>
                </c:pt>
                <c:pt idx="721">
                  <c:v>1.8024199999999999</c:v>
                </c:pt>
                <c:pt idx="722">
                  <c:v>1.8096699999999986</c:v>
                </c:pt>
                <c:pt idx="723">
                  <c:v>1.8123800000000001</c:v>
                </c:pt>
                <c:pt idx="724">
                  <c:v>1.8178199999999998</c:v>
                </c:pt>
                <c:pt idx="725">
                  <c:v>1.82054</c:v>
                </c:pt>
                <c:pt idx="726">
                  <c:v>1.8218999999999987</c:v>
                </c:pt>
                <c:pt idx="727">
                  <c:v>1.8246100000000001</c:v>
                </c:pt>
                <c:pt idx="728">
                  <c:v>1.8286899999999999</c:v>
                </c:pt>
                <c:pt idx="729">
                  <c:v>1.83073</c:v>
                </c:pt>
                <c:pt idx="730">
                  <c:v>1.8348100000000001</c:v>
                </c:pt>
                <c:pt idx="731">
                  <c:v>1.8429599999999999</c:v>
                </c:pt>
                <c:pt idx="732">
                  <c:v>1.84704</c:v>
                </c:pt>
                <c:pt idx="733">
                  <c:v>1.8531500000000001</c:v>
                </c:pt>
                <c:pt idx="734">
                  <c:v>1.8562099999999999</c:v>
                </c:pt>
                <c:pt idx="735">
                  <c:v>1.86233</c:v>
                </c:pt>
                <c:pt idx="736">
                  <c:v>1.86538</c:v>
                </c:pt>
                <c:pt idx="737">
                  <c:v>1.8714999999999986</c:v>
                </c:pt>
                <c:pt idx="738">
                  <c:v>1.87456</c:v>
                </c:pt>
                <c:pt idx="739">
                  <c:v>1.8806700000000001</c:v>
                </c:pt>
                <c:pt idx="740">
                  <c:v>1.8837299999999986</c:v>
                </c:pt>
                <c:pt idx="741">
                  <c:v>1.88984</c:v>
                </c:pt>
                <c:pt idx="742">
                  <c:v>1.8929</c:v>
                </c:pt>
                <c:pt idx="743">
                  <c:v>1.8974899999999999</c:v>
                </c:pt>
                <c:pt idx="744">
                  <c:v>1.9043699999999999</c:v>
                </c:pt>
                <c:pt idx="745">
                  <c:v>1.9069499999999999</c:v>
                </c:pt>
                <c:pt idx="746">
                  <c:v>1.9121100000000013</c:v>
                </c:pt>
                <c:pt idx="747">
                  <c:v>1.9140400000000013</c:v>
                </c:pt>
                <c:pt idx="748">
                  <c:v>1.9169400000000001</c:v>
                </c:pt>
                <c:pt idx="749">
                  <c:v>1.9184000000000001</c:v>
                </c:pt>
                <c:pt idx="750">
                  <c:v>1.9205700000000001</c:v>
                </c:pt>
                <c:pt idx="751">
                  <c:v>1.92384</c:v>
                </c:pt>
                <c:pt idx="752">
                  <c:v>1.9287399999999999</c:v>
                </c:pt>
                <c:pt idx="753">
                  <c:v>1.9360800000000014</c:v>
                </c:pt>
                <c:pt idx="754">
                  <c:v>1.9388399999999999</c:v>
                </c:pt>
                <c:pt idx="755">
                  <c:v>1.9429700000000001</c:v>
                </c:pt>
                <c:pt idx="756">
                  <c:v>1.9450400000000001</c:v>
                </c:pt>
                <c:pt idx="757">
                  <c:v>1.9491700000000001</c:v>
                </c:pt>
                <c:pt idx="758">
                  <c:v>1.9553700000000001</c:v>
                </c:pt>
                <c:pt idx="759">
                  <c:v>1.9584699999999999</c:v>
                </c:pt>
                <c:pt idx="760">
                  <c:v>1.9646600000000001</c:v>
                </c:pt>
                <c:pt idx="761">
                  <c:v>1.96776</c:v>
                </c:pt>
                <c:pt idx="762">
                  <c:v>1.9724100000000013</c:v>
                </c:pt>
                <c:pt idx="763">
                  <c:v>1.9747399999999999</c:v>
                </c:pt>
                <c:pt idx="764">
                  <c:v>1.97939</c:v>
                </c:pt>
                <c:pt idx="765">
                  <c:v>1.9886800000000013</c:v>
                </c:pt>
                <c:pt idx="766">
                  <c:v>1.99333</c:v>
                </c:pt>
                <c:pt idx="767">
                  <c:v>2.0026299999999977</c:v>
                </c:pt>
                <c:pt idx="768">
                  <c:v>2.0099999999999998</c:v>
                </c:pt>
                <c:pt idx="769">
                  <c:v>2.0099999999999998</c:v>
                </c:pt>
                <c:pt idx="770">
                  <c:v>2.0139100000000001</c:v>
                </c:pt>
                <c:pt idx="771">
                  <c:v>2.0178099999999977</c:v>
                </c:pt>
                <c:pt idx="772">
                  <c:v>2.0217200000000002</c:v>
                </c:pt>
                <c:pt idx="773">
                  <c:v>2.0295299999999998</c:v>
                </c:pt>
                <c:pt idx="774">
                  <c:v>2.0324599999999959</c:v>
                </c:pt>
                <c:pt idx="775">
                  <c:v>2.0383200000000001</c:v>
                </c:pt>
                <c:pt idx="776">
                  <c:v>2.0412499999999971</c:v>
                </c:pt>
                <c:pt idx="777">
                  <c:v>2.0456399999999997</c:v>
                </c:pt>
                <c:pt idx="778">
                  <c:v>2.0522399999999972</c:v>
                </c:pt>
                <c:pt idx="779">
                  <c:v>2.0555300000000001</c:v>
                </c:pt>
                <c:pt idx="780">
                  <c:v>2.0621200000000002</c:v>
                </c:pt>
                <c:pt idx="781">
                  <c:v>2.06542</c:v>
                </c:pt>
                <c:pt idx="782">
                  <c:v>2.072009999999997</c:v>
                </c:pt>
                <c:pt idx="783">
                  <c:v>2.07531</c:v>
                </c:pt>
                <c:pt idx="784">
                  <c:v>2.0819000000000001</c:v>
                </c:pt>
                <c:pt idx="785">
                  <c:v>2.0851999999999999</c:v>
                </c:pt>
                <c:pt idx="786">
                  <c:v>2.09179</c:v>
                </c:pt>
                <c:pt idx="787">
                  <c:v>2.0942599999999971</c:v>
                </c:pt>
                <c:pt idx="788">
                  <c:v>2.0991999999999997</c:v>
                </c:pt>
                <c:pt idx="789">
                  <c:v>2.1066199999999977</c:v>
                </c:pt>
                <c:pt idx="790">
                  <c:v>2.1093999999999999</c:v>
                </c:pt>
                <c:pt idx="791">
                  <c:v>2.11496</c:v>
                </c:pt>
                <c:pt idx="792">
                  <c:v>2.1170499999999977</c:v>
                </c:pt>
                <c:pt idx="793">
                  <c:v>2.1201800000000026</c:v>
                </c:pt>
                <c:pt idx="794">
                  <c:v>2.12174</c:v>
                </c:pt>
                <c:pt idx="795">
                  <c:v>2.1240899999999998</c:v>
                </c:pt>
                <c:pt idx="796">
                  <c:v>2.1287799999999999</c:v>
                </c:pt>
                <c:pt idx="797">
                  <c:v>2.1381600000000001</c:v>
                </c:pt>
                <c:pt idx="798">
                  <c:v>2.14168</c:v>
                </c:pt>
                <c:pt idx="799">
                  <c:v>2.1487200000000026</c:v>
                </c:pt>
                <c:pt idx="800">
                  <c:v>2.1513599999999977</c:v>
                </c:pt>
                <c:pt idx="801">
                  <c:v>2.1566399999999977</c:v>
                </c:pt>
                <c:pt idx="802">
                  <c:v>2.1592799999999972</c:v>
                </c:pt>
                <c:pt idx="803">
                  <c:v>2.1645599999999998</c:v>
                </c:pt>
                <c:pt idx="804">
                  <c:v>2.1724799999999975</c:v>
                </c:pt>
                <c:pt idx="805">
                  <c:v>2.1764399999999977</c:v>
                </c:pt>
                <c:pt idx="806">
                  <c:v>2.1843599999999999</c:v>
                </c:pt>
                <c:pt idx="807">
                  <c:v>2.1873300000000047</c:v>
                </c:pt>
                <c:pt idx="808">
                  <c:v>2.1932700000000001</c:v>
                </c:pt>
                <c:pt idx="809">
                  <c:v>2.1962399999999977</c:v>
                </c:pt>
                <c:pt idx="810">
                  <c:v>2.2006899999999998</c:v>
                </c:pt>
                <c:pt idx="811">
                  <c:v>2.2029200000000002</c:v>
                </c:pt>
                <c:pt idx="812">
                  <c:v>2.2062599999999977</c:v>
                </c:pt>
                <c:pt idx="813">
                  <c:v>2.2079300000000033</c:v>
                </c:pt>
                <c:pt idx="814">
                  <c:v>2.2104399999999997</c:v>
                </c:pt>
                <c:pt idx="815">
                  <c:v>2.2141999999999999</c:v>
                </c:pt>
                <c:pt idx="816">
                  <c:v>2.21983</c:v>
                </c:pt>
                <c:pt idx="817">
                  <c:v>2.2219500000000001</c:v>
                </c:pt>
                <c:pt idx="818">
                  <c:v>2.2261799999999998</c:v>
                </c:pt>
                <c:pt idx="819">
                  <c:v>2.2277600000000026</c:v>
                </c:pt>
                <c:pt idx="820">
                  <c:v>2.23014</c:v>
                </c:pt>
                <c:pt idx="821">
                  <c:v>2.2337099999999999</c:v>
                </c:pt>
                <c:pt idx="822">
                  <c:v>2.2408399999999999</c:v>
                </c:pt>
                <c:pt idx="823">
                  <c:v>2.2444099999999998</c:v>
                </c:pt>
                <c:pt idx="824">
                  <c:v>2.2515399999999999</c:v>
                </c:pt>
                <c:pt idx="825">
                  <c:v>2.2551100000000002</c:v>
                </c:pt>
                <c:pt idx="826">
                  <c:v>2.2604600000000001</c:v>
                </c:pt>
                <c:pt idx="827">
                  <c:v>2.2631400000000026</c:v>
                </c:pt>
                <c:pt idx="828">
                  <c:v>2.2671500000000027</c:v>
                </c:pt>
                <c:pt idx="829">
                  <c:v>2.2751800000000002</c:v>
                </c:pt>
                <c:pt idx="830">
                  <c:v>2.2781899999999999</c:v>
                </c:pt>
                <c:pt idx="831">
                  <c:v>2.2842099999999999</c:v>
                </c:pt>
                <c:pt idx="832">
                  <c:v>2.2872200000000031</c:v>
                </c:pt>
                <c:pt idx="833">
                  <c:v>2.2932399999999999</c:v>
                </c:pt>
                <c:pt idx="834">
                  <c:v>2.2955000000000001</c:v>
                </c:pt>
                <c:pt idx="835">
                  <c:v>2.3000099999999977</c:v>
                </c:pt>
                <c:pt idx="836">
                  <c:v>2.3090399999999978</c:v>
                </c:pt>
                <c:pt idx="837">
                  <c:v>2.3124299999999964</c:v>
                </c:pt>
                <c:pt idx="838">
                  <c:v>2.31412</c:v>
                </c:pt>
                <c:pt idx="839">
                  <c:v>2.3166599999999948</c:v>
                </c:pt>
                <c:pt idx="840">
                  <c:v>2.3204699999999971</c:v>
                </c:pt>
                <c:pt idx="841">
                  <c:v>2.32809</c:v>
                </c:pt>
                <c:pt idx="842">
                  <c:v>2.331899999999997</c:v>
                </c:pt>
                <c:pt idx="843">
                  <c:v>2.3395199999999972</c:v>
                </c:pt>
                <c:pt idx="844">
                  <c:v>2.3433299999999999</c:v>
                </c:pt>
                <c:pt idx="845">
                  <c:v>2.350949999999997</c:v>
                </c:pt>
                <c:pt idx="846">
                  <c:v>2.3547599999999975</c:v>
                </c:pt>
                <c:pt idx="847">
                  <c:v>2.3623799999999977</c:v>
                </c:pt>
                <c:pt idx="848">
                  <c:v>2.36619</c:v>
                </c:pt>
                <c:pt idx="849">
                  <c:v>2.3738099999999975</c:v>
                </c:pt>
                <c:pt idx="850">
                  <c:v>2.3776199999999972</c:v>
                </c:pt>
                <c:pt idx="851">
                  <c:v>2.3852399999999987</c:v>
                </c:pt>
                <c:pt idx="852">
                  <c:v>2.389049999999997</c:v>
                </c:pt>
                <c:pt idx="853">
                  <c:v>2.396669999999995</c:v>
                </c:pt>
                <c:pt idx="854">
                  <c:v>2.4004799999999977</c:v>
                </c:pt>
                <c:pt idx="855">
                  <c:v>2.4081000000000001</c:v>
                </c:pt>
                <c:pt idx="856">
                  <c:v>2.4119099999999976</c:v>
                </c:pt>
                <c:pt idx="857">
                  <c:v>2.41953</c:v>
                </c:pt>
                <c:pt idx="858">
                  <c:v>2.42334</c:v>
                </c:pt>
                <c:pt idx="859">
                  <c:v>2.4309599999999971</c:v>
                </c:pt>
                <c:pt idx="860">
                  <c:v>2.4347699999999977</c:v>
                </c:pt>
                <c:pt idx="861">
                  <c:v>2.4423900000000001</c:v>
                </c:pt>
                <c:pt idx="862">
                  <c:v>2.4452399999999987</c:v>
                </c:pt>
                <c:pt idx="863">
                  <c:v>2.4509599999999971</c:v>
                </c:pt>
                <c:pt idx="864">
                  <c:v>2.4538199999999977</c:v>
                </c:pt>
                <c:pt idx="865">
                  <c:v>2.45953</c:v>
                </c:pt>
                <c:pt idx="866">
                  <c:v>2.4681000000000002</c:v>
                </c:pt>
                <c:pt idx="867">
                  <c:v>2.47132</c:v>
                </c:pt>
                <c:pt idx="868">
                  <c:v>2.4777499999999977</c:v>
                </c:pt>
                <c:pt idx="869">
                  <c:v>2.4809600000000001</c:v>
                </c:pt>
                <c:pt idx="870">
                  <c:v>2.4857800000000001</c:v>
                </c:pt>
                <c:pt idx="871">
                  <c:v>2.4954199999999975</c:v>
                </c:pt>
                <c:pt idx="872">
                  <c:v>2.4990399999999977</c:v>
                </c:pt>
                <c:pt idx="873">
                  <c:v>2.50447</c:v>
                </c:pt>
                <c:pt idx="874">
                  <c:v>2.5125999999999977</c:v>
                </c:pt>
                <c:pt idx="875">
                  <c:v>2.5166699999999964</c:v>
                </c:pt>
                <c:pt idx="876">
                  <c:v>2.52481</c:v>
                </c:pt>
                <c:pt idx="877">
                  <c:v>2.52888</c:v>
                </c:pt>
                <c:pt idx="878">
                  <c:v>2.53498</c:v>
                </c:pt>
                <c:pt idx="879">
                  <c:v>2.5441300000000027</c:v>
                </c:pt>
                <c:pt idx="880">
                  <c:v>2.5475599999999998</c:v>
                </c:pt>
                <c:pt idx="881">
                  <c:v>2.55443</c:v>
                </c:pt>
                <c:pt idx="882">
                  <c:v>2.5578599999999971</c:v>
                </c:pt>
                <c:pt idx="883">
                  <c:v>2.5647300000000026</c:v>
                </c:pt>
                <c:pt idx="884">
                  <c:v>2.5681600000000002</c:v>
                </c:pt>
                <c:pt idx="885">
                  <c:v>2.5750299999999977</c:v>
                </c:pt>
                <c:pt idx="886">
                  <c:v>2.5775999999999999</c:v>
                </c:pt>
                <c:pt idx="887">
                  <c:v>2.5814599999999972</c:v>
                </c:pt>
                <c:pt idx="888">
                  <c:v>2.5833900000000032</c:v>
                </c:pt>
                <c:pt idx="889">
                  <c:v>2.58629</c:v>
                </c:pt>
                <c:pt idx="890">
                  <c:v>2.5920799999999975</c:v>
                </c:pt>
                <c:pt idx="891">
                  <c:v>2.6036700000000002</c:v>
                </c:pt>
                <c:pt idx="892">
                  <c:v>2.6080100000000002</c:v>
                </c:pt>
                <c:pt idx="893">
                  <c:v>2.6145299999999998</c:v>
                </c:pt>
                <c:pt idx="894">
                  <c:v>2.6242999999999999</c:v>
                </c:pt>
                <c:pt idx="895">
                  <c:v>2.6279699999999999</c:v>
                </c:pt>
                <c:pt idx="896">
                  <c:v>2.6353</c:v>
                </c:pt>
                <c:pt idx="897">
                  <c:v>2.63897</c:v>
                </c:pt>
                <c:pt idx="898">
                  <c:v>2.6463000000000001</c:v>
                </c:pt>
                <c:pt idx="899">
                  <c:v>2.6490499999999977</c:v>
                </c:pt>
                <c:pt idx="900">
                  <c:v>2.6545399999999999</c:v>
                </c:pt>
                <c:pt idx="901">
                  <c:v>2.6572900000000002</c:v>
                </c:pt>
                <c:pt idx="902">
                  <c:v>2.6614200000000001</c:v>
                </c:pt>
                <c:pt idx="903">
                  <c:v>2.6634799999999998</c:v>
                </c:pt>
                <c:pt idx="904">
                  <c:v>2.6665700000000001</c:v>
                </c:pt>
                <c:pt idx="905">
                  <c:v>2.6712099999999972</c:v>
                </c:pt>
                <c:pt idx="906">
                  <c:v>2.6781700000000002</c:v>
                </c:pt>
                <c:pt idx="907">
                  <c:v>2.6886100000000002</c:v>
                </c:pt>
                <c:pt idx="908">
                  <c:v>2.69252</c:v>
                </c:pt>
                <c:pt idx="909">
                  <c:v>2.7003499999999998</c:v>
                </c:pt>
                <c:pt idx="910">
                  <c:v>2.7042700000000002</c:v>
                </c:pt>
                <c:pt idx="911">
                  <c:v>2.71014</c:v>
                </c:pt>
                <c:pt idx="912">
                  <c:v>2.7130700000000001</c:v>
                </c:pt>
                <c:pt idx="913">
                  <c:v>2.71895</c:v>
                </c:pt>
                <c:pt idx="914">
                  <c:v>2.7277499999999999</c:v>
                </c:pt>
                <c:pt idx="915">
                  <c:v>2.7310599999999972</c:v>
                </c:pt>
                <c:pt idx="916">
                  <c:v>2.7360099999999972</c:v>
                </c:pt>
                <c:pt idx="917">
                  <c:v>2.7459199999999999</c:v>
                </c:pt>
                <c:pt idx="918">
                  <c:v>2.7508699999999977</c:v>
                </c:pt>
                <c:pt idx="919">
                  <c:v>2.7607800000000027</c:v>
                </c:pt>
                <c:pt idx="920">
                  <c:v>2.7657400000000001</c:v>
                </c:pt>
                <c:pt idx="921">
                  <c:v>2.7756399999999997</c:v>
                </c:pt>
                <c:pt idx="922">
                  <c:v>2.7806000000000002</c:v>
                </c:pt>
                <c:pt idx="923">
                  <c:v>2.7905099999999998</c:v>
                </c:pt>
                <c:pt idx="924">
                  <c:v>2.7954599999999972</c:v>
                </c:pt>
                <c:pt idx="925">
                  <c:v>2.8053699999999977</c:v>
                </c:pt>
                <c:pt idx="926">
                  <c:v>2.8103199999999977</c:v>
                </c:pt>
                <c:pt idx="927">
                  <c:v>2.82023</c:v>
                </c:pt>
                <c:pt idx="928">
                  <c:v>2.8251900000000001</c:v>
                </c:pt>
                <c:pt idx="929">
                  <c:v>2.835089999999997</c:v>
                </c:pt>
                <c:pt idx="930">
                  <c:v>2.8400499999999975</c:v>
                </c:pt>
                <c:pt idx="931">
                  <c:v>2.8499599999999972</c:v>
                </c:pt>
                <c:pt idx="932">
                  <c:v>2.8549099999999972</c:v>
                </c:pt>
                <c:pt idx="933">
                  <c:v>2.8648199999999977</c:v>
                </c:pt>
                <c:pt idx="934">
                  <c:v>2.8685299999999998</c:v>
                </c:pt>
                <c:pt idx="935">
                  <c:v>2.8741099999999977</c:v>
                </c:pt>
                <c:pt idx="936">
                  <c:v>2.885249999999997</c:v>
                </c:pt>
                <c:pt idx="937">
                  <c:v>2.8894299999999977</c:v>
                </c:pt>
                <c:pt idx="938">
                  <c:v>2.8977900000000001</c:v>
                </c:pt>
                <c:pt idx="939">
                  <c:v>2.90198</c:v>
                </c:pt>
                <c:pt idx="940">
                  <c:v>2.9082499999999971</c:v>
                </c:pt>
                <c:pt idx="941">
                  <c:v>2.9113799999999972</c:v>
                </c:pt>
                <c:pt idx="942">
                  <c:v>2.917649999999997</c:v>
                </c:pt>
                <c:pt idx="943">
                  <c:v>2.92706</c:v>
                </c:pt>
                <c:pt idx="944">
                  <c:v>2.9317599999999975</c:v>
                </c:pt>
                <c:pt idx="945">
                  <c:v>2.93411</c:v>
                </c:pt>
                <c:pt idx="946">
                  <c:v>2.9376399999999987</c:v>
                </c:pt>
                <c:pt idx="947">
                  <c:v>2.94469</c:v>
                </c:pt>
                <c:pt idx="948">
                  <c:v>2.9587999999999997</c:v>
                </c:pt>
                <c:pt idx="949">
                  <c:v>2.9605600000000001</c:v>
                </c:pt>
                <c:pt idx="950">
                  <c:v>2.9632100000000001</c:v>
                </c:pt>
                <c:pt idx="951">
                  <c:v>2.9671699999999999</c:v>
                </c:pt>
                <c:pt idx="952">
                  <c:v>2.9731299999999998</c:v>
                </c:pt>
                <c:pt idx="953">
                  <c:v>2.9850300000000001</c:v>
                </c:pt>
                <c:pt idx="954">
                  <c:v>2.98949</c:v>
                </c:pt>
                <c:pt idx="955">
                  <c:v>2.9984199999999972</c:v>
                </c:pt>
                <c:pt idx="956">
                  <c:v>3.01</c:v>
                </c:pt>
                <c:pt idx="957">
                  <c:v>3.01</c:v>
                </c:pt>
                <c:pt idx="958">
                  <c:v>3.0139100000000001</c:v>
                </c:pt>
                <c:pt idx="959">
                  <c:v>3.0178099999999977</c:v>
                </c:pt>
                <c:pt idx="960">
                  <c:v>3.0217200000000002</c:v>
                </c:pt>
                <c:pt idx="961">
                  <c:v>3.0275799999999999</c:v>
                </c:pt>
                <c:pt idx="962">
                  <c:v>3.0392999999999977</c:v>
                </c:pt>
                <c:pt idx="963">
                  <c:v>3.0436899999999998</c:v>
                </c:pt>
                <c:pt idx="964">
                  <c:v>3.052479999999997</c:v>
                </c:pt>
                <c:pt idx="965">
                  <c:v>3.0557799999999977</c:v>
                </c:pt>
                <c:pt idx="966">
                  <c:v>3.06237</c:v>
                </c:pt>
                <c:pt idx="967">
                  <c:v>3.0755499999999971</c:v>
                </c:pt>
                <c:pt idx="968">
                  <c:v>3.0804999999999998</c:v>
                </c:pt>
                <c:pt idx="969">
                  <c:v>3.08297</c:v>
                </c:pt>
                <c:pt idx="970">
                  <c:v>3.0879099999999999</c:v>
                </c:pt>
                <c:pt idx="971">
                  <c:v>3.0953300000000001</c:v>
                </c:pt>
                <c:pt idx="972">
                  <c:v>3.1064499999999975</c:v>
                </c:pt>
                <c:pt idx="973">
                  <c:v>3.1120099999999975</c:v>
                </c:pt>
                <c:pt idx="974">
                  <c:v>3.1231400000000002</c:v>
                </c:pt>
                <c:pt idx="975">
                  <c:v>3.1286999999999998</c:v>
                </c:pt>
                <c:pt idx="976">
                  <c:v>3.1398199999999972</c:v>
                </c:pt>
                <c:pt idx="977">
                  <c:v>3.1453799999999998</c:v>
                </c:pt>
                <c:pt idx="978">
                  <c:v>3.1565099999999977</c:v>
                </c:pt>
                <c:pt idx="979">
                  <c:v>3.1620699999999977</c:v>
                </c:pt>
                <c:pt idx="980">
                  <c:v>3.1648499999999977</c:v>
                </c:pt>
                <c:pt idx="981">
                  <c:v>3.1690200000000002</c:v>
                </c:pt>
                <c:pt idx="982">
                  <c:v>3.1773600000000002</c:v>
                </c:pt>
                <c:pt idx="983">
                  <c:v>3.1940499999999972</c:v>
                </c:pt>
                <c:pt idx="984">
                  <c:v>3.2023899999999998</c:v>
                </c:pt>
                <c:pt idx="985">
                  <c:v>3.2149100000000002</c:v>
                </c:pt>
                <c:pt idx="986">
                  <c:v>3.2195999999999998</c:v>
                </c:pt>
                <c:pt idx="987">
                  <c:v>3.2289800000000026</c:v>
                </c:pt>
                <c:pt idx="988">
                  <c:v>3.2430599999999998</c:v>
                </c:pt>
                <c:pt idx="989">
                  <c:v>3.2501000000000002</c:v>
                </c:pt>
                <c:pt idx="990">
                  <c:v>3.2641800000000032</c:v>
                </c:pt>
                <c:pt idx="991">
                  <c:v>3.26946</c:v>
                </c:pt>
                <c:pt idx="992">
                  <c:v>3.2800199999999999</c:v>
                </c:pt>
                <c:pt idx="993">
                  <c:v>3.2852999999999999</c:v>
                </c:pt>
                <c:pt idx="994">
                  <c:v>3.2932199999999998</c:v>
                </c:pt>
                <c:pt idx="995">
                  <c:v>3.2971800000000027</c:v>
                </c:pt>
                <c:pt idx="996">
                  <c:v>3.3031199999999998</c:v>
                </c:pt>
                <c:pt idx="997">
                  <c:v>3.3120299999999969</c:v>
                </c:pt>
                <c:pt idx="998">
                  <c:v>3.316479999999995</c:v>
                </c:pt>
                <c:pt idx="999">
                  <c:v>3.3253900000000001</c:v>
                </c:pt>
                <c:pt idx="1000">
                  <c:v>3.3298399999999977</c:v>
                </c:pt>
                <c:pt idx="1001">
                  <c:v>3.3365199999999975</c:v>
                </c:pt>
                <c:pt idx="1002">
                  <c:v>3.3498899999999971</c:v>
                </c:pt>
                <c:pt idx="1003">
                  <c:v>3.3565699999999969</c:v>
                </c:pt>
                <c:pt idx="1004">
                  <c:v>3.3699300000000001</c:v>
                </c:pt>
                <c:pt idx="1005">
                  <c:v>3.3766199999999964</c:v>
                </c:pt>
                <c:pt idx="1006">
                  <c:v>3.38998</c:v>
                </c:pt>
                <c:pt idx="1007">
                  <c:v>3.3966599999999945</c:v>
                </c:pt>
                <c:pt idx="1008">
                  <c:v>3.4100199999999972</c:v>
                </c:pt>
                <c:pt idx="1009">
                  <c:v>3.416709999999997</c:v>
                </c:pt>
                <c:pt idx="1010">
                  <c:v>3.4300699999999975</c:v>
                </c:pt>
                <c:pt idx="1011">
                  <c:v>3.435079999999997</c:v>
                </c:pt>
                <c:pt idx="1012">
                  <c:v>3.4451000000000001</c:v>
                </c:pt>
                <c:pt idx="1013">
                  <c:v>3.45011</c:v>
                </c:pt>
                <c:pt idx="1014">
                  <c:v>3.45763</c:v>
                </c:pt>
                <c:pt idx="1015">
                  <c:v>3.4689100000000002</c:v>
                </c:pt>
                <c:pt idx="1016">
                  <c:v>3.4731299999999998</c:v>
                </c:pt>
                <c:pt idx="1017">
                  <c:v>3.4815900000000002</c:v>
                </c:pt>
                <c:pt idx="1018">
                  <c:v>3.4984999999999977</c:v>
                </c:pt>
                <c:pt idx="1019">
                  <c:v>3.5048499999999971</c:v>
                </c:pt>
                <c:pt idx="1020">
                  <c:v>3.5080200000000001</c:v>
                </c:pt>
                <c:pt idx="1021">
                  <c:v>3.5127799999999971</c:v>
                </c:pt>
                <c:pt idx="1022">
                  <c:v>3.5199099999999977</c:v>
                </c:pt>
                <c:pt idx="1023">
                  <c:v>3.5306099999999971</c:v>
                </c:pt>
                <c:pt idx="1024">
                  <c:v>3.5466699999999975</c:v>
                </c:pt>
                <c:pt idx="1025">
                  <c:v>3.552689999999997</c:v>
                </c:pt>
                <c:pt idx="1026">
                  <c:v>3.5617200000000002</c:v>
                </c:pt>
                <c:pt idx="1027">
                  <c:v>3.57978</c:v>
                </c:pt>
                <c:pt idx="1028">
                  <c:v>3.5865499999999977</c:v>
                </c:pt>
                <c:pt idx="1029">
                  <c:v>3.5899399999999999</c:v>
                </c:pt>
                <c:pt idx="1030">
                  <c:v>3.5950199999999977</c:v>
                </c:pt>
                <c:pt idx="1031">
                  <c:v>3.6026399999999987</c:v>
                </c:pt>
                <c:pt idx="1032">
                  <c:v>3.61788</c:v>
                </c:pt>
                <c:pt idx="1033">
                  <c:v>3.6255000000000002</c:v>
                </c:pt>
                <c:pt idx="1034">
                  <c:v>3.6407400000000001</c:v>
                </c:pt>
                <c:pt idx="1035">
                  <c:v>3.6483599999999998</c:v>
                </c:pt>
                <c:pt idx="1036">
                  <c:v>3.6521599999999972</c:v>
                </c:pt>
                <c:pt idx="1037">
                  <c:v>3.65788</c:v>
                </c:pt>
                <c:pt idx="1038">
                  <c:v>3.6664499999999975</c:v>
                </c:pt>
                <c:pt idx="1039">
                  <c:v>3.6793100000000001</c:v>
                </c:pt>
                <c:pt idx="1040">
                  <c:v>3.6841300000000032</c:v>
                </c:pt>
                <c:pt idx="1041">
                  <c:v>3.6937700000000002</c:v>
                </c:pt>
                <c:pt idx="1042">
                  <c:v>3.71306</c:v>
                </c:pt>
                <c:pt idx="1043">
                  <c:v>3.7202899999999999</c:v>
                </c:pt>
                <c:pt idx="1044">
                  <c:v>3.7347600000000001</c:v>
                </c:pt>
                <c:pt idx="1045">
                  <c:v>3.7401800000000032</c:v>
                </c:pt>
                <c:pt idx="1046">
                  <c:v>3.7483200000000032</c:v>
                </c:pt>
                <c:pt idx="1047">
                  <c:v>3.7523900000000001</c:v>
                </c:pt>
                <c:pt idx="1048">
                  <c:v>3.7584900000000001</c:v>
                </c:pt>
                <c:pt idx="1049">
                  <c:v>3.7676400000000001</c:v>
                </c:pt>
                <c:pt idx="1050">
                  <c:v>3.7859500000000001</c:v>
                </c:pt>
                <c:pt idx="1051">
                  <c:v>3.7951100000000002</c:v>
                </c:pt>
                <c:pt idx="1052">
                  <c:v>3.8088399999999987</c:v>
                </c:pt>
                <c:pt idx="1053">
                  <c:v>3.8294299999999977</c:v>
                </c:pt>
                <c:pt idx="1054">
                  <c:v>3.8371599999999977</c:v>
                </c:pt>
                <c:pt idx="1055">
                  <c:v>3.8525999999999971</c:v>
                </c:pt>
                <c:pt idx="1056">
                  <c:v>3.8603299999999998</c:v>
                </c:pt>
                <c:pt idx="1057">
                  <c:v>3.8757699999999975</c:v>
                </c:pt>
                <c:pt idx="1058">
                  <c:v>3.88157</c:v>
                </c:pt>
                <c:pt idx="1059">
                  <c:v>3.8931499999999977</c:v>
                </c:pt>
                <c:pt idx="1060">
                  <c:v>3.9163199999999971</c:v>
                </c:pt>
                <c:pt idx="1061">
                  <c:v>3.9279099999999998</c:v>
                </c:pt>
                <c:pt idx="1062">
                  <c:v>3.9510799999999975</c:v>
                </c:pt>
                <c:pt idx="1063">
                  <c:v>3.9597699999999971</c:v>
                </c:pt>
                <c:pt idx="1064">
                  <c:v>3.9771399999999999</c:v>
                </c:pt>
                <c:pt idx="1065">
                  <c:v>3.98536</c:v>
                </c:pt>
                <c:pt idx="1066">
                  <c:v>3.9976799999999977</c:v>
                </c:pt>
                <c:pt idx="1067">
                  <c:v>4.01</c:v>
                </c:pt>
              </c:numCache>
            </c:numRef>
          </c:xVal>
          <c:yVal>
            <c:numRef>
              <c:f>Sheet1!$Z$2:$Z$1072</c:f>
              <c:numCache>
                <c:formatCode>General</c:formatCode>
                <c:ptCount val="1071"/>
                <c:pt idx="0">
                  <c:v>20</c:v>
                </c:pt>
                <c:pt idx="1">
                  <c:v>20</c:v>
                </c:pt>
                <c:pt idx="2">
                  <c:v>20</c:v>
                </c:pt>
                <c:pt idx="3">
                  <c:v>20</c:v>
                </c:pt>
                <c:pt idx="4">
                  <c:v>20</c:v>
                </c:pt>
                <c:pt idx="5">
                  <c:v>20</c:v>
                </c:pt>
                <c:pt idx="6">
                  <c:v>20</c:v>
                </c:pt>
                <c:pt idx="7">
                  <c:v>20</c:v>
                </c:pt>
                <c:pt idx="8">
                  <c:v>19.942599999999956</c:v>
                </c:pt>
                <c:pt idx="9">
                  <c:v>19.998299999999972</c:v>
                </c:pt>
                <c:pt idx="10">
                  <c:v>20.4709</c:v>
                </c:pt>
                <c:pt idx="11">
                  <c:v>22.9314</c:v>
                </c:pt>
                <c:pt idx="12">
                  <c:v>28.094100000000001</c:v>
                </c:pt>
                <c:pt idx="13">
                  <c:v>34.7864</c:v>
                </c:pt>
                <c:pt idx="14">
                  <c:v>37.043000000000006</c:v>
                </c:pt>
                <c:pt idx="15">
                  <c:v>39.576500000000003</c:v>
                </c:pt>
                <c:pt idx="16">
                  <c:v>40.265900000000045</c:v>
                </c:pt>
                <c:pt idx="17">
                  <c:v>40.373000000000005</c:v>
                </c:pt>
                <c:pt idx="18">
                  <c:v>39.281200000000005</c:v>
                </c:pt>
                <c:pt idx="19">
                  <c:v>37.791900000000012</c:v>
                </c:pt>
                <c:pt idx="20">
                  <c:v>37.257100000000001</c:v>
                </c:pt>
                <c:pt idx="21">
                  <c:v>36.504200000000004</c:v>
                </c:pt>
                <c:pt idx="22">
                  <c:v>35.476100000000002</c:v>
                </c:pt>
                <c:pt idx="23">
                  <c:v>35.104400000000005</c:v>
                </c:pt>
                <c:pt idx="24">
                  <c:v>34.576100000000011</c:v>
                </c:pt>
                <c:pt idx="25">
                  <c:v>33.844299999999997</c:v>
                </c:pt>
                <c:pt idx="26">
                  <c:v>32.867800000000003</c:v>
                </c:pt>
                <c:pt idx="27">
                  <c:v>31.999399999999973</c:v>
                </c:pt>
                <c:pt idx="28">
                  <c:v>31.788999999999973</c:v>
                </c:pt>
                <c:pt idx="29">
                  <c:v>31.487499999999972</c:v>
                </c:pt>
                <c:pt idx="30">
                  <c:v>31.06469999999997</c:v>
                </c:pt>
                <c:pt idx="31">
                  <c:v>30.490399999999973</c:v>
                </c:pt>
                <c:pt idx="32">
                  <c:v>30.217800000000022</c:v>
                </c:pt>
                <c:pt idx="33">
                  <c:v>30.084999999999987</c:v>
                </c:pt>
                <c:pt idx="34">
                  <c:v>29.8933</c:v>
                </c:pt>
                <c:pt idx="35">
                  <c:v>29.621700000000001</c:v>
                </c:pt>
                <c:pt idx="36">
                  <c:v>29.247399999999974</c:v>
                </c:pt>
                <c:pt idx="37">
                  <c:v>28.751300000000001</c:v>
                </c:pt>
                <c:pt idx="38">
                  <c:v>28.574400000000001</c:v>
                </c:pt>
                <c:pt idx="39">
                  <c:v>28.252300000000002</c:v>
                </c:pt>
                <c:pt idx="40">
                  <c:v>28.136099999999999</c:v>
                </c:pt>
                <c:pt idx="41">
                  <c:v>27.970800000000001</c:v>
                </c:pt>
                <c:pt idx="42">
                  <c:v>27.742199999999972</c:v>
                </c:pt>
                <c:pt idx="43">
                  <c:v>27.4375</c:v>
                </c:pt>
                <c:pt idx="44">
                  <c:v>27.363800000000001</c:v>
                </c:pt>
                <c:pt idx="45">
                  <c:v>27.292399999999972</c:v>
                </c:pt>
                <c:pt idx="46">
                  <c:v>27.190100000000001</c:v>
                </c:pt>
                <c:pt idx="47">
                  <c:v>27.046900000000001</c:v>
                </c:pt>
                <c:pt idx="48">
                  <c:v>26.852699999999974</c:v>
                </c:pt>
                <c:pt idx="49">
                  <c:v>26.760699999999975</c:v>
                </c:pt>
                <c:pt idx="50">
                  <c:v>26.5944</c:v>
                </c:pt>
                <c:pt idx="51">
                  <c:v>26.534700000000001</c:v>
                </c:pt>
                <c:pt idx="52">
                  <c:v>26.450099999999978</c:v>
                </c:pt>
                <c:pt idx="53">
                  <c:v>26.333900000000021</c:v>
                </c:pt>
                <c:pt idx="54">
                  <c:v>26.180499999999974</c:v>
                </c:pt>
                <c:pt idx="55">
                  <c:v>26.126100000000001</c:v>
                </c:pt>
                <c:pt idx="56">
                  <c:v>26.014800000000033</c:v>
                </c:pt>
                <c:pt idx="57">
                  <c:v>25.971999999999987</c:v>
                </c:pt>
                <c:pt idx="58">
                  <c:v>26.503900000000005</c:v>
                </c:pt>
                <c:pt idx="59">
                  <c:v>30.9161</c:v>
                </c:pt>
                <c:pt idx="60">
                  <c:v>38.1417</c:v>
                </c:pt>
                <c:pt idx="61">
                  <c:v>39.852800000000002</c:v>
                </c:pt>
                <c:pt idx="62">
                  <c:v>41.4771</c:v>
                </c:pt>
                <c:pt idx="63">
                  <c:v>44.288800000000002</c:v>
                </c:pt>
                <c:pt idx="64">
                  <c:v>45.997800000000005</c:v>
                </c:pt>
                <c:pt idx="65">
                  <c:v>46.031000000000006</c:v>
                </c:pt>
                <c:pt idx="66">
                  <c:v>45.332900000000002</c:v>
                </c:pt>
                <c:pt idx="67">
                  <c:v>44.198400000000049</c:v>
                </c:pt>
                <c:pt idx="68">
                  <c:v>42.679700000000011</c:v>
                </c:pt>
                <c:pt idx="69">
                  <c:v>42.135000000000012</c:v>
                </c:pt>
                <c:pt idx="70">
                  <c:v>41.135900000000042</c:v>
                </c:pt>
                <c:pt idx="71">
                  <c:v>39.8157</c:v>
                </c:pt>
                <c:pt idx="72">
                  <c:v>39.197700000000012</c:v>
                </c:pt>
                <c:pt idx="73">
                  <c:v>38.971699999999998</c:v>
                </c:pt>
                <c:pt idx="74">
                  <c:v>38.541600000000003</c:v>
                </c:pt>
                <c:pt idx="75">
                  <c:v>37.941800000000001</c:v>
                </c:pt>
                <c:pt idx="76">
                  <c:v>37.134</c:v>
                </c:pt>
                <c:pt idx="77">
                  <c:v>36.752000000000002</c:v>
                </c:pt>
                <c:pt idx="78">
                  <c:v>36.065700000000042</c:v>
                </c:pt>
                <c:pt idx="79">
                  <c:v>35.819000000000003</c:v>
                </c:pt>
                <c:pt idx="80">
                  <c:v>35.364200000000004</c:v>
                </c:pt>
                <c:pt idx="81">
                  <c:v>34.758900000000011</c:v>
                </c:pt>
                <c:pt idx="82">
                  <c:v>34.542500000000011</c:v>
                </c:pt>
                <c:pt idx="83">
                  <c:v>34.147300000000001</c:v>
                </c:pt>
                <c:pt idx="84">
                  <c:v>34.004300000000001</c:v>
                </c:pt>
                <c:pt idx="85">
                  <c:v>33.800800000000002</c:v>
                </c:pt>
                <c:pt idx="86">
                  <c:v>33.5182</c:v>
                </c:pt>
                <c:pt idx="87">
                  <c:v>33.139700000000012</c:v>
                </c:pt>
                <c:pt idx="88">
                  <c:v>33.004200000000004</c:v>
                </c:pt>
                <c:pt idx="89">
                  <c:v>32.755400000000002</c:v>
                </c:pt>
                <c:pt idx="90">
                  <c:v>32.426600000000001</c:v>
                </c:pt>
                <c:pt idx="91">
                  <c:v>32.309600000000003</c:v>
                </c:pt>
                <c:pt idx="92">
                  <c:v>32.097000000000001</c:v>
                </c:pt>
                <c:pt idx="93">
                  <c:v>32.020400000000002</c:v>
                </c:pt>
                <c:pt idx="94">
                  <c:v>31.9117</c:v>
                </c:pt>
                <c:pt idx="95">
                  <c:v>31.76139999999997</c:v>
                </c:pt>
                <c:pt idx="96">
                  <c:v>31.561800000000005</c:v>
                </c:pt>
                <c:pt idx="97">
                  <c:v>31.490599999999972</c:v>
                </c:pt>
                <c:pt idx="98">
                  <c:v>31.360800000000001</c:v>
                </c:pt>
                <c:pt idx="99">
                  <c:v>31.314000000000021</c:v>
                </c:pt>
                <c:pt idx="100">
                  <c:v>31.247499999999974</c:v>
                </c:pt>
                <c:pt idx="101">
                  <c:v>31.155200000000001</c:v>
                </c:pt>
                <c:pt idx="102">
                  <c:v>31.02359999999997</c:v>
                </c:pt>
                <c:pt idx="103">
                  <c:v>30.970599999999973</c:v>
                </c:pt>
                <c:pt idx="104">
                  <c:v>32.752000000000002</c:v>
                </c:pt>
                <c:pt idx="105">
                  <c:v>40.6706</c:v>
                </c:pt>
                <c:pt idx="106">
                  <c:v>43.501899999999999</c:v>
                </c:pt>
                <c:pt idx="107">
                  <c:v>48.265600000000013</c:v>
                </c:pt>
                <c:pt idx="108">
                  <c:v>49.856400000000001</c:v>
                </c:pt>
                <c:pt idx="109">
                  <c:v>51.488500000000002</c:v>
                </c:pt>
                <c:pt idx="110">
                  <c:v>49.847999999999999</c:v>
                </c:pt>
                <c:pt idx="111">
                  <c:v>49.222300000000068</c:v>
                </c:pt>
                <c:pt idx="112">
                  <c:v>48.072200000000002</c:v>
                </c:pt>
                <c:pt idx="113">
                  <c:v>46.548300000000012</c:v>
                </c:pt>
                <c:pt idx="114">
                  <c:v>46.179700000000011</c:v>
                </c:pt>
                <c:pt idx="115">
                  <c:v>45.822900000000011</c:v>
                </c:pt>
                <c:pt idx="116">
                  <c:v>45.153300000000002</c:v>
                </c:pt>
                <c:pt idx="117">
                  <c:v>44.239200000000011</c:v>
                </c:pt>
                <c:pt idx="118">
                  <c:v>43.908800000000006</c:v>
                </c:pt>
                <c:pt idx="119">
                  <c:v>43.4392</c:v>
                </c:pt>
                <c:pt idx="120">
                  <c:v>42.788900000000012</c:v>
                </c:pt>
                <c:pt idx="121">
                  <c:v>41.921300000000002</c:v>
                </c:pt>
                <c:pt idx="122">
                  <c:v>41.610700000000001</c:v>
                </c:pt>
                <c:pt idx="123">
                  <c:v>41.042400000000001</c:v>
                </c:pt>
                <c:pt idx="124">
                  <c:v>40.294200000000011</c:v>
                </c:pt>
                <c:pt idx="125">
                  <c:v>39.944899999999997</c:v>
                </c:pt>
                <c:pt idx="126">
                  <c:v>39.470500000000001</c:v>
                </c:pt>
                <c:pt idx="127">
                  <c:v>39.299500000000045</c:v>
                </c:pt>
                <c:pt idx="128">
                  <c:v>38.982200000000006</c:v>
                </c:pt>
                <c:pt idx="129">
                  <c:v>38.556200000000004</c:v>
                </c:pt>
                <c:pt idx="130">
                  <c:v>38.403400000000005</c:v>
                </c:pt>
                <c:pt idx="131">
                  <c:v>38.122400000000013</c:v>
                </c:pt>
                <c:pt idx="132">
                  <c:v>37.75</c:v>
                </c:pt>
                <c:pt idx="133">
                  <c:v>37.617200000000004</c:v>
                </c:pt>
                <c:pt idx="134">
                  <c:v>37.375400000000006</c:v>
                </c:pt>
                <c:pt idx="135">
                  <c:v>37.288200000000003</c:v>
                </c:pt>
                <c:pt idx="136">
                  <c:v>37.164200000000001</c:v>
                </c:pt>
                <c:pt idx="137">
                  <c:v>36.992500000000042</c:v>
                </c:pt>
                <c:pt idx="138">
                  <c:v>36.763800000000003</c:v>
                </c:pt>
                <c:pt idx="139">
                  <c:v>36.682100000000013</c:v>
                </c:pt>
                <c:pt idx="140">
                  <c:v>36.532700000000013</c:v>
                </c:pt>
                <c:pt idx="141">
                  <c:v>36.336600000000004</c:v>
                </c:pt>
                <c:pt idx="142">
                  <c:v>36.267100000000013</c:v>
                </c:pt>
                <c:pt idx="143">
                  <c:v>36.141400000000004</c:v>
                </c:pt>
                <c:pt idx="144">
                  <c:v>36.096300000000042</c:v>
                </c:pt>
                <c:pt idx="145">
                  <c:v>36.012800000000006</c:v>
                </c:pt>
                <c:pt idx="146">
                  <c:v>35.901800000000001</c:v>
                </c:pt>
                <c:pt idx="147">
                  <c:v>35.8611</c:v>
                </c:pt>
                <c:pt idx="148">
                  <c:v>35.947299999999998</c:v>
                </c:pt>
                <c:pt idx="149">
                  <c:v>42.813999999999993</c:v>
                </c:pt>
                <c:pt idx="150">
                  <c:v>45.588200000000001</c:v>
                </c:pt>
                <c:pt idx="151">
                  <c:v>50.6706</c:v>
                </c:pt>
                <c:pt idx="152">
                  <c:v>52.448300000000003</c:v>
                </c:pt>
                <c:pt idx="153">
                  <c:v>54.805600000000005</c:v>
                </c:pt>
                <c:pt idx="154">
                  <c:v>56.960500000000003</c:v>
                </c:pt>
                <c:pt idx="155">
                  <c:v>55.255000000000003</c:v>
                </c:pt>
                <c:pt idx="156">
                  <c:v>54.569800000000001</c:v>
                </c:pt>
                <c:pt idx="157">
                  <c:v>53.319200000000002</c:v>
                </c:pt>
                <c:pt idx="158">
                  <c:v>51.679300000000012</c:v>
                </c:pt>
                <c:pt idx="159">
                  <c:v>51.096100000000042</c:v>
                </c:pt>
                <c:pt idx="160">
                  <c:v>50.0428</c:v>
                </c:pt>
                <c:pt idx="161">
                  <c:v>48.682000000000002</c:v>
                </c:pt>
                <c:pt idx="162">
                  <c:v>48.2012</c:v>
                </c:pt>
                <c:pt idx="163">
                  <c:v>47.342700000000001</c:v>
                </c:pt>
                <c:pt idx="164">
                  <c:v>46.938100000000013</c:v>
                </c:pt>
                <c:pt idx="165">
                  <c:v>46.215500000000013</c:v>
                </c:pt>
                <c:pt idx="166">
                  <c:v>45.956499999999998</c:v>
                </c:pt>
                <c:pt idx="167">
                  <c:v>45.481099999999998</c:v>
                </c:pt>
                <c:pt idx="168">
                  <c:v>44.852499999999999</c:v>
                </c:pt>
                <c:pt idx="169">
                  <c:v>44.628500000000059</c:v>
                </c:pt>
                <c:pt idx="170">
                  <c:v>44.221300000000042</c:v>
                </c:pt>
                <c:pt idx="171">
                  <c:v>44.074400000000004</c:v>
                </c:pt>
                <c:pt idx="172">
                  <c:v>43.8658</c:v>
                </c:pt>
                <c:pt idx="173">
                  <c:v>43.577400000000004</c:v>
                </c:pt>
                <c:pt idx="174">
                  <c:v>43.193700000000042</c:v>
                </c:pt>
                <c:pt idx="175">
                  <c:v>43.056600000000003</c:v>
                </c:pt>
                <c:pt idx="176">
                  <c:v>42.806400000000004</c:v>
                </c:pt>
                <c:pt idx="177">
                  <c:v>42.478000000000002</c:v>
                </c:pt>
                <c:pt idx="178">
                  <c:v>42.361600000000003</c:v>
                </c:pt>
                <c:pt idx="179">
                  <c:v>42.151200000000003</c:v>
                </c:pt>
                <c:pt idx="180">
                  <c:v>41.8797</c:v>
                </c:pt>
                <c:pt idx="181">
                  <c:v>41.784200000000006</c:v>
                </c:pt>
                <c:pt idx="182">
                  <c:v>41.614000000000004</c:v>
                </c:pt>
                <c:pt idx="183">
                  <c:v>41.398500000000013</c:v>
                </c:pt>
                <c:pt idx="184">
                  <c:v>41.257600000000004</c:v>
                </c:pt>
                <c:pt idx="185">
                  <c:v>41.135000000000012</c:v>
                </c:pt>
                <c:pt idx="186">
                  <c:v>41.0916</c:v>
                </c:pt>
                <c:pt idx="187">
                  <c:v>41.0139</c:v>
                </c:pt>
                <c:pt idx="188">
                  <c:v>41.222100000000069</c:v>
                </c:pt>
                <c:pt idx="189">
                  <c:v>42.848600000000005</c:v>
                </c:pt>
                <c:pt idx="190">
                  <c:v>47.528800000000011</c:v>
                </c:pt>
                <c:pt idx="191">
                  <c:v>53.954799999999999</c:v>
                </c:pt>
                <c:pt idx="192">
                  <c:v>56.160200000000003</c:v>
                </c:pt>
                <c:pt idx="193">
                  <c:v>59.517499999999998</c:v>
                </c:pt>
                <c:pt idx="194">
                  <c:v>57.061500000000002</c:v>
                </c:pt>
                <c:pt idx="195">
                  <c:v>56.466700000000003</c:v>
                </c:pt>
                <c:pt idx="196">
                  <c:v>55.900400000000005</c:v>
                </c:pt>
                <c:pt idx="197">
                  <c:v>55.110800000000005</c:v>
                </c:pt>
                <c:pt idx="198">
                  <c:v>53.739300000000043</c:v>
                </c:pt>
                <c:pt idx="199">
                  <c:v>53.253</c:v>
                </c:pt>
                <c:pt idx="200">
                  <c:v>52.3795</c:v>
                </c:pt>
                <c:pt idx="201">
                  <c:v>51.260000000000012</c:v>
                </c:pt>
                <c:pt idx="202">
                  <c:v>50.8658</c:v>
                </c:pt>
                <c:pt idx="203">
                  <c:v>50.674900000000001</c:v>
                </c:pt>
                <c:pt idx="204">
                  <c:v>50.316000000000003</c:v>
                </c:pt>
                <c:pt idx="205">
                  <c:v>49.824800000000003</c:v>
                </c:pt>
                <c:pt idx="206">
                  <c:v>49.590600000000002</c:v>
                </c:pt>
                <c:pt idx="207">
                  <c:v>49.263000000000012</c:v>
                </c:pt>
                <c:pt idx="208">
                  <c:v>48.819400000000002</c:v>
                </c:pt>
                <c:pt idx="209">
                  <c:v>48.659700000000001</c:v>
                </c:pt>
                <c:pt idx="210">
                  <c:v>48.434000000000005</c:v>
                </c:pt>
                <c:pt idx="211">
                  <c:v>48.123800000000003</c:v>
                </c:pt>
                <c:pt idx="212">
                  <c:v>47.714700000000001</c:v>
                </c:pt>
                <c:pt idx="213">
                  <c:v>47.569200000000002</c:v>
                </c:pt>
                <c:pt idx="214">
                  <c:v>47.305300000000003</c:v>
                </c:pt>
                <c:pt idx="215">
                  <c:v>46.963100000000011</c:v>
                </c:pt>
                <c:pt idx="216">
                  <c:v>46.842300000000002</c:v>
                </c:pt>
                <c:pt idx="217">
                  <c:v>46.626000000000012</c:v>
                </c:pt>
                <c:pt idx="218">
                  <c:v>46.351099999999995</c:v>
                </c:pt>
                <c:pt idx="219">
                  <c:v>46.254899999999999</c:v>
                </c:pt>
                <c:pt idx="220">
                  <c:v>46.208600000000011</c:v>
                </c:pt>
                <c:pt idx="221">
                  <c:v>46.121700000000011</c:v>
                </c:pt>
                <c:pt idx="222">
                  <c:v>46.003500000000003</c:v>
                </c:pt>
                <c:pt idx="223">
                  <c:v>45.947499999999998</c:v>
                </c:pt>
                <c:pt idx="224">
                  <c:v>45.869700000000002</c:v>
                </c:pt>
                <c:pt idx="225">
                  <c:v>45.76550000000006</c:v>
                </c:pt>
                <c:pt idx="226">
                  <c:v>45.633500000000012</c:v>
                </c:pt>
                <c:pt idx="227">
                  <c:v>45.587600000000002</c:v>
                </c:pt>
                <c:pt idx="228">
                  <c:v>45.507400000000004</c:v>
                </c:pt>
                <c:pt idx="229">
                  <c:v>45.479100000000003</c:v>
                </c:pt>
                <c:pt idx="230">
                  <c:v>45.428200000000011</c:v>
                </c:pt>
                <c:pt idx="231">
                  <c:v>45.356599999999993</c:v>
                </c:pt>
                <c:pt idx="232">
                  <c:v>45.326100000000011</c:v>
                </c:pt>
                <c:pt idx="233">
                  <c:v>46.706400000000002</c:v>
                </c:pt>
                <c:pt idx="234">
                  <c:v>48.4773</c:v>
                </c:pt>
                <c:pt idx="235">
                  <c:v>53.667300000000012</c:v>
                </c:pt>
                <c:pt idx="236">
                  <c:v>56.182100000000013</c:v>
                </c:pt>
                <c:pt idx="237">
                  <c:v>60.582500000000003</c:v>
                </c:pt>
                <c:pt idx="238">
                  <c:v>62.553699999999999</c:v>
                </c:pt>
                <c:pt idx="239">
                  <c:v>64.907900000000026</c:v>
                </c:pt>
                <c:pt idx="240">
                  <c:v>65.239099999999993</c:v>
                </c:pt>
                <c:pt idx="241">
                  <c:v>63.898400000000002</c:v>
                </c:pt>
                <c:pt idx="242">
                  <c:v>63.227600000000002</c:v>
                </c:pt>
                <c:pt idx="243">
                  <c:v>62.011400000000002</c:v>
                </c:pt>
                <c:pt idx="244">
                  <c:v>61.433300000000003</c:v>
                </c:pt>
                <c:pt idx="245">
                  <c:v>60.385100000000001</c:v>
                </c:pt>
                <c:pt idx="246">
                  <c:v>59.886899999999997</c:v>
                </c:pt>
                <c:pt idx="247">
                  <c:v>58.983400000000003</c:v>
                </c:pt>
                <c:pt idx="248">
                  <c:v>58.554099999999998</c:v>
                </c:pt>
                <c:pt idx="249">
                  <c:v>57.775500000000044</c:v>
                </c:pt>
                <c:pt idx="250">
                  <c:v>57.405500000000011</c:v>
                </c:pt>
                <c:pt idx="251">
                  <c:v>56.7346</c:v>
                </c:pt>
                <c:pt idx="252">
                  <c:v>56.415800000000004</c:v>
                </c:pt>
                <c:pt idx="253">
                  <c:v>55.837800000000001</c:v>
                </c:pt>
                <c:pt idx="254">
                  <c:v>55.563300000000012</c:v>
                </c:pt>
                <c:pt idx="255">
                  <c:v>55.065500000000043</c:v>
                </c:pt>
                <c:pt idx="256">
                  <c:v>54.829100000000011</c:v>
                </c:pt>
                <c:pt idx="257">
                  <c:v>54.400600000000004</c:v>
                </c:pt>
                <c:pt idx="258">
                  <c:v>54.197200000000002</c:v>
                </c:pt>
                <c:pt idx="259">
                  <c:v>53.828500000000012</c:v>
                </c:pt>
                <c:pt idx="260">
                  <c:v>53.653600000000004</c:v>
                </c:pt>
                <c:pt idx="261">
                  <c:v>53.3367</c:v>
                </c:pt>
                <c:pt idx="262">
                  <c:v>53.186400000000006</c:v>
                </c:pt>
                <c:pt idx="263">
                  <c:v>52.914299999999997</c:v>
                </c:pt>
                <c:pt idx="264">
                  <c:v>52.785300000000042</c:v>
                </c:pt>
                <c:pt idx="265">
                  <c:v>52.551899999999996</c:v>
                </c:pt>
                <c:pt idx="266">
                  <c:v>52.250500000000002</c:v>
                </c:pt>
                <c:pt idx="267">
                  <c:v>52.144300000000001</c:v>
                </c:pt>
                <c:pt idx="268">
                  <c:v>51.955100000000002</c:v>
                </c:pt>
                <c:pt idx="269">
                  <c:v>51.887499999999996</c:v>
                </c:pt>
                <c:pt idx="270">
                  <c:v>51.792700000000067</c:v>
                </c:pt>
                <c:pt idx="271">
                  <c:v>51.664100000000012</c:v>
                </c:pt>
                <c:pt idx="272">
                  <c:v>51.603300000000011</c:v>
                </c:pt>
                <c:pt idx="273">
                  <c:v>51.518900000000002</c:v>
                </c:pt>
                <c:pt idx="274">
                  <c:v>51.406200000000005</c:v>
                </c:pt>
                <c:pt idx="275">
                  <c:v>51.264500000000012</c:v>
                </c:pt>
                <c:pt idx="276">
                  <c:v>51.215400000000002</c:v>
                </c:pt>
                <c:pt idx="277">
                  <c:v>51.13</c:v>
                </c:pt>
                <c:pt idx="278">
                  <c:v>51.099900000000012</c:v>
                </c:pt>
                <c:pt idx="279">
                  <c:v>51.046200000000006</c:v>
                </c:pt>
                <c:pt idx="280">
                  <c:v>50.978400000000001</c:v>
                </c:pt>
                <c:pt idx="281">
                  <c:v>50.948</c:v>
                </c:pt>
                <c:pt idx="282">
                  <c:v>50.856099999999998</c:v>
                </c:pt>
                <c:pt idx="283">
                  <c:v>51.2072</c:v>
                </c:pt>
                <c:pt idx="284">
                  <c:v>57.417499999999997</c:v>
                </c:pt>
                <c:pt idx="285">
                  <c:v>59.873800000000003</c:v>
                </c:pt>
                <c:pt idx="286">
                  <c:v>64.4285</c:v>
                </c:pt>
                <c:pt idx="287">
                  <c:v>66.530600000000007</c:v>
                </c:pt>
                <c:pt idx="288">
                  <c:v>69.864599999999996</c:v>
                </c:pt>
                <c:pt idx="289">
                  <c:v>69.326799999999949</c:v>
                </c:pt>
                <c:pt idx="290">
                  <c:v>68.637799999999999</c:v>
                </c:pt>
                <c:pt idx="291">
                  <c:v>67.266400000000004</c:v>
                </c:pt>
                <c:pt idx="292">
                  <c:v>66.774299999999997</c:v>
                </c:pt>
                <c:pt idx="293">
                  <c:v>66.082399999999978</c:v>
                </c:pt>
                <c:pt idx="294">
                  <c:v>65.139499999999998</c:v>
                </c:pt>
                <c:pt idx="295">
                  <c:v>63.569500000000012</c:v>
                </c:pt>
                <c:pt idx="296">
                  <c:v>63.022800000000011</c:v>
                </c:pt>
                <c:pt idx="297">
                  <c:v>62.2864</c:v>
                </c:pt>
                <c:pt idx="298">
                  <c:v>61.343200000000003</c:v>
                </c:pt>
                <c:pt idx="299">
                  <c:v>61.011400000000002</c:v>
                </c:pt>
                <c:pt idx="300">
                  <c:v>60.423300000000012</c:v>
                </c:pt>
                <c:pt idx="301">
                  <c:v>59.685200000000002</c:v>
                </c:pt>
                <c:pt idx="302">
                  <c:v>59.427900000000001</c:v>
                </c:pt>
                <c:pt idx="303">
                  <c:v>59.303899999999999</c:v>
                </c:pt>
                <c:pt idx="304">
                  <c:v>59.073</c:v>
                </c:pt>
                <c:pt idx="305">
                  <c:v>58.761300000000013</c:v>
                </c:pt>
                <c:pt idx="306">
                  <c:v>58.361400000000003</c:v>
                </c:pt>
                <c:pt idx="307">
                  <c:v>58.220800000000011</c:v>
                </c:pt>
                <c:pt idx="308">
                  <c:v>57.971699999999998</c:v>
                </c:pt>
                <c:pt idx="309">
                  <c:v>57.882899999999999</c:v>
                </c:pt>
                <c:pt idx="310">
                  <c:v>57.758700000000012</c:v>
                </c:pt>
                <c:pt idx="311">
                  <c:v>57.591300000000011</c:v>
                </c:pt>
                <c:pt idx="312">
                  <c:v>57.376899999999999</c:v>
                </c:pt>
                <c:pt idx="313">
                  <c:v>57.301899999999996</c:v>
                </c:pt>
                <c:pt idx="314">
                  <c:v>57.169200000000011</c:v>
                </c:pt>
                <c:pt idx="315">
                  <c:v>57.107300000000002</c:v>
                </c:pt>
                <c:pt idx="316">
                  <c:v>56.998600000000003</c:v>
                </c:pt>
                <c:pt idx="317">
                  <c:v>56.948100000000011</c:v>
                </c:pt>
                <c:pt idx="318">
                  <c:v>56.859799999999993</c:v>
                </c:pt>
                <c:pt idx="319">
                  <c:v>56.752600000000001</c:v>
                </c:pt>
                <c:pt idx="320">
                  <c:v>56.716200000000001</c:v>
                </c:pt>
                <c:pt idx="321">
                  <c:v>56.655100000000012</c:v>
                </c:pt>
                <c:pt idx="322">
                  <c:v>56.586400000000005</c:v>
                </c:pt>
                <c:pt idx="323">
                  <c:v>56.5642</c:v>
                </c:pt>
                <c:pt idx="324">
                  <c:v>56.553899999999999</c:v>
                </c:pt>
                <c:pt idx="325">
                  <c:v>56.536100000000012</c:v>
                </c:pt>
                <c:pt idx="326">
                  <c:v>56.513000000000005</c:v>
                </c:pt>
                <c:pt idx="327">
                  <c:v>56.499100000000013</c:v>
                </c:pt>
                <c:pt idx="328">
                  <c:v>56.684899999999999</c:v>
                </c:pt>
                <c:pt idx="329">
                  <c:v>60.831600000000002</c:v>
                </c:pt>
                <c:pt idx="330">
                  <c:v>68.513400000000004</c:v>
                </c:pt>
                <c:pt idx="331">
                  <c:v>71.909400000000005</c:v>
                </c:pt>
                <c:pt idx="332">
                  <c:v>73.102599999999981</c:v>
                </c:pt>
                <c:pt idx="333">
                  <c:v>75.12909999999998</c:v>
                </c:pt>
                <c:pt idx="334">
                  <c:v>76.349100000000007</c:v>
                </c:pt>
                <c:pt idx="335">
                  <c:v>74.448000000000022</c:v>
                </c:pt>
                <c:pt idx="336">
                  <c:v>73.760200000000026</c:v>
                </c:pt>
                <c:pt idx="337">
                  <c:v>72.528199999999998</c:v>
                </c:pt>
                <c:pt idx="338">
                  <c:v>70.955699999999993</c:v>
                </c:pt>
                <c:pt idx="339">
                  <c:v>70.402900000000002</c:v>
                </c:pt>
                <c:pt idx="340">
                  <c:v>69.426100000000005</c:v>
                </c:pt>
                <c:pt idx="341">
                  <c:v>69.077399999999983</c:v>
                </c:pt>
                <c:pt idx="342">
                  <c:v>68.590599999999995</c:v>
                </c:pt>
                <c:pt idx="343">
                  <c:v>67.933999999999997</c:v>
                </c:pt>
                <c:pt idx="344">
                  <c:v>67.623299999999986</c:v>
                </c:pt>
                <c:pt idx="345">
                  <c:v>67.193699999999993</c:v>
                </c:pt>
                <c:pt idx="346">
                  <c:v>66.622199999999978</c:v>
                </c:pt>
                <c:pt idx="347">
                  <c:v>65.903800000000004</c:v>
                </c:pt>
                <c:pt idx="348">
                  <c:v>65.653299999999987</c:v>
                </c:pt>
                <c:pt idx="349">
                  <c:v>65.216200000000086</c:v>
                </c:pt>
                <c:pt idx="350">
                  <c:v>65.061200000000085</c:v>
                </c:pt>
                <c:pt idx="351">
                  <c:v>64.782399999999981</c:v>
                </c:pt>
                <c:pt idx="352">
                  <c:v>64.425299999999993</c:v>
                </c:pt>
                <c:pt idx="353">
                  <c:v>64.001599999999996</c:v>
                </c:pt>
                <c:pt idx="354">
                  <c:v>63.926500000000011</c:v>
                </c:pt>
                <c:pt idx="355">
                  <c:v>63.854999999999997</c:v>
                </c:pt>
                <c:pt idx="356">
                  <c:v>63.725300000000068</c:v>
                </c:pt>
                <c:pt idx="357">
                  <c:v>63.511299999999999</c:v>
                </c:pt>
                <c:pt idx="358">
                  <c:v>63.437600000000003</c:v>
                </c:pt>
                <c:pt idx="359">
                  <c:v>63.311499999999995</c:v>
                </c:pt>
                <c:pt idx="360">
                  <c:v>63.267400000000002</c:v>
                </c:pt>
                <c:pt idx="361">
                  <c:v>63.2072</c:v>
                </c:pt>
                <c:pt idx="362">
                  <c:v>63.129400000000011</c:v>
                </c:pt>
                <c:pt idx="363">
                  <c:v>63.0366</c:v>
                </c:pt>
                <c:pt idx="364">
                  <c:v>63.005400000000002</c:v>
                </c:pt>
                <c:pt idx="365">
                  <c:v>62.954399999999993</c:v>
                </c:pt>
                <c:pt idx="366">
                  <c:v>62.899800000000006</c:v>
                </c:pt>
                <c:pt idx="367">
                  <c:v>62.882899999999999</c:v>
                </c:pt>
                <c:pt idx="368">
                  <c:v>62.859000000000002</c:v>
                </c:pt>
                <c:pt idx="369">
                  <c:v>62.843699999999998</c:v>
                </c:pt>
                <c:pt idx="370">
                  <c:v>62.841599999999993</c:v>
                </c:pt>
                <c:pt idx="371">
                  <c:v>62.839500000000001</c:v>
                </c:pt>
                <c:pt idx="372">
                  <c:v>62.8277</c:v>
                </c:pt>
                <c:pt idx="373">
                  <c:v>64.739500000000007</c:v>
                </c:pt>
                <c:pt idx="374">
                  <c:v>66.678499999999914</c:v>
                </c:pt>
                <c:pt idx="375">
                  <c:v>71.607299999999995</c:v>
                </c:pt>
                <c:pt idx="376">
                  <c:v>73.983800000000002</c:v>
                </c:pt>
                <c:pt idx="377">
                  <c:v>78.083299999999994</c:v>
                </c:pt>
                <c:pt idx="378">
                  <c:v>81.339600000000004</c:v>
                </c:pt>
                <c:pt idx="379">
                  <c:v>81.557000000000002</c:v>
                </c:pt>
                <c:pt idx="380">
                  <c:v>80.025399999999948</c:v>
                </c:pt>
                <c:pt idx="381">
                  <c:v>79.470200000000006</c:v>
                </c:pt>
                <c:pt idx="382">
                  <c:v>78.696299999999994</c:v>
                </c:pt>
                <c:pt idx="383">
                  <c:v>77.654899999999998</c:v>
                </c:pt>
                <c:pt idx="384">
                  <c:v>76.322799999999958</c:v>
                </c:pt>
                <c:pt idx="385">
                  <c:v>75.854100000000003</c:v>
                </c:pt>
                <c:pt idx="386">
                  <c:v>75.024799999999999</c:v>
                </c:pt>
                <c:pt idx="387">
                  <c:v>73.985500000000002</c:v>
                </c:pt>
                <c:pt idx="388">
                  <c:v>73.623299999999986</c:v>
                </c:pt>
                <c:pt idx="389">
                  <c:v>72.992900000000006</c:v>
                </c:pt>
                <c:pt idx="390">
                  <c:v>72.222700000000003</c:v>
                </c:pt>
                <c:pt idx="391">
                  <c:v>71.957400000000007</c:v>
                </c:pt>
                <c:pt idx="392">
                  <c:v>71.830399999999983</c:v>
                </c:pt>
                <c:pt idx="393">
                  <c:v>71.596700000000013</c:v>
                </c:pt>
                <c:pt idx="394">
                  <c:v>71.287200000000027</c:v>
                </c:pt>
                <c:pt idx="395">
                  <c:v>71.142399999999981</c:v>
                </c:pt>
                <c:pt idx="396">
                  <c:v>70.945300000000003</c:v>
                </c:pt>
                <c:pt idx="397">
                  <c:v>70.619</c:v>
                </c:pt>
                <c:pt idx="398">
                  <c:v>70.506200000000007</c:v>
                </c:pt>
                <c:pt idx="399">
                  <c:v>70.312299999999993</c:v>
                </c:pt>
                <c:pt idx="400">
                  <c:v>70.081599999999995</c:v>
                </c:pt>
                <c:pt idx="401">
                  <c:v>69.980800000000002</c:v>
                </c:pt>
                <c:pt idx="402">
                  <c:v>69.945099999999996</c:v>
                </c:pt>
                <c:pt idx="403">
                  <c:v>69.88039999999998</c:v>
                </c:pt>
                <c:pt idx="404">
                  <c:v>69.797399999999996</c:v>
                </c:pt>
                <c:pt idx="405">
                  <c:v>69.700400000000002</c:v>
                </c:pt>
                <c:pt idx="406">
                  <c:v>69.668099999999981</c:v>
                </c:pt>
                <c:pt idx="407">
                  <c:v>69.616299999999995</c:v>
                </c:pt>
                <c:pt idx="408">
                  <c:v>69.563500000000005</c:v>
                </c:pt>
                <c:pt idx="409">
                  <c:v>69.547600000000088</c:v>
                </c:pt>
                <c:pt idx="410">
                  <c:v>69.527100000000004</c:v>
                </c:pt>
                <c:pt idx="411">
                  <c:v>69.521299999999997</c:v>
                </c:pt>
                <c:pt idx="412">
                  <c:v>69.515900000000002</c:v>
                </c:pt>
                <c:pt idx="413">
                  <c:v>69.513999999999996</c:v>
                </c:pt>
                <c:pt idx="414">
                  <c:v>69.513000000000005</c:v>
                </c:pt>
                <c:pt idx="415">
                  <c:v>69.514899999999997</c:v>
                </c:pt>
                <c:pt idx="416">
                  <c:v>69.524699999999996</c:v>
                </c:pt>
                <c:pt idx="417">
                  <c:v>69.553299999999993</c:v>
                </c:pt>
                <c:pt idx="418">
                  <c:v>69.560699999999997</c:v>
                </c:pt>
                <c:pt idx="419">
                  <c:v>71.140199999999993</c:v>
                </c:pt>
                <c:pt idx="420">
                  <c:v>73.35199999999999</c:v>
                </c:pt>
                <c:pt idx="421">
                  <c:v>77.818600000000004</c:v>
                </c:pt>
                <c:pt idx="422">
                  <c:v>83.631399999999999</c:v>
                </c:pt>
                <c:pt idx="423">
                  <c:v>85.754599999999996</c:v>
                </c:pt>
                <c:pt idx="424">
                  <c:v>85.754599999999996</c:v>
                </c:pt>
                <c:pt idx="425">
                  <c:v>88.322099999999978</c:v>
                </c:pt>
                <c:pt idx="426">
                  <c:v>88.719499999999996</c:v>
                </c:pt>
                <c:pt idx="427">
                  <c:v>88.847700000000003</c:v>
                </c:pt>
                <c:pt idx="428">
                  <c:v>88.254999999999995</c:v>
                </c:pt>
                <c:pt idx="429">
                  <c:v>87.003100000000003</c:v>
                </c:pt>
                <c:pt idx="430">
                  <c:v>84.955500000000001</c:v>
                </c:pt>
                <c:pt idx="431">
                  <c:v>84.247000000000085</c:v>
                </c:pt>
                <c:pt idx="432">
                  <c:v>83.906999999999996</c:v>
                </c:pt>
                <c:pt idx="433">
                  <c:v>83.427099999999996</c:v>
                </c:pt>
                <c:pt idx="434">
                  <c:v>82.769499999999994</c:v>
                </c:pt>
                <c:pt idx="435">
                  <c:v>81.664500000000004</c:v>
                </c:pt>
                <c:pt idx="436">
                  <c:v>81.277699999999996</c:v>
                </c:pt>
                <c:pt idx="437">
                  <c:v>80.601500000000001</c:v>
                </c:pt>
                <c:pt idx="438">
                  <c:v>79.768699999999995</c:v>
                </c:pt>
                <c:pt idx="439">
                  <c:v>79.480099999999993</c:v>
                </c:pt>
                <c:pt idx="440">
                  <c:v>78.985200000000006</c:v>
                </c:pt>
                <c:pt idx="441">
                  <c:v>78.810500000000005</c:v>
                </c:pt>
                <c:pt idx="442">
                  <c:v>78.500399999999999</c:v>
                </c:pt>
                <c:pt idx="443">
                  <c:v>78.354600000000005</c:v>
                </c:pt>
                <c:pt idx="444">
                  <c:v>78.096300000000014</c:v>
                </c:pt>
                <c:pt idx="445">
                  <c:v>77.975099999999998</c:v>
                </c:pt>
                <c:pt idx="446">
                  <c:v>77.809600000000003</c:v>
                </c:pt>
                <c:pt idx="447">
                  <c:v>77.593900000000005</c:v>
                </c:pt>
                <c:pt idx="448">
                  <c:v>77.332099999999983</c:v>
                </c:pt>
                <c:pt idx="449">
                  <c:v>77.270299999999992</c:v>
                </c:pt>
                <c:pt idx="450">
                  <c:v>77.212000000000003</c:v>
                </c:pt>
                <c:pt idx="451">
                  <c:v>77.131999999999991</c:v>
                </c:pt>
                <c:pt idx="452">
                  <c:v>77.027000000000001</c:v>
                </c:pt>
                <c:pt idx="453">
                  <c:v>76.898600000000002</c:v>
                </c:pt>
                <c:pt idx="454">
                  <c:v>76.841200000000086</c:v>
                </c:pt>
                <c:pt idx="455">
                  <c:v>76.814099999999996</c:v>
                </c:pt>
                <c:pt idx="456">
                  <c:v>76.776899999999998</c:v>
                </c:pt>
                <c:pt idx="457">
                  <c:v>76.72829999999999</c:v>
                </c:pt>
                <c:pt idx="458">
                  <c:v>76.655499999999989</c:v>
                </c:pt>
                <c:pt idx="459">
                  <c:v>76.631399999999999</c:v>
                </c:pt>
                <c:pt idx="460">
                  <c:v>76.594600000000085</c:v>
                </c:pt>
                <c:pt idx="461">
                  <c:v>76.561000000000007</c:v>
                </c:pt>
                <c:pt idx="462">
                  <c:v>76.551199999999994</c:v>
                </c:pt>
                <c:pt idx="463">
                  <c:v>76.541500000000084</c:v>
                </c:pt>
                <c:pt idx="464">
                  <c:v>76.545500000000004</c:v>
                </c:pt>
                <c:pt idx="465">
                  <c:v>76.549400000000006</c:v>
                </c:pt>
                <c:pt idx="466">
                  <c:v>76.557300000000012</c:v>
                </c:pt>
                <c:pt idx="467">
                  <c:v>76.554599999999994</c:v>
                </c:pt>
                <c:pt idx="468">
                  <c:v>77.906999999999996</c:v>
                </c:pt>
                <c:pt idx="469">
                  <c:v>85.308199999999999</c:v>
                </c:pt>
                <c:pt idx="470">
                  <c:v>87.119100000000003</c:v>
                </c:pt>
                <c:pt idx="471">
                  <c:v>88.870599999999982</c:v>
                </c:pt>
                <c:pt idx="472">
                  <c:v>91.966700000000003</c:v>
                </c:pt>
                <c:pt idx="473">
                  <c:v>95.224100000000007</c:v>
                </c:pt>
                <c:pt idx="474">
                  <c:v>95.414300000000026</c:v>
                </c:pt>
                <c:pt idx="475">
                  <c:v>93.724800000000002</c:v>
                </c:pt>
                <c:pt idx="476">
                  <c:v>93.117000000000004</c:v>
                </c:pt>
                <c:pt idx="477">
                  <c:v>92.026200000000003</c:v>
                </c:pt>
                <c:pt idx="478">
                  <c:v>90.630200000000002</c:v>
                </c:pt>
                <c:pt idx="479">
                  <c:v>89.987499999999997</c:v>
                </c:pt>
                <c:pt idx="480">
                  <c:v>89.679499999999948</c:v>
                </c:pt>
                <c:pt idx="481">
                  <c:v>89.245599999999996</c:v>
                </c:pt>
                <c:pt idx="482">
                  <c:v>88.652499999999989</c:v>
                </c:pt>
                <c:pt idx="483">
                  <c:v>87.660699999999991</c:v>
                </c:pt>
                <c:pt idx="484">
                  <c:v>87.314300000000003</c:v>
                </c:pt>
                <c:pt idx="485">
                  <c:v>86.711100000000101</c:v>
                </c:pt>
                <c:pt idx="486">
                  <c:v>86.430300000000003</c:v>
                </c:pt>
                <c:pt idx="487">
                  <c:v>85.942200000000085</c:v>
                </c:pt>
                <c:pt idx="488">
                  <c:v>85.346500000000006</c:v>
                </c:pt>
                <c:pt idx="489">
                  <c:v>85.140900000000002</c:v>
                </c:pt>
                <c:pt idx="490">
                  <c:v>84.791100000000085</c:v>
                </c:pt>
                <c:pt idx="491">
                  <c:v>84.668099999999981</c:v>
                </c:pt>
                <c:pt idx="492">
                  <c:v>84.451400000000007</c:v>
                </c:pt>
                <c:pt idx="493">
                  <c:v>84.35</c:v>
                </c:pt>
                <c:pt idx="494">
                  <c:v>84.212100000000007</c:v>
                </c:pt>
                <c:pt idx="495">
                  <c:v>84.033900000000003</c:v>
                </c:pt>
                <c:pt idx="496">
                  <c:v>83.820099999999982</c:v>
                </c:pt>
                <c:pt idx="497">
                  <c:v>83.769900000000007</c:v>
                </c:pt>
                <c:pt idx="498">
                  <c:v>83.722700000000003</c:v>
                </c:pt>
                <c:pt idx="499">
                  <c:v>83.658399999999958</c:v>
                </c:pt>
                <c:pt idx="500">
                  <c:v>83.574799999999982</c:v>
                </c:pt>
                <c:pt idx="501">
                  <c:v>83.450700000000012</c:v>
                </c:pt>
                <c:pt idx="502">
                  <c:v>83.398299999999992</c:v>
                </c:pt>
                <c:pt idx="503">
                  <c:v>83.32559999999998</c:v>
                </c:pt>
                <c:pt idx="504">
                  <c:v>83.296499999999995</c:v>
                </c:pt>
                <c:pt idx="505">
                  <c:v>83.2624</c:v>
                </c:pt>
                <c:pt idx="506">
                  <c:v>83.250799999999998</c:v>
                </c:pt>
                <c:pt idx="507">
                  <c:v>83.245900000000006</c:v>
                </c:pt>
                <c:pt idx="508">
                  <c:v>83.246499999999997</c:v>
                </c:pt>
                <c:pt idx="509">
                  <c:v>83.247300000000024</c:v>
                </c:pt>
                <c:pt idx="510">
                  <c:v>83.249799999999993</c:v>
                </c:pt>
                <c:pt idx="511">
                  <c:v>83.256100000000004</c:v>
                </c:pt>
                <c:pt idx="512">
                  <c:v>83.266200000000026</c:v>
                </c:pt>
                <c:pt idx="513">
                  <c:v>83.262500000000003</c:v>
                </c:pt>
                <c:pt idx="514">
                  <c:v>85.144099999999995</c:v>
                </c:pt>
                <c:pt idx="515">
                  <c:v>92.824399999999983</c:v>
                </c:pt>
                <c:pt idx="516">
                  <c:v>95.558199999999999</c:v>
                </c:pt>
                <c:pt idx="517">
                  <c:v>99.918300000000002</c:v>
                </c:pt>
                <c:pt idx="518">
                  <c:v>101.318</c:v>
                </c:pt>
                <c:pt idx="519">
                  <c:v>102.29600000000002</c:v>
                </c:pt>
                <c:pt idx="520">
                  <c:v>102.121</c:v>
                </c:pt>
                <c:pt idx="521">
                  <c:v>101.10799999999999</c:v>
                </c:pt>
                <c:pt idx="522">
                  <c:v>99.6541</c:v>
                </c:pt>
                <c:pt idx="523">
                  <c:v>97.851699999999994</c:v>
                </c:pt>
                <c:pt idx="524">
                  <c:v>97.423599999999993</c:v>
                </c:pt>
                <c:pt idx="525">
                  <c:v>97.016800000000003</c:v>
                </c:pt>
                <c:pt idx="526">
                  <c:v>96.280799999999999</c:v>
                </c:pt>
                <c:pt idx="527">
                  <c:v>95.066199999999995</c:v>
                </c:pt>
                <c:pt idx="528">
                  <c:v>94.644400000000005</c:v>
                </c:pt>
                <c:pt idx="529">
                  <c:v>93.9174000000001</c:v>
                </c:pt>
                <c:pt idx="530">
                  <c:v>93.660200000000003</c:v>
                </c:pt>
                <c:pt idx="531">
                  <c:v>93.201700000000002</c:v>
                </c:pt>
                <c:pt idx="532">
                  <c:v>92.620899999999978</c:v>
                </c:pt>
                <c:pt idx="533">
                  <c:v>92.355199999999982</c:v>
                </c:pt>
                <c:pt idx="534">
                  <c:v>92.22829999999999</c:v>
                </c:pt>
                <c:pt idx="535">
                  <c:v>92.050299999999993</c:v>
                </c:pt>
                <c:pt idx="536">
                  <c:v>91.809100000000001</c:v>
                </c:pt>
                <c:pt idx="537">
                  <c:v>91.412999999999997</c:v>
                </c:pt>
                <c:pt idx="538">
                  <c:v>91.275699999999986</c:v>
                </c:pt>
                <c:pt idx="539">
                  <c:v>91.040999999999997</c:v>
                </c:pt>
                <c:pt idx="540">
                  <c:v>90.762500000000003</c:v>
                </c:pt>
                <c:pt idx="541">
                  <c:v>90.667599999999993</c:v>
                </c:pt>
                <c:pt idx="542">
                  <c:v>90.511100000000027</c:v>
                </c:pt>
                <c:pt idx="543">
                  <c:v>90.440500000000085</c:v>
                </c:pt>
                <c:pt idx="544">
                  <c:v>90.325899999999919</c:v>
                </c:pt>
                <c:pt idx="545">
                  <c:v>90.274799999999999</c:v>
                </c:pt>
                <c:pt idx="546">
                  <c:v>90.193899999999999</c:v>
                </c:pt>
                <c:pt idx="547">
                  <c:v>90.158399999999958</c:v>
                </c:pt>
                <c:pt idx="548">
                  <c:v>90.104699999999994</c:v>
                </c:pt>
                <c:pt idx="549">
                  <c:v>90.081800000000001</c:v>
                </c:pt>
                <c:pt idx="550">
                  <c:v>90.049899999999994</c:v>
                </c:pt>
                <c:pt idx="551">
                  <c:v>90.0398</c:v>
                </c:pt>
                <c:pt idx="552">
                  <c:v>90.026299999999992</c:v>
                </c:pt>
                <c:pt idx="553">
                  <c:v>90.018799999999999</c:v>
                </c:pt>
                <c:pt idx="554">
                  <c:v>90.018100000000004</c:v>
                </c:pt>
                <c:pt idx="555">
                  <c:v>90.022899999999979</c:v>
                </c:pt>
                <c:pt idx="556">
                  <c:v>90.041500000000084</c:v>
                </c:pt>
                <c:pt idx="557">
                  <c:v>90.049899999999994</c:v>
                </c:pt>
                <c:pt idx="558">
                  <c:v>90.066599999999994</c:v>
                </c:pt>
                <c:pt idx="559">
                  <c:v>90.069599999999994</c:v>
                </c:pt>
                <c:pt idx="560">
                  <c:v>90.572999999999979</c:v>
                </c:pt>
                <c:pt idx="561">
                  <c:v>96.285399999999981</c:v>
                </c:pt>
                <c:pt idx="562">
                  <c:v>98.587199999999996</c:v>
                </c:pt>
                <c:pt idx="563">
                  <c:v>101.886</c:v>
                </c:pt>
                <c:pt idx="564">
                  <c:v>106.94800000000002</c:v>
                </c:pt>
                <c:pt idx="565">
                  <c:v>108.78700000000002</c:v>
                </c:pt>
                <c:pt idx="566">
                  <c:v>107.18799999999999</c:v>
                </c:pt>
                <c:pt idx="567">
                  <c:v>106.15199999999999</c:v>
                </c:pt>
                <c:pt idx="568">
                  <c:v>104.426</c:v>
                </c:pt>
                <c:pt idx="569">
                  <c:v>103.642</c:v>
                </c:pt>
                <c:pt idx="570">
                  <c:v>102.339</c:v>
                </c:pt>
                <c:pt idx="571">
                  <c:v>101.748</c:v>
                </c:pt>
                <c:pt idx="572">
                  <c:v>100.76700000000002</c:v>
                </c:pt>
                <c:pt idx="573">
                  <c:v>100.32299999999998</c:v>
                </c:pt>
                <c:pt idx="574">
                  <c:v>99.5869</c:v>
                </c:pt>
                <c:pt idx="575">
                  <c:v>99.253900000000002</c:v>
                </c:pt>
                <c:pt idx="576">
                  <c:v>98.705000000000013</c:v>
                </c:pt>
                <c:pt idx="577">
                  <c:v>98.457200000000086</c:v>
                </c:pt>
                <c:pt idx="578">
                  <c:v>98.050899999999999</c:v>
                </c:pt>
                <c:pt idx="579">
                  <c:v>97.910300000000007</c:v>
                </c:pt>
                <c:pt idx="580">
                  <c:v>97.723100000000002</c:v>
                </c:pt>
                <c:pt idx="581">
                  <c:v>97.656199999999998</c:v>
                </c:pt>
                <c:pt idx="582">
                  <c:v>97.534099999999995</c:v>
                </c:pt>
                <c:pt idx="583">
                  <c:v>97.374999999999986</c:v>
                </c:pt>
                <c:pt idx="584">
                  <c:v>97.181899999999999</c:v>
                </c:pt>
                <c:pt idx="585">
                  <c:v>97.11539999999998</c:v>
                </c:pt>
                <c:pt idx="586">
                  <c:v>97.028099999999981</c:v>
                </c:pt>
                <c:pt idx="587">
                  <c:v>96.921000000000006</c:v>
                </c:pt>
                <c:pt idx="588">
                  <c:v>96.87309999999998</c:v>
                </c:pt>
                <c:pt idx="589">
                  <c:v>96.8125</c:v>
                </c:pt>
                <c:pt idx="590">
                  <c:v>96.743499999999997</c:v>
                </c:pt>
                <c:pt idx="591">
                  <c:v>96.714000000000027</c:v>
                </c:pt>
                <c:pt idx="592">
                  <c:v>96.700500000000005</c:v>
                </c:pt>
                <c:pt idx="593">
                  <c:v>96.67789999999998</c:v>
                </c:pt>
                <c:pt idx="594">
                  <c:v>96.652999999999949</c:v>
                </c:pt>
                <c:pt idx="595">
                  <c:v>96.632799999999989</c:v>
                </c:pt>
                <c:pt idx="596">
                  <c:v>96.627499999999998</c:v>
                </c:pt>
                <c:pt idx="597">
                  <c:v>96.624799999999979</c:v>
                </c:pt>
                <c:pt idx="598">
                  <c:v>96.635799999999989</c:v>
                </c:pt>
                <c:pt idx="599">
                  <c:v>96.641900000000007</c:v>
                </c:pt>
                <c:pt idx="600">
                  <c:v>96.661000000000001</c:v>
                </c:pt>
                <c:pt idx="601">
                  <c:v>96.705000000000013</c:v>
                </c:pt>
                <c:pt idx="602">
                  <c:v>96.691699999999997</c:v>
                </c:pt>
                <c:pt idx="603">
                  <c:v>101.14700000000002</c:v>
                </c:pt>
                <c:pt idx="604">
                  <c:v>103.41400000000009</c:v>
                </c:pt>
                <c:pt idx="605">
                  <c:v>106.955</c:v>
                </c:pt>
                <c:pt idx="606">
                  <c:v>111.54600000000002</c:v>
                </c:pt>
                <c:pt idx="607">
                  <c:v>113.10799999999999</c:v>
                </c:pt>
                <c:pt idx="608">
                  <c:v>115.027</c:v>
                </c:pt>
                <c:pt idx="609">
                  <c:v>115.89400000000002</c:v>
                </c:pt>
                <c:pt idx="610">
                  <c:v>113.68199999999999</c:v>
                </c:pt>
                <c:pt idx="611">
                  <c:v>112.90700000000002</c:v>
                </c:pt>
                <c:pt idx="612">
                  <c:v>111.86499999999999</c:v>
                </c:pt>
                <c:pt idx="613">
                  <c:v>111.49000000000002</c:v>
                </c:pt>
                <c:pt idx="614">
                  <c:v>110.80200000000001</c:v>
                </c:pt>
                <c:pt idx="615">
                  <c:v>109.889</c:v>
                </c:pt>
                <c:pt idx="616">
                  <c:v>108.74600000000002</c:v>
                </c:pt>
                <c:pt idx="617">
                  <c:v>108.226</c:v>
                </c:pt>
                <c:pt idx="618">
                  <c:v>107.36</c:v>
                </c:pt>
                <c:pt idx="619">
                  <c:v>107.05800000000001</c:v>
                </c:pt>
                <c:pt idx="620">
                  <c:v>106.65199999999999</c:v>
                </c:pt>
                <c:pt idx="621">
                  <c:v>106.131</c:v>
                </c:pt>
                <c:pt idx="622">
                  <c:v>105.94800000000002</c:v>
                </c:pt>
                <c:pt idx="623">
                  <c:v>105.697</c:v>
                </c:pt>
                <c:pt idx="624">
                  <c:v>105.36999999999999</c:v>
                </c:pt>
                <c:pt idx="625">
                  <c:v>104.971</c:v>
                </c:pt>
                <c:pt idx="626">
                  <c:v>104.833</c:v>
                </c:pt>
                <c:pt idx="627">
                  <c:v>104.651</c:v>
                </c:pt>
                <c:pt idx="628">
                  <c:v>104.586</c:v>
                </c:pt>
                <c:pt idx="629">
                  <c:v>104.468</c:v>
                </c:pt>
                <c:pt idx="630">
                  <c:v>104.31399999999999</c:v>
                </c:pt>
                <c:pt idx="631">
                  <c:v>104.13</c:v>
                </c:pt>
                <c:pt idx="632">
                  <c:v>104.048</c:v>
                </c:pt>
                <c:pt idx="633">
                  <c:v>103.91900000000008</c:v>
                </c:pt>
                <c:pt idx="634">
                  <c:v>103.863</c:v>
                </c:pt>
                <c:pt idx="635">
                  <c:v>103.77800000000001</c:v>
                </c:pt>
                <c:pt idx="636">
                  <c:v>103.742</c:v>
                </c:pt>
                <c:pt idx="637">
                  <c:v>103.691</c:v>
                </c:pt>
                <c:pt idx="638">
                  <c:v>103.67100000000001</c:v>
                </c:pt>
                <c:pt idx="639">
                  <c:v>103.646</c:v>
                </c:pt>
                <c:pt idx="640">
                  <c:v>103.639</c:v>
                </c:pt>
                <c:pt idx="641">
                  <c:v>103.633</c:v>
                </c:pt>
                <c:pt idx="642">
                  <c:v>103.633</c:v>
                </c:pt>
                <c:pt idx="643">
                  <c:v>103.634</c:v>
                </c:pt>
                <c:pt idx="644">
                  <c:v>103.63800000000001</c:v>
                </c:pt>
                <c:pt idx="645">
                  <c:v>103.649</c:v>
                </c:pt>
                <c:pt idx="646">
                  <c:v>103.67499999999998</c:v>
                </c:pt>
                <c:pt idx="647">
                  <c:v>103.68600000000001</c:v>
                </c:pt>
                <c:pt idx="648">
                  <c:v>103.706</c:v>
                </c:pt>
                <c:pt idx="649">
                  <c:v>103.67299999999992</c:v>
                </c:pt>
                <c:pt idx="650">
                  <c:v>109.70099999999999</c:v>
                </c:pt>
                <c:pt idx="651">
                  <c:v>116.68600000000001</c:v>
                </c:pt>
                <c:pt idx="652">
                  <c:v>119.06</c:v>
                </c:pt>
                <c:pt idx="653">
                  <c:v>122.40900000000002</c:v>
                </c:pt>
                <c:pt idx="654">
                  <c:v>120.029</c:v>
                </c:pt>
                <c:pt idx="655">
                  <c:v>118.26300000000002</c:v>
                </c:pt>
                <c:pt idx="656">
                  <c:v>116.798</c:v>
                </c:pt>
                <c:pt idx="657">
                  <c:v>116.28700000000002</c:v>
                </c:pt>
                <c:pt idx="658">
                  <c:v>115.601</c:v>
                </c:pt>
                <c:pt idx="659">
                  <c:v>114.724</c:v>
                </c:pt>
                <c:pt idx="660">
                  <c:v>114.41600000000008</c:v>
                </c:pt>
                <c:pt idx="661">
                  <c:v>113.995</c:v>
                </c:pt>
                <c:pt idx="662">
                  <c:v>113.44600000000008</c:v>
                </c:pt>
                <c:pt idx="663">
                  <c:v>112.77500000000001</c:v>
                </c:pt>
                <c:pt idx="664">
                  <c:v>112.54300000000002</c:v>
                </c:pt>
                <c:pt idx="665">
                  <c:v>112.236</c:v>
                </c:pt>
                <c:pt idx="666">
                  <c:v>111.751</c:v>
                </c:pt>
                <c:pt idx="667">
                  <c:v>111.37199999999999</c:v>
                </c:pt>
                <c:pt idx="668">
                  <c:v>111.07899999999998</c:v>
                </c:pt>
                <c:pt idx="669">
                  <c:v>110.98</c:v>
                </c:pt>
                <c:pt idx="670">
                  <c:v>110.82</c:v>
                </c:pt>
                <c:pt idx="671">
                  <c:v>110.74900000000002</c:v>
                </c:pt>
                <c:pt idx="672">
                  <c:v>110.65900000000001</c:v>
                </c:pt>
                <c:pt idx="673">
                  <c:v>110.55800000000001</c:v>
                </c:pt>
                <c:pt idx="674">
                  <c:v>110.51400000000002</c:v>
                </c:pt>
                <c:pt idx="675">
                  <c:v>110.453</c:v>
                </c:pt>
                <c:pt idx="676">
                  <c:v>110.43300000000002</c:v>
                </c:pt>
                <c:pt idx="677">
                  <c:v>110.41000000000008</c:v>
                </c:pt>
                <c:pt idx="678">
                  <c:v>110.389</c:v>
                </c:pt>
                <c:pt idx="679">
                  <c:v>110.383</c:v>
                </c:pt>
                <c:pt idx="680">
                  <c:v>110.377</c:v>
                </c:pt>
                <c:pt idx="681">
                  <c:v>110.38</c:v>
                </c:pt>
                <c:pt idx="682">
                  <c:v>110.384</c:v>
                </c:pt>
                <c:pt idx="683">
                  <c:v>110.387</c:v>
                </c:pt>
                <c:pt idx="684">
                  <c:v>110.395</c:v>
                </c:pt>
                <c:pt idx="685">
                  <c:v>110.41200000000002</c:v>
                </c:pt>
                <c:pt idx="686">
                  <c:v>110.44600000000008</c:v>
                </c:pt>
                <c:pt idx="687">
                  <c:v>110.46100000000008</c:v>
                </c:pt>
                <c:pt idx="688">
                  <c:v>110.485</c:v>
                </c:pt>
                <c:pt idx="689">
                  <c:v>110.54300000000002</c:v>
                </c:pt>
                <c:pt idx="690">
                  <c:v>111.196</c:v>
                </c:pt>
                <c:pt idx="691">
                  <c:v>118.50700000000002</c:v>
                </c:pt>
                <c:pt idx="692">
                  <c:v>121.22799999999999</c:v>
                </c:pt>
                <c:pt idx="693">
                  <c:v>125.833</c:v>
                </c:pt>
                <c:pt idx="694">
                  <c:v>128.23499999999999</c:v>
                </c:pt>
                <c:pt idx="695">
                  <c:v>127.76400000000002</c:v>
                </c:pt>
                <c:pt idx="696">
                  <c:v>126.26300000000002</c:v>
                </c:pt>
                <c:pt idx="697">
                  <c:v>124.43899999999999</c:v>
                </c:pt>
                <c:pt idx="698">
                  <c:v>123.81100000000002</c:v>
                </c:pt>
                <c:pt idx="699">
                  <c:v>122.979</c:v>
                </c:pt>
                <c:pt idx="700">
                  <c:v>121.93899999999999</c:v>
                </c:pt>
                <c:pt idx="701">
                  <c:v>121.46599999999999</c:v>
                </c:pt>
                <c:pt idx="702">
                  <c:v>120.681</c:v>
                </c:pt>
                <c:pt idx="703">
                  <c:v>120.40700000000002</c:v>
                </c:pt>
                <c:pt idx="704">
                  <c:v>119.93300000000002</c:v>
                </c:pt>
                <c:pt idx="705">
                  <c:v>119.35799999999999</c:v>
                </c:pt>
                <c:pt idx="706">
                  <c:v>118.726</c:v>
                </c:pt>
                <c:pt idx="707">
                  <c:v>118.61499999999999</c:v>
                </c:pt>
                <c:pt idx="708">
                  <c:v>118.512</c:v>
                </c:pt>
                <c:pt idx="709">
                  <c:v>118.37199999999999</c:v>
                </c:pt>
                <c:pt idx="710">
                  <c:v>118.142</c:v>
                </c:pt>
                <c:pt idx="711">
                  <c:v>117.88800000000001</c:v>
                </c:pt>
                <c:pt idx="712">
                  <c:v>117.83</c:v>
                </c:pt>
                <c:pt idx="713">
                  <c:v>117.732</c:v>
                </c:pt>
                <c:pt idx="714">
                  <c:v>117.621</c:v>
                </c:pt>
                <c:pt idx="715">
                  <c:v>117.59099999999999</c:v>
                </c:pt>
                <c:pt idx="716">
                  <c:v>117.59099999999999</c:v>
                </c:pt>
                <c:pt idx="717">
                  <c:v>117.53400000000002</c:v>
                </c:pt>
                <c:pt idx="718">
                  <c:v>117.49000000000002</c:v>
                </c:pt>
                <c:pt idx="719">
                  <c:v>117.458</c:v>
                </c:pt>
                <c:pt idx="720">
                  <c:v>117.429</c:v>
                </c:pt>
                <c:pt idx="721">
                  <c:v>117.425</c:v>
                </c:pt>
                <c:pt idx="722">
                  <c:v>117.435</c:v>
                </c:pt>
                <c:pt idx="723">
                  <c:v>117.44000000000008</c:v>
                </c:pt>
                <c:pt idx="724">
                  <c:v>117.453</c:v>
                </c:pt>
                <c:pt idx="725">
                  <c:v>117.47799999999999</c:v>
                </c:pt>
                <c:pt idx="726">
                  <c:v>117.53100000000002</c:v>
                </c:pt>
                <c:pt idx="727">
                  <c:v>117.55200000000001</c:v>
                </c:pt>
                <c:pt idx="728">
                  <c:v>117.563</c:v>
                </c:pt>
                <c:pt idx="729">
                  <c:v>117.587</c:v>
                </c:pt>
                <c:pt idx="730">
                  <c:v>117.599</c:v>
                </c:pt>
                <c:pt idx="731">
                  <c:v>117.624</c:v>
                </c:pt>
                <c:pt idx="732">
                  <c:v>117.63500000000001</c:v>
                </c:pt>
                <c:pt idx="733">
                  <c:v>117.67499999999998</c:v>
                </c:pt>
                <c:pt idx="734">
                  <c:v>117.834</c:v>
                </c:pt>
                <c:pt idx="735">
                  <c:v>119.44300000000008</c:v>
                </c:pt>
                <c:pt idx="736">
                  <c:v>120.65300000000001</c:v>
                </c:pt>
                <c:pt idx="737">
                  <c:v>123.78</c:v>
                </c:pt>
                <c:pt idx="738">
                  <c:v>125.343</c:v>
                </c:pt>
                <c:pt idx="739">
                  <c:v>128.303</c:v>
                </c:pt>
                <c:pt idx="740">
                  <c:v>129.71099999999998</c:v>
                </c:pt>
                <c:pt idx="741">
                  <c:v>132.16200000000001</c:v>
                </c:pt>
                <c:pt idx="742">
                  <c:v>133.27799999999999</c:v>
                </c:pt>
                <c:pt idx="743">
                  <c:v>134.95800000000017</c:v>
                </c:pt>
                <c:pt idx="744">
                  <c:v>135.565</c:v>
                </c:pt>
                <c:pt idx="745">
                  <c:v>135.518</c:v>
                </c:pt>
                <c:pt idx="746">
                  <c:v>135.20699999999999</c:v>
                </c:pt>
                <c:pt idx="747">
                  <c:v>134.12900000000002</c:v>
                </c:pt>
                <c:pt idx="748">
                  <c:v>133.59800000000001</c:v>
                </c:pt>
                <c:pt idx="749">
                  <c:v>132.63900000000001</c:v>
                </c:pt>
                <c:pt idx="750">
                  <c:v>132.184</c:v>
                </c:pt>
                <c:pt idx="751">
                  <c:v>131.36100000000016</c:v>
                </c:pt>
                <c:pt idx="752">
                  <c:v>130.298</c:v>
                </c:pt>
                <c:pt idx="753">
                  <c:v>129.017</c:v>
                </c:pt>
                <c:pt idx="754">
                  <c:v>127.989</c:v>
                </c:pt>
                <c:pt idx="755">
                  <c:v>127.166</c:v>
                </c:pt>
                <c:pt idx="756">
                  <c:v>126.884</c:v>
                </c:pt>
                <c:pt idx="757">
                  <c:v>126.41100000000009</c:v>
                </c:pt>
                <c:pt idx="758">
                  <c:v>125.864</c:v>
                </c:pt>
                <c:pt idx="759">
                  <c:v>125.62599999999998</c:v>
                </c:pt>
                <c:pt idx="760">
                  <c:v>125.26400000000002</c:v>
                </c:pt>
                <c:pt idx="761">
                  <c:v>124.99400000000009</c:v>
                </c:pt>
                <c:pt idx="762">
                  <c:v>124.79600000000002</c:v>
                </c:pt>
                <c:pt idx="763">
                  <c:v>124.73099999999999</c:v>
                </c:pt>
                <c:pt idx="764">
                  <c:v>124.65199999999999</c:v>
                </c:pt>
                <c:pt idx="765">
                  <c:v>124.568</c:v>
                </c:pt>
                <c:pt idx="766">
                  <c:v>124.54100000000008</c:v>
                </c:pt>
                <c:pt idx="767">
                  <c:v>124.502</c:v>
                </c:pt>
                <c:pt idx="768">
                  <c:v>124.47199999999999</c:v>
                </c:pt>
                <c:pt idx="769">
                  <c:v>124.46400000000008</c:v>
                </c:pt>
                <c:pt idx="770">
                  <c:v>124.462</c:v>
                </c:pt>
                <c:pt idx="771">
                  <c:v>124.46299999999999</c:v>
                </c:pt>
                <c:pt idx="772">
                  <c:v>124.47</c:v>
                </c:pt>
                <c:pt idx="773">
                  <c:v>124.492</c:v>
                </c:pt>
                <c:pt idx="774">
                  <c:v>124.506</c:v>
                </c:pt>
                <c:pt idx="775">
                  <c:v>124.542</c:v>
                </c:pt>
                <c:pt idx="776">
                  <c:v>124.557</c:v>
                </c:pt>
                <c:pt idx="777">
                  <c:v>124.59</c:v>
                </c:pt>
                <c:pt idx="778">
                  <c:v>124.648</c:v>
                </c:pt>
                <c:pt idx="779">
                  <c:v>124.67100000000001</c:v>
                </c:pt>
                <c:pt idx="780">
                  <c:v>124.70699999999999</c:v>
                </c:pt>
                <c:pt idx="781">
                  <c:v>124.759</c:v>
                </c:pt>
                <c:pt idx="782">
                  <c:v>124.774</c:v>
                </c:pt>
                <c:pt idx="783">
                  <c:v>127.03700000000002</c:v>
                </c:pt>
                <c:pt idx="784">
                  <c:v>134.88000000000017</c:v>
                </c:pt>
                <c:pt idx="785">
                  <c:v>137.58100000000007</c:v>
                </c:pt>
                <c:pt idx="786">
                  <c:v>138.84399999999999</c:v>
                </c:pt>
                <c:pt idx="787">
                  <c:v>140.95600000000007</c:v>
                </c:pt>
                <c:pt idx="788">
                  <c:v>141.88400000000001</c:v>
                </c:pt>
                <c:pt idx="789">
                  <c:v>142.95800000000017</c:v>
                </c:pt>
                <c:pt idx="790">
                  <c:v>143.185</c:v>
                </c:pt>
                <c:pt idx="791">
                  <c:v>142.435</c:v>
                </c:pt>
                <c:pt idx="792">
                  <c:v>141.90700000000001</c:v>
                </c:pt>
                <c:pt idx="793">
                  <c:v>140.78900000000002</c:v>
                </c:pt>
                <c:pt idx="794">
                  <c:v>139.36000000000001</c:v>
                </c:pt>
                <c:pt idx="795">
                  <c:v>137.66300000000001</c:v>
                </c:pt>
                <c:pt idx="796">
                  <c:v>136.32100000000017</c:v>
                </c:pt>
                <c:pt idx="797">
                  <c:v>135.26300000000001</c:v>
                </c:pt>
                <c:pt idx="798">
                  <c:v>134.90200000000004</c:v>
                </c:pt>
                <c:pt idx="799">
                  <c:v>134.30500000000001</c:v>
                </c:pt>
                <c:pt idx="800">
                  <c:v>133.624</c:v>
                </c:pt>
                <c:pt idx="801">
                  <c:v>133.39600000000004</c:v>
                </c:pt>
                <c:pt idx="802">
                  <c:v>133.03100000000001</c:v>
                </c:pt>
                <c:pt idx="803">
                  <c:v>132.90600000000001</c:v>
                </c:pt>
                <c:pt idx="804">
                  <c:v>132.697</c:v>
                </c:pt>
                <c:pt idx="805">
                  <c:v>132.459</c:v>
                </c:pt>
                <c:pt idx="806">
                  <c:v>132.37900000000002</c:v>
                </c:pt>
                <c:pt idx="807">
                  <c:v>132.25200000000001</c:v>
                </c:pt>
                <c:pt idx="808">
                  <c:v>132.12100000000001</c:v>
                </c:pt>
                <c:pt idx="809">
                  <c:v>132.08000000000001</c:v>
                </c:pt>
                <c:pt idx="810">
                  <c:v>132.02200000000016</c:v>
                </c:pt>
                <c:pt idx="811">
                  <c:v>132.00299999999999</c:v>
                </c:pt>
                <c:pt idx="812">
                  <c:v>131.983</c:v>
                </c:pt>
                <c:pt idx="813">
                  <c:v>131.97399999999999</c:v>
                </c:pt>
                <c:pt idx="814">
                  <c:v>131.96200000000007</c:v>
                </c:pt>
                <c:pt idx="815">
                  <c:v>131.95800000000017</c:v>
                </c:pt>
                <c:pt idx="816">
                  <c:v>131.95400000000001</c:v>
                </c:pt>
                <c:pt idx="817">
                  <c:v>131.953</c:v>
                </c:pt>
                <c:pt idx="818">
                  <c:v>131.95600000000007</c:v>
                </c:pt>
                <c:pt idx="819">
                  <c:v>131.95800000000017</c:v>
                </c:pt>
                <c:pt idx="820">
                  <c:v>131.96600000000001</c:v>
                </c:pt>
                <c:pt idx="821">
                  <c:v>131.971</c:v>
                </c:pt>
                <c:pt idx="822">
                  <c:v>131.98100000000017</c:v>
                </c:pt>
                <c:pt idx="823">
                  <c:v>131.999</c:v>
                </c:pt>
                <c:pt idx="824">
                  <c:v>132.047</c:v>
                </c:pt>
                <c:pt idx="825">
                  <c:v>132.07399999999998</c:v>
                </c:pt>
                <c:pt idx="826">
                  <c:v>132.137</c:v>
                </c:pt>
                <c:pt idx="827">
                  <c:v>132.17099999999999</c:v>
                </c:pt>
                <c:pt idx="828">
                  <c:v>132.22499999999999</c:v>
                </c:pt>
                <c:pt idx="829">
                  <c:v>132.315</c:v>
                </c:pt>
                <c:pt idx="830">
                  <c:v>132.34900000000002</c:v>
                </c:pt>
                <c:pt idx="831">
                  <c:v>132.41900000000001</c:v>
                </c:pt>
                <c:pt idx="832">
                  <c:v>134.70399999999998</c:v>
                </c:pt>
                <c:pt idx="833">
                  <c:v>137.1</c:v>
                </c:pt>
                <c:pt idx="834">
                  <c:v>138.50899999999999</c:v>
                </c:pt>
                <c:pt idx="835">
                  <c:v>141.446</c:v>
                </c:pt>
                <c:pt idx="836">
                  <c:v>142.87700000000001</c:v>
                </c:pt>
                <c:pt idx="837">
                  <c:v>145.46</c:v>
                </c:pt>
                <c:pt idx="838">
                  <c:v>148.465</c:v>
                </c:pt>
                <c:pt idx="839">
                  <c:v>148.74199999999999</c:v>
                </c:pt>
                <c:pt idx="840">
                  <c:v>148.08100000000007</c:v>
                </c:pt>
                <c:pt idx="841">
                  <c:v>146.40900000000002</c:v>
                </c:pt>
                <c:pt idx="842">
                  <c:v>144.51300000000001</c:v>
                </c:pt>
                <c:pt idx="843">
                  <c:v>143.87900000000002</c:v>
                </c:pt>
                <c:pt idx="844">
                  <c:v>142.86000000000001</c:v>
                </c:pt>
                <c:pt idx="845">
                  <c:v>141.75</c:v>
                </c:pt>
                <c:pt idx="846">
                  <c:v>141.10399999999998</c:v>
                </c:pt>
                <c:pt idx="847">
                  <c:v>140.607</c:v>
                </c:pt>
                <c:pt idx="848">
                  <c:v>140.44</c:v>
                </c:pt>
                <c:pt idx="849">
                  <c:v>140.226</c:v>
                </c:pt>
                <c:pt idx="850">
                  <c:v>139.976</c:v>
                </c:pt>
                <c:pt idx="851">
                  <c:v>139.89100000000016</c:v>
                </c:pt>
                <c:pt idx="852">
                  <c:v>139.75200000000001</c:v>
                </c:pt>
                <c:pt idx="853">
                  <c:v>139.601</c:v>
                </c:pt>
                <c:pt idx="854">
                  <c:v>139.53900000000002</c:v>
                </c:pt>
                <c:pt idx="855">
                  <c:v>139.51</c:v>
                </c:pt>
                <c:pt idx="856">
                  <c:v>139.47399999999999</c:v>
                </c:pt>
                <c:pt idx="857">
                  <c:v>139.43100000000001</c:v>
                </c:pt>
                <c:pt idx="858">
                  <c:v>139.38600000000017</c:v>
                </c:pt>
                <c:pt idx="859">
                  <c:v>139.374</c:v>
                </c:pt>
                <c:pt idx="860">
                  <c:v>139.36600000000001</c:v>
                </c:pt>
                <c:pt idx="861">
                  <c:v>139.37200000000001</c:v>
                </c:pt>
                <c:pt idx="862">
                  <c:v>139.41200000000001</c:v>
                </c:pt>
                <c:pt idx="863">
                  <c:v>139.43200000000004</c:v>
                </c:pt>
                <c:pt idx="864">
                  <c:v>139.483</c:v>
                </c:pt>
                <c:pt idx="865">
                  <c:v>139.511</c:v>
                </c:pt>
                <c:pt idx="866">
                  <c:v>139.56</c:v>
                </c:pt>
                <c:pt idx="867">
                  <c:v>139.64299999999997</c:v>
                </c:pt>
                <c:pt idx="868">
                  <c:v>139.67499999999998</c:v>
                </c:pt>
                <c:pt idx="869">
                  <c:v>139.74499999999998</c:v>
                </c:pt>
                <c:pt idx="870">
                  <c:v>139.85700000000017</c:v>
                </c:pt>
                <c:pt idx="871">
                  <c:v>139.9</c:v>
                </c:pt>
                <c:pt idx="872">
                  <c:v>139.99</c:v>
                </c:pt>
                <c:pt idx="873">
                  <c:v>140.02500000000001</c:v>
                </c:pt>
                <c:pt idx="874">
                  <c:v>140.096</c:v>
                </c:pt>
                <c:pt idx="875">
                  <c:v>140.33000000000001</c:v>
                </c:pt>
                <c:pt idx="876">
                  <c:v>140.97200000000001</c:v>
                </c:pt>
                <c:pt idx="877">
                  <c:v>143.91499999999999</c:v>
                </c:pt>
                <c:pt idx="878">
                  <c:v>148.959</c:v>
                </c:pt>
                <c:pt idx="879">
                  <c:v>150.74599999999998</c:v>
                </c:pt>
                <c:pt idx="880">
                  <c:v>153.083</c:v>
                </c:pt>
                <c:pt idx="881">
                  <c:v>154.14899999999997</c:v>
                </c:pt>
                <c:pt idx="882">
                  <c:v>155.82100000000017</c:v>
                </c:pt>
                <c:pt idx="883">
                  <c:v>156.494</c:v>
                </c:pt>
                <c:pt idx="884">
                  <c:v>156.82100000000017</c:v>
                </c:pt>
                <c:pt idx="885">
                  <c:v>155.23599999999999</c:v>
                </c:pt>
                <c:pt idx="886">
                  <c:v>153.11499999999998</c:v>
                </c:pt>
                <c:pt idx="887">
                  <c:v>152.404</c:v>
                </c:pt>
                <c:pt idx="888">
                  <c:v>151.255</c:v>
                </c:pt>
                <c:pt idx="889">
                  <c:v>149.994</c:v>
                </c:pt>
                <c:pt idx="890">
                  <c:v>149.46200000000007</c:v>
                </c:pt>
                <c:pt idx="891">
                  <c:v>148.69300000000001</c:v>
                </c:pt>
                <c:pt idx="892">
                  <c:v>148.518</c:v>
                </c:pt>
                <c:pt idx="893">
                  <c:v>148.3580000000002</c:v>
                </c:pt>
                <c:pt idx="894">
                  <c:v>148.09399999999999</c:v>
                </c:pt>
                <c:pt idx="895">
                  <c:v>147.79399999999998</c:v>
                </c:pt>
                <c:pt idx="896">
                  <c:v>147.50299999999999</c:v>
                </c:pt>
                <c:pt idx="897">
                  <c:v>147.41399999999999</c:v>
                </c:pt>
                <c:pt idx="898">
                  <c:v>147.374</c:v>
                </c:pt>
                <c:pt idx="899">
                  <c:v>147.31</c:v>
                </c:pt>
                <c:pt idx="900">
                  <c:v>147.28200000000001</c:v>
                </c:pt>
                <c:pt idx="901">
                  <c:v>147.23999999999998</c:v>
                </c:pt>
                <c:pt idx="902">
                  <c:v>147.22200000000001</c:v>
                </c:pt>
                <c:pt idx="903">
                  <c:v>147.196</c:v>
                </c:pt>
                <c:pt idx="904">
                  <c:v>147.18600000000001</c:v>
                </c:pt>
                <c:pt idx="905">
                  <c:v>147.17499999999998</c:v>
                </c:pt>
                <c:pt idx="906">
                  <c:v>147.17499999999998</c:v>
                </c:pt>
                <c:pt idx="907">
                  <c:v>147.20599999999999</c:v>
                </c:pt>
                <c:pt idx="908">
                  <c:v>147.25899999999999</c:v>
                </c:pt>
                <c:pt idx="909">
                  <c:v>147.33100000000007</c:v>
                </c:pt>
                <c:pt idx="910">
                  <c:v>147.36000000000001</c:v>
                </c:pt>
                <c:pt idx="911">
                  <c:v>147.42600000000004</c:v>
                </c:pt>
                <c:pt idx="912">
                  <c:v>147.53900000000002</c:v>
                </c:pt>
                <c:pt idx="913">
                  <c:v>147.583</c:v>
                </c:pt>
                <c:pt idx="914">
                  <c:v>147.67599999999999</c:v>
                </c:pt>
                <c:pt idx="915">
                  <c:v>147.82600000000016</c:v>
                </c:pt>
                <c:pt idx="916">
                  <c:v>147.94399999999999</c:v>
                </c:pt>
                <c:pt idx="917">
                  <c:v>148.065</c:v>
                </c:pt>
                <c:pt idx="918">
                  <c:v>148.11099999999999</c:v>
                </c:pt>
                <c:pt idx="919">
                  <c:v>148.20499999999998</c:v>
                </c:pt>
                <c:pt idx="920">
                  <c:v>148.25299999999999</c:v>
                </c:pt>
                <c:pt idx="921">
                  <c:v>148.33500000000001</c:v>
                </c:pt>
                <c:pt idx="922">
                  <c:v>150.577</c:v>
                </c:pt>
                <c:pt idx="923">
                  <c:v>156.76300000000001</c:v>
                </c:pt>
                <c:pt idx="924">
                  <c:v>161.648</c:v>
                </c:pt>
                <c:pt idx="925">
                  <c:v>163.18100000000001</c:v>
                </c:pt>
                <c:pt idx="926">
                  <c:v>164.40100000000001</c:v>
                </c:pt>
                <c:pt idx="927">
                  <c:v>161.64399999999998</c:v>
                </c:pt>
                <c:pt idx="928">
                  <c:v>160.73499999999999</c:v>
                </c:pt>
                <c:pt idx="929">
                  <c:v>159.34700000000001</c:v>
                </c:pt>
                <c:pt idx="930">
                  <c:v>157.93600000000001</c:v>
                </c:pt>
                <c:pt idx="931">
                  <c:v>157.16300000000001</c:v>
                </c:pt>
                <c:pt idx="932">
                  <c:v>156.607</c:v>
                </c:pt>
                <c:pt idx="933">
                  <c:v>156.21399999999983</c:v>
                </c:pt>
                <c:pt idx="934">
                  <c:v>155.94399999999999</c:v>
                </c:pt>
                <c:pt idx="935">
                  <c:v>155.84700000000001</c:v>
                </c:pt>
                <c:pt idx="936">
                  <c:v>155.84700000000001</c:v>
                </c:pt>
                <c:pt idx="937">
                  <c:v>155.767</c:v>
                </c:pt>
                <c:pt idx="938">
                  <c:v>155.70399999999998</c:v>
                </c:pt>
                <c:pt idx="939">
                  <c:v>155.655</c:v>
                </c:pt>
                <c:pt idx="940">
                  <c:v>155.60999999999999</c:v>
                </c:pt>
                <c:pt idx="941">
                  <c:v>155.59399999999999</c:v>
                </c:pt>
                <c:pt idx="942">
                  <c:v>155.58200000000016</c:v>
                </c:pt>
                <c:pt idx="943">
                  <c:v>155.59900000000002</c:v>
                </c:pt>
                <c:pt idx="944">
                  <c:v>155.60999999999999</c:v>
                </c:pt>
                <c:pt idx="945">
                  <c:v>155.64699999999999</c:v>
                </c:pt>
                <c:pt idx="946">
                  <c:v>155.727</c:v>
                </c:pt>
                <c:pt idx="947">
                  <c:v>155.82700000000017</c:v>
                </c:pt>
                <c:pt idx="948">
                  <c:v>155.941</c:v>
                </c:pt>
                <c:pt idx="949">
                  <c:v>155.98500000000001</c:v>
                </c:pt>
                <c:pt idx="950">
                  <c:v>156.08100000000007</c:v>
                </c:pt>
                <c:pt idx="951">
                  <c:v>156.23499999999999</c:v>
                </c:pt>
                <c:pt idx="952">
                  <c:v>156.31399999999999</c:v>
                </c:pt>
                <c:pt idx="953">
                  <c:v>156.47999999999999</c:v>
                </c:pt>
                <c:pt idx="954">
                  <c:v>156.52200000000016</c:v>
                </c:pt>
                <c:pt idx="955">
                  <c:v>156.565</c:v>
                </c:pt>
                <c:pt idx="956">
                  <c:v>156.65100000000001</c:v>
                </c:pt>
                <c:pt idx="957">
                  <c:v>156.78300000000002</c:v>
                </c:pt>
                <c:pt idx="958">
                  <c:v>156.98700000000017</c:v>
                </c:pt>
                <c:pt idx="959">
                  <c:v>157.06399999999999</c:v>
                </c:pt>
                <c:pt idx="960">
                  <c:v>157.10300000000001</c:v>
                </c:pt>
                <c:pt idx="961">
                  <c:v>157.18100000000001</c:v>
                </c:pt>
                <c:pt idx="962">
                  <c:v>157.221</c:v>
                </c:pt>
                <c:pt idx="963">
                  <c:v>157.29900000000001</c:v>
                </c:pt>
                <c:pt idx="964">
                  <c:v>157.33600000000001</c:v>
                </c:pt>
                <c:pt idx="965">
                  <c:v>157.40700000000001</c:v>
                </c:pt>
                <c:pt idx="966">
                  <c:v>157.55700000000004</c:v>
                </c:pt>
                <c:pt idx="967">
                  <c:v>158.95200000000017</c:v>
                </c:pt>
                <c:pt idx="968">
                  <c:v>160.01900000000001</c:v>
                </c:pt>
                <c:pt idx="969">
                  <c:v>162.78100000000001</c:v>
                </c:pt>
                <c:pt idx="970">
                  <c:v>164.15300000000002</c:v>
                </c:pt>
                <c:pt idx="971">
                  <c:v>166.666</c:v>
                </c:pt>
                <c:pt idx="972">
                  <c:v>167.839</c:v>
                </c:pt>
                <c:pt idx="973">
                  <c:v>169.80700000000004</c:v>
                </c:pt>
                <c:pt idx="974">
                  <c:v>170.684</c:v>
                </c:pt>
                <c:pt idx="975">
                  <c:v>171.96800000000007</c:v>
                </c:pt>
                <c:pt idx="976">
                  <c:v>172.43200000000004</c:v>
                </c:pt>
                <c:pt idx="977">
                  <c:v>172.3520000000002</c:v>
                </c:pt>
                <c:pt idx="978">
                  <c:v>170.06100000000001</c:v>
                </c:pt>
                <c:pt idx="979">
                  <c:v>169.298</c:v>
                </c:pt>
                <c:pt idx="980">
                  <c:v>168.107</c:v>
                </c:pt>
                <c:pt idx="981">
                  <c:v>166.864</c:v>
                </c:pt>
                <c:pt idx="982">
                  <c:v>166.464</c:v>
                </c:pt>
                <c:pt idx="983">
                  <c:v>165.98600000000016</c:v>
                </c:pt>
                <c:pt idx="984">
                  <c:v>165.477</c:v>
                </c:pt>
                <c:pt idx="985">
                  <c:v>165.31200000000001</c:v>
                </c:pt>
                <c:pt idx="986">
                  <c:v>165.065</c:v>
                </c:pt>
                <c:pt idx="987">
                  <c:v>164.79599999999999</c:v>
                </c:pt>
                <c:pt idx="988">
                  <c:v>164.72200000000001</c:v>
                </c:pt>
                <c:pt idx="989">
                  <c:v>164.65800000000004</c:v>
                </c:pt>
                <c:pt idx="990">
                  <c:v>164.63800000000001</c:v>
                </c:pt>
                <c:pt idx="991">
                  <c:v>164.64</c:v>
                </c:pt>
                <c:pt idx="992">
                  <c:v>164.66</c:v>
                </c:pt>
                <c:pt idx="993">
                  <c:v>164.67</c:v>
                </c:pt>
                <c:pt idx="994">
                  <c:v>164.69800000000001</c:v>
                </c:pt>
                <c:pt idx="995">
                  <c:v>164.75299999999999</c:v>
                </c:pt>
                <c:pt idx="996">
                  <c:v>164.85900000000001</c:v>
                </c:pt>
                <c:pt idx="997">
                  <c:v>164.90200000000004</c:v>
                </c:pt>
                <c:pt idx="998">
                  <c:v>164.99700000000001</c:v>
                </c:pt>
                <c:pt idx="999">
                  <c:v>165.047</c:v>
                </c:pt>
                <c:pt idx="1000">
                  <c:v>165.154</c:v>
                </c:pt>
                <c:pt idx="1001">
                  <c:v>165.32500000000007</c:v>
                </c:pt>
                <c:pt idx="1002">
                  <c:v>165.505</c:v>
                </c:pt>
                <c:pt idx="1003">
                  <c:v>165.69300000000001</c:v>
                </c:pt>
                <c:pt idx="1004">
                  <c:v>165.76399999999998</c:v>
                </c:pt>
                <c:pt idx="1005">
                  <c:v>165.91</c:v>
                </c:pt>
                <c:pt idx="1006">
                  <c:v>166.13499999999999</c:v>
                </c:pt>
                <c:pt idx="1007">
                  <c:v>166.24799999999999</c:v>
                </c:pt>
                <c:pt idx="1008">
                  <c:v>166.48000000000016</c:v>
                </c:pt>
                <c:pt idx="1009">
                  <c:v>166.53800000000001</c:v>
                </c:pt>
                <c:pt idx="1010">
                  <c:v>166.59700000000001</c:v>
                </c:pt>
                <c:pt idx="1011">
                  <c:v>166.71499999999995</c:v>
                </c:pt>
                <c:pt idx="1012">
                  <c:v>166.89400000000001</c:v>
                </c:pt>
                <c:pt idx="1013">
                  <c:v>166.96100000000001</c:v>
                </c:pt>
                <c:pt idx="1014">
                  <c:v>167.06300000000002</c:v>
                </c:pt>
                <c:pt idx="1015">
                  <c:v>167.11399999999998</c:v>
                </c:pt>
                <c:pt idx="1016">
                  <c:v>167.21399999999983</c:v>
                </c:pt>
                <c:pt idx="1017">
                  <c:v>167.261</c:v>
                </c:pt>
                <c:pt idx="1018">
                  <c:v>167.38000000000017</c:v>
                </c:pt>
                <c:pt idx="1019">
                  <c:v>167.577</c:v>
                </c:pt>
                <c:pt idx="1020">
                  <c:v>169.077</c:v>
                </c:pt>
                <c:pt idx="1021">
                  <c:v>170.14399999999998</c:v>
                </c:pt>
                <c:pt idx="1022">
                  <c:v>172.73999999999998</c:v>
                </c:pt>
                <c:pt idx="1023">
                  <c:v>177.006</c:v>
                </c:pt>
                <c:pt idx="1024">
                  <c:v>178.38900000000001</c:v>
                </c:pt>
                <c:pt idx="1025">
                  <c:v>180.27099999999999</c:v>
                </c:pt>
                <c:pt idx="1026">
                  <c:v>179.21899999999999</c:v>
                </c:pt>
                <c:pt idx="1027">
                  <c:v>178.411</c:v>
                </c:pt>
                <c:pt idx="1028">
                  <c:v>177.02</c:v>
                </c:pt>
                <c:pt idx="1029">
                  <c:v>175.74799999999999</c:v>
                </c:pt>
                <c:pt idx="1030">
                  <c:v>175.36600000000001</c:v>
                </c:pt>
                <c:pt idx="1031">
                  <c:v>174.87200000000001</c:v>
                </c:pt>
                <c:pt idx="1032">
                  <c:v>174.72</c:v>
                </c:pt>
                <c:pt idx="1033">
                  <c:v>174.51599999999999</c:v>
                </c:pt>
                <c:pt idx="1034">
                  <c:v>174.45200000000017</c:v>
                </c:pt>
                <c:pt idx="1035">
                  <c:v>174.38100000000017</c:v>
                </c:pt>
                <c:pt idx="1036">
                  <c:v>174.31200000000001</c:v>
                </c:pt>
                <c:pt idx="1037">
                  <c:v>174.31800000000001</c:v>
                </c:pt>
                <c:pt idx="1038">
                  <c:v>174.333</c:v>
                </c:pt>
                <c:pt idx="1039">
                  <c:v>174.40100000000001</c:v>
                </c:pt>
                <c:pt idx="1040">
                  <c:v>174.559</c:v>
                </c:pt>
                <c:pt idx="1041">
                  <c:v>174.624</c:v>
                </c:pt>
                <c:pt idx="1042">
                  <c:v>174.77499999999998</c:v>
                </c:pt>
                <c:pt idx="1043">
                  <c:v>174.833</c:v>
                </c:pt>
                <c:pt idx="1044">
                  <c:v>174.95800000000017</c:v>
                </c:pt>
                <c:pt idx="1045">
                  <c:v>175.005</c:v>
                </c:pt>
                <c:pt idx="1046">
                  <c:v>175.10399999999998</c:v>
                </c:pt>
                <c:pt idx="1047">
                  <c:v>175.31</c:v>
                </c:pt>
                <c:pt idx="1048">
                  <c:v>175.41499999999999</c:v>
                </c:pt>
                <c:pt idx="1049">
                  <c:v>175.63200000000001</c:v>
                </c:pt>
                <c:pt idx="1050">
                  <c:v>175.96700000000001</c:v>
                </c:pt>
                <c:pt idx="1051">
                  <c:v>176.22300000000001</c:v>
                </c:pt>
                <c:pt idx="1052">
                  <c:v>176.483</c:v>
                </c:pt>
                <c:pt idx="1053">
                  <c:v>176.58100000000007</c:v>
                </c:pt>
                <c:pt idx="1054">
                  <c:v>176.77899999999997</c:v>
                </c:pt>
                <c:pt idx="1055">
                  <c:v>176.87800000000001</c:v>
                </c:pt>
                <c:pt idx="1056">
                  <c:v>177.078</c:v>
                </c:pt>
                <c:pt idx="1057">
                  <c:v>177.38300000000001</c:v>
                </c:pt>
                <c:pt idx="1058">
                  <c:v>177.49700000000001</c:v>
                </c:pt>
                <c:pt idx="1059">
                  <c:v>177.67</c:v>
                </c:pt>
                <c:pt idx="1060">
                  <c:v>177.93100000000001</c:v>
                </c:pt>
                <c:pt idx="1061">
                  <c:v>178.029</c:v>
                </c:pt>
                <c:pt idx="1062">
                  <c:v>178.17699999999999</c:v>
                </c:pt>
                <c:pt idx="1063">
                  <c:v>178.4</c:v>
                </c:pt>
                <c:pt idx="1064">
                  <c:v>178.86500000000001</c:v>
                </c:pt>
                <c:pt idx="1065">
                  <c:v>180.339</c:v>
                </c:pt>
                <c:pt idx="1066">
                  <c:v>181.292</c:v>
                </c:pt>
                <c:pt idx="1067">
                  <c:v>184.45800000000017</c:v>
                </c:pt>
                <c:pt idx="1068">
                  <c:v>185.94200000000001</c:v>
                </c:pt>
                <c:pt idx="1069">
                  <c:v>188.32100000000017</c:v>
                </c:pt>
                <c:pt idx="1070">
                  <c:v>190.33700000000007</c:v>
                </c:pt>
              </c:numCache>
            </c:numRef>
          </c:yVal>
          <c:smooth val="1"/>
        </c:ser>
        <c:axId val="51181056"/>
        <c:axId val="51182976"/>
      </c:scatterChart>
      <c:valAx>
        <c:axId val="51181056"/>
        <c:scaling>
          <c:orientation val="minMax"/>
        </c:scaling>
        <c:axPos val="b"/>
        <c:title>
          <c:tx>
            <c:rich>
              <a:bodyPr/>
              <a:lstStyle/>
              <a:p>
                <a:pPr>
                  <a:defRPr lang="en-GB"/>
                </a:pPr>
                <a:r>
                  <a:rPr lang="en-US"/>
                  <a:t>Time (s)</a:t>
                </a:r>
              </a:p>
            </c:rich>
          </c:tx>
          <c:layout/>
        </c:title>
        <c:numFmt formatCode="General" sourceLinked="1"/>
        <c:majorTickMark val="none"/>
        <c:tickLblPos val="nextTo"/>
        <c:txPr>
          <a:bodyPr/>
          <a:lstStyle/>
          <a:p>
            <a:pPr>
              <a:defRPr lang="en-GB"/>
            </a:pPr>
            <a:endParaRPr lang="en-US"/>
          </a:p>
        </c:txPr>
        <c:crossAx val="51182976"/>
        <c:crosses val="autoZero"/>
        <c:crossBetween val="midCat"/>
      </c:valAx>
      <c:valAx>
        <c:axId val="51182976"/>
        <c:scaling>
          <c:orientation val="minMax"/>
        </c:scaling>
        <c:axPos val="l"/>
        <c:title>
          <c:tx>
            <c:rich>
              <a:bodyPr/>
              <a:lstStyle/>
              <a:p>
                <a:pPr>
                  <a:defRPr lang="en-GB"/>
                </a:pPr>
                <a:r>
                  <a:rPr lang="en-US"/>
                  <a:t>Temperature (</a:t>
                </a:r>
                <a:r>
                  <a:rPr lang="en-US">
                    <a:sym typeface="Symbol"/>
                  </a:rPr>
                  <a:t></a:t>
                </a:r>
                <a:r>
                  <a:rPr lang="en-US"/>
                  <a:t>C)</a:t>
                </a:r>
              </a:p>
            </c:rich>
          </c:tx>
          <c:layout/>
        </c:title>
        <c:numFmt formatCode="General" sourceLinked="1"/>
        <c:majorTickMark val="none"/>
        <c:tickLblPos val="nextTo"/>
        <c:txPr>
          <a:bodyPr/>
          <a:lstStyle/>
          <a:p>
            <a:pPr>
              <a:defRPr lang="en-GB"/>
            </a:pPr>
            <a:endParaRPr lang="en-US"/>
          </a:p>
        </c:txPr>
        <c:crossAx val="51181056"/>
        <c:crosses val="autoZero"/>
        <c:crossBetween val="midCat"/>
      </c:valAx>
    </c:plotArea>
    <c:legend>
      <c:legendPos val="r"/>
      <c:layout>
        <c:manualLayout>
          <c:xMode val="edge"/>
          <c:yMode val="edge"/>
          <c:x val="0.73332358280731458"/>
          <c:y val="0.51412217202084187"/>
          <c:w val="0.23932589665618464"/>
          <c:h val="0.30453774647154674"/>
        </c:manualLayout>
      </c:layout>
      <c:txPr>
        <a:bodyPr/>
        <a:lstStyle/>
        <a:p>
          <a:pPr>
            <a:defRPr lang="en-GB"/>
          </a:pPr>
          <a:endParaRPr lang="en-US"/>
        </a:p>
      </c:txPr>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730793924428765"/>
          <c:y val="5.1400554097404488E-2"/>
          <c:w val="0.82675466940882891"/>
          <c:h val="0.76781743473152364"/>
        </c:manualLayout>
      </c:layout>
      <c:scatterChart>
        <c:scatterStyle val="smoothMarker"/>
        <c:ser>
          <c:idx val="0"/>
          <c:order val="0"/>
          <c:tx>
            <c:strRef>
              <c:f>Sheet1!$AL$1</c:f>
              <c:strCache>
                <c:ptCount val="1"/>
                <c:pt idx="0">
                  <c:v>Ventilated (100% duty)</c:v>
                </c:pt>
              </c:strCache>
            </c:strRef>
          </c:tx>
          <c:spPr>
            <a:ln w="19050">
              <a:solidFill>
                <a:prstClr val="black"/>
              </a:solidFill>
              <a:prstDash val="lgDash"/>
            </a:ln>
          </c:spPr>
          <c:marker>
            <c:symbol val="none"/>
          </c:marker>
          <c:xVal>
            <c:numRef>
              <c:f>Sheet1!$AK$2:$AK$4</c:f>
              <c:numCache>
                <c:formatCode>General</c:formatCode>
                <c:ptCount val="3"/>
                <c:pt idx="0">
                  <c:v>1000</c:v>
                </c:pt>
                <c:pt idx="1">
                  <c:v>1500</c:v>
                </c:pt>
                <c:pt idx="2">
                  <c:v>2000</c:v>
                </c:pt>
              </c:numCache>
            </c:numRef>
          </c:xVal>
          <c:yVal>
            <c:numRef>
              <c:f>Sheet1!$AL$2:$AL$4</c:f>
              <c:numCache>
                <c:formatCode>General</c:formatCode>
                <c:ptCount val="3"/>
                <c:pt idx="0">
                  <c:v>175.18700000000001</c:v>
                </c:pt>
                <c:pt idx="1">
                  <c:v>216.97200000000001</c:v>
                </c:pt>
                <c:pt idx="2">
                  <c:v>261.82799999999969</c:v>
                </c:pt>
              </c:numCache>
            </c:numRef>
          </c:yVal>
          <c:smooth val="1"/>
        </c:ser>
        <c:ser>
          <c:idx val="1"/>
          <c:order val="1"/>
          <c:tx>
            <c:strRef>
              <c:f>Sheet1!$AM$1</c:f>
              <c:strCache>
                <c:ptCount val="1"/>
                <c:pt idx="0">
                  <c:v>Solid (100% duty)</c:v>
                </c:pt>
              </c:strCache>
            </c:strRef>
          </c:tx>
          <c:spPr>
            <a:ln w="19050">
              <a:solidFill>
                <a:schemeClr val="tx1"/>
              </a:solidFill>
              <a:prstDash val="dash"/>
            </a:ln>
          </c:spPr>
          <c:marker>
            <c:symbol val="none"/>
          </c:marker>
          <c:xVal>
            <c:numRef>
              <c:f>Sheet1!$AK$2:$AK$4</c:f>
              <c:numCache>
                <c:formatCode>General</c:formatCode>
                <c:ptCount val="3"/>
                <c:pt idx="0">
                  <c:v>1000</c:v>
                </c:pt>
                <c:pt idx="1">
                  <c:v>1500</c:v>
                </c:pt>
                <c:pt idx="2">
                  <c:v>2000</c:v>
                </c:pt>
              </c:numCache>
            </c:numRef>
          </c:xVal>
          <c:yVal>
            <c:numRef>
              <c:f>Sheet1!$AM$2:$AM$4</c:f>
              <c:numCache>
                <c:formatCode>General</c:formatCode>
                <c:ptCount val="3"/>
                <c:pt idx="0">
                  <c:v>228.024</c:v>
                </c:pt>
                <c:pt idx="1">
                  <c:v>295.68200000000002</c:v>
                </c:pt>
                <c:pt idx="2">
                  <c:v>352.78599999999955</c:v>
                </c:pt>
              </c:numCache>
            </c:numRef>
          </c:yVal>
          <c:smooth val="1"/>
        </c:ser>
        <c:ser>
          <c:idx val="2"/>
          <c:order val="2"/>
          <c:tx>
            <c:strRef>
              <c:f>Sheet1!$AN$1</c:f>
              <c:strCache>
                <c:ptCount val="1"/>
                <c:pt idx="0">
                  <c:v>Solid Regen (70% duty with RB)</c:v>
                </c:pt>
              </c:strCache>
            </c:strRef>
          </c:tx>
          <c:spPr>
            <a:ln w="22225">
              <a:solidFill>
                <a:prstClr val="black"/>
              </a:solidFill>
            </a:ln>
          </c:spPr>
          <c:marker>
            <c:symbol val="none"/>
          </c:marker>
          <c:xVal>
            <c:numRef>
              <c:f>Sheet1!$AK$2:$AK$4</c:f>
              <c:numCache>
                <c:formatCode>General</c:formatCode>
                <c:ptCount val="3"/>
                <c:pt idx="0">
                  <c:v>1000</c:v>
                </c:pt>
                <c:pt idx="1">
                  <c:v>1500</c:v>
                </c:pt>
                <c:pt idx="2">
                  <c:v>2000</c:v>
                </c:pt>
              </c:numCache>
            </c:numRef>
          </c:xVal>
          <c:yVal>
            <c:numRef>
              <c:f>Sheet1!$AN$2:$AN$4</c:f>
              <c:numCache>
                <c:formatCode>General</c:formatCode>
                <c:ptCount val="3"/>
                <c:pt idx="0">
                  <c:v>190.33700000000007</c:v>
                </c:pt>
                <c:pt idx="1">
                  <c:v>232.196</c:v>
                </c:pt>
                <c:pt idx="2">
                  <c:v>278.22299999999962</c:v>
                </c:pt>
              </c:numCache>
            </c:numRef>
          </c:yVal>
          <c:smooth val="1"/>
        </c:ser>
        <c:axId val="51413760"/>
        <c:axId val="51415680"/>
      </c:scatterChart>
      <c:valAx>
        <c:axId val="51413760"/>
        <c:scaling>
          <c:orientation val="minMax"/>
          <c:max val="2050"/>
          <c:min val="950"/>
        </c:scaling>
        <c:axPos val="b"/>
        <c:title>
          <c:tx>
            <c:rich>
              <a:bodyPr/>
              <a:lstStyle/>
              <a:p>
                <a:pPr>
                  <a:defRPr lang="en-GB"/>
                </a:pPr>
                <a:r>
                  <a:rPr lang="en-US"/>
                  <a:t>Vehicle mass (kg)</a:t>
                </a:r>
              </a:p>
            </c:rich>
          </c:tx>
          <c:layout/>
        </c:title>
        <c:numFmt formatCode="General" sourceLinked="1"/>
        <c:majorTickMark val="none"/>
        <c:tickLblPos val="nextTo"/>
        <c:txPr>
          <a:bodyPr/>
          <a:lstStyle/>
          <a:p>
            <a:pPr>
              <a:defRPr lang="en-GB"/>
            </a:pPr>
            <a:endParaRPr lang="en-US"/>
          </a:p>
        </c:txPr>
        <c:crossAx val="51415680"/>
        <c:crosses val="autoZero"/>
        <c:crossBetween val="midCat"/>
      </c:valAx>
      <c:valAx>
        <c:axId val="51415680"/>
        <c:scaling>
          <c:orientation val="minMax"/>
        </c:scaling>
        <c:axPos val="l"/>
        <c:title>
          <c:tx>
            <c:rich>
              <a:bodyPr/>
              <a:lstStyle/>
              <a:p>
                <a:pPr>
                  <a:defRPr lang="en-GB"/>
                </a:pPr>
                <a:r>
                  <a:rPr lang="en-US"/>
                  <a:t>Temperature (</a:t>
                </a:r>
                <a:r>
                  <a:rPr lang="en-US">
                    <a:latin typeface="Times New Roman"/>
                    <a:cs typeface="Times New Roman"/>
                  </a:rPr>
                  <a:t>◦</a:t>
                </a:r>
                <a:r>
                  <a:rPr lang="en-US"/>
                  <a:t>C)</a:t>
                </a:r>
              </a:p>
            </c:rich>
          </c:tx>
          <c:layout/>
        </c:title>
        <c:numFmt formatCode="General" sourceLinked="1"/>
        <c:majorTickMark val="none"/>
        <c:tickLblPos val="nextTo"/>
        <c:txPr>
          <a:bodyPr/>
          <a:lstStyle/>
          <a:p>
            <a:pPr>
              <a:defRPr lang="en-GB"/>
            </a:pPr>
            <a:endParaRPr lang="en-US"/>
          </a:p>
        </c:txPr>
        <c:crossAx val="51413760"/>
        <c:crosses val="autoZero"/>
        <c:crossBetween val="midCat"/>
      </c:valAx>
    </c:plotArea>
    <c:legend>
      <c:legendPos val="r"/>
      <c:layout>
        <c:manualLayout>
          <c:xMode val="edge"/>
          <c:yMode val="edge"/>
          <c:x val="0.54023915756554663"/>
          <c:y val="0.38251719187730193"/>
          <c:w val="0.44456247929616233"/>
          <c:h val="0.45949344873292913"/>
        </c:manualLayout>
      </c:layout>
      <c:txPr>
        <a:bodyPr/>
        <a:lstStyle/>
        <a:p>
          <a:pPr>
            <a:defRPr lang="en-GB"/>
          </a:pPr>
          <a:endParaRPr lang="en-US"/>
        </a:p>
      </c:txPr>
    </c:legend>
    <c:plotVisOnly val="1"/>
  </c:chart>
  <c:externalData r:id="rId1"/>
  <c:userShapes r:id="rId2"/>
</c:chartSpace>
</file>

<file path=word/drawings/drawing1.xml><?xml version="1.0" encoding="utf-8"?>
<c:userShapes xmlns:c="http://schemas.openxmlformats.org/drawingml/2006/chart">
  <cdr:relSizeAnchor xmlns:cdr="http://schemas.openxmlformats.org/drawingml/2006/chartDrawing">
    <cdr:from>
      <cdr:x>0.29375</cdr:x>
      <cdr:y>0.19444</cdr:y>
    </cdr:from>
    <cdr:to>
      <cdr:x>0.49375</cdr:x>
      <cdr:y>0.52778</cdr:y>
    </cdr:to>
    <cdr:sp macro="" textlink="">
      <cdr:nvSpPr>
        <cdr:cNvPr id="2" name="TextBox 1"/>
        <cdr:cNvSpPr txBox="1"/>
      </cdr:nvSpPr>
      <cdr:spPr>
        <a:xfrm xmlns:a="http://schemas.openxmlformats.org/drawingml/2006/main">
          <a:off x="1343025" y="5334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2C815D-9E94-4937-A488-71019D9FC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5131</Words>
  <Characters>29247</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uob</Company>
  <LinksUpToDate>false</LinksUpToDate>
  <CharactersWithSpaces>343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binsari</dc:creator>
  <cp:keywords/>
  <dc:description/>
  <cp:lastModifiedBy>Toshiba</cp:lastModifiedBy>
  <cp:revision>2</cp:revision>
  <cp:lastPrinted>2012-04-06T14:44:00Z</cp:lastPrinted>
  <dcterms:created xsi:type="dcterms:W3CDTF">2012-04-06T14:46:00Z</dcterms:created>
  <dcterms:modified xsi:type="dcterms:W3CDTF">2012-04-06T14:46:00Z</dcterms:modified>
</cp:coreProperties>
</file>